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Style w:val="JudulArtikel"/>
        </w:rPr>
        <w:alias w:val="Judul"/>
        <w:tag w:val="Judul"/>
        <w:id w:val="-1380013463"/>
        <w:lock w:val="sdtLocked"/>
        <w:placeholder>
          <w:docPart w:val="3F9DCC2FE6434DB7B287C5B7E31F2826"/>
        </w:placeholder>
      </w:sdtPr>
      <w:sdtEndPr>
        <w:rPr>
          <w:rStyle w:val="DefaultParagraphFont"/>
          <w:rFonts w:ascii="Calibri" w:hAnsi="Calibri"/>
          <w:b w:val="0"/>
          <w:caps w:val="0"/>
          <w:color w:val="auto"/>
          <w:sz w:val="22"/>
        </w:rPr>
      </w:sdtEndPr>
      <w:sdtContent>
        <w:sdt>
          <w:sdtPr>
            <w:rPr>
              <w:rStyle w:val="JudulArtikel"/>
            </w:rPr>
            <w:alias w:val="Judul Artikel"/>
            <w:tag w:val="Judul Artikel"/>
            <w:id w:val="1894540851"/>
            <w:placeholder>
              <w:docPart w:val="B4E52E90B0804DDAAD617520512187B0"/>
            </w:placeholder>
          </w:sdtPr>
          <w:sdtEndPr>
            <w:rPr>
              <w:rStyle w:val="DefaultParagraphFont"/>
              <w:rFonts w:ascii="Calibri" w:hAnsi="Calibri"/>
              <w:b w:val="0"/>
              <w:caps w:val="0"/>
              <w:color w:val="auto"/>
              <w:sz w:val="22"/>
            </w:rPr>
          </w:sdtEndPr>
          <w:sdtContent>
            <w:p w14:paraId="67EFC973" w14:textId="13238AE0" w:rsidR="00DA3705" w:rsidRPr="001B5992" w:rsidRDefault="00337B74" w:rsidP="00277008">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lang w:val="en-US"/>
                </w:rPr>
                <w:t xml:space="preserve">OPTIMALISASI PERKEMBANGAN MOTORIK </w:t>
              </w:r>
              <w:r>
                <w:rPr>
                  <w:rFonts w:ascii="Times New Roman" w:hAnsi="Times New Roman"/>
                  <w:b/>
                  <w:bCs/>
                  <w:sz w:val="24"/>
                  <w:szCs w:val="24"/>
                </w:rPr>
                <w:t xml:space="preserve">BAYI </w:t>
              </w:r>
              <w:r>
                <w:rPr>
                  <w:rFonts w:ascii="Times New Roman" w:hAnsi="Times New Roman"/>
                  <w:b/>
                  <w:bCs/>
                  <w:sz w:val="24"/>
                  <w:szCs w:val="24"/>
                  <w:lang w:val="en-US"/>
                </w:rPr>
                <w:t xml:space="preserve">DENGAN </w:t>
              </w:r>
              <w:r w:rsidRPr="00EC4099">
                <w:rPr>
                  <w:rFonts w:ascii="Times New Roman" w:hAnsi="Times New Roman"/>
                  <w:b/>
                  <w:bCs/>
                  <w:i/>
                  <w:sz w:val="24"/>
                  <w:szCs w:val="24"/>
                  <w:lang w:val="en-US"/>
                </w:rPr>
                <w:t xml:space="preserve">BABY </w:t>
              </w:r>
              <w:r w:rsidR="00EC4099" w:rsidRPr="00EC4099">
                <w:rPr>
                  <w:rFonts w:ascii="Times New Roman" w:hAnsi="Times New Roman"/>
                  <w:b/>
                  <w:bCs/>
                  <w:i/>
                  <w:sz w:val="24"/>
                  <w:szCs w:val="24"/>
                </w:rPr>
                <w:t>GYM</w:t>
              </w:r>
            </w:p>
          </w:sdtContent>
        </w:sdt>
      </w:sdtContent>
    </w:sdt>
    <w:sdt>
      <w:sdtPr>
        <w:rPr>
          <w:rStyle w:val="NamaPenulis"/>
          <w:rFonts w:ascii="Times New Roman" w:hAnsi="Times New Roman"/>
          <w:szCs w:val="24"/>
        </w:rPr>
        <w:alias w:val="Nama Penulis"/>
        <w:tag w:val="Nama Penulis"/>
        <w:id w:val="300275964"/>
        <w:lock w:val="sdtLocked"/>
        <w:placeholder>
          <w:docPart w:val="DE8CD42385B046BDB4E11F19F22A3B5F"/>
        </w:placeholder>
      </w:sdtPr>
      <w:sdtEndPr>
        <w:rPr>
          <w:rStyle w:val="DefaultParagraphFont"/>
          <w:sz w:val="22"/>
          <w:szCs w:val="22"/>
        </w:rPr>
      </w:sdtEndPr>
      <w:sdtContent>
        <w:sdt>
          <w:sdtPr>
            <w:rPr>
              <w:rStyle w:val="NamaPenulis"/>
              <w:rFonts w:ascii="Times New Roman" w:hAnsi="Times New Roman"/>
              <w:sz w:val="22"/>
            </w:rPr>
            <w:alias w:val="Nama Penulis"/>
            <w:tag w:val="Nama Penulis"/>
            <w:id w:val="-1971041262"/>
            <w:placeholder>
              <w:docPart w:val="E43A97E5B6BD4693BE913C39E34CE156"/>
            </w:placeholder>
          </w:sdtPr>
          <w:sdtEndPr>
            <w:rPr>
              <w:rStyle w:val="DefaultParagraphFont"/>
            </w:rPr>
          </w:sdtEndPr>
          <w:sdtContent>
            <w:p w14:paraId="67EFC974" w14:textId="4971799D" w:rsidR="00853A4E" w:rsidRPr="00001DE9" w:rsidRDefault="001B5992" w:rsidP="00C52475">
              <w:pPr>
                <w:spacing w:after="0" w:line="240" w:lineRule="auto"/>
                <w:jc w:val="center"/>
                <w:rPr>
                  <w:rFonts w:ascii="Times New Roman" w:hAnsi="Times New Roman"/>
                </w:rPr>
              </w:pPr>
              <w:proofErr w:type="spellStart"/>
              <w:r w:rsidRPr="00001DE9">
                <w:rPr>
                  <w:rFonts w:ascii="Times New Roman" w:hAnsi="Times New Roman"/>
                  <w:bCs/>
                  <w:color w:val="000000" w:themeColor="text1"/>
                  <w:lang w:val="en-US"/>
                </w:rPr>
                <w:t>Nining</w:t>
              </w:r>
              <w:proofErr w:type="spellEnd"/>
              <w:r w:rsidRPr="00001DE9">
                <w:rPr>
                  <w:rFonts w:ascii="Times New Roman" w:hAnsi="Times New Roman"/>
                  <w:bCs/>
                  <w:color w:val="000000" w:themeColor="text1"/>
                  <w:lang w:val="en-US"/>
                </w:rPr>
                <w:t xml:space="preserve"> </w:t>
              </w:r>
              <w:proofErr w:type="spellStart"/>
              <w:r w:rsidRPr="00001DE9">
                <w:rPr>
                  <w:rFonts w:ascii="Times New Roman" w:hAnsi="Times New Roman"/>
                  <w:bCs/>
                  <w:color w:val="000000" w:themeColor="text1"/>
                  <w:lang w:val="en-US"/>
                </w:rPr>
                <w:t>Mustika</w:t>
              </w:r>
              <w:proofErr w:type="spellEnd"/>
              <w:r w:rsidRPr="00001DE9">
                <w:rPr>
                  <w:rFonts w:ascii="Times New Roman" w:hAnsi="Times New Roman"/>
                  <w:bCs/>
                  <w:color w:val="000000" w:themeColor="text1"/>
                  <w:lang w:val="en-US"/>
                </w:rPr>
                <w:t xml:space="preserve"> Ningrum¹</w:t>
              </w:r>
              <w:r w:rsidRPr="00001DE9">
                <w:rPr>
                  <w:rFonts w:ascii="Times New Roman" w:hAnsi="Times New Roman"/>
                  <w:bCs/>
                  <w:color w:val="000000" w:themeColor="text1"/>
                </w:rPr>
                <w:t xml:space="preserve">, </w:t>
              </w:r>
              <w:r w:rsidR="002E13C7" w:rsidRPr="00001DE9">
                <w:rPr>
                  <w:rFonts w:ascii="Times New Roman" w:hAnsi="Times New Roman"/>
                </w:rPr>
                <w:t>Tri Purwanti</w:t>
              </w:r>
              <w:r w:rsidR="00B06C52" w:rsidRPr="00001DE9">
                <w:rPr>
                  <w:rFonts w:ascii="Times New Roman" w:hAnsi="Times New Roman"/>
                  <w:lang w:val="en-US"/>
                </w:rPr>
                <w:t>²</w:t>
              </w:r>
              <w:r w:rsidR="00337B74" w:rsidRPr="00001DE9">
                <w:rPr>
                  <w:rFonts w:ascii="Times New Roman" w:hAnsi="Times New Roman"/>
                </w:rPr>
                <w:t>, Yana Eka Mildiana</w:t>
              </w:r>
              <w:r w:rsidR="00B06C52" w:rsidRPr="00001DE9">
                <w:rPr>
                  <w:rFonts w:ascii="Times New Roman" w:hAnsi="Times New Roman"/>
                </w:rPr>
                <w:t>³</w:t>
              </w:r>
            </w:p>
          </w:sdtContent>
        </w:sdt>
      </w:sdtContent>
    </w:sdt>
    <w:sdt>
      <w:sdtPr>
        <w:rPr>
          <w:rStyle w:val="AfiliasiPenulis"/>
          <w:rFonts w:ascii="Times New Roman" w:hAnsi="Times New Roman"/>
        </w:rPr>
        <w:alias w:val="Afiliasi Penulis"/>
        <w:tag w:val="Afiliasi Penulis"/>
        <w:id w:val="1033693882"/>
        <w:lock w:val="sdtLocked"/>
        <w:placeholder>
          <w:docPart w:val="A3602B6938F04E24958A758F76435770"/>
        </w:placeholder>
      </w:sdtPr>
      <w:sdtEndPr>
        <w:rPr>
          <w:rStyle w:val="DefaultParagraphFont"/>
          <w:i w:val="0"/>
          <w:color w:val="auto"/>
        </w:rPr>
      </w:sdtEndPr>
      <w:sdtContent>
        <w:p w14:paraId="67EFC975" w14:textId="2C186C8C" w:rsidR="00FF4382" w:rsidRPr="00001DE9" w:rsidRDefault="00C52475" w:rsidP="00C52475">
          <w:pPr>
            <w:spacing w:after="0" w:line="240" w:lineRule="auto"/>
            <w:jc w:val="center"/>
            <w:rPr>
              <w:rFonts w:ascii="Times New Roman" w:hAnsi="Times New Roman"/>
              <w:color w:val="7F7F7F" w:themeColor="text1" w:themeTint="80"/>
              <w:lang w:val="en-US"/>
            </w:rPr>
          </w:pPr>
          <w:r w:rsidRPr="00001DE9">
            <w:rPr>
              <w:rStyle w:val="AfiliasiPenulis"/>
              <w:rFonts w:ascii="Times New Roman" w:hAnsi="Times New Roman"/>
              <w:i w:val="0"/>
              <w:vertAlign w:val="superscript"/>
              <w:lang w:val="en-US"/>
            </w:rPr>
            <w:t>123</w:t>
          </w:r>
          <w:r w:rsidR="00277008">
            <w:rPr>
              <w:rStyle w:val="AfiliasiPenulis"/>
              <w:rFonts w:ascii="Times New Roman" w:hAnsi="Times New Roman"/>
              <w:i w:val="0"/>
              <w:vertAlign w:val="superscript"/>
              <w:lang w:val="en-US"/>
            </w:rPr>
            <w:t xml:space="preserve"> </w:t>
          </w:r>
          <w:proofErr w:type="spellStart"/>
          <w:r w:rsidR="00277008">
            <w:rPr>
              <w:rStyle w:val="AfiliasiPenulis"/>
              <w:rFonts w:ascii="Times New Roman" w:hAnsi="Times New Roman"/>
              <w:i w:val="0"/>
              <w:lang w:val="en-US"/>
            </w:rPr>
            <w:t>Fakultas</w:t>
          </w:r>
          <w:proofErr w:type="spellEnd"/>
          <w:r w:rsidR="00277008">
            <w:rPr>
              <w:rStyle w:val="AfiliasiPenulis"/>
              <w:rFonts w:ascii="Times New Roman" w:hAnsi="Times New Roman"/>
              <w:i w:val="0"/>
              <w:lang w:val="en-US"/>
            </w:rPr>
            <w:t xml:space="preserve"> </w:t>
          </w:r>
          <w:proofErr w:type="spellStart"/>
          <w:r w:rsidR="00277008">
            <w:rPr>
              <w:rStyle w:val="AfiliasiPenulis"/>
              <w:rFonts w:ascii="Times New Roman" w:hAnsi="Times New Roman"/>
              <w:i w:val="0"/>
              <w:lang w:val="en-US"/>
            </w:rPr>
            <w:t>Vokasi</w:t>
          </w:r>
          <w:proofErr w:type="spellEnd"/>
          <w:r w:rsidR="00277008">
            <w:rPr>
              <w:rStyle w:val="AfiliasiPenulis"/>
              <w:rFonts w:ascii="Times New Roman" w:hAnsi="Times New Roman"/>
              <w:i w:val="0"/>
              <w:lang w:val="en-US"/>
            </w:rPr>
            <w:t xml:space="preserve"> </w:t>
          </w:r>
          <w:r w:rsidR="00001DE9" w:rsidRPr="00001DE9">
            <w:rPr>
              <w:rStyle w:val="AfiliasiPenulis"/>
              <w:rFonts w:ascii="Times New Roman" w:hAnsi="Times New Roman"/>
              <w:i w:val="0"/>
              <w:lang w:val="en-US"/>
            </w:rPr>
            <w:t xml:space="preserve">Program </w:t>
          </w:r>
          <w:proofErr w:type="spellStart"/>
          <w:r w:rsidR="00001DE9" w:rsidRPr="00001DE9">
            <w:rPr>
              <w:rStyle w:val="AfiliasiPenulis"/>
              <w:rFonts w:ascii="Times New Roman" w:hAnsi="Times New Roman"/>
              <w:i w:val="0"/>
              <w:lang w:val="en-US"/>
            </w:rPr>
            <w:t>Studi</w:t>
          </w:r>
          <w:proofErr w:type="spellEnd"/>
          <w:r w:rsidR="00001DE9" w:rsidRPr="00001DE9">
            <w:rPr>
              <w:rStyle w:val="AfiliasiPenulis"/>
              <w:rFonts w:ascii="Times New Roman" w:hAnsi="Times New Roman"/>
              <w:i w:val="0"/>
              <w:lang w:val="en-US"/>
            </w:rPr>
            <w:t xml:space="preserve"> DIII </w:t>
          </w:r>
          <w:proofErr w:type="spellStart"/>
          <w:r w:rsidR="00001DE9" w:rsidRPr="00001DE9">
            <w:rPr>
              <w:rStyle w:val="AfiliasiPenulis"/>
              <w:rFonts w:ascii="Times New Roman" w:hAnsi="Times New Roman"/>
              <w:i w:val="0"/>
              <w:lang w:val="en-US"/>
            </w:rPr>
            <w:t>Kebidanan</w:t>
          </w:r>
          <w:proofErr w:type="spellEnd"/>
          <w:r w:rsidR="00001DE9" w:rsidRPr="00001DE9">
            <w:rPr>
              <w:rStyle w:val="AfiliasiPenulis"/>
              <w:rFonts w:ascii="Times New Roman" w:hAnsi="Times New Roman"/>
              <w:i w:val="0"/>
              <w:lang w:val="en-US"/>
            </w:rPr>
            <w:t xml:space="preserve">, </w:t>
          </w:r>
          <w:r w:rsidR="00001DE9">
            <w:rPr>
              <w:rStyle w:val="AfiliasiPenulis"/>
              <w:rFonts w:ascii="Times New Roman" w:hAnsi="Times New Roman"/>
              <w:i w:val="0"/>
            </w:rPr>
            <w:t>STIK</w:t>
          </w:r>
          <w:proofErr w:type="spellStart"/>
          <w:r w:rsidR="00001DE9">
            <w:rPr>
              <w:rStyle w:val="AfiliasiPenulis"/>
              <w:rFonts w:ascii="Times New Roman" w:hAnsi="Times New Roman"/>
              <w:i w:val="0"/>
              <w:lang w:val="en-US"/>
            </w:rPr>
            <w:t>es</w:t>
          </w:r>
          <w:proofErr w:type="spellEnd"/>
          <w:r w:rsidR="00B06C52" w:rsidRPr="00001DE9">
            <w:rPr>
              <w:rStyle w:val="AfiliasiPenulis"/>
              <w:rFonts w:ascii="Times New Roman" w:hAnsi="Times New Roman"/>
              <w:i w:val="0"/>
            </w:rPr>
            <w:t xml:space="preserve"> </w:t>
          </w:r>
          <w:r w:rsidRPr="00001DE9">
            <w:rPr>
              <w:rStyle w:val="AfiliasiPenulis"/>
              <w:rFonts w:ascii="Times New Roman" w:hAnsi="Times New Roman"/>
              <w:i w:val="0"/>
            </w:rPr>
            <w:t>Insan Cendekia Medika Jombang</w:t>
          </w:r>
        </w:p>
      </w:sdtContent>
    </w:sdt>
    <w:p w14:paraId="77605E1E" w14:textId="4008F786" w:rsidR="00793820" w:rsidRDefault="00992FFD" w:rsidP="009436A8">
      <w:pPr>
        <w:spacing w:after="0"/>
        <w:jc w:val="center"/>
        <w:rPr>
          <w:rFonts w:ascii="Times New Roman" w:hAnsi="Times New Roman"/>
          <w:i/>
          <w:lang w:val="en-US"/>
        </w:rPr>
      </w:pPr>
      <w:sdt>
        <w:sdtPr>
          <w:rPr>
            <w:rStyle w:val="AfiliasiPenulis"/>
            <w:rFonts w:ascii="Times New Roman" w:hAnsi="Times New Roman"/>
            <w:i w:val="0"/>
          </w:rPr>
          <w:alias w:val="Korespondensi Penulis"/>
          <w:tag w:val="Korespondensi Penulis"/>
          <w:id w:val="-1948761356"/>
          <w:lock w:val="sdtLocked"/>
          <w:placeholder>
            <w:docPart w:val="9DE6401602074F98910ADC84B274ACB8"/>
          </w:placeholder>
        </w:sdtPr>
        <w:sdtEndPr>
          <w:rPr>
            <w:rStyle w:val="DefaultParagraphFont"/>
            <w:i/>
            <w:color w:val="auto"/>
          </w:rPr>
        </w:sdtEndPr>
        <w:sdtContent>
          <w:proofErr w:type="spellStart"/>
          <w:r w:rsidR="00277008">
            <w:rPr>
              <w:rStyle w:val="AfiliasiPenulis"/>
              <w:rFonts w:ascii="Times New Roman" w:hAnsi="Times New Roman"/>
              <w:i w:val="0"/>
              <w:lang w:val="en-US"/>
            </w:rPr>
            <w:t>Nining</w:t>
          </w:r>
          <w:proofErr w:type="spellEnd"/>
          <w:r w:rsidR="00277008">
            <w:rPr>
              <w:rStyle w:val="AfiliasiPenulis"/>
              <w:rFonts w:ascii="Times New Roman" w:hAnsi="Times New Roman"/>
              <w:i w:val="0"/>
              <w:lang w:val="en-US"/>
            </w:rPr>
            <w:t xml:space="preserve"> </w:t>
          </w:r>
          <w:proofErr w:type="spellStart"/>
          <w:r w:rsidR="00277008">
            <w:rPr>
              <w:rStyle w:val="AfiliasiPenulis"/>
              <w:rFonts w:ascii="Times New Roman" w:hAnsi="Times New Roman"/>
              <w:i w:val="0"/>
              <w:lang w:val="en-US"/>
            </w:rPr>
            <w:t>Mustika</w:t>
          </w:r>
          <w:proofErr w:type="spellEnd"/>
          <w:r w:rsidR="00277008">
            <w:rPr>
              <w:rStyle w:val="AfiliasiPenulis"/>
              <w:rFonts w:ascii="Times New Roman" w:hAnsi="Times New Roman"/>
              <w:i w:val="0"/>
              <w:lang w:val="en-US"/>
            </w:rPr>
            <w:t xml:space="preserve"> </w:t>
          </w:r>
          <w:proofErr w:type="spellStart"/>
          <w:r w:rsidR="00277008">
            <w:rPr>
              <w:rStyle w:val="AfiliasiPenulis"/>
              <w:rFonts w:ascii="Times New Roman" w:hAnsi="Times New Roman"/>
              <w:i w:val="0"/>
              <w:lang w:val="en-US"/>
            </w:rPr>
            <w:t>Ningrum</w:t>
          </w:r>
          <w:proofErr w:type="spellEnd"/>
          <w:r w:rsidR="00277008">
            <w:rPr>
              <w:rStyle w:val="AfiliasiPenulis"/>
              <w:rFonts w:ascii="Times New Roman" w:hAnsi="Times New Roman"/>
              <w:i w:val="0"/>
              <w:lang w:val="en-US"/>
            </w:rPr>
            <w:t xml:space="preserve">, </w:t>
          </w:r>
          <w:hyperlink r:id="rId9" w:history="1">
            <w:r w:rsidR="00B06C52" w:rsidRPr="00001DE9">
              <w:rPr>
                <w:rStyle w:val="Hyperlink"/>
                <w:rFonts w:ascii="Times New Roman" w:hAnsi="Times New Roman"/>
                <w:color w:val="auto"/>
                <w:u w:val="none"/>
              </w:rPr>
              <w:t>niningmustika85@gmail.com</w:t>
            </w:r>
          </w:hyperlink>
          <w:r w:rsidR="00B06C52" w:rsidRPr="00001DE9">
            <w:rPr>
              <w:rStyle w:val="AfiliasiPenulis"/>
              <w:rFonts w:ascii="Times New Roman" w:hAnsi="Times New Roman"/>
              <w:i w:val="0"/>
            </w:rPr>
            <w:t xml:space="preserve"> (082233218801)</w:t>
          </w:r>
        </w:sdtContent>
      </w:sdt>
    </w:p>
    <w:p w14:paraId="67EFC977" w14:textId="47079404" w:rsidR="001553F6" w:rsidRPr="00793820" w:rsidRDefault="0033639C" w:rsidP="00793820">
      <w:pPr>
        <w:jc w:val="center"/>
        <w:rPr>
          <w:rFonts w:ascii="Times New Roman" w:hAnsi="Times New Roman"/>
          <w:i/>
        </w:rPr>
      </w:pPr>
      <w:r w:rsidRPr="00A0136C">
        <w:rPr>
          <w:rFonts w:ascii="Times New Roman" w:hAnsi="Times New Roman"/>
          <w:noProof/>
          <w:lang w:val="en-US"/>
        </w:rPr>
        <mc:AlternateContent>
          <mc:Choice Requires="wps">
            <w:drawing>
              <wp:anchor distT="0" distB="0" distL="114300" distR="114300" simplePos="0" relativeHeight="251659264" behindDoc="0" locked="0" layoutInCell="1" allowOverlap="1" wp14:anchorId="67EFC9B1" wp14:editId="248435D5">
                <wp:simplePos x="0" y="0"/>
                <wp:positionH relativeFrom="column">
                  <wp:posOffset>-1</wp:posOffset>
                </wp:positionH>
                <wp:positionV relativeFrom="paragraph">
                  <wp:posOffset>109855</wp:posOffset>
                </wp:positionV>
                <wp:extent cx="5686425" cy="0"/>
                <wp:effectExtent l="0" t="19050" r="47625" b="38100"/>
                <wp:wrapNone/>
                <wp:docPr id="1" name="Straight Connector 1"/>
                <wp:cNvGraphicFramePr/>
                <a:graphic xmlns:a="http://schemas.openxmlformats.org/drawingml/2006/main">
                  <a:graphicData uri="http://schemas.microsoft.com/office/word/2010/wordprocessingShape">
                    <wps:wsp>
                      <wps:cNvCnPr/>
                      <wps:spPr>
                        <a:xfrm>
                          <a:off x="0" y="0"/>
                          <a:ext cx="5686425" cy="0"/>
                        </a:xfrm>
                        <a:prstGeom prst="line">
                          <a:avLst/>
                        </a:prstGeom>
                        <a:ln w="57150" cmpd="tri"/>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w15="http://schemas.microsoft.com/office/word/2012/wordml">
            <w:pict>
              <v:line w14:anchorId="5B34D37D"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8.65pt" to="447.7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" strokecolor="#70ad47 [3209]" strokeweight="4.5pt">
                <v:stroke linestyle="thickBetweenThin" joinstyle="miter"/>
              </v:line>
            </w:pict>
          </mc:Fallback>
        </mc:AlternateContent>
      </w:r>
    </w:p>
    <w:p w14:paraId="67EFC978" w14:textId="77777777" w:rsidR="0033639C" w:rsidRPr="00A0136C" w:rsidRDefault="00C90A5A" w:rsidP="00277008">
      <w:pPr>
        <w:spacing w:after="0" w:line="240" w:lineRule="auto"/>
        <w:jc w:val="center"/>
        <w:rPr>
          <w:rFonts w:ascii="Times New Roman" w:hAnsi="Times New Roman"/>
          <w:b/>
          <w:sz w:val="24"/>
        </w:rPr>
      </w:pPr>
      <w:r w:rsidRPr="00A0136C">
        <w:rPr>
          <w:rFonts w:ascii="Times New Roman" w:hAnsi="Times New Roman"/>
          <w:b/>
          <w:sz w:val="24"/>
        </w:rPr>
        <w:t>Abstrak</w:t>
      </w:r>
    </w:p>
    <w:sdt>
      <w:sdtPr>
        <w:rPr>
          <w:rStyle w:val="AbstrakBahasaIndonesia"/>
          <w:rFonts w:ascii="Times New Roman" w:hAnsi="Times New Roman"/>
        </w:rPr>
        <w:alias w:val="Abstrak (Bahasa Indonesia)"/>
        <w:tag w:val="Abstrak (Bahasa Indonesia)"/>
        <w:id w:val="-1616522062"/>
        <w:lock w:val="sdtLocked"/>
        <w:placeholder>
          <w:docPart w:val="910D7A3327EC40BB99B39A31EF376D92"/>
        </w:placeholder>
      </w:sdtPr>
      <w:sdtEndPr>
        <w:rPr>
          <w:rStyle w:val="DefaultParagraphFont"/>
          <w:color w:val="FF0000"/>
        </w:rPr>
      </w:sdtEndPr>
      <w:sdtContent>
        <w:sdt>
          <w:sdtPr>
            <w:rPr>
              <w:rStyle w:val="AbstrakBahasaIndonesia"/>
              <w:rFonts w:ascii="Times New Roman" w:hAnsi="Times New Roman"/>
              <w:color w:val="FF0000"/>
            </w:rPr>
            <w:alias w:val="Abstrak (Bahasa Indonesia)"/>
            <w:tag w:val="Abstrak (Bahasa Indonesia)"/>
            <w:id w:val="-763838209"/>
            <w:placeholder>
              <w:docPart w:val="E3D74C50DE684D089F719F44D1E3A5F5"/>
            </w:placeholder>
          </w:sdtPr>
          <w:sdtEndPr>
            <w:rPr>
              <w:rStyle w:val="DefaultParagraphFont"/>
            </w:rPr>
          </w:sdtEndPr>
          <w:sdtContent>
            <w:p w14:paraId="67EFC979" w14:textId="00D3DCC9" w:rsidR="00C90A5A" w:rsidRPr="008D64BC" w:rsidRDefault="00FA6611" w:rsidP="00277008">
              <w:pPr>
                <w:spacing w:after="0" w:line="240" w:lineRule="auto"/>
                <w:ind w:firstLine="720"/>
                <w:jc w:val="both"/>
                <w:rPr>
                  <w:rFonts w:ascii="Times New Roman" w:hAnsi="Times New Roman"/>
                </w:rPr>
              </w:pPr>
              <w:r>
                <w:rPr>
                  <w:rStyle w:val="AbstrakBahasaIndonesia"/>
                  <w:rFonts w:ascii="Times New Roman" w:hAnsi="Times New Roman"/>
                </w:rPr>
                <w:t xml:space="preserve">Perkembangan motorik pada bayi merupakan </w:t>
              </w:r>
              <w:r w:rsidR="006A2699">
                <w:rPr>
                  <w:rStyle w:val="AbstrakBahasaIndonesia"/>
                  <w:rFonts w:ascii="Times New Roman" w:hAnsi="Times New Roman"/>
                </w:rPr>
                <w:t>hal yang membutuhkan perhatian khusus dari orangtua karena bayi merupakan masa emas/</w:t>
              </w:r>
              <w:r w:rsidR="006A2699" w:rsidRPr="006A2699">
                <w:rPr>
                  <w:rStyle w:val="AbstrakBahasaIndonesia"/>
                  <w:rFonts w:ascii="Times New Roman" w:hAnsi="Times New Roman"/>
                  <w:i/>
                </w:rPr>
                <w:t>golden period</w:t>
              </w:r>
              <w:r w:rsidR="006A2699">
                <w:rPr>
                  <w:rStyle w:val="AbstrakBahasaIndonesia"/>
                  <w:rFonts w:ascii="Times New Roman" w:hAnsi="Times New Roman"/>
                </w:rPr>
                <w:t>.</w:t>
              </w:r>
              <w:r w:rsidR="006A2699">
                <w:rPr>
                  <w:rFonts w:ascii="Times New Roman" w:hAnsi="Times New Roman"/>
                  <w:color w:val="FF0000"/>
                </w:rPr>
                <w:t xml:space="preserve"> </w:t>
              </w:r>
              <w:r w:rsidR="006A2699">
                <w:rPr>
                  <w:rFonts w:ascii="Times New Roman" w:hAnsi="Times New Roman"/>
                </w:rPr>
                <w:t xml:space="preserve">Setiap orang tua menginginkan bayinya mengalami tumbuh kembang secara optimal. Namun sering kali bayi mengalami keterlambatan perkembangan motorik yang disebabkan karena kurangnya stimulasi yang diberikan oleh orangtua kepada bayinya. </w:t>
              </w:r>
              <w:r w:rsidR="00C4637D">
                <w:rPr>
                  <w:rFonts w:ascii="Times New Roman" w:hAnsi="Times New Roman"/>
                </w:rPr>
                <w:t xml:space="preserve">Target dan luaran </w:t>
              </w:r>
              <w:r w:rsidR="006A2699">
                <w:rPr>
                  <w:rFonts w:ascii="Times New Roman" w:hAnsi="Times New Roman"/>
                </w:rPr>
                <w:t>program pengabdian masyarakat ini adalah mengoptimalkan tumbuh kembang bayi terutama pada perkembanga</w:t>
              </w:r>
              <w:r w:rsidR="00C4637D">
                <w:rPr>
                  <w:rFonts w:ascii="Times New Roman" w:hAnsi="Times New Roman"/>
                </w:rPr>
                <w:t>n motorik kasar dan motorik halus</w:t>
              </w:r>
              <w:r w:rsidR="006A2699">
                <w:rPr>
                  <w:rFonts w:ascii="Times New Roman" w:hAnsi="Times New Roman"/>
                </w:rPr>
                <w:t xml:space="preserve">. Metode yang digunakan dalam kegiatan pengabdian masyarakat ini adalah pendekatan survei dengan pengumpulan data bayi usia 3-12 bulan yang berjumlah 25 bayi melalui kader posyandu Desa Pesantren Kecamatan Tembelang Kabupaten Jombang. Data yang didapatkan dari hasil pengabdian masyarakat </w:t>
              </w:r>
              <w:r w:rsidR="008D64BC">
                <w:rPr>
                  <w:rFonts w:ascii="Times New Roman" w:hAnsi="Times New Roman"/>
                </w:rPr>
                <w:t xml:space="preserve">ini berupa data kuantitatif, data kualitatif dan statistik deskriptif. Hasil pengabdian masyarakat yang dilakukan selama 3 bulan ini adalah sebelum dilakukan </w:t>
              </w:r>
              <w:r w:rsidR="008D64BC" w:rsidRPr="00B66A37">
                <w:rPr>
                  <w:rFonts w:ascii="Times New Roman" w:hAnsi="Times New Roman"/>
                  <w:i/>
                </w:rPr>
                <w:t>baby gym</w:t>
              </w:r>
              <w:r w:rsidR="008D64BC">
                <w:rPr>
                  <w:rFonts w:ascii="Times New Roman" w:hAnsi="Times New Roman"/>
                </w:rPr>
                <w:t xml:space="preserve"> </w:t>
              </w:r>
              <w:r w:rsidR="00B66A37">
                <w:rPr>
                  <w:rFonts w:ascii="Times New Roman" w:hAnsi="Times New Roman"/>
                </w:rPr>
                <w:t>terdapat 9</w:t>
              </w:r>
              <w:r w:rsidR="008D64BC">
                <w:rPr>
                  <w:rFonts w:ascii="Times New Roman" w:hAnsi="Times New Roman"/>
                </w:rPr>
                <w:t xml:space="preserve"> </w:t>
              </w:r>
              <w:r w:rsidR="00B66A37">
                <w:rPr>
                  <w:rFonts w:ascii="Times New Roman" w:hAnsi="Times New Roman"/>
                </w:rPr>
                <w:t>bayi (36</w:t>
              </w:r>
              <w:r w:rsidR="008D64BC">
                <w:rPr>
                  <w:rFonts w:ascii="Times New Roman" w:hAnsi="Times New Roman"/>
                </w:rPr>
                <w:t>%) memiliki</w:t>
              </w:r>
              <w:r w:rsidR="00B66A37">
                <w:rPr>
                  <w:rFonts w:ascii="Times New Roman" w:hAnsi="Times New Roman"/>
                </w:rPr>
                <w:t xml:space="preserve"> keterlambatan</w:t>
              </w:r>
              <w:r w:rsidR="008D64BC">
                <w:rPr>
                  <w:rFonts w:ascii="Times New Roman" w:hAnsi="Times New Roman"/>
                </w:rPr>
                <w:t xml:space="preserve"> perkembangan</w:t>
              </w:r>
              <w:r w:rsidR="00B66A37">
                <w:rPr>
                  <w:rFonts w:ascii="Times New Roman" w:hAnsi="Times New Roman"/>
                </w:rPr>
                <w:t xml:space="preserve"> motorik </w:t>
              </w:r>
              <w:r w:rsidR="008D64BC">
                <w:rPr>
                  <w:rFonts w:ascii="Times New Roman" w:hAnsi="Times New Roman"/>
                </w:rPr>
                <w:t xml:space="preserve">dan setelah dilakukan </w:t>
              </w:r>
              <w:r w:rsidR="008D64BC" w:rsidRPr="008D64BC">
                <w:rPr>
                  <w:rFonts w:ascii="Times New Roman" w:hAnsi="Times New Roman"/>
                  <w:i/>
                </w:rPr>
                <w:t>baby gym</w:t>
              </w:r>
              <w:r w:rsidR="008D64BC">
                <w:rPr>
                  <w:rFonts w:ascii="Times New Roman" w:hAnsi="Times New Roman"/>
                </w:rPr>
                <w:t xml:space="preserve"> </w:t>
              </w:r>
              <w:r w:rsidR="00B66A37">
                <w:rPr>
                  <w:rFonts w:ascii="Times New Roman" w:hAnsi="Times New Roman"/>
                </w:rPr>
                <w:t>terdapat 4</w:t>
              </w:r>
              <w:r w:rsidR="008D64BC">
                <w:rPr>
                  <w:rFonts w:ascii="Times New Roman" w:hAnsi="Times New Roman"/>
                </w:rPr>
                <w:t xml:space="preserve"> bayi (</w:t>
              </w:r>
              <w:r w:rsidR="00B66A37">
                <w:rPr>
                  <w:rFonts w:ascii="Times New Roman" w:hAnsi="Times New Roman"/>
                </w:rPr>
                <w:t>16</w:t>
              </w:r>
              <w:r w:rsidR="008D64BC">
                <w:rPr>
                  <w:rFonts w:ascii="Times New Roman" w:hAnsi="Times New Roman"/>
                </w:rPr>
                <w:t xml:space="preserve">%) </w:t>
              </w:r>
              <w:r w:rsidR="00B66A37">
                <w:rPr>
                  <w:rFonts w:ascii="Times New Roman" w:hAnsi="Times New Roman"/>
                </w:rPr>
                <w:t xml:space="preserve">yang masih </w:t>
              </w:r>
              <w:r w:rsidR="008D64BC">
                <w:rPr>
                  <w:rFonts w:ascii="Times New Roman" w:hAnsi="Times New Roman"/>
                </w:rPr>
                <w:t xml:space="preserve">memiliki </w:t>
              </w:r>
              <w:r w:rsidR="00B66A37">
                <w:rPr>
                  <w:rFonts w:ascii="Times New Roman" w:hAnsi="Times New Roman"/>
                </w:rPr>
                <w:t>keterlambatan perkembangan motorik karena terdapat beberapa penyebab</w:t>
              </w:r>
              <w:r w:rsidR="00313ED1">
                <w:rPr>
                  <w:rFonts w:ascii="Times New Roman" w:hAnsi="Times New Roman"/>
                </w:rPr>
                <w:t xml:space="preserve"> lain yang tidak bisa diatasi dengan hanya dilakukan stimulasi</w:t>
              </w:r>
              <w:r w:rsidR="008D64BC">
                <w:rPr>
                  <w:rFonts w:ascii="Times New Roman" w:hAnsi="Times New Roman"/>
                </w:rPr>
                <w:t xml:space="preserve">. Kesimpulan dari hasil pengabdian masyarakat yang telah dilakukan adalah stimulasi dengan </w:t>
              </w:r>
              <w:r w:rsidR="008D64BC" w:rsidRPr="00B66A37">
                <w:rPr>
                  <w:rFonts w:ascii="Times New Roman" w:hAnsi="Times New Roman"/>
                  <w:i/>
                </w:rPr>
                <w:t>baby gym</w:t>
              </w:r>
              <w:r w:rsidR="008D64BC">
                <w:rPr>
                  <w:rFonts w:ascii="Times New Roman" w:hAnsi="Times New Roman"/>
                </w:rPr>
                <w:t xml:space="preserve"> terbukti efektif dalam mengatasi keterlambatan</w:t>
              </w:r>
              <w:r w:rsidR="00313ED1">
                <w:rPr>
                  <w:rFonts w:ascii="Times New Roman" w:hAnsi="Times New Roman"/>
                </w:rPr>
                <w:t xml:space="preserve"> perkembangan motorik pada bayi. </w:t>
              </w:r>
            </w:p>
          </w:sdtContent>
        </w:sdt>
      </w:sdtContent>
    </w:sdt>
    <w:p w14:paraId="67EFC97A" w14:textId="07561EF4" w:rsidR="00C90A5A" w:rsidRPr="00A0136C" w:rsidRDefault="00EE6909" w:rsidP="00277008">
      <w:pPr>
        <w:ind w:left="720"/>
        <w:jc w:val="both"/>
        <w:rPr>
          <w:rFonts w:ascii="Times New Roman" w:hAnsi="Times New Roman"/>
        </w:rPr>
      </w:pPr>
      <w:r w:rsidRPr="00A0136C">
        <w:rPr>
          <w:rStyle w:val="KataKunciBahasaIndonesia"/>
          <w:rFonts w:ascii="Times New Roman" w:hAnsi="Times New Roman"/>
          <w:b/>
          <w:lang w:val="it-IT"/>
        </w:rPr>
        <w:t>Kata kunci:</w:t>
      </w:r>
      <w:r w:rsidRPr="00A0136C">
        <w:rPr>
          <w:rStyle w:val="KataKunciBahasaIndonesia"/>
          <w:rFonts w:ascii="Times New Roman" w:hAnsi="Times New Roman"/>
          <w:lang w:val="it-IT"/>
        </w:rPr>
        <w:t xml:space="preserve"> </w:t>
      </w:r>
      <w:sdt>
        <w:sdtPr>
          <w:rPr>
            <w:rStyle w:val="KataKunciBahasaIndonesia"/>
            <w:rFonts w:ascii="Times New Roman" w:hAnsi="Times New Roman"/>
          </w:rPr>
          <w:alias w:val="Kata Kunci (Bahasa Indonesia)"/>
          <w:tag w:val="Kata Kunci (Bahasa Indonesia)"/>
          <w:id w:val="1474101691"/>
          <w:lock w:val="sdtLocked"/>
          <w:placeholder>
            <w:docPart w:val="D7D2F93999584622813004C611DB2478"/>
          </w:placeholder>
        </w:sdtPr>
        <w:sdtEndPr>
          <w:rPr>
            <w:rStyle w:val="DefaultParagraphFont"/>
          </w:rPr>
        </w:sdtEndPr>
        <w:sdtContent>
          <w:r w:rsidR="00277008">
            <w:rPr>
              <w:rStyle w:val="KataKunciBahasaIndonesia"/>
              <w:rFonts w:ascii="Times New Roman" w:hAnsi="Times New Roman"/>
            </w:rPr>
            <w:t xml:space="preserve">Perkembangan </w:t>
          </w:r>
          <w:r w:rsidR="00277008">
            <w:rPr>
              <w:rStyle w:val="KataKunciBahasaIndonesia"/>
              <w:rFonts w:ascii="Times New Roman" w:hAnsi="Times New Roman"/>
              <w:lang w:val="en-US"/>
            </w:rPr>
            <w:t>M</w:t>
          </w:r>
          <w:r w:rsidR="009436A8">
            <w:rPr>
              <w:rStyle w:val="KataKunciBahasaIndonesia"/>
              <w:rFonts w:ascii="Times New Roman" w:hAnsi="Times New Roman"/>
            </w:rPr>
            <w:t>otorik</w:t>
          </w:r>
          <w:r w:rsidR="009436A8">
            <w:rPr>
              <w:rStyle w:val="KataKunciBahasaIndonesia"/>
              <w:rFonts w:ascii="Times New Roman" w:hAnsi="Times New Roman"/>
              <w:lang w:val="en-US"/>
            </w:rPr>
            <w:t>;</w:t>
          </w:r>
          <w:r w:rsidR="00277008">
            <w:rPr>
              <w:rStyle w:val="KataKunciBahasaIndonesia"/>
              <w:rFonts w:ascii="Times New Roman" w:hAnsi="Times New Roman"/>
            </w:rPr>
            <w:t xml:space="preserve"> </w:t>
          </w:r>
          <w:r w:rsidR="00277008">
            <w:rPr>
              <w:rStyle w:val="KataKunciBahasaIndonesia"/>
              <w:rFonts w:ascii="Times New Roman" w:hAnsi="Times New Roman"/>
              <w:lang w:val="en-US"/>
            </w:rPr>
            <w:t>B</w:t>
          </w:r>
          <w:r w:rsidR="009436A8">
            <w:rPr>
              <w:rStyle w:val="KataKunciBahasaIndonesia"/>
              <w:rFonts w:ascii="Times New Roman" w:hAnsi="Times New Roman"/>
            </w:rPr>
            <w:t>ayi</w:t>
          </w:r>
          <w:r w:rsidR="009436A8">
            <w:rPr>
              <w:rStyle w:val="KataKunciBahasaIndonesia"/>
              <w:rFonts w:ascii="Times New Roman" w:hAnsi="Times New Roman"/>
              <w:lang w:val="en-US"/>
            </w:rPr>
            <w:t>;</w:t>
          </w:r>
          <w:r w:rsidR="00C4637D">
            <w:rPr>
              <w:rStyle w:val="KataKunciBahasaIndonesia"/>
              <w:rFonts w:ascii="Times New Roman" w:hAnsi="Times New Roman"/>
            </w:rPr>
            <w:t xml:space="preserve"> </w:t>
          </w:r>
          <w:r w:rsidR="00277008">
            <w:rPr>
              <w:rStyle w:val="KataKunciBahasaIndonesia"/>
              <w:rFonts w:ascii="Times New Roman" w:hAnsi="Times New Roman"/>
              <w:i/>
              <w:lang w:val="en-US"/>
            </w:rPr>
            <w:t>B</w:t>
          </w:r>
          <w:r w:rsidR="00277008">
            <w:rPr>
              <w:rStyle w:val="KataKunciBahasaIndonesia"/>
              <w:rFonts w:ascii="Times New Roman" w:hAnsi="Times New Roman"/>
              <w:i/>
            </w:rPr>
            <w:t xml:space="preserve">aby </w:t>
          </w:r>
          <w:r w:rsidR="00277008">
            <w:rPr>
              <w:rStyle w:val="KataKunciBahasaIndonesia"/>
              <w:rFonts w:ascii="Times New Roman" w:hAnsi="Times New Roman"/>
              <w:i/>
              <w:lang w:val="en-US"/>
            </w:rPr>
            <w:t>G</w:t>
          </w:r>
          <w:r w:rsidR="00C4637D" w:rsidRPr="00C4637D">
            <w:rPr>
              <w:rStyle w:val="KataKunciBahasaIndonesia"/>
              <w:rFonts w:ascii="Times New Roman" w:hAnsi="Times New Roman"/>
              <w:i/>
            </w:rPr>
            <w:t>ym</w:t>
          </w:r>
        </w:sdtContent>
      </w:sdt>
    </w:p>
    <w:p w14:paraId="67EFC97B" w14:textId="25A5B478" w:rsidR="0016011B" w:rsidRPr="00A0136C" w:rsidRDefault="00540E94" w:rsidP="00277008">
      <w:pPr>
        <w:tabs>
          <w:tab w:val="left" w:pos="450"/>
          <w:tab w:val="center" w:pos="4513"/>
        </w:tabs>
        <w:spacing w:after="0"/>
        <w:rPr>
          <w:rFonts w:ascii="Times New Roman" w:hAnsi="Times New Roman"/>
          <w:sz w:val="24"/>
          <w:lang w:val="en-US"/>
        </w:rPr>
      </w:pPr>
      <w:r>
        <w:rPr>
          <w:rFonts w:ascii="Times New Roman" w:hAnsi="Times New Roman"/>
          <w:b/>
          <w:i/>
          <w:sz w:val="24"/>
          <w:lang w:val="en-US"/>
        </w:rPr>
        <w:tab/>
      </w:r>
      <w:r>
        <w:rPr>
          <w:rFonts w:ascii="Times New Roman" w:hAnsi="Times New Roman"/>
          <w:b/>
          <w:i/>
          <w:sz w:val="24"/>
          <w:lang w:val="en-US"/>
        </w:rPr>
        <w:tab/>
      </w:r>
      <w:r w:rsidR="00000A20" w:rsidRPr="00A0136C">
        <w:rPr>
          <w:rFonts w:ascii="Times New Roman" w:hAnsi="Times New Roman"/>
          <w:b/>
          <w:i/>
          <w:sz w:val="24"/>
          <w:lang w:val="en-US"/>
        </w:rPr>
        <w:t>Abstract</w:t>
      </w:r>
    </w:p>
    <w:sdt>
      <w:sdtPr>
        <w:rPr>
          <w:rStyle w:val="AbstrakBahasaInggris"/>
          <w:rFonts w:ascii="Times New Roman" w:hAnsi="Times New Roman"/>
          <w:lang w:val="id-ID"/>
        </w:rPr>
        <w:alias w:val="Abstrak (Bahasa Inggris)"/>
        <w:tag w:val="Abstrak (Bahasa Inggris)"/>
        <w:id w:val="1131280986"/>
        <w:lock w:val="sdtLocked"/>
        <w:placeholder>
          <w:docPart w:val="5EDC50F60F534EB1A960C35A16BE1E3D"/>
        </w:placeholder>
      </w:sdtPr>
      <w:sdtEndPr>
        <w:rPr>
          <w:rStyle w:val="DefaultParagraphFont"/>
          <w:i w:val="0"/>
        </w:rPr>
      </w:sdtEndPr>
      <w:sdtContent>
        <w:sdt>
          <w:sdtPr>
            <w:rPr>
              <w:rStyle w:val="AbstrakBahasaInggris"/>
              <w:rFonts w:ascii="Times New Roman" w:hAnsi="Times New Roman"/>
              <w:lang w:val="id-ID"/>
            </w:rPr>
            <w:alias w:val="Abstrak (Bahasa Inggris)"/>
            <w:tag w:val="Abstrak (Bahasa Inggris)"/>
            <w:id w:val="-1357192335"/>
            <w:placeholder>
              <w:docPart w:val="55217A59C2B04C3F9A3F014520005B37"/>
            </w:placeholder>
          </w:sdtPr>
          <w:sdtEndPr>
            <w:rPr>
              <w:rStyle w:val="DefaultParagraphFont"/>
              <w:i w:val="0"/>
            </w:rPr>
          </w:sdtEndPr>
          <w:sdtContent>
            <w:p w14:paraId="67EFC97C" w14:textId="195EC735" w:rsidR="00000A20" w:rsidRPr="00B66A37" w:rsidRDefault="00C4637D" w:rsidP="00277008">
              <w:pPr>
                <w:spacing w:after="0"/>
                <w:ind w:firstLine="720"/>
                <w:jc w:val="both"/>
                <w:rPr>
                  <w:rFonts w:ascii="Times New Roman" w:hAnsi="Times New Roman"/>
                </w:rPr>
              </w:pPr>
              <w:r w:rsidRPr="00B66A37">
                <w:rPr>
                  <w:rStyle w:val="AbstrakBahasaInggris"/>
                  <w:rFonts w:ascii="Times New Roman" w:hAnsi="Times New Roman"/>
                  <w:lang w:val="id-ID"/>
                </w:rPr>
                <w:t>Motor development in infants is something that requires special attention from parents because the baby is a golden period. Every parent wants their baby to experience optimal growth and development. But often babies experience delays in motor development caused by the lack of stimulation g</w:t>
              </w:r>
              <w:r w:rsidR="00B66A37" w:rsidRPr="00B66A37">
                <w:rPr>
                  <w:rStyle w:val="AbstrakBahasaInggris"/>
                  <w:rFonts w:ascii="Times New Roman" w:hAnsi="Times New Roman"/>
                  <w:lang w:val="id-ID"/>
                </w:rPr>
                <w:t>iven by parents to their babies. The target and output of this community service program is to optimize baby growth and development, especially in the development of gross motor and fine motor. The method used in this community service activity is a survey approach by collecting data on infants aged 3-12 months which amounts to 25 infants through the posyandu cadre of Pesantren Village, Tembelang District, Jombang Regency.</w:t>
              </w:r>
              <w:r w:rsidR="00313ED1">
                <w:rPr>
                  <w:rStyle w:val="AbstrakBahasaInggris"/>
                  <w:rFonts w:ascii="Times New Roman" w:hAnsi="Times New Roman"/>
                  <w:lang w:val="id-ID"/>
                </w:rPr>
                <w:t xml:space="preserve"> </w:t>
              </w:r>
              <w:r w:rsidR="00313ED1" w:rsidRPr="00313ED1">
                <w:rPr>
                  <w:rStyle w:val="AbstrakBahasaInggris"/>
                  <w:rFonts w:ascii="Times New Roman" w:hAnsi="Times New Roman"/>
                  <w:lang w:val="id-ID"/>
                </w:rPr>
                <w:t>The data obtained from the results of this community service is in the form of quantitative data, qualitative data and descriptive statistics. The results of community service carried out during these 3 months are that before the baby gym there are 9 babies (36%) have delays in motor development and after the baby gym there are 4 babies (16%) who still have motor development delays because there are several other causes that cannot be overcome by only stimulation. The conclusion of the results of community service that has been done is stimulation with the baby gym proved effective in overcoming delays in motor development in infants.</w:t>
              </w:r>
            </w:p>
          </w:sdtContent>
        </w:sdt>
      </w:sdtContent>
    </w:sdt>
    <w:p w14:paraId="67EFC97D" w14:textId="20EBC41B" w:rsidR="00000A20" w:rsidRPr="00EC4099" w:rsidRDefault="00EE6909" w:rsidP="000B0FE8">
      <w:pPr>
        <w:jc w:val="both"/>
        <w:rPr>
          <w:rFonts w:ascii="Times New Roman" w:hAnsi="Times New Roman"/>
          <w:color w:val="FF0000"/>
        </w:rPr>
      </w:pPr>
      <w:r w:rsidRPr="00C52475">
        <w:rPr>
          <w:rStyle w:val="KataKunciBahasaInggris"/>
          <w:rFonts w:ascii="Times New Roman" w:hAnsi="Times New Roman"/>
          <w:b/>
        </w:rPr>
        <w:t xml:space="preserve">Keywords: </w:t>
      </w:r>
      <w:sdt>
        <w:sdtPr>
          <w:rPr>
            <w:rStyle w:val="KataKunciBahasaInggris"/>
            <w:rFonts w:ascii="Times New Roman" w:hAnsi="Times New Roman"/>
            <w:lang w:val="id-ID"/>
          </w:rPr>
          <w:alias w:val="Kata Kunci (Bahasa Inggris)"/>
          <w:tag w:val="Kata Kunci (Bahasa Inggris)"/>
          <w:id w:val="1620795609"/>
          <w:lock w:val="sdtLocked"/>
          <w:placeholder>
            <w:docPart w:val="181B580BF6AA44F1992E4CAB4F19CCEB"/>
          </w:placeholder>
        </w:sdtPr>
        <w:sdtEndPr>
          <w:rPr>
            <w:rStyle w:val="DefaultParagraphFont"/>
            <w:i w:val="0"/>
          </w:rPr>
        </w:sdtEndPr>
        <w:sdtContent>
          <w:sdt>
            <w:sdtPr>
              <w:rPr>
                <w:rStyle w:val="KataKunciBahasaInggris"/>
                <w:rFonts w:ascii="Times New Roman" w:hAnsi="Times New Roman"/>
                <w:lang w:val="id-ID"/>
              </w:rPr>
              <w:alias w:val="Kata Kunci (Bahasa Inggris)"/>
              <w:tag w:val="Kata Kunci (Bahasa Inggris)"/>
              <w:id w:val="1956673006"/>
              <w:placeholder>
                <w:docPart w:val="75202B481F0F4C5BB9241F71FCC88FCA"/>
              </w:placeholder>
            </w:sdtPr>
            <w:sdtEndPr>
              <w:rPr>
                <w:rStyle w:val="DefaultParagraphFont"/>
                <w:i w:val="0"/>
              </w:rPr>
            </w:sdtEndPr>
            <w:sdtContent>
              <w:r w:rsidR="009436A8">
                <w:rPr>
                  <w:rStyle w:val="KataKunciBahasaInggris"/>
                  <w:rFonts w:ascii="Times New Roman" w:hAnsi="Times New Roman"/>
                  <w:lang w:val="id-ID"/>
                </w:rPr>
                <w:t>Motor development</w:t>
              </w:r>
              <w:r w:rsidR="009436A8">
                <w:rPr>
                  <w:rStyle w:val="KataKunciBahasaInggris"/>
                  <w:rFonts w:ascii="Times New Roman" w:hAnsi="Times New Roman"/>
                </w:rPr>
                <w:t xml:space="preserve">; </w:t>
              </w:r>
              <w:r w:rsidR="009436A8">
                <w:rPr>
                  <w:rStyle w:val="KataKunciBahasaInggris"/>
                  <w:rFonts w:ascii="Times New Roman" w:hAnsi="Times New Roman"/>
                  <w:lang w:val="id-ID"/>
                </w:rPr>
                <w:t>baby</w:t>
              </w:r>
              <w:r w:rsidR="009436A8">
                <w:rPr>
                  <w:rStyle w:val="KataKunciBahasaInggris"/>
                  <w:rFonts w:ascii="Times New Roman" w:hAnsi="Times New Roman"/>
                </w:rPr>
                <w:t>;</w:t>
              </w:r>
              <w:r w:rsidR="00B66A37" w:rsidRPr="00B66A37">
                <w:rPr>
                  <w:rStyle w:val="KataKunciBahasaInggris"/>
                  <w:rFonts w:ascii="Times New Roman" w:hAnsi="Times New Roman"/>
                  <w:lang w:val="id-ID"/>
                </w:rPr>
                <w:t xml:space="preserve"> baby gym</w:t>
              </w:r>
            </w:sdtContent>
          </w:sdt>
        </w:sdtContent>
      </w:sdt>
    </w:p>
    <w:p w14:paraId="17BBA807" w14:textId="318F20FD" w:rsidR="00001DE9" w:rsidRPr="00277008" w:rsidRDefault="00B02DD5" w:rsidP="00277008">
      <w:pPr>
        <w:spacing w:after="0" w:line="240" w:lineRule="auto"/>
        <w:rPr>
          <w:rFonts w:ascii="Times New Roman" w:hAnsi="Times New Roman"/>
          <w:b/>
          <w:sz w:val="28"/>
          <w:lang w:val="en-US"/>
        </w:rPr>
      </w:pPr>
      <w:r w:rsidRPr="00A0136C">
        <w:rPr>
          <w:rFonts w:ascii="Times New Roman" w:hAnsi="Times New Roman"/>
          <w:noProof/>
          <w:lang w:val="en-US"/>
        </w:rPr>
        <mc:AlternateContent>
          <mc:Choice Requires="wps">
            <w:drawing>
              <wp:anchor distT="0" distB="0" distL="114300" distR="114300" simplePos="0" relativeHeight="251661312" behindDoc="0" locked="0" layoutInCell="1" allowOverlap="1" wp14:anchorId="3027353E" wp14:editId="425D57E4">
                <wp:simplePos x="0" y="0"/>
                <wp:positionH relativeFrom="column">
                  <wp:posOffset>2275</wp:posOffset>
                </wp:positionH>
                <wp:positionV relativeFrom="paragraph">
                  <wp:posOffset>93392</wp:posOffset>
                </wp:positionV>
                <wp:extent cx="5686425" cy="0"/>
                <wp:effectExtent l="0" t="19050" r="9525" b="38100"/>
                <wp:wrapNone/>
                <wp:docPr id="9" name="Straight Connector 9"/>
                <wp:cNvGraphicFramePr/>
                <a:graphic xmlns:a="http://schemas.openxmlformats.org/drawingml/2006/main">
                  <a:graphicData uri="http://schemas.microsoft.com/office/word/2010/wordprocessingShape">
                    <wps:wsp>
                      <wps:cNvCnPr/>
                      <wps:spPr>
                        <a:xfrm>
                          <a:off x="0" y="0"/>
                          <a:ext cx="5686425" cy="0"/>
                        </a:xfrm>
                        <a:prstGeom prst="line">
                          <a:avLst/>
                        </a:prstGeom>
                        <a:ln w="57150" cmpd="tri"/>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w15="http://schemas.microsoft.com/office/word/2012/wordml">
            <w:pict>
              <v:line w14:anchorId="1F08117A" id="Straight Connector 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pt,7.35pt" to="447.9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" strokecolor="#70ad47 [3209]" strokeweight="4.5pt">
                <v:stroke linestyle="thickBetweenThin" joinstyle="miter"/>
              </v:line>
            </w:pict>
          </mc:Fallback>
        </mc:AlternateContent>
      </w:r>
    </w:p>
    <w:p w14:paraId="67EFC97F" w14:textId="77777777" w:rsidR="00B232AB" w:rsidRPr="00A0136C" w:rsidRDefault="00B232AB" w:rsidP="009436A8">
      <w:pPr>
        <w:spacing w:after="0" w:line="276" w:lineRule="auto"/>
        <w:rPr>
          <w:rFonts w:ascii="Times New Roman" w:hAnsi="Times New Roman"/>
          <w:b/>
          <w:sz w:val="28"/>
        </w:rPr>
      </w:pPr>
      <w:r w:rsidRPr="00A0136C">
        <w:rPr>
          <w:rFonts w:ascii="Times New Roman" w:hAnsi="Times New Roman"/>
          <w:b/>
          <w:sz w:val="28"/>
        </w:rPr>
        <w:t>PENDAHULUAN</w:t>
      </w:r>
    </w:p>
    <w:sdt>
      <w:sdtPr>
        <w:rPr>
          <w:rStyle w:val="KontenArtikel"/>
          <w:rFonts w:ascii="Times New Roman" w:eastAsia="Calibri" w:hAnsi="Times New Roman"/>
          <w:szCs w:val="22"/>
        </w:rPr>
        <w:alias w:val="Pendahuluan"/>
        <w:tag w:val="Pendahuluan"/>
        <w:id w:val="-1197546010"/>
        <w:lock w:val="sdtLocked"/>
        <w:placeholder>
          <w:docPart w:val="77FD8ED0F6DB40998ABDE3A2AF8E634D"/>
        </w:placeholder>
      </w:sdtPr>
      <w:sdtEndPr>
        <w:rPr>
          <w:rStyle w:val="DefaultParagraphFont"/>
          <w:rFonts w:ascii="Calibri" w:hAnsi="Calibri"/>
          <w:color w:val="auto"/>
          <w:sz w:val="28"/>
        </w:rPr>
      </w:sdtEndPr>
      <w:sdtContent>
        <w:sdt>
          <w:sdtPr>
            <w:rPr>
              <w:rStyle w:val="KontenArtikel"/>
              <w:rFonts w:ascii="Times New Roman" w:eastAsia="Calibri" w:hAnsi="Times New Roman"/>
              <w:szCs w:val="22"/>
            </w:rPr>
            <w:alias w:val="Pendahuluan"/>
            <w:tag w:val="Pendahuluan"/>
            <w:id w:val="-100810705"/>
            <w:placeholder>
              <w:docPart w:val="FAEEC20010FA4B929083C03E79E47B19"/>
            </w:placeholder>
          </w:sdtPr>
          <w:sdtEndPr>
            <w:rPr>
              <w:rStyle w:val="DefaultParagraphFont"/>
              <w:rFonts w:ascii="Calibri" w:hAnsi="Calibri"/>
              <w:color w:val="auto"/>
              <w:sz w:val="28"/>
            </w:rPr>
          </w:sdtEndPr>
          <w:sdtContent>
            <w:p w14:paraId="1FCB0D08" w14:textId="09CDF33D" w:rsidR="00C56D89" w:rsidRPr="001E1F3D" w:rsidRDefault="00761AA1" w:rsidP="003231CF">
              <w:pPr>
                <w:pStyle w:val="NormalWeb"/>
                <w:spacing w:before="0" w:beforeAutospacing="0" w:after="0" w:afterAutospacing="0" w:line="360" w:lineRule="auto"/>
                <w:ind w:firstLine="709"/>
                <w:jc w:val="both"/>
                <w:rPr>
                  <w:shd w:val="clear" w:color="auto" w:fill="FFFFFF"/>
                  <w:lang w:val="id-ID"/>
                </w:rPr>
              </w:pPr>
              <w:r>
                <w:rPr>
                  <w:rStyle w:val="KontenArtikel"/>
                  <w:rFonts w:ascii="Times New Roman" w:eastAsia="Calibri" w:hAnsi="Times New Roman"/>
                  <w:szCs w:val="22"/>
                </w:rPr>
                <w:t>Perkembangan motorik pada anak menjadi salah satu hal penting yang butuh perhatian khusus dari orangtua karena berhubungan dengan kemampuan anak dalam mengendalikan gerak tubuhnya.</w:t>
              </w:r>
              <w:r w:rsidR="00F47E42">
                <w:rPr>
                  <w:rFonts w:ascii="Arial" w:hAnsi="Arial" w:cs="Arial"/>
                  <w:color w:val="333333"/>
                  <w:sz w:val="21"/>
                  <w:szCs w:val="21"/>
                  <w:shd w:val="clear" w:color="auto" w:fill="FFFFFF"/>
                  <w:lang w:val="id-ID"/>
                </w:rPr>
                <w:t xml:space="preserve"> </w:t>
              </w:r>
              <w:r w:rsidR="00F47E42">
                <w:rPr>
                  <w:shd w:val="clear" w:color="auto" w:fill="FFFFFF"/>
                  <w:lang w:val="id-ID"/>
                </w:rPr>
                <w:t xml:space="preserve">Setiap orangtua mengharapkan anaknya tumbuh dan berkembang secara optimal. Masa dimana manusia mengalami perubahan fisik dan pencapaian perkembangan yang sangat pesat terjadi ketika masa bayi. Semua sistem tubuh </w:t>
              </w:r>
              <w:r w:rsidR="00F47E42">
                <w:rPr>
                  <w:shd w:val="clear" w:color="auto" w:fill="FFFFFF"/>
                  <w:lang w:val="id-ID"/>
                </w:rPr>
                <w:lastRenderedPageBreak/>
                <w:t>mengalami pematangan progresif dan perkembangan keterampilan serentak memungkinkan bayi untuk semakin merespon lingkungan.</w:t>
              </w:r>
              <w:r w:rsidR="00F47E42" w:rsidRPr="00F47E42">
                <w:rPr>
                  <w:rFonts w:ascii="Arial" w:hAnsi="Arial" w:cs="Arial"/>
                  <w:color w:val="8E9DAE"/>
                  <w:shd w:val="clear" w:color="auto" w:fill="FFFFFF"/>
                </w:rPr>
                <w:t xml:space="preserve"> </w:t>
              </w:r>
              <w:r w:rsidR="00F47E42">
                <w:rPr>
                  <w:shd w:val="clear" w:color="auto" w:fill="FFFFFF"/>
                  <w:lang w:val="id-ID"/>
                </w:rPr>
                <w:t>Bayi adalah perode usia 0 sampai 12 bulan, pada usia ini merupakan periode emas (</w:t>
              </w:r>
              <w:r w:rsidR="00F47E42" w:rsidRPr="00F47E42">
                <w:rPr>
                  <w:i/>
                  <w:shd w:val="clear" w:color="auto" w:fill="FFFFFF"/>
                  <w:lang w:val="id-ID"/>
                </w:rPr>
                <w:t>golden period</w:t>
              </w:r>
              <w:r w:rsidR="00F47E42">
                <w:rPr>
                  <w:shd w:val="clear" w:color="auto" w:fill="FFFFFF"/>
                  <w:lang w:val="id-ID"/>
                </w:rPr>
                <w:t>)</w:t>
              </w:r>
              <w:r w:rsidR="000E3735">
                <w:rPr>
                  <w:shd w:val="clear" w:color="auto" w:fill="FFFFFF"/>
                  <w:lang w:val="id-ID"/>
                </w:rPr>
                <w:t xml:space="preserve"> untuk optimalisasi tumbuh kembang dan merupakan masa yang tepat untuk mempersiapkan seorang anak menjadi dewasa yang berkualitas dikemudian hari. Namun pada periode ini seringkali terjadi masalah dan gangguan perkembangan</w:t>
              </w:r>
              <w:r w:rsidR="0056682A">
                <w:rPr>
                  <w:shd w:val="clear" w:color="auto" w:fill="FFFFFF"/>
                  <w:lang w:val="id-ID"/>
                </w:rPr>
                <w:t xml:space="preserve"> </w:t>
              </w:r>
              <w:r w:rsidR="000E3735">
                <w:rPr>
                  <w:shd w:val="clear" w:color="auto" w:fill="FFFFFF"/>
                  <w:lang w:val="id-ID"/>
                </w:rPr>
                <w:t xml:space="preserve">termasuk perkembangan motorik. Gangguan motorik pada bayi diantaranya bayi belum bisa berguling umur 5 bulan, belum bisa mengontrol kepala usia 6-7 bulan, belum bisa duduk tegak di lantai selama 5-10 menit pada usia 10-12 bulan, belum bisa merangkat dan ditarik keposisi berdiri pada usia 12 bulan. Masalah tumbuh kembang akan lebih </w:t>
              </w:r>
              <w:r w:rsidR="0056682A">
                <w:rPr>
                  <w:shd w:val="clear" w:color="auto" w:fill="FFFFFF"/>
                  <w:lang w:val="id-ID"/>
                </w:rPr>
                <w:t>banyak ditemukan pada bayi yang memiliki resiko tinggi pada saat persalinan seperti persalinan prematur, perdarahan intraventrikuler dan persalinan dengan komplikasi.</w:t>
              </w:r>
              <w:r w:rsidR="001E1F3D" w:rsidRPr="006A0F57">
                <w:rPr>
                  <w:color w:val="000000" w:themeColor="text1"/>
                  <w:vertAlign w:val="superscript"/>
                  <w:lang w:eastAsia="id-ID"/>
                </w:rPr>
                <w:fldChar w:fldCharType="begin" w:fldLock="1"/>
              </w:r>
              <w:r w:rsidR="001E1F3D" w:rsidRPr="006A0F57">
                <w:rPr>
                  <w:color w:val="000000" w:themeColor="text1"/>
                  <w:vertAlign w:val="superscript"/>
                  <w:lang w:eastAsia="id-ID"/>
                </w:rPr>
                <w:instrText>ADDIN CSL_CITATION {"citationItems":[{"id":"ITEM-1","itemData":{"author":[{"dropping-particle":"","family":"Mardjan","given":"","non-dropping-particle":"","parse-names":false,"suffix":""}],"id":"ITEM-1","issued":{"date-parts":[["2016"]]},"title":"Pengaruh Kecemasan Pada Kehamilan Primipara Remaja","type":"book"},"uris":["http://www.mendeley.com/documents/?uuid=3c74a43b-cdf1-4a85-8dba-1c3c0ea72da7"]}],"mendeley":{"formattedCitation":"(1)","plainTextFormattedCitation":"(1)","previouslyFormattedCitation":"(1)"},"properties":{"noteIndex":0},"schema":"https://github.com/citation-style-language/schema/raw/master/csl-citation.json"}</w:instrText>
              </w:r>
              <w:r w:rsidR="001E1F3D" w:rsidRPr="006A0F57">
                <w:rPr>
                  <w:color w:val="000000" w:themeColor="text1"/>
                  <w:vertAlign w:val="superscript"/>
                  <w:lang w:eastAsia="id-ID"/>
                </w:rPr>
                <w:fldChar w:fldCharType="separate"/>
              </w:r>
              <w:r w:rsidR="001E1F3D" w:rsidRPr="006A0F57">
                <w:rPr>
                  <w:noProof/>
                  <w:color w:val="000000" w:themeColor="text1"/>
                  <w:vertAlign w:val="superscript"/>
                  <w:lang w:eastAsia="id-ID"/>
                </w:rPr>
                <w:t>1</w:t>
              </w:r>
              <w:r w:rsidR="001E1F3D" w:rsidRPr="006A0F57">
                <w:rPr>
                  <w:color w:val="000000" w:themeColor="text1"/>
                  <w:vertAlign w:val="superscript"/>
                  <w:lang w:eastAsia="id-ID"/>
                </w:rPr>
                <w:fldChar w:fldCharType="end"/>
              </w:r>
              <w:r w:rsidR="0056682A">
                <w:rPr>
                  <w:shd w:val="clear" w:color="auto" w:fill="FFFFFF"/>
                  <w:lang w:val="id-ID"/>
                </w:rPr>
                <w:t xml:space="preserve"> </w:t>
              </w:r>
              <w:proofErr w:type="spellStart"/>
              <w:r w:rsidR="00C56D89">
                <w:t>Kebanyakan</w:t>
              </w:r>
              <w:proofErr w:type="spellEnd"/>
              <w:r w:rsidR="00C56D89">
                <w:t xml:space="preserve"> </w:t>
              </w:r>
              <w:proofErr w:type="spellStart"/>
              <w:r w:rsidR="00C56D89">
                <w:t>memang</w:t>
              </w:r>
              <w:proofErr w:type="spellEnd"/>
              <w:r w:rsidR="00C56D89">
                <w:t xml:space="preserve"> </w:t>
              </w:r>
              <w:proofErr w:type="spellStart"/>
              <w:r w:rsidR="00C56D89">
                <w:t>sulit</w:t>
              </w:r>
              <w:proofErr w:type="spellEnd"/>
              <w:r w:rsidR="00C56D89">
                <w:t xml:space="preserve"> </w:t>
              </w:r>
              <w:proofErr w:type="spellStart"/>
              <w:r w:rsidR="00C56D89">
                <w:t>untuk</w:t>
              </w:r>
              <w:proofErr w:type="spellEnd"/>
              <w:r w:rsidR="00C56D89">
                <w:t xml:space="preserve"> </w:t>
              </w:r>
              <w:proofErr w:type="spellStart"/>
              <w:r w:rsidR="00C56D89">
                <w:t>mendiagnosa</w:t>
              </w:r>
              <w:proofErr w:type="spellEnd"/>
              <w:r w:rsidR="00C56D89">
                <w:t xml:space="preserve"> </w:t>
              </w:r>
              <w:proofErr w:type="spellStart"/>
              <w:r w:rsidR="00C56D89">
                <w:t>keterlambatan</w:t>
              </w:r>
              <w:proofErr w:type="spellEnd"/>
              <w:r w:rsidR="00C56D89">
                <w:t xml:space="preserve"> </w:t>
              </w:r>
              <w:proofErr w:type="spellStart"/>
              <w:r w:rsidR="00C56D89">
                <w:t>perkembangan</w:t>
              </w:r>
              <w:proofErr w:type="spellEnd"/>
              <w:r w:rsidR="00C56D89">
                <w:t xml:space="preserve"> </w:t>
              </w:r>
              <w:proofErr w:type="spellStart"/>
              <w:r w:rsidR="00B61971">
                <w:t>dikarenakan</w:t>
              </w:r>
              <w:proofErr w:type="spellEnd"/>
              <w:r w:rsidR="00B61971">
                <w:t xml:space="preserve"> </w:t>
              </w:r>
              <w:proofErr w:type="spellStart"/>
              <w:r w:rsidR="00B61971">
                <w:t>adal</w:t>
              </w:r>
              <w:r w:rsidR="00C56D89">
                <w:t>nya</w:t>
              </w:r>
              <w:proofErr w:type="spellEnd"/>
              <w:r w:rsidR="00C56D89">
                <w:t xml:space="preserve"> </w:t>
              </w:r>
              <w:proofErr w:type="spellStart"/>
              <w:r w:rsidR="00C56D89">
                <w:t>rentan</w:t>
              </w:r>
              <w:proofErr w:type="spellEnd"/>
              <w:r w:rsidR="00C56D89">
                <w:t xml:space="preserve"> </w:t>
              </w:r>
              <w:proofErr w:type="spellStart"/>
              <w:r w:rsidR="00C56D89">
                <w:t>waktu</w:t>
              </w:r>
              <w:proofErr w:type="spellEnd"/>
              <w:r w:rsidR="00C56D89">
                <w:t xml:space="preserve"> </w:t>
              </w:r>
              <w:proofErr w:type="spellStart"/>
              <w:r w:rsidR="00C56D89">
                <w:t>pada</w:t>
              </w:r>
              <w:proofErr w:type="spellEnd"/>
              <w:r w:rsidR="00C56D89">
                <w:t xml:space="preserve"> </w:t>
              </w:r>
              <w:proofErr w:type="spellStart"/>
              <w:r w:rsidR="00C56D89">
                <w:t>masing-masing</w:t>
              </w:r>
              <w:proofErr w:type="spellEnd"/>
              <w:r w:rsidR="00C56D89">
                <w:t xml:space="preserve"> </w:t>
              </w:r>
              <w:proofErr w:type="spellStart"/>
              <w:r w:rsidR="00C56D89">
                <w:t>perkembangan</w:t>
              </w:r>
              <w:proofErr w:type="spellEnd"/>
              <w:r w:rsidR="00C56D89">
                <w:t xml:space="preserve"> yang </w:t>
              </w:r>
              <w:proofErr w:type="spellStart"/>
              <w:r w:rsidR="00C56D89">
                <w:t>bersifat</w:t>
              </w:r>
              <w:proofErr w:type="spellEnd"/>
              <w:r w:rsidR="00C56D89">
                <w:t xml:space="preserve"> </w:t>
              </w:r>
              <w:proofErr w:type="spellStart"/>
              <w:r w:rsidR="00C56D89">
                <w:t>ringan</w:t>
              </w:r>
              <w:proofErr w:type="spellEnd"/>
              <w:r w:rsidR="00C56D89">
                <w:t xml:space="preserve"> </w:t>
              </w:r>
              <w:proofErr w:type="spellStart"/>
              <w:r w:rsidR="00C56D89">
                <w:t>kemudian</w:t>
              </w:r>
              <w:proofErr w:type="spellEnd"/>
              <w:r w:rsidR="00C56D89">
                <w:t xml:space="preserve"> </w:t>
              </w:r>
              <w:proofErr w:type="spellStart"/>
              <w:r w:rsidR="00C56D89">
                <w:t>berangsur</w:t>
              </w:r>
              <w:proofErr w:type="spellEnd"/>
              <w:r w:rsidR="00C56D89">
                <w:t xml:space="preserve"> normal. </w:t>
              </w:r>
              <w:proofErr w:type="spellStart"/>
              <w:r w:rsidR="00C56D89">
                <w:t>Misalnya</w:t>
              </w:r>
              <w:proofErr w:type="spellEnd"/>
              <w:r w:rsidR="00C56D89">
                <w:t xml:space="preserve"> </w:t>
              </w:r>
              <w:proofErr w:type="spellStart"/>
              <w:r w:rsidR="00C56D89">
                <w:t>pada</w:t>
              </w:r>
              <w:proofErr w:type="spellEnd"/>
              <w:r w:rsidR="00C56D89">
                <w:t xml:space="preserve"> </w:t>
              </w:r>
              <w:proofErr w:type="spellStart"/>
              <w:r w:rsidR="00C56D89">
                <w:t>anak</w:t>
              </w:r>
              <w:proofErr w:type="spellEnd"/>
              <w:r w:rsidR="00C56D89">
                <w:t xml:space="preserve"> </w:t>
              </w:r>
              <w:proofErr w:type="spellStart"/>
              <w:proofErr w:type="gramStart"/>
              <w:r w:rsidR="00C56D89">
                <w:t>usia</w:t>
              </w:r>
              <w:proofErr w:type="spellEnd"/>
              <w:proofErr w:type="gramEnd"/>
              <w:r w:rsidR="00C56D89">
                <w:t xml:space="preserve"> 19 </w:t>
              </w:r>
              <w:proofErr w:type="spellStart"/>
              <w:r w:rsidR="00C56D89">
                <w:t>bulan</w:t>
              </w:r>
              <w:proofErr w:type="spellEnd"/>
              <w:r w:rsidR="00C56D89">
                <w:t xml:space="preserve"> yang </w:t>
              </w:r>
              <w:proofErr w:type="spellStart"/>
              <w:r w:rsidR="00C56D89">
                <w:t>belum</w:t>
              </w:r>
              <w:proofErr w:type="spellEnd"/>
              <w:r w:rsidR="00C56D89">
                <w:t xml:space="preserve"> </w:t>
              </w:r>
              <w:proofErr w:type="spellStart"/>
              <w:r w:rsidR="00C56D89">
                <w:t>bisa</w:t>
              </w:r>
              <w:proofErr w:type="spellEnd"/>
              <w:r w:rsidR="00C56D89">
                <w:t xml:space="preserve"> </w:t>
              </w:r>
              <w:proofErr w:type="spellStart"/>
              <w:r w:rsidR="00C56D89">
                <w:t>berjalan</w:t>
              </w:r>
              <w:proofErr w:type="spellEnd"/>
              <w:r w:rsidR="00C56D89">
                <w:t xml:space="preserve"> </w:t>
              </w:r>
              <w:proofErr w:type="spellStart"/>
              <w:r w:rsidR="00C56D89">
                <w:t>baru</w:t>
              </w:r>
              <w:proofErr w:type="spellEnd"/>
              <w:r w:rsidR="00C56D89">
                <w:t xml:space="preserve"> </w:t>
              </w:r>
              <w:proofErr w:type="spellStart"/>
              <w:r w:rsidR="00C56D89">
                <w:t>dimasukan</w:t>
              </w:r>
              <w:proofErr w:type="spellEnd"/>
              <w:r w:rsidR="00C56D89">
                <w:t xml:space="preserve"> </w:t>
              </w:r>
              <w:proofErr w:type="spellStart"/>
              <w:r w:rsidR="00C56D89">
                <w:t>dalam</w:t>
              </w:r>
              <w:proofErr w:type="spellEnd"/>
              <w:r w:rsidR="00C56D89">
                <w:t xml:space="preserve"> </w:t>
              </w:r>
              <w:proofErr w:type="spellStart"/>
              <w:r w:rsidR="00C56D89">
                <w:t>kategori</w:t>
              </w:r>
              <w:proofErr w:type="spellEnd"/>
              <w:r w:rsidR="00C56D89">
                <w:t xml:space="preserve"> </w:t>
              </w:r>
              <w:proofErr w:type="spellStart"/>
              <w:r w:rsidR="00C56D89">
                <w:t>gangguan</w:t>
              </w:r>
              <w:proofErr w:type="spellEnd"/>
              <w:r w:rsidR="00C56D89">
                <w:t xml:space="preserve"> </w:t>
              </w:r>
              <w:proofErr w:type="spellStart"/>
              <w:r w:rsidR="00C56D89">
                <w:t>pada</w:t>
              </w:r>
              <w:proofErr w:type="spellEnd"/>
              <w:r w:rsidR="00C56D89">
                <w:t xml:space="preserve"> </w:t>
              </w:r>
              <w:proofErr w:type="spellStart"/>
              <w:r w:rsidR="00C56D89">
                <w:t>motorik</w:t>
              </w:r>
              <w:proofErr w:type="spellEnd"/>
              <w:r w:rsidR="00C56D89">
                <w:t xml:space="preserve"> </w:t>
              </w:r>
              <w:proofErr w:type="spellStart"/>
              <w:r w:rsidR="00C56D89">
                <w:t>kasar</w:t>
              </w:r>
              <w:proofErr w:type="spellEnd"/>
              <w:r w:rsidR="00C56D89">
                <w:t xml:space="preserve">. </w:t>
              </w:r>
              <w:proofErr w:type="gramStart"/>
              <w:r w:rsidR="00C56D89">
                <w:t xml:space="preserve">Orang </w:t>
              </w:r>
              <w:proofErr w:type="spellStart"/>
              <w:r w:rsidR="00C56D89">
                <w:t>tua</w:t>
              </w:r>
              <w:proofErr w:type="spellEnd"/>
              <w:r w:rsidR="00C56D89">
                <w:t xml:space="preserve"> </w:t>
              </w:r>
              <w:proofErr w:type="spellStart"/>
              <w:r w:rsidR="00C56D89">
                <w:t>juga</w:t>
              </w:r>
              <w:proofErr w:type="spellEnd"/>
              <w:r w:rsidR="00C56D89">
                <w:t xml:space="preserve"> </w:t>
              </w:r>
              <w:proofErr w:type="spellStart"/>
              <w:r w:rsidR="00C56D89">
                <w:t>harus</w:t>
              </w:r>
              <w:proofErr w:type="spellEnd"/>
              <w:r w:rsidR="00C56D89">
                <w:t xml:space="preserve"> </w:t>
              </w:r>
              <w:proofErr w:type="spellStart"/>
              <w:r w:rsidR="00C56D89">
                <w:t>menyadari</w:t>
              </w:r>
              <w:proofErr w:type="spellEnd"/>
              <w:r w:rsidR="00C56D89">
                <w:t xml:space="preserve"> </w:t>
              </w:r>
              <w:proofErr w:type="spellStart"/>
              <w:r w:rsidR="00C56D89">
                <w:t>apabila</w:t>
              </w:r>
              <w:proofErr w:type="spellEnd"/>
              <w:r w:rsidR="00C56D89">
                <w:t xml:space="preserve"> </w:t>
              </w:r>
              <w:proofErr w:type="spellStart"/>
              <w:r w:rsidR="00C56D89">
                <w:t>perkembangan</w:t>
              </w:r>
              <w:proofErr w:type="spellEnd"/>
              <w:r w:rsidR="00C56D89">
                <w:t xml:space="preserve"> </w:t>
              </w:r>
              <w:proofErr w:type="spellStart"/>
              <w:r w:rsidR="00C56D89">
                <w:t>motorik</w:t>
              </w:r>
              <w:proofErr w:type="spellEnd"/>
              <w:r w:rsidR="00C56D89">
                <w:t xml:space="preserve"> </w:t>
              </w:r>
              <w:proofErr w:type="spellStart"/>
              <w:r w:rsidR="00C56D89">
                <w:t>kasar</w:t>
              </w:r>
              <w:proofErr w:type="spellEnd"/>
              <w:r w:rsidR="00C56D89">
                <w:t xml:space="preserve"> </w:t>
              </w:r>
              <w:proofErr w:type="spellStart"/>
              <w:r w:rsidR="00C56D89">
                <w:t>memiliki</w:t>
              </w:r>
              <w:proofErr w:type="spellEnd"/>
              <w:r w:rsidR="00C56D89">
                <w:t xml:space="preserve"> </w:t>
              </w:r>
              <w:proofErr w:type="spellStart"/>
              <w:r w:rsidR="00C56D89">
                <w:t>perbedaan</w:t>
              </w:r>
              <w:proofErr w:type="spellEnd"/>
              <w:r w:rsidR="00C56D89">
                <w:t xml:space="preserve"> </w:t>
              </w:r>
              <w:proofErr w:type="spellStart"/>
              <w:r w:rsidR="00C56D89">
                <w:t>sehingga</w:t>
              </w:r>
              <w:proofErr w:type="spellEnd"/>
              <w:r w:rsidR="00C56D89">
                <w:t xml:space="preserve"> </w:t>
              </w:r>
              <w:proofErr w:type="spellStart"/>
              <w:r w:rsidR="00C56D89">
                <w:t>sulit</w:t>
              </w:r>
              <w:proofErr w:type="spellEnd"/>
              <w:r w:rsidR="00C56D89">
                <w:t xml:space="preserve"> </w:t>
              </w:r>
              <w:proofErr w:type="spellStart"/>
              <w:r w:rsidR="00C56D89">
                <w:t>untuk</w:t>
              </w:r>
              <w:proofErr w:type="spellEnd"/>
              <w:r w:rsidR="00C56D89">
                <w:t xml:space="preserve"> </w:t>
              </w:r>
              <w:proofErr w:type="spellStart"/>
              <w:r w:rsidR="00C56D89">
                <w:t>membedakan</w:t>
              </w:r>
              <w:proofErr w:type="spellEnd"/>
              <w:r w:rsidR="00C56D89">
                <w:t xml:space="preserve"> normal </w:t>
              </w:r>
              <w:proofErr w:type="spellStart"/>
              <w:r w:rsidR="00C56D89">
                <w:t>atau</w:t>
              </w:r>
              <w:proofErr w:type="spellEnd"/>
              <w:r w:rsidR="00C56D89">
                <w:t xml:space="preserve"> abnormal.</w:t>
              </w:r>
              <w:proofErr w:type="gramEnd"/>
              <w:r w:rsidR="00C56D89">
                <w:t xml:space="preserve"> </w:t>
              </w:r>
              <w:proofErr w:type="spellStart"/>
              <w:proofErr w:type="gramStart"/>
              <w:r w:rsidR="00C56D89">
                <w:t>Sehingga</w:t>
              </w:r>
              <w:proofErr w:type="spellEnd"/>
              <w:r w:rsidR="00C56D89">
                <w:t xml:space="preserve"> </w:t>
              </w:r>
              <w:proofErr w:type="spellStart"/>
              <w:r w:rsidR="00C56D89">
                <w:t>anak</w:t>
              </w:r>
              <w:proofErr w:type="spellEnd"/>
              <w:r w:rsidR="00C56D89">
                <w:t xml:space="preserve"> yang </w:t>
              </w:r>
              <w:proofErr w:type="spellStart"/>
              <w:r w:rsidR="00C56D89">
                <w:t>mengalami</w:t>
              </w:r>
              <w:proofErr w:type="spellEnd"/>
              <w:r w:rsidR="00C56D89">
                <w:t xml:space="preserve"> </w:t>
              </w:r>
              <w:proofErr w:type="spellStart"/>
              <w:r w:rsidR="00C56D89">
                <w:t>keterlambatan</w:t>
              </w:r>
              <w:proofErr w:type="spellEnd"/>
              <w:r w:rsidR="00C56D89">
                <w:t xml:space="preserve"> </w:t>
              </w:r>
              <w:proofErr w:type="spellStart"/>
              <w:r w:rsidR="00C56D89">
                <w:t>motorik</w:t>
              </w:r>
              <w:proofErr w:type="spellEnd"/>
              <w:r w:rsidR="00C56D89">
                <w:t xml:space="preserve"> </w:t>
              </w:r>
              <w:proofErr w:type="spellStart"/>
              <w:r w:rsidR="00C56D89">
                <w:t>kasar</w:t>
              </w:r>
              <w:proofErr w:type="spellEnd"/>
              <w:r w:rsidR="00C56D89">
                <w:t xml:space="preserve"> </w:t>
              </w:r>
              <w:proofErr w:type="spellStart"/>
              <w:r w:rsidR="00C56D89">
                <w:t>harus</w:t>
              </w:r>
              <w:proofErr w:type="spellEnd"/>
              <w:r w:rsidR="00C56D89">
                <w:t xml:space="preserve"> </w:t>
              </w:r>
              <w:proofErr w:type="spellStart"/>
              <w:r w:rsidR="00C56D89">
                <w:t>diteliti</w:t>
              </w:r>
              <w:proofErr w:type="spellEnd"/>
              <w:r w:rsidR="00C56D89">
                <w:t xml:space="preserve"> </w:t>
              </w:r>
              <w:proofErr w:type="spellStart"/>
              <w:r w:rsidR="00C56D89">
                <w:t>keterlambatan</w:t>
              </w:r>
              <w:proofErr w:type="spellEnd"/>
              <w:r w:rsidR="00C56D89">
                <w:t xml:space="preserve"> yang </w:t>
              </w:r>
              <w:proofErr w:type="spellStart"/>
              <w:r w:rsidR="00C56D89">
                <w:t>bersifat</w:t>
              </w:r>
              <w:proofErr w:type="spellEnd"/>
              <w:r w:rsidR="00C56D89">
                <w:t xml:space="preserve"> </w:t>
              </w:r>
              <w:proofErr w:type="spellStart"/>
              <w:r w:rsidR="00C56D89">
                <w:t>fungsional</w:t>
              </w:r>
              <w:proofErr w:type="spellEnd"/>
              <w:r w:rsidR="00C56D89">
                <w:t xml:space="preserve"> </w:t>
              </w:r>
              <w:proofErr w:type="spellStart"/>
              <w:r w:rsidR="00C56D89">
                <w:t>dikarenakan</w:t>
              </w:r>
              <w:proofErr w:type="spellEnd"/>
              <w:r w:rsidR="00C56D89">
                <w:t xml:space="preserve"> </w:t>
              </w:r>
              <w:proofErr w:type="spellStart"/>
              <w:r w:rsidR="00C56D89">
                <w:t>kurangnya</w:t>
              </w:r>
              <w:proofErr w:type="spellEnd"/>
              <w:r w:rsidR="00C56D89">
                <w:t xml:space="preserve"> </w:t>
              </w:r>
              <w:proofErr w:type="spellStart"/>
              <w:r w:rsidR="00C56D89">
                <w:t>rangsangan</w:t>
              </w:r>
              <w:proofErr w:type="spellEnd"/>
              <w:r w:rsidR="00C56D89">
                <w:t xml:space="preserve"> </w:t>
              </w:r>
              <w:proofErr w:type="spellStart"/>
              <w:r w:rsidR="001E1F3D">
                <w:t>atau</w:t>
              </w:r>
              <w:proofErr w:type="spellEnd"/>
              <w:r w:rsidR="001E1F3D">
                <w:t xml:space="preserve"> </w:t>
              </w:r>
              <w:proofErr w:type="spellStart"/>
              <w:r w:rsidR="001E1F3D">
                <w:t>gangguan</w:t>
              </w:r>
              <w:proofErr w:type="spellEnd"/>
              <w:r w:rsidR="001E1F3D">
                <w:t xml:space="preserve"> </w:t>
              </w:r>
              <w:proofErr w:type="spellStart"/>
              <w:r w:rsidR="001E1F3D">
                <w:t>otak</w:t>
              </w:r>
              <w:proofErr w:type="spellEnd"/>
              <w:r w:rsidR="001E1F3D">
                <w:t xml:space="preserve"> yang </w:t>
              </w:r>
              <w:proofErr w:type="spellStart"/>
              <w:r w:rsidR="001E1F3D">
                <w:t>serius</w:t>
              </w:r>
              <w:proofErr w:type="spellEnd"/>
              <w:r w:rsidR="001E1F3D">
                <w:t>.</w:t>
              </w:r>
              <w:proofErr w:type="gramEnd"/>
              <w:r w:rsidR="001E1F3D" w:rsidRPr="001E1F3D">
                <w:rPr>
                  <w:color w:val="000000" w:themeColor="text1"/>
                  <w:vertAlign w:val="superscript"/>
                  <w:lang w:eastAsia="id-ID"/>
                </w:rPr>
                <w:t xml:space="preserve"> </w:t>
              </w:r>
              <w:r w:rsidR="001E1F3D">
                <w:rPr>
                  <w:color w:val="000000" w:themeColor="text1"/>
                  <w:vertAlign w:val="superscript"/>
                  <w:lang w:val="id-ID" w:eastAsia="id-ID"/>
                </w:rPr>
                <w:t>2</w:t>
              </w:r>
            </w:p>
            <w:p w14:paraId="14BA18E6" w14:textId="2A80B669" w:rsidR="003231CF" w:rsidRPr="001E1F3D" w:rsidRDefault="00762B61" w:rsidP="00DA1406">
              <w:pPr>
                <w:pStyle w:val="NormalWeb"/>
                <w:spacing w:before="0" w:beforeAutospacing="0" w:after="0" w:afterAutospacing="0" w:line="360" w:lineRule="auto"/>
                <w:ind w:firstLine="709"/>
                <w:jc w:val="both"/>
                <w:rPr>
                  <w:lang w:val="id-ID"/>
                </w:rPr>
              </w:pPr>
              <w:r>
                <w:t>Di Indonesia</w:t>
              </w:r>
              <w:r w:rsidR="00085744">
                <w:t xml:space="preserve"> </w:t>
              </w:r>
              <w:proofErr w:type="spellStart"/>
              <w:r w:rsidR="00085744">
                <w:t>jumlah</w:t>
              </w:r>
              <w:proofErr w:type="spellEnd"/>
              <w:r w:rsidR="00085744">
                <w:t xml:space="preserve"> b</w:t>
              </w:r>
              <w:r w:rsidR="00085744">
                <w:rPr>
                  <w:lang w:val="id-ID"/>
                </w:rPr>
                <w:t>ayi</w:t>
              </w:r>
              <w:r w:rsidR="00085744">
                <w:t xml:space="preserve"> </w:t>
              </w:r>
              <w:r w:rsidR="00085744">
                <w:rPr>
                  <w:lang w:val="id-ID"/>
                </w:rPr>
                <w:t>5</w:t>
              </w:r>
              <w:r w:rsidR="00994501" w:rsidRPr="00874064">
                <w:t xml:space="preserve">% </w:t>
              </w:r>
              <w:proofErr w:type="spellStart"/>
              <w:r w:rsidR="00994501" w:rsidRPr="00874064">
                <w:t>dari</w:t>
              </w:r>
              <w:proofErr w:type="spellEnd"/>
              <w:r w:rsidR="00994501" w:rsidRPr="00874064">
                <w:t xml:space="preserve"> </w:t>
              </w:r>
              <w:proofErr w:type="spellStart"/>
              <w:r w:rsidR="00994501" w:rsidRPr="00874064">
                <w:t>jumlah</w:t>
              </w:r>
              <w:proofErr w:type="spellEnd"/>
              <w:r w:rsidR="00994501" w:rsidRPr="00874064">
                <w:t xml:space="preserve"> </w:t>
              </w:r>
              <w:proofErr w:type="spellStart"/>
              <w:r w:rsidR="00994501" w:rsidRPr="00874064">
                <w:t>penduduk</w:t>
              </w:r>
              <w:proofErr w:type="spellEnd"/>
              <w:r w:rsidR="00994501" w:rsidRPr="00874064">
                <w:t xml:space="preserve">, di </w:t>
              </w:r>
              <w:proofErr w:type="spellStart"/>
              <w:r w:rsidR="00994501" w:rsidRPr="00874064">
                <w:t>mana</w:t>
              </w:r>
              <w:proofErr w:type="spellEnd"/>
              <w:r w:rsidR="00994501" w:rsidRPr="00874064">
                <w:t xml:space="preserve"> </w:t>
              </w:r>
              <w:proofErr w:type="spellStart"/>
              <w:r w:rsidR="00994501" w:rsidRPr="00874064">
                <w:t>prevalensi</w:t>
              </w:r>
              <w:proofErr w:type="spellEnd"/>
              <w:r w:rsidR="00994501" w:rsidRPr="00874064">
                <w:t xml:space="preserve"> (rata-rata) </w:t>
              </w:r>
              <w:r w:rsidR="00085744">
                <w:rPr>
                  <w:lang w:val="id-ID"/>
                </w:rPr>
                <w:t xml:space="preserve">bayi yang mengalami </w:t>
              </w:r>
              <w:proofErr w:type="spellStart"/>
              <w:r w:rsidR="00994501" w:rsidRPr="00874064">
                <w:t>gangg</w:t>
              </w:r>
              <w:r w:rsidR="00085744">
                <w:t>uan</w:t>
              </w:r>
              <w:proofErr w:type="spellEnd"/>
              <w:r w:rsidR="00085744">
                <w:t xml:space="preserve"> </w:t>
              </w:r>
              <w:proofErr w:type="spellStart"/>
              <w:r w:rsidR="00085744">
                <w:t>perkembangan</w:t>
              </w:r>
              <w:proofErr w:type="spellEnd"/>
              <w:r w:rsidR="00085744">
                <w:t xml:space="preserve"> </w:t>
              </w:r>
              <w:proofErr w:type="spellStart"/>
              <w:r w:rsidR="00085744">
                <w:t>bervariasi</w:t>
              </w:r>
              <w:proofErr w:type="spellEnd"/>
              <w:r w:rsidR="00085744">
                <w:t xml:space="preserve"> </w:t>
              </w:r>
              <w:r w:rsidR="00085744">
                <w:rPr>
                  <w:lang w:val="id-ID"/>
                </w:rPr>
                <w:t>5,3</w:t>
              </w:r>
              <w:r w:rsidR="00085744">
                <w:t xml:space="preserve">% </w:t>
              </w:r>
              <w:proofErr w:type="spellStart"/>
              <w:r w:rsidR="00085744">
                <w:t>sampai</w:t>
              </w:r>
              <w:proofErr w:type="spellEnd"/>
              <w:r w:rsidR="00085744">
                <w:t xml:space="preserve"> </w:t>
              </w:r>
              <w:proofErr w:type="spellStart"/>
              <w:r w:rsidR="00085744">
                <w:t>dengan</w:t>
              </w:r>
              <w:proofErr w:type="spellEnd"/>
              <w:r w:rsidR="00085744">
                <w:t xml:space="preserve"> </w:t>
              </w:r>
              <w:r w:rsidR="00085744">
                <w:rPr>
                  <w:lang w:val="id-ID"/>
                </w:rPr>
                <w:t>7,5</w:t>
              </w:r>
              <w:r w:rsidR="00994501" w:rsidRPr="00874064">
                <w:t xml:space="preserve">% </w:t>
              </w:r>
              <w:proofErr w:type="spellStart"/>
              <w:r w:rsidR="00994501" w:rsidRPr="00874064">
                <w:t>sehingga</w:t>
              </w:r>
              <w:proofErr w:type="spellEnd"/>
              <w:r w:rsidR="00994501" w:rsidRPr="00874064">
                <w:t xml:space="preserve"> </w:t>
              </w:r>
              <w:proofErr w:type="spellStart"/>
              <w:r w:rsidR="00994501" w:rsidRPr="00874064">
                <w:t>dianjurkan</w:t>
              </w:r>
              <w:proofErr w:type="spellEnd"/>
              <w:r w:rsidR="00994501" w:rsidRPr="00874064">
                <w:t xml:space="preserve"> </w:t>
              </w:r>
              <w:proofErr w:type="spellStart"/>
              <w:r w:rsidR="00994501" w:rsidRPr="00874064">
                <w:t>melakukan</w:t>
              </w:r>
              <w:proofErr w:type="spellEnd"/>
              <w:r w:rsidR="00994501" w:rsidRPr="00874064">
                <w:t xml:space="preserve"> </w:t>
              </w:r>
              <w:proofErr w:type="spellStart"/>
              <w:r w:rsidR="00994501" w:rsidRPr="00874064">
                <w:t>observasi</w:t>
              </w:r>
              <w:proofErr w:type="spellEnd"/>
              <w:r w:rsidR="00994501" w:rsidRPr="00874064">
                <w:t xml:space="preserve"> </w:t>
              </w:r>
              <w:proofErr w:type="spellStart"/>
              <w:r w:rsidR="00994501" w:rsidRPr="00874064">
                <w:t>atau</w:t>
              </w:r>
              <w:proofErr w:type="spellEnd"/>
              <w:r w:rsidR="00994501" w:rsidRPr="00874064">
                <w:t xml:space="preserve"> </w:t>
              </w:r>
              <w:proofErr w:type="spellStart"/>
              <w:r w:rsidR="00994501" w:rsidRPr="00874064">
                <w:t>skrining</w:t>
              </w:r>
              <w:proofErr w:type="spellEnd"/>
              <w:r w:rsidR="00994501" w:rsidRPr="00874064">
                <w:t xml:space="preserve"> </w:t>
              </w:r>
              <w:proofErr w:type="spellStart"/>
              <w:r w:rsidR="00085744">
                <w:t>tumbuh</w:t>
              </w:r>
              <w:proofErr w:type="spellEnd"/>
              <w:r w:rsidR="00085744">
                <w:t xml:space="preserve"> </w:t>
              </w:r>
              <w:proofErr w:type="spellStart"/>
              <w:r w:rsidR="00085744">
                <w:t>kembang</w:t>
              </w:r>
              <w:proofErr w:type="spellEnd"/>
              <w:r w:rsidR="00085744">
                <w:t xml:space="preserve"> </w:t>
              </w:r>
              <w:proofErr w:type="spellStart"/>
              <w:r w:rsidR="00085744">
                <w:t>pada</w:t>
              </w:r>
              <w:proofErr w:type="spellEnd"/>
              <w:r w:rsidR="00085744">
                <w:t xml:space="preserve"> </w:t>
              </w:r>
              <w:proofErr w:type="spellStart"/>
              <w:r w:rsidR="00085744">
                <w:t>setiap</w:t>
              </w:r>
              <w:proofErr w:type="spellEnd"/>
              <w:r w:rsidR="00085744">
                <w:t xml:space="preserve"> </w:t>
              </w:r>
              <w:r w:rsidR="00085744">
                <w:rPr>
                  <w:lang w:val="id-ID"/>
                </w:rPr>
                <w:t xml:space="preserve">bayi </w:t>
              </w:r>
              <w:proofErr w:type="spellStart"/>
              <w:r w:rsidR="00994501" w:rsidRPr="00874064">
                <w:t>sedini</w:t>
              </w:r>
              <w:proofErr w:type="spellEnd"/>
              <w:r w:rsidR="00994501" w:rsidRPr="00874064">
                <w:t xml:space="preserve"> </w:t>
              </w:r>
              <w:proofErr w:type="spellStart"/>
              <w:r w:rsidR="00994501" w:rsidRPr="00874064">
                <w:t>mungkin</w:t>
              </w:r>
              <w:proofErr w:type="spellEnd"/>
              <w:r w:rsidR="00994501" w:rsidRPr="00874064">
                <w:t xml:space="preserve"> </w:t>
              </w:r>
              <w:proofErr w:type="spellStart"/>
              <w:r w:rsidR="00994501" w:rsidRPr="00874064">
                <w:t>untuk</w:t>
              </w:r>
              <w:proofErr w:type="spellEnd"/>
              <w:r w:rsidR="00994501" w:rsidRPr="00874064">
                <w:t xml:space="preserve"> </w:t>
              </w:r>
              <w:proofErr w:type="spellStart"/>
              <w:r w:rsidR="00994501" w:rsidRPr="00874064">
                <w:t>mengetahui</w:t>
              </w:r>
              <w:proofErr w:type="spellEnd"/>
              <w:r w:rsidR="00994501" w:rsidRPr="00874064">
                <w:t xml:space="preserve"> </w:t>
              </w:r>
              <w:proofErr w:type="spellStart"/>
              <w:r w:rsidR="00994501" w:rsidRPr="00874064">
                <w:t>perkembangan</w:t>
              </w:r>
              <w:proofErr w:type="spellEnd"/>
              <w:r w:rsidR="00994501" w:rsidRPr="00874064">
                <w:t xml:space="preserve"> </w:t>
              </w:r>
              <w:proofErr w:type="spellStart"/>
              <w:r w:rsidR="00994501" w:rsidRPr="00874064">
                <w:t>motorik</w:t>
              </w:r>
              <w:proofErr w:type="spellEnd"/>
              <w:r w:rsidR="00994501" w:rsidRPr="00874064">
                <w:t xml:space="preserve"> </w:t>
              </w:r>
              <w:proofErr w:type="spellStart"/>
              <w:r w:rsidR="00994501" w:rsidRPr="00874064">
                <w:t>bayi</w:t>
              </w:r>
              <w:proofErr w:type="spellEnd"/>
              <w:r w:rsidR="00994501" w:rsidRPr="00874064">
                <w:t xml:space="preserve">. </w:t>
              </w:r>
              <w:r w:rsidR="003231CF">
                <w:rPr>
                  <w:lang w:val="id-ID"/>
                </w:rPr>
                <w:t>Hasil penelitian menunjukkan bahwa keterlambatan perkembangan motorik pada bayi merupakan masalah kesehatan dengan angka kejadian 29,3% di pedesaan dan 18,7% terjadi di perkotaan.  Sebuah penelitian yang dilakukan di Jawa Timur tahun 2018 tentang perkembangan motorik pada bayi melalui stimulasi ibu men</w:t>
              </w:r>
              <w:r w:rsidR="00DA1406">
                <w:rPr>
                  <w:lang w:val="id-ID"/>
                </w:rPr>
                <w:t>unjukkan bahwa bayi dengan usia 0-12 bulan sebanyak 70% memiliki perkembangan yang terlambat dikarenakan orang tua kurang maksimal dalam memberikan stimulus pada bayi. Data yang didapatkan di Desa Pesantren Kecamatan Tembelang Kabupaten Jombang bahwa dari 25 bayi usia 0-12 bulan terdapat 9 bayi yang mengalami keterlambatan perkembangan motorik.</w:t>
              </w:r>
              <w:r w:rsidR="001E1F3D" w:rsidRPr="001E1F3D">
                <w:rPr>
                  <w:color w:val="000000" w:themeColor="text1"/>
                  <w:vertAlign w:val="superscript"/>
                  <w:lang w:eastAsia="id-ID"/>
                </w:rPr>
                <w:t xml:space="preserve"> </w:t>
              </w:r>
              <w:r w:rsidR="001E1F3D">
                <w:rPr>
                  <w:color w:val="000000" w:themeColor="text1"/>
                  <w:vertAlign w:val="superscript"/>
                  <w:lang w:val="id-ID" w:eastAsia="id-ID"/>
                </w:rPr>
                <w:t>3</w:t>
              </w:r>
            </w:p>
            <w:p w14:paraId="17B11E11" w14:textId="285D3CA6" w:rsidR="00C64FFA" w:rsidRPr="001E1F3D" w:rsidRDefault="00DA1406" w:rsidP="00FA6611">
              <w:pPr>
                <w:pStyle w:val="NormalWeb"/>
                <w:spacing w:before="0" w:beforeAutospacing="0" w:after="0" w:afterAutospacing="0" w:line="360" w:lineRule="auto"/>
                <w:ind w:firstLine="709"/>
                <w:jc w:val="both"/>
                <w:rPr>
                  <w:lang w:val="id-ID"/>
                </w:rPr>
              </w:pPr>
              <w:r>
                <w:rPr>
                  <w:lang w:val="id-ID"/>
                </w:rPr>
                <w:t xml:space="preserve">Terdapat beberapa faktor yang mempengaruhi penyimbangan perkembangan motorik pada </w:t>
              </w:r>
              <w:r w:rsidR="00AD60FD">
                <w:rPr>
                  <w:lang w:val="id-ID"/>
                </w:rPr>
                <w:t xml:space="preserve">bayi seperti faktor lingkungan, penghasilan keluarga, kecukupan gizi dan stimulasi. Di </w:t>
              </w:r>
              <w:r w:rsidR="00AD60FD">
                <w:rPr>
                  <w:lang w:val="id-ID"/>
                </w:rPr>
                <w:lastRenderedPageBreak/>
                <w:t>Indonesia faktor lingkungan dapat menyebabkan penyimpangan tumbuh kembang bayi yang umumnya dilatarbelakangi oleh kemiskinan dan ketikdaktahuan masyarakat tentang proses tumbuh kembang terutama pada masyarakat pedesaan. Berkaitan dengan makanan</w:t>
              </w:r>
              <w:r w:rsidR="0043342C">
                <w:rPr>
                  <w:lang w:val="id-ID"/>
                </w:rPr>
                <w:t>,</w:t>
              </w:r>
              <w:r w:rsidR="00AD60FD">
                <w:rPr>
                  <w:lang w:val="id-ID"/>
                </w:rPr>
                <w:t xml:space="preserve"> keterlambatan motorik kasar anak dapat disebabkan keadaan anak yang kekurangan gizi. Kurangnya pemberian makanan yang sehat dan cukup gizi pada balita umur 6-12 bulan bisa menyebabkan terganggunya perkembangan mental, menghambat pertumbuhan motorik kasar, terganggunya pertumbuhan badan serta terdapatnya berbagai penyak</w:t>
              </w:r>
              <w:r w:rsidR="0043342C">
                <w:rPr>
                  <w:lang w:val="id-ID"/>
                </w:rPr>
                <w:t>i</w:t>
              </w:r>
              <w:r w:rsidR="00AD60FD">
                <w:rPr>
                  <w:lang w:val="id-ID"/>
                </w:rPr>
                <w:t xml:space="preserve">t pada bayi. </w:t>
              </w:r>
              <w:r w:rsidR="0043342C">
                <w:rPr>
                  <w:lang w:val="id-ID"/>
                </w:rPr>
                <w:t xml:space="preserve">Hal yang plaing penting yang dapat menyebabkan penyimpangan perkembangan motorik adalah kurangnya stimulasi pada bayi. Kurangnya stimulasi pada bayi disebabkan oleh pengetahuan ibu yang rendah, pengaruh lingkungan yang kurang mendukung dan faktor budaya seperti tidak rutin membawa bayi ke posyandu atau pelayanan kesehatan yang lain. Bayi yang tidak mempunya kesempatan untuk belajar dikarenakan sering digendong atau diletakkan di baby walker juga dapat mengalami keterlambatan dalam mencapai kemampuan motorik. Tindakan stimulasi yang dilakukan ibu sangat berpengaruh besar untuk pertumbuhan dan perkembangan bayinya. </w:t>
              </w:r>
              <w:r w:rsidR="00D301C1">
                <w:rPr>
                  <w:lang w:val="id-ID"/>
                </w:rPr>
                <w:t>Gangguan prekembangan motorik pada bayi dapat berdampa</w:t>
              </w:r>
              <w:r w:rsidR="00C64FFA">
                <w:rPr>
                  <w:lang w:val="id-ID"/>
                </w:rPr>
                <w:t xml:space="preserve">k buruk bagi </w:t>
              </w:r>
              <w:r w:rsidR="00D301C1">
                <w:rPr>
                  <w:lang w:val="id-ID"/>
                </w:rPr>
                <w:t xml:space="preserve">bayi. Apabila gangguan ini berlanjut maka </w:t>
              </w:r>
              <w:r w:rsidR="00C64FFA">
                <w:rPr>
                  <w:lang w:val="id-ID"/>
                </w:rPr>
                <w:t>a</w:t>
              </w:r>
              <w:r w:rsidR="00D301C1">
                <w:rPr>
                  <w:lang w:val="id-ID"/>
                </w:rPr>
                <w:t>kan menjadi potensi untuk menurunkan kualitas hidup anak dikemudian h</w:t>
              </w:r>
              <w:r w:rsidR="00C64FFA">
                <w:rPr>
                  <w:lang w:val="id-ID"/>
                </w:rPr>
                <w:t>ari.</w:t>
              </w:r>
              <w:r w:rsidR="001E1F3D" w:rsidRPr="001E1F3D">
                <w:rPr>
                  <w:color w:val="000000" w:themeColor="text1"/>
                  <w:vertAlign w:val="superscript"/>
                  <w:lang w:eastAsia="id-ID"/>
                </w:rPr>
                <w:t xml:space="preserve"> </w:t>
              </w:r>
              <w:r w:rsidR="001E1F3D">
                <w:rPr>
                  <w:color w:val="000000" w:themeColor="text1"/>
                  <w:vertAlign w:val="superscript"/>
                  <w:lang w:val="id-ID" w:eastAsia="id-ID"/>
                </w:rPr>
                <w:t>4</w:t>
              </w:r>
            </w:p>
            <w:p w14:paraId="69586E87" w14:textId="2B1E7C14" w:rsidR="00CB09C5" w:rsidRPr="001E1F3D" w:rsidRDefault="00FA6611" w:rsidP="00DC6FE3">
              <w:pPr>
                <w:pStyle w:val="NormalWeb"/>
                <w:spacing w:before="0" w:beforeAutospacing="0" w:after="0" w:afterAutospacing="0" w:line="360" w:lineRule="auto"/>
                <w:ind w:firstLine="709"/>
                <w:jc w:val="both"/>
                <w:rPr>
                  <w:rFonts w:asciiTheme="majorBidi" w:hAnsiTheme="majorBidi" w:cstheme="majorBidi"/>
                  <w:iCs/>
                  <w:lang w:val="id-ID"/>
                </w:rPr>
              </w:pPr>
              <w:r>
                <w:rPr>
                  <w:rStyle w:val="Emphasis"/>
                  <w:rFonts w:asciiTheme="majorBidi" w:hAnsiTheme="majorBidi" w:cstheme="majorBidi"/>
                  <w:i w:val="0"/>
                  <w:lang w:val="id-ID"/>
                </w:rPr>
                <w:t>Penanganan yang dapat dilakukan pada bayi dengan gangguan perkembangan adalah dengan memberikan sosialisasi kepada masyarakat tentang pentingnya tumbuh kembang pada bayi, memberikan gizi yang cukup dan memberikan stimulasi perkembangan motorik pada bayi. Stimulasi untuk mengoptimalkan perkembangan motorik pada bayi salah satunya adalah dengan melakukan latihan senam pada bayi (</w:t>
              </w:r>
              <w:r w:rsidRPr="00FA6611">
                <w:rPr>
                  <w:rStyle w:val="Emphasis"/>
                  <w:rFonts w:asciiTheme="majorBidi" w:hAnsiTheme="majorBidi" w:cstheme="majorBidi"/>
                  <w:lang w:val="id-ID"/>
                </w:rPr>
                <w:t>baby gym</w:t>
              </w:r>
              <w:r>
                <w:rPr>
                  <w:rStyle w:val="Emphasis"/>
                  <w:rFonts w:asciiTheme="majorBidi" w:hAnsiTheme="majorBidi" w:cstheme="majorBidi"/>
                  <w:i w:val="0"/>
                  <w:lang w:val="id-ID"/>
                </w:rPr>
                <w:t xml:space="preserve">). </w:t>
              </w:r>
              <w:r w:rsidR="00994501" w:rsidRPr="008B6796">
                <w:rPr>
                  <w:rStyle w:val="Emphasis"/>
                  <w:rFonts w:asciiTheme="majorBidi" w:hAnsiTheme="majorBidi" w:cstheme="majorBidi"/>
                </w:rPr>
                <w:t>Baby gym</w:t>
              </w:r>
              <w:r w:rsidR="00994501" w:rsidRPr="008B6796">
                <w:rPr>
                  <w:rStyle w:val="Strong"/>
                  <w:rFonts w:asciiTheme="majorBidi" w:eastAsia="Calibri" w:hAnsiTheme="majorBidi" w:cstheme="majorBidi"/>
                </w:rPr>
                <w:t xml:space="preserve"> </w:t>
              </w:r>
              <w:proofErr w:type="spellStart"/>
              <w:r w:rsidR="00994501" w:rsidRPr="008B6796">
                <w:rPr>
                  <w:rFonts w:asciiTheme="majorBidi" w:hAnsiTheme="majorBidi" w:cstheme="majorBidi"/>
                </w:rPr>
                <w:t>atau</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senam</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bayi</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sehat</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adalah</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salah</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satu</w:t>
              </w:r>
              <w:proofErr w:type="spellEnd"/>
              <w:r w:rsidR="00994501" w:rsidRPr="008B6796">
                <w:rPr>
                  <w:rFonts w:asciiTheme="majorBidi" w:hAnsiTheme="majorBidi" w:cstheme="majorBidi"/>
                </w:rPr>
                <w:t xml:space="preserve"> </w:t>
              </w:r>
              <w:proofErr w:type="spellStart"/>
              <w:proofErr w:type="gramStart"/>
              <w:r w:rsidR="00994501" w:rsidRPr="008B6796">
                <w:rPr>
                  <w:rFonts w:asciiTheme="majorBidi" w:hAnsiTheme="majorBidi" w:cstheme="majorBidi"/>
                </w:rPr>
                <w:t>cara</w:t>
              </w:r>
              <w:proofErr w:type="spellEnd"/>
              <w:proofErr w:type="gram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stimulasi</w:t>
              </w:r>
              <w:proofErr w:type="spellEnd"/>
              <w:r w:rsidR="00994501" w:rsidRPr="008B6796">
                <w:rPr>
                  <w:rFonts w:asciiTheme="majorBidi" w:hAnsiTheme="majorBidi" w:cstheme="majorBidi"/>
                </w:rPr>
                <w:t xml:space="preserve"> yang </w:t>
              </w:r>
              <w:proofErr w:type="spellStart"/>
              <w:r w:rsidR="00994501" w:rsidRPr="008B6796">
                <w:rPr>
                  <w:rFonts w:asciiTheme="majorBidi" w:hAnsiTheme="majorBidi" w:cstheme="majorBidi"/>
                </w:rPr>
                <w:t>efektif</w:t>
              </w:r>
              <w:proofErr w:type="spellEnd"/>
              <w:r w:rsidR="00994501" w:rsidRPr="008B6796">
                <w:rPr>
                  <w:rFonts w:asciiTheme="majorBidi" w:hAnsiTheme="majorBidi" w:cstheme="majorBidi"/>
                </w:rPr>
                <w:t xml:space="preserve">. </w:t>
              </w:r>
              <w:proofErr w:type="spellStart"/>
              <w:proofErr w:type="gramStart"/>
              <w:r w:rsidR="00994501">
                <w:rPr>
                  <w:rFonts w:asciiTheme="majorBidi" w:hAnsiTheme="majorBidi" w:cstheme="majorBidi"/>
                </w:rPr>
                <w:t>Ketika</w:t>
              </w:r>
              <w:proofErr w:type="spellEnd"/>
              <w:r w:rsidR="00994501">
                <w:rPr>
                  <w:rFonts w:asciiTheme="majorBidi" w:hAnsiTheme="majorBidi" w:cstheme="majorBidi"/>
                </w:rPr>
                <w:t xml:space="preserve"> </w:t>
              </w:r>
              <w:proofErr w:type="spellStart"/>
              <w:r w:rsidR="00994501">
                <w:rPr>
                  <w:rFonts w:asciiTheme="majorBidi" w:hAnsiTheme="majorBidi" w:cstheme="majorBidi"/>
                </w:rPr>
                <w:t>melatih</w:t>
              </w:r>
              <w:proofErr w:type="spellEnd"/>
              <w:r w:rsidR="00994501">
                <w:rPr>
                  <w:rFonts w:asciiTheme="majorBidi" w:hAnsiTheme="majorBidi" w:cstheme="majorBidi"/>
                </w:rPr>
                <w:t xml:space="preserve"> </w:t>
              </w:r>
              <w:proofErr w:type="spellStart"/>
              <w:r w:rsidR="00994501">
                <w:rPr>
                  <w:rFonts w:asciiTheme="majorBidi" w:hAnsiTheme="majorBidi" w:cstheme="majorBidi"/>
                </w:rPr>
                <w:t>senam</w:t>
              </w:r>
              <w:proofErr w:type="spellEnd"/>
              <w:r w:rsidR="00994501">
                <w:rPr>
                  <w:rFonts w:asciiTheme="majorBidi" w:hAnsiTheme="majorBidi" w:cstheme="majorBidi"/>
                </w:rPr>
                <w:t xml:space="preserve"> </w:t>
              </w:r>
              <w:proofErr w:type="spellStart"/>
              <w:r w:rsidR="00994501">
                <w:rPr>
                  <w:rFonts w:asciiTheme="majorBidi" w:hAnsiTheme="majorBidi" w:cstheme="majorBidi"/>
                </w:rPr>
                <w:t>bayi</w:t>
              </w:r>
              <w:proofErr w:type="spellEnd"/>
              <w:r w:rsidR="00994501">
                <w:rPr>
                  <w:rFonts w:asciiTheme="majorBidi" w:hAnsiTheme="majorBidi" w:cstheme="majorBidi"/>
                </w:rPr>
                <w:t xml:space="preserve">, </w:t>
              </w:r>
              <w:proofErr w:type="spellStart"/>
              <w:r w:rsidR="00994501" w:rsidRPr="008B6796">
                <w:rPr>
                  <w:rFonts w:asciiTheme="majorBidi" w:hAnsiTheme="majorBidi" w:cstheme="majorBidi"/>
                </w:rPr>
                <w:t>sekaligus</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dapat</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melakukan</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pengamatan</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atau</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deteksi</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dini</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adanya</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indikasi-indikasi</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penyimpangan</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perkembangan</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bayi</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khususnya</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perkembangan</w:t>
              </w:r>
              <w:proofErr w:type="spellEnd"/>
              <w:r w:rsidR="00994501" w:rsidRPr="008B6796">
                <w:rPr>
                  <w:rFonts w:asciiTheme="majorBidi" w:hAnsiTheme="majorBidi" w:cstheme="majorBidi"/>
                </w:rPr>
                <w:t xml:space="preserve"> </w:t>
              </w:r>
              <w:proofErr w:type="spellStart"/>
              <w:r w:rsidR="00994501" w:rsidRPr="008B6796">
                <w:rPr>
                  <w:rFonts w:asciiTheme="majorBidi" w:hAnsiTheme="majorBidi" w:cstheme="majorBidi"/>
                </w:rPr>
                <w:t>motorik</w:t>
              </w:r>
              <w:proofErr w:type="spellEnd"/>
              <w:r w:rsidR="00994501" w:rsidRPr="008B6796">
                <w:rPr>
                  <w:rFonts w:asciiTheme="majorBidi" w:hAnsiTheme="majorBidi" w:cstheme="majorBidi"/>
                </w:rPr>
                <w:t>.</w:t>
              </w:r>
              <w:proofErr w:type="gramEnd"/>
              <w:r w:rsidR="00994501" w:rsidRPr="008B6796">
                <w:rPr>
                  <w:rFonts w:asciiTheme="majorBidi" w:hAnsiTheme="majorBidi" w:cstheme="majorBidi"/>
                </w:rPr>
                <w:t xml:space="preserve">  </w:t>
              </w:r>
              <w:proofErr w:type="spellStart"/>
              <w:r w:rsidR="00994501" w:rsidRPr="008B6796">
                <w:t>Senam</w:t>
              </w:r>
              <w:proofErr w:type="spellEnd"/>
              <w:r w:rsidR="00994501" w:rsidRPr="008B6796">
                <w:t xml:space="preserve"> </w:t>
              </w:r>
              <w:proofErr w:type="spellStart"/>
              <w:r w:rsidR="00994501" w:rsidRPr="008B6796">
                <w:t>bayi</w:t>
              </w:r>
              <w:proofErr w:type="spellEnd"/>
              <w:r w:rsidR="00994501" w:rsidRPr="008B6796">
                <w:t xml:space="preserve"> </w:t>
              </w:r>
              <w:proofErr w:type="spellStart"/>
              <w:r w:rsidR="00994501" w:rsidRPr="008B6796">
                <w:t>merupakan</w:t>
              </w:r>
              <w:proofErr w:type="spellEnd"/>
              <w:r w:rsidR="00994501" w:rsidRPr="008B6796">
                <w:t xml:space="preserve"> </w:t>
              </w:r>
              <w:proofErr w:type="spellStart"/>
              <w:r w:rsidR="00994501" w:rsidRPr="008B6796">
                <w:t>salah</w:t>
              </w:r>
              <w:proofErr w:type="spellEnd"/>
              <w:r w:rsidR="00994501" w:rsidRPr="008B6796">
                <w:t xml:space="preserve"> </w:t>
              </w:r>
              <w:proofErr w:type="spellStart"/>
              <w:r w:rsidR="00994501" w:rsidRPr="008B6796">
                <w:t>satu</w:t>
              </w:r>
              <w:proofErr w:type="spellEnd"/>
              <w:r w:rsidR="00994501" w:rsidRPr="008B6796">
                <w:t xml:space="preserve"> </w:t>
              </w:r>
              <w:proofErr w:type="spellStart"/>
              <w:r w:rsidR="00994501" w:rsidRPr="008B6796">
                <w:t>teknik</w:t>
              </w:r>
              <w:proofErr w:type="spellEnd"/>
              <w:r w:rsidR="00994501" w:rsidRPr="008B6796">
                <w:t xml:space="preserve"> yang </w:t>
              </w:r>
              <w:proofErr w:type="spellStart"/>
              <w:r w:rsidR="00994501" w:rsidRPr="008B6796">
                <w:t>bertujuan</w:t>
              </w:r>
              <w:proofErr w:type="spellEnd"/>
              <w:r w:rsidR="00994501" w:rsidRPr="008B6796">
                <w:t xml:space="preserve"> </w:t>
              </w:r>
              <w:proofErr w:type="spellStart"/>
              <w:r w:rsidR="00994501" w:rsidRPr="008B6796">
                <w:t>untuk</w:t>
              </w:r>
              <w:proofErr w:type="spellEnd"/>
              <w:r w:rsidR="00994501" w:rsidRPr="008B6796">
                <w:t xml:space="preserve"> </w:t>
              </w:r>
              <w:proofErr w:type="spellStart"/>
              <w:r w:rsidR="00994501" w:rsidRPr="008B6796">
                <w:t>mengoptimalkan</w:t>
              </w:r>
              <w:proofErr w:type="spellEnd"/>
              <w:r w:rsidR="00994501" w:rsidRPr="008B6796">
                <w:t xml:space="preserve"> proses </w:t>
              </w:r>
              <w:proofErr w:type="spellStart"/>
              <w:r w:rsidR="00994501" w:rsidRPr="008B6796">
                <w:t>tumbuh</w:t>
              </w:r>
              <w:proofErr w:type="spellEnd"/>
              <w:r w:rsidR="00994501" w:rsidRPr="008B6796">
                <w:t xml:space="preserve"> </w:t>
              </w:r>
              <w:proofErr w:type="spellStart"/>
              <w:r w:rsidR="00994501" w:rsidRPr="008B6796">
                <w:t>kembang</w:t>
              </w:r>
              <w:proofErr w:type="spellEnd"/>
              <w:r w:rsidR="00994501" w:rsidRPr="008B6796">
                <w:t xml:space="preserve"> </w:t>
              </w:r>
              <w:proofErr w:type="spellStart"/>
              <w:r w:rsidR="00994501" w:rsidRPr="008B6796">
                <w:t>motorik</w:t>
              </w:r>
              <w:proofErr w:type="spellEnd"/>
              <w:r w:rsidR="00994501" w:rsidRPr="008B6796">
                <w:t xml:space="preserve"> </w:t>
              </w:r>
              <w:proofErr w:type="spellStart"/>
              <w:r w:rsidR="00994501" w:rsidRPr="008B6796">
                <w:t>anak</w:t>
              </w:r>
              <w:proofErr w:type="spellEnd"/>
              <w:r w:rsidR="00994501" w:rsidRPr="008B6796">
                <w:t xml:space="preserve">. </w:t>
              </w:r>
              <w:proofErr w:type="spellStart"/>
              <w:proofErr w:type="gramStart"/>
              <w:r w:rsidR="00994501" w:rsidRPr="008B6796">
                <w:t>Terapi</w:t>
              </w:r>
              <w:proofErr w:type="spellEnd"/>
              <w:r w:rsidR="00994501" w:rsidRPr="008B6796">
                <w:t xml:space="preserve"> </w:t>
              </w:r>
              <w:proofErr w:type="spellStart"/>
              <w:r w:rsidR="00994501" w:rsidRPr="008B6796">
                <w:t>stimulasi</w:t>
              </w:r>
              <w:proofErr w:type="spellEnd"/>
              <w:r w:rsidR="00994501" w:rsidRPr="008B6796">
                <w:t xml:space="preserve"> (</w:t>
              </w:r>
              <w:proofErr w:type="spellStart"/>
              <w:r w:rsidR="00994501" w:rsidRPr="008B6796">
                <w:t>senam</w:t>
              </w:r>
              <w:proofErr w:type="spellEnd"/>
              <w:r w:rsidR="00994501" w:rsidRPr="008B6796">
                <w:t xml:space="preserve"> </w:t>
              </w:r>
              <w:proofErr w:type="spellStart"/>
              <w:r w:rsidR="00994501" w:rsidRPr="008B6796">
                <w:t>bayi</w:t>
              </w:r>
              <w:proofErr w:type="spellEnd"/>
              <w:r w:rsidR="00994501" w:rsidRPr="008B6796">
                <w:t xml:space="preserve">) </w:t>
              </w:r>
              <w:proofErr w:type="spellStart"/>
              <w:r w:rsidR="00994501" w:rsidRPr="008B6796">
                <w:t>pada</w:t>
              </w:r>
              <w:proofErr w:type="spellEnd"/>
              <w:r w:rsidR="00994501" w:rsidRPr="008B6796">
                <w:t xml:space="preserve"> </w:t>
              </w:r>
              <w:proofErr w:type="spellStart"/>
              <w:r w:rsidR="00994501" w:rsidRPr="008B6796">
                <w:t>umumnya</w:t>
              </w:r>
              <w:proofErr w:type="spellEnd"/>
              <w:r w:rsidR="00994501" w:rsidRPr="008B6796">
                <w:t xml:space="preserve"> </w:t>
              </w:r>
              <w:proofErr w:type="spellStart"/>
              <w:r w:rsidR="00994501" w:rsidRPr="008B6796">
                <w:t>dilakukan</w:t>
              </w:r>
              <w:proofErr w:type="spellEnd"/>
              <w:r w:rsidR="00994501" w:rsidRPr="008B6796">
                <w:t xml:space="preserve"> </w:t>
              </w:r>
              <w:proofErr w:type="spellStart"/>
              <w:r w:rsidR="00994501" w:rsidRPr="008B6796">
                <w:t>oleh</w:t>
              </w:r>
              <w:proofErr w:type="spellEnd"/>
              <w:r w:rsidR="00994501" w:rsidRPr="008B6796">
                <w:t xml:space="preserve"> </w:t>
              </w:r>
              <w:proofErr w:type="spellStart"/>
              <w:r w:rsidR="00994501" w:rsidRPr="008B6796">
                <w:t>terapis</w:t>
              </w:r>
              <w:proofErr w:type="spellEnd"/>
              <w:r w:rsidR="00994501" w:rsidRPr="008B6796">
                <w:t xml:space="preserve"> yang </w:t>
              </w:r>
              <w:proofErr w:type="spellStart"/>
              <w:r w:rsidR="00994501" w:rsidRPr="008B6796">
                <w:t>berpengalaman</w:t>
              </w:r>
              <w:proofErr w:type="spellEnd"/>
              <w:r w:rsidR="00994501" w:rsidRPr="008B6796">
                <w:t xml:space="preserve">, </w:t>
              </w:r>
              <w:proofErr w:type="spellStart"/>
              <w:r w:rsidR="00994501" w:rsidRPr="008B6796">
                <w:t>tetapi</w:t>
              </w:r>
              <w:proofErr w:type="spellEnd"/>
              <w:r w:rsidR="00994501" w:rsidRPr="008B6796">
                <w:t xml:space="preserve"> </w:t>
              </w:r>
              <w:proofErr w:type="spellStart"/>
              <w:r w:rsidR="00994501" w:rsidRPr="008B6796">
                <w:t>tidak</w:t>
              </w:r>
              <w:proofErr w:type="spellEnd"/>
              <w:r w:rsidR="00994501" w:rsidRPr="008B6796">
                <w:t xml:space="preserve"> </w:t>
              </w:r>
              <w:proofErr w:type="spellStart"/>
              <w:r w:rsidR="00994501" w:rsidRPr="008B6796">
                <w:t>menuntup</w:t>
              </w:r>
              <w:proofErr w:type="spellEnd"/>
              <w:r w:rsidR="00994501" w:rsidRPr="008B6796">
                <w:t xml:space="preserve"> </w:t>
              </w:r>
              <w:proofErr w:type="spellStart"/>
              <w:r w:rsidR="00994501" w:rsidRPr="008B6796">
                <w:t>kemungkinan</w:t>
              </w:r>
              <w:proofErr w:type="spellEnd"/>
              <w:r w:rsidR="00994501" w:rsidRPr="008B6796">
                <w:t xml:space="preserve"> </w:t>
              </w:r>
              <w:proofErr w:type="spellStart"/>
              <w:r w:rsidR="00994501" w:rsidRPr="008B6796">
                <w:t>hal</w:t>
              </w:r>
              <w:proofErr w:type="spellEnd"/>
              <w:r w:rsidR="00994501" w:rsidRPr="008B6796">
                <w:t xml:space="preserve"> </w:t>
              </w:r>
              <w:proofErr w:type="spellStart"/>
              <w:r w:rsidR="00994501" w:rsidRPr="008B6796">
                <w:t>tersebut</w:t>
              </w:r>
              <w:proofErr w:type="spellEnd"/>
              <w:r w:rsidR="00994501" w:rsidRPr="008B6796">
                <w:t xml:space="preserve"> </w:t>
              </w:r>
              <w:proofErr w:type="spellStart"/>
              <w:r w:rsidR="00994501" w:rsidRPr="008B6796">
                <w:t>bisa</w:t>
              </w:r>
              <w:proofErr w:type="spellEnd"/>
              <w:r w:rsidR="00994501" w:rsidRPr="008B6796">
                <w:t xml:space="preserve"> </w:t>
              </w:r>
              <w:proofErr w:type="spellStart"/>
              <w:r w:rsidR="00994501" w:rsidRPr="008B6796">
                <w:t>dilakukan</w:t>
              </w:r>
              <w:proofErr w:type="spellEnd"/>
              <w:r w:rsidR="00994501" w:rsidRPr="008B6796">
                <w:t xml:space="preserve"> </w:t>
              </w:r>
              <w:proofErr w:type="spellStart"/>
              <w:r w:rsidR="00994501" w:rsidRPr="008B6796">
                <w:t>oleh</w:t>
              </w:r>
              <w:proofErr w:type="spellEnd"/>
              <w:r w:rsidR="00994501" w:rsidRPr="008B6796">
                <w:t xml:space="preserve"> ora</w:t>
              </w:r>
              <w:r>
                <w:t xml:space="preserve">ng </w:t>
              </w:r>
              <w:proofErr w:type="spellStart"/>
              <w:r>
                <w:t>tua</w:t>
              </w:r>
              <w:proofErr w:type="spellEnd"/>
              <w:r>
                <w:t xml:space="preserve"> </w:t>
              </w:r>
              <w:proofErr w:type="spellStart"/>
              <w:r>
                <w:t>dengan</w:t>
              </w:r>
              <w:proofErr w:type="spellEnd"/>
              <w:r>
                <w:t xml:space="preserve"> </w:t>
              </w:r>
              <w:proofErr w:type="spellStart"/>
              <w:r>
                <w:t>bimbingan</w:t>
              </w:r>
              <w:proofErr w:type="spellEnd"/>
              <w:r>
                <w:t xml:space="preserve"> </w:t>
              </w:r>
              <w:proofErr w:type="spellStart"/>
              <w:r>
                <w:t>terapis</w:t>
              </w:r>
              <w:r w:rsidR="00994501" w:rsidRPr="008B6796">
                <w:t>nya</w:t>
              </w:r>
              <w:proofErr w:type="spellEnd"/>
              <w:r w:rsidR="00994501" w:rsidRPr="008B6796">
                <w:t>.</w:t>
              </w:r>
              <w:proofErr w:type="gramEnd"/>
              <w:r w:rsidR="00994501" w:rsidRPr="008B6796">
                <w:t xml:space="preserve"> </w:t>
              </w:r>
              <w:proofErr w:type="spellStart"/>
              <w:proofErr w:type="gramStart"/>
              <w:r w:rsidR="00994501" w:rsidRPr="008B6796">
                <w:t>Terapis</w:t>
              </w:r>
              <w:proofErr w:type="spellEnd"/>
              <w:r w:rsidR="00994501" w:rsidRPr="008B6796">
                <w:t xml:space="preserve"> </w:t>
              </w:r>
              <w:proofErr w:type="spellStart"/>
              <w:r w:rsidR="00994501" w:rsidRPr="008B6796">
                <w:t>harus</w:t>
              </w:r>
              <w:proofErr w:type="spellEnd"/>
              <w:r w:rsidR="00994501" w:rsidRPr="008B6796">
                <w:t xml:space="preserve"> </w:t>
              </w:r>
              <w:proofErr w:type="spellStart"/>
              <w:r w:rsidR="00994501" w:rsidRPr="008B6796">
                <w:t>membekali</w:t>
              </w:r>
              <w:proofErr w:type="spellEnd"/>
              <w:r w:rsidR="00994501" w:rsidRPr="008B6796">
                <w:t xml:space="preserve"> </w:t>
              </w:r>
              <w:proofErr w:type="spellStart"/>
              <w:r w:rsidR="00994501" w:rsidRPr="008B6796">
                <w:t>pengetahuan</w:t>
              </w:r>
              <w:proofErr w:type="spellEnd"/>
              <w:r w:rsidR="00994501" w:rsidRPr="008B6796">
                <w:t xml:space="preserve"> </w:t>
              </w:r>
              <w:proofErr w:type="spellStart"/>
              <w:r w:rsidR="00994501" w:rsidRPr="008B6796">
                <w:t>kepada</w:t>
              </w:r>
              <w:proofErr w:type="spellEnd"/>
              <w:r w:rsidR="00994501" w:rsidRPr="008B6796">
                <w:t xml:space="preserve"> orang </w:t>
              </w:r>
              <w:proofErr w:type="spellStart"/>
              <w:r w:rsidR="00994501" w:rsidRPr="008B6796">
                <w:t>tua</w:t>
              </w:r>
              <w:proofErr w:type="spellEnd"/>
              <w:r w:rsidR="00994501" w:rsidRPr="008B6796">
                <w:t xml:space="preserve"> </w:t>
              </w:r>
              <w:proofErr w:type="spellStart"/>
              <w:r w:rsidR="00994501" w:rsidRPr="008B6796">
                <w:t>bayi</w:t>
              </w:r>
              <w:proofErr w:type="spellEnd"/>
              <w:r w:rsidR="00994501" w:rsidRPr="008B6796">
                <w:t xml:space="preserve"> </w:t>
              </w:r>
              <w:proofErr w:type="spellStart"/>
              <w:r w:rsidR="00994501" w:rsidRPr="008B6796">
                <w:t>sebelum</w:t>
              </w:r>
              <w:proofErr w:type="spellEnd"/>
              <w:r w:rsidR="00994501" w:rsidRPr="008B6796">
                <w:t xml:space="preserve"> </w:t>
              </w:r>
              <w:proofErr w:type="spellStart"/>
              <w:r w:rsidR="00994501" w:rsidRPr="008B6796">
                <w:t>melakukannya</w:t>
              </w:r>
              <w:proofErr w:type="spellEnd"/>
              <w:r w:rsidR="00994501" w:rsidRPr="008B6796">
                <w:t xml:space="preserve"> </w:t>
              </w:r>
              <w:proofErr w:type="spellStart"/>
              <w:r w:rsidR="00994501" w:rsidRPr="008B6796">
                <w:t>kepada</w:t>
              </w:r>
              <w:proofErr w:type="spellEnd"/>
              <w:r w:rsidR="00994501" w:rsidRPr="008B6796">
                <w:t xml:space="preserve"> </w:t>
              </w:r>
              <w:proofErr w:type="spellStart"/>
              <w:r w:rsidR="00994501" w:rsidRPr="008B6796">
                <w:t>anak</w:t>
              </w:r>
              <w:proofErr w:type="spellEnd"/>
              <w:r w:rsidR="00994501" w:rsidRPr="008B6796">
                <w:t xml:space="preserve"> </w:t>
              </w:r>
              <w:proofErr w:type="spellStart"/>
              <w:r w:rsidR="00994501" w:rsidRPr="008B6796">
                <w:t>mereka</w:t>
              </w:r>
              <w:proofErr w:type="spellEnd"/>
              <w:r w:rsidR="00994501" w:rsidRPr="008B6796">
                <w:t xml:space="preserve">, agar orang </w:t>
              </w:r>
              <w:proofErr w:type="spellStart"/>
              <w:r w:rsidR="00994501" w:rsidRPr="008B6796">
                <w:t>tua</w:t>
              </w:r>
              <w:proofErr w:type="spellEnd"/>
              <w:r w:rsidR="00994501" w:rsidRPr="008B6796">
                <w:t xml:space="preserve"> </w:t>
              </w:r>
              <w:proofErr w:type="spellStart"/>
              <w:r w:rsidR="00994501" w:rsidRPr="008B6796">
                <w:t>bisa</w:t>
              </w:r>
              <w:proofErr w:type="spellEnd"/>
              <w:r w:rsidR="00994501" w:rsidRPr="008B6796">
                <w:t xml:space="preserve"> </w:t>
              </w:r>
              <w:proofErr w:type="spellStart"/>
              <w:r w:rsidR="00994501" w:rsidRPr="008B6796">
                <w:t>melakukan</w:t>
              </w:r>
              <w:proofErr w:type="spellEnd"/>
              <w:r w:rsidR="00994501" w:rsidRPr="008B6796">
                <w:t xml:space="preserve"> </w:t>
              </w:r>
              <w:proofErr w:type="spellStart"/>
              <w:r w:rsidR="00994501" w:rsidRPr="008B6796">
                <w:t>stimulasi</w:t>
              </w:r>
              <w:proofErr w:type="spellEnd"/>
              <w:r w:rsidR="00994501" w:rsidRPr="008B6796">
                <w:t xml:space="preserve"> </w:t>
              </w:r>
              <w:proofErr w:type="spellStart"/>
              <w:r w:rsidR="00994501" w:rsidRPr="008B6796">
                <w:t>secara</w:t>
              </w:r>
              <w:proofErr w:type="spellEnd"/>
              <w:r w:rsidR="00994501" w:rsidRPr="008B6796">
                <w:t xml:space="preserve"> </w:t>
              </w:r>
              <w:proofErr w:type="spellStart"/>
              <w:r w:rsidR="00994501" w:rsidRPr="008B6796">
                <w:t>langsung</w:t>
              </w:r>
              <w:proofErr w:type="spellEnd"/>
              <w:r w:rsidR="00994501" w:rsidRPr="008B6796">
                <w:t xml:space="preserve"> </w:t>
              </w:r>
              <w:proofErr w:type="spellStart"/>
              <w:r w:rsidR="00994501" w:rsidRPr="008B6796">
                <w:t>kepada</w:t>
              </w:r>
              <w:proofErr w:type="spellEnd"/>
              <w:r w:rsidR="00994501" w:rsidRPr="008B6796">
                <w:t xml:space="preserve"> </w:t>
              </w:r>
              <w:proofErr w:type="spellStart"/>
              <w:r w:rsidR="00994501" w:rsidRPr="008B6796">
                <w:t>anaknya</w:t>
              </w:r>
              <w:proofErr w:type="spellEnd"/>
              <w:r w:rsidR="00994501" w:rsidRPr="008B6796">
                <w:t>.</w:t>
              </w:r>
              <w:proofErr w:type="gramEnd"/>
              <w:r w:rsidR="00994501" w:rsidRPr="008B6796">
                <w:t xml:space="preserve"> </w:t>
              </w:r>
              <w:proofErr w:type="spellStart"/>
              <w:r w:rsidR="00994501" w:rsidRPr="008B6796">
                <w:t>Pemberian</w:t>
              </w:r>
              <w:proofErr w:type="spellEnd"/>
              <w:r w:rsidR="00994501" w:rsidRPr="008B6796">
                <w:t xml:space="preserve"> </w:t>
              </w:r>
              <w:proofErr w:type="spellStart"/>
              <w:r w:rsidR="00994501" w:rsidRPr="008B6796">
                <w:t>stimulasi</w:t>
              </w:r>
              <w:proofErr w:type="spellEnd"/>
              <w:r w:rsidR="00994501" w:rsidRPr="008B6796">
                <w:t xml:space="preserve"> </w:t>
              </w:r>
              <w:proofErr w:type="spellStart"/>
              <w:r w:rsidR="00994501" w:rsidRPr="008B6796">
                <w:t>ini</w:t>
              </w:r>
              <w:proofErr w:type="spellEnd"/>
              <w:r w:rsidR="00994501" w:rsidRPr="008B6796">
                <w:t xml:space="preserve"> </w:t>
              </w:r>
              <w:proofErr w:type="spellStart"/>
              <w:r w:rsidR="00994501" w:rsidRPr="008B6796">
                <w:t>bertujuan</w:t>
              </w:r>
              <w:proofErr w:type="spellEnd"/>
              <w:r w:rsidR="00994501" w:rsidRPr="008B6796">
                <w:t xml:space="preserve"> agar orang </w:t>
              </w:r>
              <w:proofErr w:type="spellStart"/>
              <w:r w:rsidR="00994501" w:rsidRPr="008B6796">
                <w:t>tua</w:t>
              </w:r>
              <w:proofErr w:type="spellEnd"/>
              <w:r w:rsidR="00994501" w:rsidRPr="008B6796">
                <w:t xml:space="preserve"> </w:t>
              </w:r>
              <w:proofErr w:type="spellStart"/>
              <w:r w:rsidR="00994501" w:rsidRPr="008B6796">
                <w:t>bisa</w:t>
              </w:r>
              <w:proofErr w:type="spellEnd"/>
              <w:r w:rsidR="00994501" w:rsidRPr="008B6796">
                <w:t xml:space="preserve"> </w:t>
              </w:r>
              <w:proofErr w:type="spellStart"/>
              <w:r w:rsidR="00994501" w:rsidRPr="008B6796">
                <w:t>merasakan</w:t>
              </w:r>
              <w:proofErr w:type="spellEnd"/>
              <w:r w:rsidR="00994501" w:rsidRPr="008B6796">
                <w:t xml:space="preserve"> </w:t>
              </w:r>
              <w:proofErr w:type="spellStart"/>
              <w:proofErr w:type="gramStart"/>
              <w:r w:rsidR="00994501" w:rsidRPr="008B6796">
                <w:t>apa</w:t>
              </w:r>
              <w:proofErr w:type="spellEnd"/>
              <w:proofErr w:type="gramEnd"/>
              <w:r w:rsidR="00994501" w:rsidRPr="008B6796">
                <w:t xml:space="preserve"> yang </w:t>
              </w:r>
              <w:proofErr w:type="spellStart"/>
              <w:r>
                <w:t>dirasakan</w:t>
              </w:r>
              <w:proofErr w:type="spellEnd"/>
              <w:r>
                <w:t xml:space="preserve"> </w:t>
              </w:r>
              <w:proofErr w:type="spellStart"/>
              <w:r>
                <w:t>oleh</w:t>
              </w:r>
              <w:proofErr w:type="spellEnd"/>
              <w:r>
                <w:t xml:space="preserve"> </w:t>
              </w:r>
              <w:r>
                <w:rPr>
                  <w:lang w:val="id-ID"/>
                </w:rPr>
                <w:t>bayi</w:t>
              </w:r>
              <w:r w:rsidR="00994501" w:rsidRPr="008B6796">
                <w:t xml:space="preserve"> </w:t>
              </w:r>
              <w:proofErr w:type="spellStart"/>
              <w:r w:rsidR="00994501" w:rsidRPr="008B6796">
                <w:t>mereka</w:t>
              </w:r>
              <w:proofErr w:type="spellEnd"/>
              <w:r w:rsidR="00994501" w:rsidRPr="008B6796">
                <w:t xml:space="preserve"> </w:t>
              </w:r>
              <w:proofErr w:type="spellStart"/>
              <w:r w:rsidR="00994501" w:rsidRPr="008B6796">
                <w:t>dan</w:t>
              </w:r>
              <w:proofErr w:type="spellEnd"/>
              <w:r w:rsidR="00994501" w:rsidRPr="008B6796">
                <w:t xml:space="preserve"> </w:t>
              </w:r>
              <w:proofErr w:type="spellStart"/>
              <w:r w:rsidR="00994501" w:rsidRPr="008B6796">
                <w:t>memberikan</w:t>
              </w:r>
              <w:proofErr w:type="spellEnd"/>
              <w:r w:rsidR="00994501" w:rsidRPr="008B6796">
                <w:t xml:space="preserve"> </w:t>
              </w:r>
              <w:proofErr w:type="spellStart"/>
              <w:r w:rsidR="00994501" w:rsidRPr="008B6796">
                <w:t>kesempatan</w:t>
              </w:r>
              <w:proofErr w:type="spellEnd"/>
              <w:r w:rsidR="00994501" w:rsidRPr="008B6796">
                <w:t xml:space="preserve"> </w:t>
              </w:r>
              <w:proofErr w:type="spellStart"/>
              <w:r w:rsidR="00994501" w:rsidRPr="008B6796">
                <w:t>kepada</w:t>
              </w:r>
              <w:proofErr w:type="spellEnd"/>
              <w:r w:rsidR="00994501" w:rsidRPr="008B6796">
                <w:t xml:space="preserve"> </w:t>
              </w:r>
              <w:proofErr w:type="spellStart"/>
              <w:r w:rsidR="00994501" w:rsidRPr="008B6796">
                <w:t>keduanya</w:t>
              </w:r>
              <w:proofErr w:type="spellEnd"/>
              <w:r w:rsidR="00994501" w:rsidRPr="008B6796">
                <w:t xml:space="preserve"> </w:t>
              </w:r>
              <w:proofErr w:type="spellStart"/>
              <w:r w:rsidR="00994501" w:rsidRPr="008B6796">
                <w:t>untuk</w:t>
              </w:r>
              <w:proofErr w:type="spellEnd"/>
              <w:r w:rsidR="00994501" w:rsidRPr="008B6796">
                <w:t xml:space="preserve"> </w:t>
              </w:r>
              <w:proofErr w:type="spellStart"/>
              <w:r w:rsidR="00994501" w:rsidRPr="008B6796">
                <w:t>bisa</w:t>
              </w:r>
              <w:proofErr w:type="spellEnd"/>
              <w:r w:rsidR="00994501" w:rsidRPr="008B6796">
                <w:t xml:space="preserve"> </w:t>
              </w:r>
              <w:proofErr w:type="spellStart"/>
              <w:r w:rsidR="00994501" w:rsidRPr="008B6796">
                <w:t>saling</w:t>
              </w:r>
              <w:proofErr w:type="spellEnd"/>
              <w:r w:rsidR="00994501" w:rsidRPr="008B6796">
                <w:t xml:space="preserve"> </w:t>
              </w:r>
              <w:proofErr w:type="spellStart"/>
              <w:r w:rsidR="00994501" w:rsidRPr="008B6796">
                <w:t>mengenal</w:t>
              </w:r>
              <w:proofErr w:type="spellEnd"/>
              <w:r w:rsidR="00994501" w:rsidRPr="008B6796">
                <w:t xml:space="preserve"> </w:t>
              </w:r>
              <w:proofErr w:type="spellStart"/>
              <w:r w:rsidR="00994501" w:rsidRPr="008B6796">
                <w:t>ter</w:t>
              </w:r>
              <w:r w:rsidR="00B66A37">
                <w:t>utama</w:t>
              </w:r>
              <w:proofErr w:type="spellEnd"/>
              <w:r w:rsidR="00B66A37">
                <w:t xml:space="preserve"> </w:t>
              </w:r>
              <w:proofErr w:type="spellStart"/>
              <w:r w:rsidR="00B66A37">
                <w:t>perkembangan</w:t>
              </w:r>
              <w:proofErr w:type="spellEnd"/>
              <w:r w:rsidR="00B66A37">
                <w:t xml:space="preserve"> </w:t>
              </w:r>
              <w:proofErr w:type="spellStart"/>
              <w:r w:rsidR="00B66A37">
                <w:t>motorik</w:t>
              </w:r>
              <w:proofErr w:type="spellEnd"/>
              <w:r w:rsidR="00B66A37">
                <w:t xml:space="preserve"> </w:t>
              </w:r>
              <w:proofErr w:type="spellStart"/>
              <w:r w:rsidR="00B66A37">
                <w:t>anak</w:t>
              </w:r>
              <w:proofErr w:type="spellEnd"/>
              <w:r w:rsidR="00B66A37">
                <w:rPr>
                  <w:lang w:val="id-ID"/>
                </w:rPr>
                <w:t>.</w:t>
              </w:r>
              <w:r w:rsidR="00DC6FE3">
                <w:rPr>
                  <w:lang w:val="id-ID"/>
                </w:rPr>
                <w:t xml:space="preserve"> </w:t>
              </w:r>
              <w:proofErr w:type="spellStart"/>
              <w:proofErr w:type="gramStart"/>
              <w:r w:rsidR="00994501" w:rsidRPr="008B6796">
                <w:t>Stimulasi</w:t>
              </w:r>
              <w:proofErr w:type="spellEnd"/>
              <w:r w:rsidR="00994501" w:rsidRPr="008B6796">
                <w:t xml:space="preserve"> </w:t>
              </w:r>
              <w:proofErr w:type="spellStart"/>
              <w:r w:rsidR="00994501" w:rsidRPr="008B6796">
                <w:t>berbentuk</w:t>
              </w:r>
              <w:proofErr w:type="spellEnd"/>
              <w:r w:rsidR="00994501" w:rsidRPr="008B6796">
                <w:t xml:space="preserve"> </w:t>
              </w:r>
              <w:proofErr w:type="spellStart"/>
              <w:r w:rsidR="00994501" w:rsidRPr="008B6796">
                <w:t>senam</w:t>
              </w:r>
              <w:proofErr w:type="spellEnd"/>
              <w:r w:rsidR="00994501" w:rsidRPr="008B6796">
                <w:t xml:space="preserve"> </w:t>
              </w:r>
              <w:proofErr w:type="spellStart"/>
              <w:r w:rsidR="00994501" w:rsidRPr="008B6796">
                <w:t>adalah</w:t>
              </w:r>
              <w:proofErr w:type="spellEnd"/>
              <w:r w:rsidR="00994501" w:rsidRPr="008B6796">
                <w:t xml:space="preserve"> </w:t>
              </w:r>
              <w:proofErr w:type="spellStart"/>
              <w:r w:rsidR="00994501" w:rsidRPr="008B6796">
                <w:t>salah</w:t>
              </w:r>
              <w:proofErr w:type="spellEnd"/>
              <w:r w:rsidR="00994501" w:rsidRPr="008B6796">
                <w:t xml:space="preserve"> </w:t>
              </w:r>
              <w:proofErr w:type="spellStart"/>
              <w:r w:rsidR="00994501" w:rsidRPr="008B6796">
                <w:lastRenderedPageBreak/>
                <w:t>satu</w:t>
              </w:r>
              <w:proofErr w:type="spellEnd"/>
              <w:r w:rsidR="00994501" w:rsidRPr="008B6796">
                <w:t xml:space="preserve"> </w:t>
              </w:r>
              <w:proofErr w:type="spellStart"/>
              <w:r w:rsidR="00994501" w:rsidRPr="008B6796">
                <w:t>upaya</w:t>
              </w:r>
              <w:proofErr w:type="spellEnd"/>
              <w:r w:rsidR="00994501" w:rsidRPr="008B6796">
                <w:t xml:space="preserve"> </w:t>
              </w:r>
              <w:proofErr w:type="spellStart"/>
              <w:r w:rsidR="00994501" w:rsidRPr="008B6796">
                <w:t>pengoptimalan</w:t>
              </w:r>
              <w:proofErr w:type="spellEnd"/>
              <w:r w:rsidR="00994501" w:rsidRPr="008B6796">
                <w:t xml:space="preserve"> </w:t>
              </w:r>
              <w:proofErr w:type="spellStart"/>
              <w:r w:rsidR="00994501" w:rsidRPr="008B6796">
                <w:t>pertumbuhan</w:t>
              </w:r>
              <w:proofErr w:type="spellEnd"/>
              <w:r w:rsidR="00994501" w:rsidRPr="008B6796">
                <w:t xml:space="preserve"> </w:t>
              </w:r>
              <w:proofErr w:type="spellStart"/>
              <w:r w:rsidR="00994501" w:rsidRPr="008B6796">
                <w:t>dan</w:t>
              </w:r>
              <w:proofErr w:type="spellEnd"/>
              <w:r w:rsidR="00994501" w:rsidRPr="008B6796">
                <w:t xml:space="preserve"> </w:t>
              </w:r>
              <w:proofErr w:type="spellStart"/>
              <w:r w:rsidR="00994501" w:rsidRPr="008B6796">
                <w:t>perkembangan</w:t>
              </w:r>
              <w:proofErr w:type="spellEnd"/>
              <w:r w:rsidR="00994501" w:rsidRPr="008B6796">
                <w:t xml:space="preserve"> </w:t>
              </w:r>
              <w:proofErr w:type="spellStart"/>
              <w:r w:rsidR="00994501" w:rsidRPr="008B6796">
                <w:t>motorik</w:t>
              </w:r>
              <w:proofErr w:type="spellEnd"/>
              <w:r w:rsidR="00994501" w:rsidRPr="008B6796">
                <w:t xml:space="preserve"> </w:t>
              </w:r>
              <w:proofErr w:type="spellStart"/>
              <w:r w:rsidR="00994501" w:rsidRPr="008B6796">
                <w:t>bayi</w:t>
              </w:r>
              <w:proofErr w:type="spellEnd"/>
              <w:r w:rsidR="00994501" w:rsidRPr="008B6796">
                <w:t>.</w:t>
              </w:r>
              <w:proofErr w:type="gramEnd"/>
              <w:r w:rsidR="00994501" w:rsidRPr="008B6796">
                <w:t xml:space="preserve"> </w:t>
              </w:r>
              <w:proofErr w:type="spellStart"/>
              <w:r w:rsidR="00994501" w:rsidRPr="008B6796">
                <w:t>Pemberian</w:t>
              </w:r>
              <w:proofErr w:type="spellEnd"/>
              <w:r w:rsidR="00994501" w:rsidRPr="008B6796">
                <w:t xml:space="preserve"> </w:t>
              </w:r>
              <w:proofErr w:type="spellStart"/>
              <w:r w:rsidR="00994501" w:rsidRPr="008B6796">
                <w:t>stimulasi</w:t>
              </w:r>
              <w:proofErr w:type="spellEnd"/>
              <w:r w:rsidR="00994501" w:rsidRPr="008B6796">
                <w:t xml:space="preserve"> </w:t>
              </w:r>
              <w:proofErr w:type="spellStart"/>
              <w:r w:rsidR="00994501" w:rsidRPr="008B6796">
                <w:t>dapat</w:t>
              </w:r>
              <w:proofErr w:type="spellEnd"/>
              <w:r w:rsidR="00994501" w:rsidRPr="008B6796">
                <w:t xml:space="preserve"> </w:t>
              </w:r>
              <w:proofErr w:type="spellStart"/>
              <w:r w:rsidR="00994501" w:rsidRPr="008B6796">
                <w:t>berupa</w:t>
              </w:r>
              <w:proofErr w:type="spellEnd"/>
              <w:r w:rsidR="00994501" w:rsidRPr="008B6796">
                <w:t xml:space="preserve"> </w:t>
              </w:r>
              <w:proofErr w:type="spellStart"/>
              <w:r w:rsidR="00994501" w:rsidRPr="008B6796">
                <w:t>terapi</w:t>
              </w:r>
              <w:proofErr w:type="spellEnd"/>
              <w:r w:rsidR="00994501" w:rsidRPr="008B6796">
                <w:t xml:space="preserve"> </w:t>
              </w:r>
              <w:proofErr w:type="spellStart"/>
              <w:r w:rsidR="00994501" w:rsidRPr="008B6796">
                <w:t>latihan</w:t>
              </w:r>
              <w:proofErr w:type="spellEnd"/>
              <w:r w:rsidR="00994501" w:rsidRPr="008B6796">
                <w:t xml:space="preserve"> yang </w:t>
              </w:r>
              <w:proofErr w:type="spellStart"/>
              <w:r w:rsidR="00994501" w:rsidRPr="008B6796">
                <w:t>merupakan</w:t>
              </w:r>
              <w:proofErr w:type="spellEnd"/>
              <w:r w:rsidR="00994501" w:rsidRPr="008B6796">
                <w:t xml:space="preserve"> </w:t>
              </w:r>
              <w:proofErr w:type="spellStart"/>
              <w:r w:rsidR="00994501" w:rsidRPr="008B6796">
                <w:t>bentuk</w:t>
              </w:r>
              <w:proofErr w:type="spellEnd"/>
              <w:r w:rsidR="00994501" w:rsidRPr="008B6796">
                <w:t xml:space="preserve"> </w:t>
              </w:r>
              <w:proofErr w:type="spellStart"/>
              <w:r w:rsidR="00994501" w:rsidRPr="008B6796">
                <w:t>latihan</w:t>
              </w:r>
              <w:proofErr w:type="spellEnd"/>
              <w:r w:rsidR="00994501" w:rsidRPr="008B6796">
                <w:t xml:space="preserve"> </w:t>
              </w:r>
              <w:proofErr w:type="spellStart"/>
              <w:r w:rsidR="00994501" w:rsidRPr="008B6796">
                <w:t>untuk</w:t>
              </w:r>
              <w:proofErr w:type="spellEnd"/>
              <w:r w:rsidR="00994501" w:rsidRPr="008B6796">
                <w:t xml:space="preserve"> </w:t>
              </w:r>
              <w:proofErr w:type="spellStart"/>
              <w:r w:rsidR="00994501" w:rsidRPr="008B6796">
                <w:t>meningkatkan</w:t>
              </w:r>
              <w:proofErr w:type="spellEnd"/>
              <w:r w:rsidR="00994501" w:rsidRPr="008B6796">
                <w:t xml:space="preserve"> </w:t>
              </w:r>
              <w:proofErr w:type="spellStart"/>
              <w:r w:rsidR="00994501" w:rsidRPr="008B6796">
                <w:t>dan</w:t>
              </w:r>
              <w:proofErr w:type="spellEnd"/>
              <w:r w:rsidR="00994501" w:rsidRPr="008B6796">
                <w:t xml:space="preserve"> </w:t>
              </w:r>
              <w:proofErr w:type="spellStart"/>
              <w:r w:rsidR="00994501" w:rsidRPr="008B6796">
                <w:t>mengoptimalkan</w:t>
              </w:r>
              <w:proofErr w:type="spellEnd"/>
              <w:r w:rsidR="00994501" w:rsidRPr="008B6796">
                <w:t xml:space="preserve"> </w:t>
              </w:r>
              <w:proofErr w:type="spellStart"/>
              <w:r w:rsidR="00994501" w:rsidRPr="008B6796">
                <w:t>kondisi</w:t>
              </w:r>
              <w:proofErr w:type="spellEnd"/>
              <w:r w:rsidR="00994501" w:rsidRPr="008B6796">
                <w:t xml:space="preserve"> yang </w:t>
              </w:r>
              <w:proofErr w:type="spellStart"/>
              <w:r w:rsidR="00994501" w:rsidRPr="008B6796">
                <w:t>lebih</w:t>
              </w:r>
              <w:proofErr w:type="spellEnd"/>
              <w:r w:rsidR="00994501" w:rsidRPr="008B6796">
                <w:t xml:space="preserve"> </w:t>
              </w:r>
              <w:proofErr w:type="spellStart"/>
              <w:r w:rsidR="00994501" w:rsidRPr="008B6796">
                <w:t>baik</w:t>
              </w:r>
              <w:proofErr w:type="spellEnd"/>
              <w:r w:rsidR="00994501" w:rsidRPr="008B6796">
                <w:t xml:space="preserve"> </w:t>
              </w:r>
              <w:proofErr w:type="spellStart"/>
              <w:r w:rsidR="00994501" w:rsidRPr="008B6796">
                <w:t>dan</w:t>
              </w:r>
              <w:proofErr w:type="spellEnd"/>
              <w:r w:rsidR="00994501" w:rsidRPr="008B6796">
                <w:t xml:space="preserve"> </w:t>
              </w:r>
              <w:proofErr w:type="spellStart"/>
              <w:proofErr w:type="gramStart"/>
              <w:r w:rsidR="00994501" w:rsidRPr="008B6796">
                <w:t>akan</w:t>
              </w:r>
              <w:proofErr w:type="spellEnd"/>
              <w:proofErr w:type="gramEnd"/>
              <w:r w:rsidR="00994501" w:rsidRPr="008B6796">
                <w:t xml:space="preserve"> </w:t>
              </w:r>
              <w:proofErr w:type="spellStart"/>
              <w:r w:rsidR="00994501" w:rsidRPr="008B6796">
                <w:t>memberikan</w:t>
              </w:r>
              <w:proofErr w:type="spellEnd"/>
              <w:r w:rsidR="00994501" w:rsidRPr="008B6796">
                <w:t xml:space="preserve"> </w:t>
              </w:r>
              <w:proofErr w:type="spellStart"/>
              <w:r w:rsidR="00994501" w:rsidRPr="008B6796">
                <w:t>rangsangan</w:t>
              </w:r>
              <w:proofErr w:type="spellEnd"/>
              <w:r w:rsidR="00994501" w:rsidRPr="008B6796">
                <w:t xml:space="preserve"> </w:t>
              </w:r>
              <w:proofErr w:type="spellStart"/>
              <w:r w:rsidR="00994501" w:rsidRPr="008B6796">
                <w:t>pada</w:t>
              </w:r>
              <w:proofErr w:type="spellEnd"/>
              <w:r w:rsidR="00994501" w:rsidRPr="008B6796">
                <w:t xml:space="preserve"> </w:t>
              </w:r>
              <w:proofErr w:type="spellStart"/>
              <w:r w:rsidR="00994501" w:rsidRPr="008B6796">
                <w:t>tubuh</w:t>
              </w:r>
              <w:proofErr w:type="spellEnd"/>
              <w:r w:rsidR="00994501" w:rsidRPr="008B6796">
                <w:t xml:space="preserve"> </w:t>
              </w:r>
              <w:proofErr w:type="spellStart"/>
              <w:r w:rsidR="00994501" w:rsidRPr="008B6796">
                <w:t>seca</w:t>
              </w:r>
              <w:r w:rsidR="00B66A37">
                <w:t>ra</w:t>
              </w:r>
              <w:proofErr w:type="spellEnd"/>
              <w:r w:rsidR="00B66A37">
                <w:t xml:space="preserve"> </w:t>
              </w:r>
              <w:proofErr w:type="spellStart"/>
              <w:r w:rsidR="00B66A37">
                <w:t>berkelanjutan</w:t>
              </w:r>
              <w:proofErr w:type="spellEnd"/>
              <w:r w:rsidR="00B66A37">
                <w:t>.</w:t>
              </w:r>
              <w:r w:rsidR="001E1F3D" w:rsidRPr="001E1F3D">
                <w:rPr>
                  <w:color w:val="000000" w:themeColor="text1"/>
                  <w:vertAlign w:val="superscript"/>
                  <w:lang w:eastAsia="id-ID"/>
                </w:rPr>
                <w:t xml:space="preserve"> </w:t>
              </w:r>
              <w:r w:rsidR="001E1F3D">
                <w:rPr>
                  <w:color w:val="000000" w:themeColor="text1"/>
                  <w:vertAlign w:val="superscript"/>
                  <w:lang w:val="id-ID" w:eastAsia="id-ID"/>
                </w:rPr>
                <w:t>5</w:t>
              </w:r>
            </w:p>
            <w:p w14:paraId="67EFC986" w14:textId="79B5B011" w:rsidR="00B232AB" w:rsidRPr="007360EE" w:rsidRDefault="007360EE" w:rsidP="007360EE">
              <w:pPr>
                <w:pStyle w:val="ListParagraph"/>
                <w:spacing w:after="0" w:line="360" w:lineRule="auto"/>
                <w:ind w:left="0" w:firstLine="709"/>
                <w:jc w:val="both"/>
                <w:rPr>
                  <w:rStyle w:val="Pendahuluan"/>
                  <w:rFonts w:asciiTheme="majorBidi" w:hAnsiTheme="majorBidi" w:cstheme="majorBidi"/>
                  <w:szCs w:val="24"/>
                </w:rPr>
              </w:pPr>
              <w:r w:rsidRPr="008C0F89">
                <w:rPr>
                  <w:rFonts w:asciiTheme="majorBidi" w:hAnsiTheme="majorBidi" w:cstheme="majorBidi"/>
                  <w:sz w:val="24"/>
                  <w:szCs w:val="24"/>
                </w:rPr>
                <w:t xml:space="preserve">Mengacu pada hal diatas, permasalahan mitra adalah banyaknya </w:t>
              </w:r>
              <w:r w:rsidR="00B66A37">
                <w:rPr>
                  <w:rFonts w:asciiTheme="majorBidi" w:hAnsiTheme="majorBidi" w:cstheme="majorBidi"/>
                  <w:sz w:val="24"/>
                  <w:szCs w:val="24"/>
                </w:rPr>
                <w:t>bayi usia 3-12</w:t>
              </w:r>
              <w:r>
                <w:rPr>
                  <w:rFonts w:asciiTheme="majorBidi" w:hAnsiTheme="majorBidi" w:cstheme="majorBidi"/>
                  <w:sz w:val="24"/>
                  <w:szCs w:val="24"/>
                </w:rPr>
                <w:t xml:space="preserve"> bulan yang mengalami keterlambatan dalam perkembangan motorik baik motorik kasar maupun motorik halus. </w:t>
              </w:r>
              <w:r w:rsidRPr="00AB2475">
                <w:rPr>
                  <w:rFonts w:asciiTheme="majorBidi" w:hAnsiTheme="majorBidi" w:cstheme="majorBidi"/>
                  <w:color w:val="000000"/>
                  <w:sz w:val="24"/>
                  <w:szCs w:val="24"/>
                </w:rPr>
                <w:t xml:space="preserve">Tim </w:t>
              </w:r>
              <w:r w:rsidRPr="00AB2475">
                <w:rPr>
                  <w:rFonts w:asciiTheme="majorBidi" w:hAnsiTheme="majorBidi" w:cstheme="majorBidi"/>
                  <w:sz w:val="24"/>
                  <w:szCs w:val="24"/>
                </w:rPr>
                <w:t>Pengusul bersama mitra sepakat menentukan persoalan yang menjadi prioritas untuk diselesaikan selama pelaksanaan program Pengabdian Masyarakat adalah</w:t>
              </w:r>
              <w:r>
                <w:rPr>
                  <w:rFonts w:asciiTheme="majorBidi" w:hAnsiTheme="majorBidi" w:cstheme="majorBidi"/>
                  <w:sz w:val="24"/>
                  <w:szCs w:val="24"/>
                </w:rPr>
                <w:t xml:space="preserve"> optimalisasi perkemb</w:t>
              </w:r>
              <w:r w:rsidR="00B66A37">
                <w:rPr>
                  <w:rFonts w:asciiTheme="majorBidi" w:hAnsiTheme="majorBidi" w:cstheme="majorBidi"/>
                  <w:sz w:val="24"/>
                  <w:szCs w:val="24"/>
                </w:rPr>
                <w:t>angan motorik pada bayi usia 3-12</w:t>
              </w:r>
              <w:r>
                <w:rPr>
                  <w:rFonts w:asciiTheme="majorBidi" w:hAnsiTheme="majorBidi" w:cstheme="majorBidi"/>
                  <w:sz w:val="24"/>
                  <w:szCs w:val="24"/>
                </w:rPr>
                <w:t xml:space="preserve"> bulan dengan </w:t>
              </w:r>
              <w:r w:rsidRPr="00B66A37">
                <w:rPr>
                  <w:rFonts w:asciiTheme="majorBidi" w:hAnsiTheme="majorBidi" w:cstheme="majorBidi"/>
                  <w:i/>
                  <w:sz w:val="24"/>
                  <w:szCs w:val="24"/>
                </w:rPr>
                <w:t>bay gym</w:t>
              </w:r>
              <w:r w:rsidRPr="00AB2475">
                <w:rPr>
                  <w:rFonts w:asciiTheme="majorBidi" w:hAnsiTheme="majorBidi" w:cstheme="majorBidi"/>
                  <w:sz w:val="24"/>
                  <w:szCs w:val="24"/>
                </w:rPr>
                <w:t xml:space="preserve">, sehingga pengusul bersama mitra sepakat menentukan </w:t>
              </w:r>
              <w:r w:rsidRPr="00AB2475">
                <w:rPr>
                  <w:rFonts w:asciiTheme="majorBidi" w:hAnsiTheme="majorBidi" w:cstheme="majorBidi"/>
                  <w:color w:val="000000"/>
                  <w:sz w:val="24"/>
                  <w:szCs w:val="24"/>
                </w:rPr>
                <w:t xml:space="preserve">prioritas pemecahan masalah, yaitu dengan mengadakan </w:t>
              </w:r>
              <w:r>
                <w:rPr>
                  <w:rFonts w:asciiTheme="majorBidi" w:hAnsiTheme="majorBidi" w:cstheme="majorBidi"/>
                  <w:color w:val="000000"/>
                  <w:sz w:val="24"/>
                  <w:szCs w:val="24"/>
                </w:rPr>
                <w:t xml:space="preserve">kegiatan </w:t>
              </w:r>
              <w:r w:rsidRPr="00FA6611">
                <w:rPr>
                  <w:rFonts w:asciiTheme="majorBidi" w:hAnsiTheme="majorBidi" w:cstheme="majorBidi"/>
                  <w:i/>
                  <w:iCs/>
                  <w:color w:val="000000"/>
                  <w:sz w:val="24"/>
                  <w:szCs w:val="24"/>
                </w:rPr>
                <w:t>baby gym</w:t>
              </w:r>
              <w:r w:rsidR="00B66A37">
                <w:rPr>
                  <w:rFonts w:asciiTheme="majorBidi" w:hAnsiTheme="majorBidi" w:cstheme="majorBidi"/>
                  <w:iCs/>
                  <w:color w:val="000000"/>
                  <w:sz w:val="24"/>
                  <w:szCs w:val="24"/>
                </w:rPr>
                <w:t xml:space="preserve"> pada bayi usia 3-12</w:t>
              </w:r>
              <w:r>
                <w:rPr>
                  <w:rFonts w:asciiTheme="majorBidi" w:hAnsiTheme="majorBidi" w:cstheme="majorBidi"/>
                  <w:iCs/>
                  <w:color w:val="000000"/>
                  <w:sz w:val="24"/>
                  <w:szCs w:val="24"/>
                </w:rPr>
                <w:t xml:space="preserve"> bulan.</w:t>
              </w:r>
            </w:p>
          </w:sdtContent>
        </w:sdt>
      </w:sdtContent>
    </w:sdt>
    <w:p w14:paraId="19A0870E" w14:textId="558E89E7" w:rsidR="00F57F9B" w:rsidRPr="00F57F9B" w:rsidRDefault="00F57F9B" w:rsidP="009436A8">
      <w:pPr>
        <w:spacing w:after="0" w:line="276" w:lineRule="auto"/>
        <w:rPr>
          <w:rFonts w:ascii="Times New Roman" w:hAnsi="Times New Roman"/>
          <w:b/>
          <w:sz w:val="28"/>
          <w:lang w:val="en-US"/>
        </w:rPr>
      </w:pPr>
      <w:r>
        <w:rPr>
          <w:rFonts w:ascii="Times New Roman" w:hAnsi="Times New Roman"/>
          <w:b/>
          <w:sz w:val="28"/>
          <w:lang w:val="en-US"/>
        </w:rPr>
        <w:t>MASALAH, TARGET, DAN LUARAN</w:t>
      </w:r>
    </w:p>
    <w:sdt>
      <w:sdtPr>
        <w:rPr>
          <w:rStyle w:val="KontenArtikel"/>
          <w:rFonts w:ascii="Times New Roman" w:hAnsi="Times New Roman"/>
          <w:szCs w:val="24"/>
        </w:rPr>
        <w:alias w:val="Masalah, Target dan Luaran"/>
        <w:tag w:val="Masalah, Target dan Luaran"/>
        <w:id w:val="1060670604"/>
        <w:lock w:val="sdtLocked"/>
        <w:placeholder>
          <w:docPart w:val="ABDDC8F4A6624B2087A4D99964B6877C"/>
        </w:placeholder>
      </w:sdtPr>
      <w:sdtEndPr>
        <w:rPr>
          <w:rStyle w:val="DefaultParagraphFont"/>
          <w:color w:val="auto"/>
          <w:sz w:val="22"/>
          <w:lang w:val="en-US"/>
        </w:rPr>
      </w:sdtEndPr>
      <w:sdtContent>
        <w:p w14:paraId="1E9BD367" w14:textId="3F206DC2" w:rsidR="009436A8" w:rsidRPr="009436A8" w:rsidRDefault="00457E43" w:rsidP="009436A8">
          <w:pPr>
            <w:pStyle w:val="ListParagraph"/>
            <w:tabs>
              <w:tab w:val="left" w:pos="142"/>
            </w:tabs>
            <w:spacing w:after="0" w:line="360" w:lineRule="auto"/>
            <w:ind w:left="0" w:firstLine="709"/>
            <w:jc w:val="both"/>
            <w:rPr>
              <w:rFonts w:ascii="Times New Roman" w:hAnsi="Times New Roman"/>
              <w:color w:val="000000" w:themeColor="text1"/>
              <w:sz w:val="24"/>
              <w:szCs w:val="24"/>
              <w:lang w:eastAsia="id-ID"/>
            </w:rPr>
          </w:pPr>
          <w:r>
            <w:rPr>
              <w:rStyle w:val="KontenArtikel"/>
              <w:rFonts w:ascii="Times New Roman" w:hAnsi="Times New Roman"/>
              <w:szCs w:val="24"/>
            </w:rPr>
            <w:t xml:space="preserve">Masalah yang diangkat pada pengabdian masyarakat ini adalah </w:t>
          </w:r>
          <w:r w:rsidR="007360EE">
            <w:rPr>
              <w:rStyle w:val="KontenArtikel"/>
              <w:rFonts w:ascii="Times New Roman" w:hAnsi="Times New Roman"/>
              <w:szCs w:val="24"/>
            </w:rPr>
            <w:t>adanya beberapa bayi yang mengalami keterlambatan perkembangan motorik, baik moto</w:t>
          </w:r>
          <w:r w:rsidR="000800E2">
            <w:rPr>
              <w:rStyle w:val="KontenArtikel"/>
              <w:rFonts w:ascii="Times New Roman" w:hAnsi="Times New Roman"/>
              <w:szCs w:val="24"/>
            </w:rPr>
            <w:t xml:space="preserve">rik kasar maupun motorik halus. Masalah ini timbul karena kurang stimulasi </w:t>
          </w:r>
          <w:r w:rsidR="00313ED1">
            <w:rPr>
              <w:rStyle w:val="KontenArtikel"/>
              <w:rFonts w:ascii="Times New Roman" w:hAnsi="Times New Roman"/>
              <w:szCs w:val="24"/>
            </w:rPr>
            <w:t>yang dibeerikan oleh orangtua</w:t>
          </w:r>
          <w:r w:rsidR="000800E2">
            <w:rPr>
              <w:rStyle w:val="KontenArtikel"/>
              <w:rFonts w:ascii="Times New Roman" w:hAnsi="Times New Roman"/>
              <w:szCs w:val="24"/>
            </w:rPr>
            <w:t xml:space="preserve"> pada bayi. </w:t>
          </w:r>
          <w:r w:rsidR="00313ED1">
            <w:rPr>
              <w:rStyle w:val="KontenArtikel"/>
              <w:rFonts w:ascii="Times New Roman" w:hAnsi="Times New Roman"/>
              <w:szCs w:val="24"/>
            </w:rPr>
            <w:t>Orang tua cenderung lebih sering menggendong</w:t>
          </w:r>
          <w:r w:rsidR="000800E2">
            <w:rPr>
              <w:rStyle w:val="KontenArtikel"/>
              <w:rFonts w:ascii="Times New Roman" w:hAnsi="Times New Roman"/>
              <w:szCs w:val="24"/>
            </w:rPr>
            <w:t xml:space="preserve"> </w:t>
          </w:r>
          <w:r w:rsidR="00313ED1">
            <w:rPr>
              <w:rStyle w:val="KontenArtikel"/>
              <w:rFonts w:ascii="Times New Roman" w:hAnsi="Times New Roman"/>
              <w:szCs w:val="24"/>
            </w:rPr>
            <w:t xml:space="preserve">atau meletakkan bayi di </w:t>
          </w:r>
          <w:r w:rsidR="00313ED1" w:rsidRPr="00313ED1">
            <w:rPr>
              <w:rStyle w:val="KontenArtikel"/>
              <w:rFonts w:ascii="Times New Roman" w:hAnsi="Times New Roman"/>
              <w:i/>
              <w:szCs w:val="24"/>
            </w:rPr>
            <w:t>babywalker</w:t>
          </w:r>
          <w:r w:rsidR="00313ED1">
            <w:rPr>
              <w:rStyle w:val="KontenArtikel"/>
              <w:rFonts w:ascii="Times New Roman" w:hAnsi="Times New Roman"/>
              <w:szCs w:val="24"/>
            </w:rPr>
            <w:t xml:space="preserve"> </w:t>
          </w:r>
          <w:r w:rsidR="000800E2">
            <w:rPr>
              <w:rStyle w:val="KontenArtikel"/>
              <w:rFonts w:ascii="Times New Roman" w:hAnsi="Times New Roman"/>
              <w:szCs w:val="24"/>
            </w:rPr>
            <w:t>mereka mengabaikan stimulasi yang harusnya selalu diberikan pada bayi.</w:t>
          </w:r>
          <w:r w:rsidR="00842A7B">
            <w:rPr>
              <w:rStyle w:val="KontenArtikel"/>
              <w:rFonts w:ascii="Times New Roman" w:hAnsi="Times New Roman"/>
              <w:szCs w:val="24"/>
            </w:rPr>
            <w:t xml:space="preserve"> </w:t>
          </w:r>
          <w:r w:rsidR="00842A7B" w:rsidRPr="00146AE4">
            <w:rPr>
              <w:rFonts w:ascii="Times New Roman" w:hAnsi="Times New Roman"/>
              <w:color w:val="000000" w:themeColor="text1"/>
              <w:sz w:val="24"/>
              <w:szCs w:val="24"/>
              <w:lang w:eastAsia="id-ID"/>
            </w:rPr>
            <w:t xml:space="preserve">Target </w:t>
          </w:r>
          <w:r w:rsidR="00842A7B" w:rsidRPr="00146AE4">
            <w:rPr>
              <w:rFonts w:ascii="Times New Roman" w:hAnsi="Times New Roman"/>
              <w:sz w:val="24"/>
              <w:szCs w:val="24"/>
            </w:rPr>
            <w:t xml:space="preserve">pelaksanaan program Pengabdian </w:t>
          </w:r>
          <w:r w:rsidR="00842A7B">
            <w:rPr>
              <w:rFonts w:ascii="Times New Roman" w:hAnsi="Times New Roman"/>
              <w:sz w:val="24"/>
              <w:szCs w:val="24"/>
            </w:rPr>
            <w:t xml:space="preserve">Kepada </w:t>
          </w:r>
          <w:r w:rsidR="00842A7B" w:rsidRPr="00146AE4">
            <w:rPr>
              <w:rFonts w:ascii="Times New Roman" w:hAnsi="Times New Roman"/>
              <w:sz w:val="24"/>
              <w:szCs w:val="24"/>
            </w:rPr>
            <w:t xml:space="preserve">Masyarakat </w:t>
          </w:r>
          <w:r w:rsidR="00842A7B" w:rsidRPr="00146AE4">
            <w:rPr>
              <w:rFonts w:ascii="Times New Roman" w:hAnsi="Times New Roman"/>
              <w:color w:val="000000" w:themeColor="text1"/>
              <w:sz w:val="24"/>
              <w:szCs w:val="24"/>
              <w:lang w:val="sv-SE" w:eastAsia="id-ID"/>
            </w:rPr>
            <w:t>ini adalah</w:t>
          </w:r>
          <w:r w:rsidR="00842A7B" w:rsidRPr="00146AE4">
            <w:rPr>
              <w:rFonts w:ascii="Times New Roman" w:hAnsi="Times New Roman"/>
              <w:color w:val="000000" w:themeColor="text1"/>
              <w:sz w:val="24"/>
              <w:szCs w:val="24"/>
              <w:lang w:eastAsia="id-ID"/>
            </w:rPr>
            <w:t xml:space="preserve"> </w:t>
          </w:r>
          <w:r w:rsidR="00842A7B">
            <w:rPr>
              <w:rFonts w:ascii="Times New Roman" w:hAnsi="Times New Roman"/>
              <w:color w:val="000000" w:themeColor="text1"/>
              <w:sz w:val="24"/>
              <w:szCs w:val="24"/>
              <w:lang w:eastAsia="id-ID"/>
            </w:rPr>
            <w:t>mengoptimalkan perkemb</w:t>
          </w:r>
          <w:r w:rsidR="00B66A37">
            <w:rPr>
              <w:rFonts w:ascii="Times New Roman" w:hAnsi="Times New Roman"/>
              <w:color w:val="000000" w:themeColor="text1"/>
              <w:sz w:val="24"/>
              <w:szCs w:val="24"/>
              <w:lang w:eastAsia="id-ID"/>
            </w:rPr>
            <w:t>angan motorik pada bayi usia 3-12</w:t>
          </w:r>
          <w:r w:rsidR="00842A7B">
            <w:rPr>
              <w:rFonts w:ascii="Times New Roman" w:hAnsi="Times New Roman"/>
              <w:color w:val="000000" w:themeColor="text1"/>
              <w:sz w:val="24"/>
              <w:szCs w:val="24"/>
              <w:lang w:eastAsia="id-ID"/>
            </w:rPr>
            <w:t xml:space="preserve"> bulan. </w:t>
          </w:r>
          <w:r w:rsidR="00842A7B" w:rsidRPr="00842A7B">
            <w:rPr>
              <w:rFonts w:ascii="Times New Roman" w:hAnsi="Times New Roman"/>
              <w:sz w:val="24"/>
              <w:szCs w:val="24"/>
            </w:rPr>
            <w:t>Jenis luaran yang akan dihasilkan sesuai dengan rencana kegiatan adalah menggalakkan</w:t>
          </w:r>
          <w:r w:rsidR="00842A7B" w:rsidRPr="00842A7B">
            <w:rPr>
              <w:rFonts w:ascii="Times New Roman" w:hAnsi="Times New Roman"/>
              <w:iCs/>
              <w:color w:val="000000"/>
              <w:sz w:val="24"/>
              <w:szCs w:val="24"/>
            </w:rPr>
            <w:t xml:space="preserve"> </w:t>
          </w:r>
          <w:r w:rsidR="00842A7B" w:rsidRPr="00FA6611">
            <w:rPr>
              <w:rFonts w:ascii="Times New Roman" w:hAnsi="Times New Roman"/>
              <w:i/>
              <w:iCs/>
              <w:color w:val="000000"/>
              <w:sz w:val="24"/>
              <w:szCs w:val="24"/>
            </w:rPr>
            <w:t>baby gym</w:t>
          </w:r>
          <w:r w:rsidR="00B66A37">
            <w:rPr>
              <w:rFonts w:ascii="Times New Roman" w:hAnsi="Times New Roman"/>
              <w:iCs/>
              <w:color w:val="000000"/>
              <w:sz w:val="24"/>
              <w:szCs w:val="24"/>
            </w:rPr>
            <w:t xml:space="preserve"> pada bayi usia 3-12</w:t>
          </w:r>
          <w:r w:rsidR="00842A7B" w:rsidRPr="00842A7B">
            <w:rPr>
              <w:rFonts w:ascii="Times New Roman" w:hAnsi="Times New Roman"/>
              <w:iCs/>
              <w:color w:val="000000"/>
              <w:sz w:val="24"/>
              <w:szCs w:val="24"/>
            </w:rPr>
            <w:t xml:space="preserve"> bulan untuk mengoptimalkan perkembangan motorik pada bayi dan mengurangi terjadinya keterlambatan perkembangan m</w:t>
          </w:r>
          <w:r w:rsidR="00B66A37">
            <w:rPr>
              <w:rFonts w:ascii="Times New Roman" w:hAnsi="Times New Roman"/>
              <w:iCs/>
              <w:color w:val="000000"/>
              <w:sz w:val="24"/>
              <w:szCs w:val="24"/>
            </w:rPr>
            <w:t>otorik pada bayi usia 3-12</w:t>
          </w:r>
          <w:r w:rsidR="00842A7B">
            <w:rPr>
              <w:rFonts w:ascii="Times New Roman" w:hAnsi="Times New Roman"/>
              <w:iCs/>
              <w:color w:val="000000"/>
              <w:sz w:val="24"/>
              <w:szCs w:val="24"/>
            </w:rPr>
            <w:t xml:space="preserve"> bulan di Desa Pesantren Kecamatan Tembelang Kabupaten Jombang.</w:t>
          </w:r>
        </w:p>
      </w:sdtContent>
    </w:sdt>
    <w:p w14:paraId="67EFC987" w14:textId="77777777" w:rsidR="00D93264" w:rsidRPr="00A0136C" w:rsidRDefault="00D93264" w:rsidP="009436A8">
      <w:pPr>
        <w:spacing w:after="0" w:line="276" w:lineRule="auto"/>
        <w:rPr>
          <w:rFonts w:ascii="Times New Roman" w:hAnsi="Times New Roman"/>
          <w:b/>
          <w:sz w:val="28"/>
        </w:rPr>
      </w:pPr>
      <w:r w:rsidRPr="00A0136C">
        <w:rPr>
          <w:rFonts w:ascii="Times New Roman" w:hAnsi="Times New Roman"/>
          <w:b/>
          <w:sz w:val="28"/>
        </w:rPr>
        <w:t>METODE</w:t>
      </w:r>
    </w:p>
    <w:sdt>
      <w:sdtPr>
        <w:rPr>
          <w:rStyle w:val="KontenArtikel"/>
          <w:rFonts w:ascii="Times New Roman" w:hAnsi="Times New Roman"/>
          <w:szCs w:val="24"/>
        </w:rPr>
        <w:alias w:val="Metode"/>
        <w:tag w:val="Metode"/>
        <w:id w:val="-1156461118"/>
        <w:lock w:val="sdtLocked"/>
        <w:placeholder>
          <w:docPart w:val="5E8EA0778EA24760903D9D5CEC62751C"/>
        </w:placeholder>
      </w:sdtPr>
      <w:sdtEndPr>
        <w:rPr>
          <w:rStyle w:val="DefaultParagraphFont"/>
          <w:color w:val="auto"/>
          <w:sz w:val="22"/>
          <w:lang w:val="en-US"/>
        </w:rPr>
      </w:sdtEndPr>
      <w:sdtContent>
        <w:p w14:paraId="67EFC988" w14:textId="3F855E79" w:rsidR="00DE727B" w:rsidRPr="00A0136C" w:rsidRDefault="00876EB2" w:rsidP="004F1C2B">
          <w:pPr>
            <w:spacing w:after="120" w:line="360" w:lineRule="auto"/>
            <w:ind w:firstLine="709"/>
            <w:jc w:val="both"/>
            <w:rPr>
              <w:rFonts w:ascii="Times New Roman" w:hAnsi="Times New Roman"/>
              <w:sz w:val="24"/>
              <w:szCs w:val="24"/>
              <w:lang w:val="es-ES"/>
            </w:rPr>
          </w:pPr>
          <w:r w:rsidRPr="00146AE4">
            <w:rPr>
              <w:rFonts w:ascii="Times New Roman" w:hAnsi="Times New Roman"/>
              <w:sz w:val="24"/>
              <w:szCs w:val="24"/>
            </w:rPr>
            <w:t xml:space="preserve">Metode pendekatan yang ditawarkan untuk menyelesaikan persoalan mitra program yang telah disepakati bersama dengan menggunakan pendekatan survei yaitu pengumpulan data </w:t>
          </w:r>
          <w:r w:rsidR="00B66A37">
            <w:rPr>
              <w:rFonts w:ascii="Times New Roman" w:hAnsi="Times New Roman"/>
              <w:sz w:val="24"/>
              <w:szCs w:val="24"/>
            </w:rPr>
            <w:t>bayi usia 3-12</w:t>
          </w:r>
          <w:r w:rsidR="000800E2">
            <w:rPr>
              <w:rFonts w:ascii="Times New Roman" w:hAnsi="Times New Roman"/>
              <w:sz w:val="24"/>
              <w:szCs w:val="24"/>
            </w:rPr>
            <w:t xml:space="preserve"> bulan</w:t>
          </w:r>
          <w:r w:rsidRPr="00146AE4">
            <w:rPr>
              <w:rFonts w:ascii="Times New Roman" w:hAnsi="Times New Roman"/>
              <w:sz w:val="24"/>
              <w:szCs w:val="24"/>
            </w:rPr>
            <w:t xml:space="preserve"> </w:t>
          </w:r>
          <w:r w:rsidRPr="00C87FE6">
            <w:rPr>
              <w:rFonts w:ascii="Times New Roman" w:hAnsi="Times New Roman"/>
              <w:sz w:val="24"/>
              <w:szCs w:val="24"/>
            </w:rPr>
            <w:t>melalui kader kesehatan di</w:t>
          </w:r>
          <w:r>
            <w:rPr>
              <w:rFonts w:ascii="Times New Roman" w:hAnsi="Times New Roman"/>
              <w:sz w:val="24"/>
              <w:szCs w:val="24"/>
            </w:rPr>
            <w:t xml:space="preserve"> </w:t>
          </w:r>
          <w:r>
            <w:rPr>
              <w:rFonts w:ascii="Times New Roman" w:eastAsiaTheme="minorHAnsi" w:hAnsi="Times New Roman"/>
              <w:color w:val="000000" w:themeColor="text1"/>
              <w:sz w:val="24"/>
              <w:szCs w:val="24"/>
            </w:rPr>
            <w:t xml:space="preserve">Desa </w:t>
          </w:r>
          <w:r w:rsidR="000800E2">
            <w:rPr>
              <w:rFonts w:ascii="Times New Roman" w:eastAsiaTheme="minorHAnsi" w:hAnsi="Times New Roman"/>
              <w:color w:val="000000" w:themeColor="text1"/>
              <w:sz w:val="24"/>
              <w:szCs w:val="24"/>
            </w:rPr>
            <w:t xml:space="preserve">Pesantren Kecamatan Tembelang </w:t>
          </w:r>
          <w:r>
            <w:rPr>
              <w:rFonts w:ascii="Times New Roman" w:eastAsiaTheme="minorHAnsi" w:hAnsi="Times New Roman"/>
              <w:color w:val="000000" w:themeColor="text1"/>
              <w:sz w:val="24"/>
              <w:szCs w:val="24"/>
            </w:rPr>
            <w:t>Kabupaten Jombang</w:t>
          </w:r>
          <w:r w:rsidRPr="00C87FE6">
            <w:rPr>
              <w:rFonts w:ascii="Times New Roman" w:hAnsi="Times New Roman"/>
              <w:color w:val="000000" w:themeColor="text1"/>
              <w:sz w:val="24"/>
              <w:szCs w:val="24"/>
              <w:lang w:eastAsia="id-ID"/>
            </w:rPr>
            <w:t>.</w:t>
          </w:r>
          <w:r w:rsidRPr="00146AE4">
            <w:rPr>
              <w:rFonts w:ascii="Times New Roman" w:hAnsi="Times New Roman"/>
              <w:color w:val="000000" w:themeColor="text1"/>
              <w:sz w:val="24"/>
              <w:szCs w:val="24"/>
              <w:lang w:eastAsia="id-ID"/>
            </w:rPr>
            <w:t xml:space="preserve"> </w:t>
          </w:r>
          <w:r w:rsidR="00D51674" w:rsidRPr="00D51674">
            <w:rPr>
              <w:rFonts w:ascii="Times New Roman" w:hAnsi="Times New Roman"/>
              <w:color w:val="000000" w:themeColor="text1"/>
              <w:sz w:val="24"/>
              <w:szCs w:val="24"/>
              <w:lang w:eastAsia="id-ID"/>
            </w:rPr>
            <w:t xml:space="preserve">Kegiatan </w:t>
          </w:r>
          <w:r w:rsidR="00842A7B">
            <w:rPr>
              <w:rFonts w:ascii="Times New Roman" w:hAnsi="Times New Roman"/>
              <w:color w:val="000000" w:themeColor="text1"/>
              <w:sz w:val="24"/>
              <w:szCs w:val="24"/>
              <w:lang w:eastAsia="id-ID"/>
            </w:rPr>
            <w:t>baby gym</w:t>
          </w:r>
          <w:r w:rsidR="00C55C39">
            <w:rPr>
              <w:rFonts w:ascii="Times New Roman" w:hAnsi="Times New Roman"/>
              <w:color w:val="000000" w:themeColor="text1"/>
              <w:sz w:val="24"/>
              <w:szCs w:val="24"/>
              <w:lang w:eastAsia="id-ID"/>
            </w:rPr>
            <w:t xml:space="preserve"> </w:t>
          </w:r>
          <w:r w:rsidR="00D51674" w:rsidRPr="00D51674">
            <w:rPr>
              <w:rFonts w:ascii="Times New Roman" w:hAnsi="Times New Roman"/>
              <w:color w:val="000000" w:themeColor="text1"/>
              <w:sz w:val="24"/>
              <w:szCs w:val="24"/>
              <w:lang w:eastAsia="id-ID"/>
            </w:rPr>
            <w:t xml:space="preserve">dilakukan secara </w:t>
          </w:r>
          <w:r w:rsidR="00842A7B">
            <w:rPr>
              <w:rFonts w:ascii="Times New Roman" w:hAnsi="Times New Roman"/>
              <w:color w:val="000000" w:themeColor="text1"/>
              <w:sz w:val="24"/>
              <w:szCs w:val="24"/>
              <w:lang w:eastAsia="id-ID"/>
            </w:rPr>
            <w:t>rutin oleh orang tua</w:t>
          </w:r>
          <w:r w:rsidR="00C55C39">
            <w:rPr>
              <w:rFonts w:ascii="Times New Roman" w:hAnsi="Times New Roman"/>
              <w:color w:val="000000" w:themeColor="text1"/>
              <w:sz w:val="24"/>
              <w:szCs w:val="24"/>
              <w:lang w:eastAsia="id-ID"/>
            </w:rPr>
            <w:t xml:space="preserve"> dirumah dan di</w:t>
          </w:r>
          <w:r w:rsidR="00C001B6">
            <w:rPr>
              <w:rFonts w:ascii="Times New Roman" w:hAnsi="Times New Roman"/>
              <w:color w:val="000000" w:themeColor="text1"/>
              <w:sz w:val="24"/>
              <w:szCs w:val="24"/>
              <w:lang w:eastAsia="id-ID"/>
            </w:rPr>
            <w:t>monitoring</w:t>
          </w:r>
          <w:r w:rsidR="00D51674" w:rsidRPr="00D51674">
            <w:rPr>
              <w:rFonts w:ascii="Times New Roman" w:hAnsi="Times New Roman"/>
              <w:color w:val="000000" w:themeColor="text1"/>
              <w:sz w:val="24"/>
              <w:szCs w:val="24"/>
              <w:lang w:eastAsia="id-ID"/>
            </w:rPr>
            <w:t xml:space="preserve"> </w:t>
          </w:r>
          <w:r w:rsidR="00C001B6">
            <w:rPr>
              <w:rFonts w:ascii="Times New Roman" w:hAnsi="Times New Roman"/>
              <w:color w:val="000000" w:themeColor="text1"/>
              <w:sz w:val="24"/>
              <w:szCs w:val="24"/>
              <w:lang w:eastAsia="id-ID"/>
            </w:rPr>
            <w:t xml:space="preserve">dan evaluasi </w:t>
          </w:r>
          <w:r w:rsidR="00D51674" w:rsidRPr="00D51674">
            <w:rPr>
              <w:rFonts w:ascii="Times New Roman" w:hAnsi="Times New Roman"/>
              <w:color w:val="000000" w:themeColor="text1"/>
              <w:sz w:val="24"/>
              <w:szCs w:val="24"/>
              <w:lang w:eastAsia="id-ID"/>
            </w:rPr>
            <w:t xml:space="preserve">setiap satu bulan sekali bersamaan dengan kegiatan </w:t>
          </w:r>
          <w:r w:rsidR="00842A7B">
            <w:rPr>
              <w:rFonts w:ascii="Times New Roman" w:hAnsi="Times New Roman"/>
              <w:color w:val="000000" w:themeColor="text1"/>
              <w:sz w:val="24"/>
              <w:szCs w:val="24"/>
              <w:lang w:eastAsia="id-ID"/>
            </w:rPr>
            <w:t>posyandu.</w:t>
          </w:r>
          <w:r w:rsidR="00D51674" w:rsidRPr="00D51674">
            <w:rPr>
              <w:rFonts w:ascii="Times New Roman" w:hAnsi="Times New Roman"/>
              <w:color w:val="000000" w:themeColor="text1"/>
              <w:sz w:val="24"/>
              <w:szCs w:val="24"/>
              <w:lang w:eastAsia="id-ID"/>
            </w:rPr>
            <w:t xml:space="preserve"> Setelah </w:t>
          </w:r>
          <w:r w:rsidR="00842A7B">
            <w:rPr>
              <w:rFonts w:ascii="Times New Roman" w:hAnsi="Times New Roman"/>
              <w:color w:val="000000" w:themeColor="text1"/>
              <w:sz w:val="24"/>
              <w:szCs w:val="24"/>
              <w:lang w:eastAsia="id-ID"/>
            </w:rPr>
            <w:t>orang tua mendapatkan penjelasan</w:t>
          </w:r>
          <w:r w:rsidR="00D51674" w:rsidRPr="00D51674">
            <w:rPr>
              <w:rFonts w:ascii="Times New Roman" w:hAnsi="Times New Roman"/>
              <w:color w:val="000000" w:themeColor="text1"/>
              <w:sz w:val="24"/>
              <w:szCs w:val="24"/>
              <w:lang w:eastAsia="id-ID"/>
            </w:rPr>
            <w:t xml:space="preserve"> </w:t>
          </w:r>
          <w:r w:rsidR="00842A7B">
            <w:rPr>
              <w:rFonts w:ascii="Times New Roman" w:hAnsi="Times New Roman"/>
              <w:color w:val="000000" w:themeColor="text1"/>
              <w:sz w:val="24"/>
              <w:szCs w:val="24"/>
              <w:lang w:eastAsia="id-ID"/>
            </w:rPr>
            <w:t xml:space="preserve">terkait </w:t>
          </w:r>
          <w:r w:rsidR="00842A7B" w:rsidRPr="00FA6611">
            <w:rPr>
              <w:rFonts w:ascii="Times New Roman" w:hAnsi="Times New Roman"/>
              <w:i/>
              <w:color w:val="000000" w:themeColor="text1"/>
              <w:sz w:val="24"/>
              <w:szCs w:val="24"/>
              <w:lang w:eastAsia="id-ID"/>
            </w:rPr>
            <w:t>baby gym</w:t>
          </w:r>
          <w:r w:rsidR="00D51674" w:rsidRPr="00D51674">
            <w:rPr>
              <w:rFonts w:ascii="Times New Roman" w:hAnsi="Times New Roman"/>
              <w:color w:val="000000" w:themeColor="text1"/>
              <w:sz w:val="24"/>
              <w:szCs w:val="24"/>
              <w:lang w:eastAsia="id-ID"/>
            </w:rPr>
            <w:t xml:space="preserve">, kemudian </w:t>
          </w:r>
          <w:r w:rsidR="00842A7B">
            <w:rPr>
              <w:rFonts w:ascii="Times New Roman" w:hAnsi="Times New Roman"/>
              <w:color w:val="000000" w:themeColor="text1"/>
              <w:sz w:val="24"/>
              <w:szCs w:val="24"/>
              <w:lang w:eastAsia="id-ID"/>
            </w:rPr>
            <w:t xml:space="preserve">orang tua akan </w:t>
          </w:r>
          <w:r w:rsidR="00C55C39">
            <w:rPr>
              <w:rFonts w:ascii="Times New Roman" w:hAnsi="Times New Roman"/>
              <w:color w:val="000000" w:themeColor="text1"/>
              <w:sz w:val="24"/>
              <w:szCs w:val="24"/>
              <w:lang w:eastAsia="id-ID"/>
            </w:rPr>
            <w:t>d</w:t>
          </w:r>
          <w:r w:rsidR="005343FA">
            <w:rPr>
              <w:rFonts w:ascii="Times New Roman" w:hAnsi="Times New Roman"/>
              <w:color w:val="000000" w:themeColor="text1"/>
              <w:sz w:val="24"/>
              <w:szCs w:val="24"/>
              <w:lang w:eastAsia="id-ID"/>
            </w:rPr>
            <w:t xml:space="preserve">iberikan </w:t>
          </w:r>
          <w:r w:rsidR="00842A7B">
            <w:rPr>
              <w:rFonts w:ascii="Times New Roman" w:hAnsi="Times New Roman"/>
              <w:color w:val="000000" w:themeColor="text1"/>
              <w:sz w:val="24"/>
              <w:szCs w:val="24"/>
              <w:lang w:eastAsia="id-ID"/>
            </w:rPr>
            <w:t xml:space="preserve">pelatihan tekhnik </w:t>
          </w:r>
          <w:r w:rsidR="00842A7B" w:rsidRPr="00FA6611">
            <w:rPr>
              <w:rFonts w:ascii="Times New Roman" w:hAnsi="Times New Roman"/>
              <w:i/>
              <w:color w:val="000000" w:themeColor="text1"/>
              <w:sz w:val="24"/>
              <w:szCs w:val="24"/>
              <w:lang w:eastAsia="id-ID"/>
            </w:rPr>
            <w:t>baby gym</w:t>
          </w:r>
          <w:r w:rsidR="00842A7B">
            <w:rPr>
              <w:rFonts w:ascii="Times New Roman" w:hAnsi="Times New Roman"/>
              <w:color w:val="000000" w:themeColor="text1"/>
              <w:sz w:val="24"/>
              <w:szCs w:val="24"/>
              <w:lang w:eastAsia="id-ID"/>
            </w:rPr>
            <w:t xml:space="preserve"> yang</w:t>
          </w:r>
          <w:r w:rsidR="00C55C39">
            <w:rPr>
              <w:rFonts w:ascii="Times New Roman" w:hAnsi="Times New Roman"/>
              <w:color w:val="000000" w:themeColor="text1"/>
              <w:sz w:val="24"/>
              <w:szCs w:val="24"/>
              <w:lang w:eastAsia="id-ID"/>
            </w:rPr>
            <w:t xml:space="preserve"> selanjutnya diharapkan </w:t>
          </w:r>
          <w:r w:rsidR="00842A7B">
            <w:rPr>
              <w:rFonts w:ascii="Times New Roman" w:hAnsi="Times New Roman"/>
              <w:color w:val="000000" w:themeColor="text1"/>
              <w:sz w:val="24"/>
              <w:szCs w:val="24"/>
              <w:lang w:eastAsia="id-ID"/>
            </w:rPr>
            <w:t xml:space="preserve">orang tua </w:t>
          </w:r>
          <w:r w:rsidR="00842A7B" w:rsidRPr="00FA6611">
            <w:rPr>
              <w:rFonts w:ascii="Times New Roman" w:hAnsi="Times New Roman"/>
              <w:i/>
              <w:color w:val="000000" w:themeColor="text1"/>
              <w:sz w:val="24"/>
              <w:szCs w:val="24"/>
              <w:lang w:eastAsia="id-ID"/>
            </w:rPr>
            <w:t>baby gym</w:t>
          </w:r>
          <w:r w:rsidR="00842A7B">
            <w:rPr>
              <w:rFonts w:ascii="Times New Roman" w:hAnsi="Times New Roman"/>
              <w:color w:val="000000" w:themeColor="text1"/>
              <w:sz w:val="24"/>
              <w:szCs w:val="24"/>
              <w:lang w:eastAsia="id-ID"/>
            </w:rPr>
            <w:t xml:space="preserve"> ditrumah </w:t>
          </w:r>
          <w:r w:rsidR="00C55C39">
            <w:rPr>
              <w:rFonts w:ascii="Times New Roman" w:hAnsi="Times New Roman"/>
              <w:color w:val="000000" w:themeColor="text1"/>
              <w:sz w:val="24"/>
              <w:szCs w:val="24"/>
              <w:lang w:eastAsia="id-ID"/>
            </w:rPr>
            <w:t>secara mandiri</w:t>
          </w:r>
          <w:r w:rsidR="00842A7B">
            <w:rPr>
              <w:rFonts w:ascii="Times New Roman" w:hAnsi="Times New Roman"/>
              <w:color w:val="000000" w:themeColor="text1"/>
              <w:sz w:val="24"/>
              <w:szCs w:val="24"/>
              <w:lang w:eastAsia="id-ID"/>
            </w:rPr>
            <w:t xml:space="preserve"> sehari sebelum bayi mandi pada pagi hari</w:t>
          </w:r>
          <w:r w:rsidR="00D51674" w:rsidRPr="00D51674">
            <w:rPr>
              <w:rFonts w:ascii="Times New Roman" w:hAnsi="Times New Roman"/>
              <w:color w:val="000000" w:themeColor="text1"/>
              <w:sz w:val="24"/>
              <w:szCs w:val="24"/>
              <w:lang w:eastAsia="id-ID"/>
            </w:rPr>
            <w:t xml:space="preserve">. </w:t>
          </w:r>
          <w:r w:rsidR="00D51674">
            <w:rPr>
              <w:rFonts w:ascii="Times New Roman" w:hAnsi="Times New Roman"/>
              <w:color w:val="000000" w:themeColor="text1"/>
              <w:sz w:val="24"/>
              <w:szCs w:val="24"/>
              <w:lang w:eastAsia="id-ID"/>
            </w:rPr>
            <w:t xml:space="preserve">Kegiatan ini </w:t>
          </w:r>
          <w:r w:rsidR="00C001B6">
            <w:rPr>
              <w:rFonts w:ascii="Times New Roman" w:hAnsi="Times New Roman"/>
              <w:color w:val="000000" w:themeColor="text1"/>
              <w:sz w:val="24"/>
              <w:szCs w:val="24"/>
              <w:lang w:eastAsia="id-ID"/>
            </w:rPr>
            <w:t>dilaksanakan secara berkesinambungan selama 3 bulan</w:t>
          </w:r>
          <w:r w:rsidR="00D51674">
            <w:rPr>
              <w:rFonts w:ascii="Times New Roman" w:hAnsi="Times New Roman"/>
              <w:color w:val="000000" w:themeColor="text1"/>
              <w:sz w:val="24"/>
              <w:szCs w:val="24"/>
              <w:lang w:eastAsia="id-ID"/>
            </w:rPr>
            <w:t xml:space="preserve">. </w:t>
          </w:r>
          <w:r>
            <w:rPr>
              <w:rFonts w:ascii="Times New Roman" w:hAnsi="Times New Roman"/>
              <w:sz w:val="24"/>
              <w:szCs w:val="24"/>
            </w:rPr>
            <w:t xml:space="preserve">Menurut </w:t>
          </w:r>
          <w:r w:rsidRPr="00146AE4">
            <w:rPr>
              <w:rFonts w:ascii="Times New Roman" w:hAnsi="Times New Roman"/>
              <w:sz w:val="24"/>
              <w:szCs w:val="24"/>
            </w:rPr>
            <w:t xml:space="preserve">waktu pengumpulan datanya bersifat </w:t>
          </w:r>
          <w:r w:rsidR="005343FA" w:rsidRPr="005343FA">
            <w:rPr>
              <w:rFonts w:ascii="Times New Roman" w:hAnsi="Times New Roman"/>
              <w:i/>
              <w:sz w:val="24"/>
              <w:szCs w:val="24"/>
            </w:rPr>
            <w:lastRenderedPageBreak/>
            <w:t>prospectif s</w:t>
          </w:r>
          <w:r w:rsidRPr="005343FA">
            <w:rPr>
              <w:rFonts w:ascii="Times New Roman" w:hAnsi="Times New Roman"/>
              <w:i/>
              <w:sz w:val="24"/>
              <w:szCs w:val="24"/>
            </w:rPr>
            <w:t>tudy</w:t>
          </w:r>
          <w:r>
            <w:rPr>
              <w:rFonts w:ascii="Times New Roman" w:hAnsi="Times New Roman"/>
              <w:sz w:val="24"/>
              <w:szCs w:val="24"/>
            </w:rPr>
            <w:t xml:space="preserve">, yaitu selama 3 bulan yaitu pada bulan </w:t>
          </w:r>
          <w:r w:rsidR="00842A7B">
            <w:rPr>
              <w:rFonts w:ascii="Times New Roman" w:hAnsi="Times New Roman"/>
              <w:sz w:val="24"/>
              <w:szCs w:val="24"/>
            </w:rPr>
            <w:t>Oktober s/d Desember 2021</w:t>
          </w:r>
          <w:r w:rsidRPr="00146AE4">
            <w:rPr>
              <w:rFonts w:ascii="Times New Roman" w:hAnsi="Times New Roman"/>
              <w:sz w:val="24"/>
              <w:szCs w:val="24"/>
            </w:rPr>
            <w:t>. Menurut analisis data yang digunakan, adalah analisis data kualitatif dan statistik deskriptif.</w:t>
          </w:r>
          <w:r w:rsidR="00413DC7" w:rsidRPr="00A0136C">
            <w:rPr>
              <w:rFonts w:ascii="Times New Roman" w:eastAsia="MS Mincho" w:hAnsi="Times New Roman"/>
              <w:color w:val="7F7F7F" w:themeColor="text1" w:themeTint="80"/>
              <w:spacing w:val="-1"/>
              <w:sz w:val="24"/>
              <w:szCs w:val="24"/>
              <w:lang w:val="es-ES" w:eastAsia="ja-JP"/>
            </w:rPr>
            <w:t xml:space="preserve"> </w:t>
          </w:r>
        </w:p>
      </w:sdtContent>
    </w:sdt>
    <w:p w14:paraId="67EFC989" w14:textId="77777777" w:rsidR="00DE727B" w:rsidRPr="009436A8" w:rsidRDefault="002F1D42" w:rsidP="009436A8">
      <w:pPr>
        <w:spacing w:after="0" w:line="276" w:lineRule="auto"/>
        <w:rPr>
          <w:rFonts w:ascii="Times New Roman" w:hAnsi="Times New Roman"/>
          <w:b/>
          <w:sz w:val="28"/>
          <w:lang w:val="es-ES"/>
        </w:rPr>
      </w:pPr>
      <w:r w:rsidRPr="00A0136C">
        <w:rPr>
          <w:rFonts w:ascii="Times New Roman" w:hAnsi="Times New Roman"/>
          <w:b/>
          <w:sz w:val="28"/>
          <w:lang w:val="es-ES"/>
        </w:rPr>
        <w:t xml:space="preserve">HASIL </w:t>
      </w:r>
      <w:r w:rsidR="00107D4E" w:rsidRPr="009436A8">
        <w:rPr>
          <w:rFonts w:ascii="Times New Roman" w:hAnsi="Times New Roman"/>
          <w:b/>
          <w:sz w:val="28"/>
          <w:lang w:val="es-ES"/>
        </w:rPr>
        <w:t>DAN PEMBAHASAN</w:t>
      </w:r>
    </w:p>
    <w:sdt>
      <w:sdtPr>
        <w:rPr>
          <w:rStyle w:val="KontenArtikel"/>
          <w:rFonts w:ascii="Times New Roman" w:eastAsia="Calibri" w:hAnsi="Times New Roman"/>
          <w:szCs w:val="22"/>
        </w:rPr>
        <w:alias w:val="Hasil dan Pembahasan"/>
        <w:tag w:val="Hasil dan Pembahasan"/>
        <w:id w:val="-121459887"/>
        <w:lock w:val="sdtLocked"/>
        <w:placeholder>
          <w:docPart w:val="9A8ECCDB1BD64CA188AE62BE6D373511"/>
        </w:placeholder>
      </w:sdtPr>
      <w:sdtEndPr>
        <w:rPr>
          <w:rStyle w:val="DefaultParagraphFont"/>
          <w:rFonts w:eastAsia="Times New Roman"/>
          <w:color w:val="auto"/>
          <w:szCs w:val="24"/>
          <w:lang w:val="es-ES"/>
        </w:rPr>
      </w:sdtEndPr>
      <w:sdtContent>
        <w:sdt>
          <w:sdtPr>
            <w:rPr>
              <w:rStyle w:val="KontenArtikel"/>
              <w:rFonts w:ascii="Times New Roman" w:eastAsia="Calibri" w:hAnsi="Times New Roman"/>
              <w:color w:val="auto"/>
              <w:szCs w:val="22"/>
            </w:rPr>
            <w:alias w:val="Hasil dan Pembahasan"/>
            <w:tag w:val="Hasil dan Pembahasan"/>
            <w:id w:val="-381019085"/>
            <w:placeholder>
              <w:docPart w:val="F2FCDB7CEB73459EA4BA0583396EBE4D"/>
            </w:placeholder>
          </w:sdtPr>
          <w:sdtEndPr>
            <w:rPr>
              <w:rStyle w:val="DefaultParagraphFont"/>
              <w:rFonts w:eastAsia="Times New Roman"/>
              <w:szCs w:val="24"/>
              <w:lang w:val="es-ES"/>
            </w:rPr>
          </w:sdtEndPr>
          <w:sdtContent>
            <w:p w14:paraId="57B8914A" w14:textId="6544E5C3" w:rsidR="00D51674" w:rsidRPr="009436A8" w:rsidRDefault="00842A7B" w:rsidP="000671D1">
              <w:pPr>
                <w:pStyle w:val="Default"/>
                <w:spacing w:line="360" w:lineRule="auto"/>
                <w:ind w:firstLine="709"/>
                <w:jc w:val="both"/>
                <w:rPr>
                  <w:color w:val="auto"/>
                  <w:lang w:val="en-US"/>
                </w:rPr>
              </w:pPr>
              <w:r w:rsidRPr="009436A8">
                <w:rPr>
                  <w:rStyle w:val="KontenArtikel"/>
                  <w:rFonts w:ascii="Times New Roman" w:hAnsi="Times New Roman"/>
                  <w:color w:val="auto"/>
                </w:rPr>
                <w:t xml:space="preserve">Hasil </w:t>
              </w:r>
              <w:r w:rsidR="00D51674" w:rsidRPr="009436A8">
                <w:rPr>
                  <w:rStyle w:val="KontenArtikel"/>
                  <w:rFonts w:ascii="Times New Roman" w:hAnsi="Times New Roman"/>
                  <w:color w:val="auto"/>
                </w:rPr>
                <w:t xml:space="preserve">kegiatan pengabdian masyarakat yang telah dilakukan </w:t>
              </w:r>
              <w:proofErr w:type="spellStart"/>
              <w:r w:rsidR="00D51674" w:rsidRPr="009436A8">
                <w:rPr>
                  <w:color w:val="auto"/>
                  <w:lang w:val="en-US"/>
                </w:rPr>
                <w:t>secara</w:t>
              </w:r>
              <w:proofErr w:type="spellEnd"/>
              <w:r w:rsidR="00D51674" w:rsidRPr="009436A8">
                <w:rPr>
                  <w:color w:val="auto"/>
                  <w:lang w:val="en-US"/>
                </w:rPr>
                <w:t xml:space="preserve"> </w:t>
              </w:r>
              <w:proofErr w:type="spellStart"/>
              <w:r w:rsidR="00D51674" w:rsidRPr="009436A8">
                <w:rPr>
                  <w:color w:val="auto"/>
                  <w:lang w:val="en-US"/>
                </w:rPr>
                <w:t>berkesinambungan</w:t>
              </w:r>
              <w:proofErr w:type="spellEnd"/>
              <w:r w:rsidR="00D51674" w:rsidRPr="009436A8">
                <w:rPr>
                  <w:color w:val="auto"/>
                  <w:lang w:val="en-US"/>
                </w:rPr>
                <w:t xml:space="preserve"> </w:t>
              </w:r>
              <w:proofErr w:type="spellStart"/>
              <w:r w:rsidR="00D51674" w:rsidRPr="009436A8">
                <w:rPr>
                  <w:color w:val="auto"/>
                  <w:lang w:val="en-US"/>
                </w:rPr>
                <w:t>selama</w:t>
              </w:r>
              <w:proofErr w:type="spellEnd"/>
              <w:r w:rsidR="00D51674" w:rsidRPr="009436A8">
                <w:rPr>
                  <w:color w:val="auto"/>
                  <w:lang w:val="en-US"/>
                </w:rPr>
                <w:t xml:space="preserve"> 3 </w:t>
              </w:r>
              <w:proofErr w:type="spellStart"/>
              <w:r w:rsidR="00D51674" w:rsidRPr="009436A8">
                <w:rPr>
                  <w:color w:val="auto"/>
                  <w:lang w:val="en-US"/>
                </w:rPr>
                <w:t>bulan</w:t>
              </w:r>
              <w:proofErr w:type="spellEnd"/>
              <w:r w:rsidR="00D51674" w:rsidRPr="009436A8">
                <w:rPr>
                  <w:color w:val="auto"/>
                </w:rPr>
                <w:t xml:space="preserve"> dan dilakukan </w:t>
              </w:r>
              <w:r w:rsidR="00C001B6" w:rsidRPr="009436A8">
                <w:rPr>
                  <w:color w:val="auto"/>
                </w:rPr>
                <w:t xml:space="preserve">monitoring evaluasi </w:t>
              </w:r>
              <w:r w:rsidR="00D51674" w:rsidRPr="009436A8">
                <w:rPr>
                  <w:color w:val="auto"/>
                </w:rPr>
                <w:t xml:space="preserve">kegiatan </w:t>
              </w:r>
              <w:r w:rsidRPr="009436A8">
                <w:rPr>
                  <w:color w:val="auto"/>
                </w:rPr>
                <w:t xml:space="preserve">setiap </w:t>
              </w:r>
              <w:r w:rsidR="00D51674" w:rsidRPr="009436A8">
                <w:rPr>
                  <w:color w:val="auto"/>
                </w:rPr>
                <w:t>satu bulan sekali</w:t>
              </w:r>
              <w:r w:rsidR="00D51674" w:rsidRPr="009436A8">
                <w:rPr>
                  <w:color w:val="auto"/>
                  <w:lang w:val="en-US"/>
                </w:rPr>
                <w:t xml:space="preserve"> </w:t>
              </w:r>
              <w:proofErr w:type="spellStart"/>
              <w:r w:rsidR="00D51674" w:rsidRPr="009436A8">
                <w:rPr>
                  <w:color w:val="auto"/>
                  <w:lang w:val="en-US"/>
                </w:rPr>
                <w:t>bersamaan</w:t>
              </w:r>
              <w:proofErr w:type="spellEnd"/>
              <w:r w:rsidR="00D51674" w:rsidRPr="009436A8">
                <w:rPr>
                  <w:color w:val="auto"/>
                  <w:lang w:val="en-US"/>
                </w:rPr>
                <w:t xml:space="preserve"> </w:t>
              </w:r>
              <w:proofErr w:type="spellStart"/>
              <w:r w:rsidR="00D51674" w:rsidRPr="009436A8">
                <w:rPr>
                  <w:color w:val="auto"/>
                  <w:lang w:val="en-US"/>
                </w:rPr>
                <w:t>dengan</w:t>
              </w:r>
              <w:proofErr w:type="spellEnd"/>
              <w:r w:rsidR="00D51674" w:rsidRPr="009436A8">
                <w:rPr>
                  <w:color w:val="auto"/>
                  <w:lang w:val="en-US"/>
                </w:rPr>
                <w:t xml:space="preserve"> </w:t>
              </w:r>
              <w:proofErr w:type="spellStart"/>
              <w:r w:rsidR="00D51674" w:rsidRPr="009436A8">
                <w:rPr>
                  <w:color w:val="auto"/>
                  <w:lang w:val="en-US"/>
                </w:rPr>
                <w:t>kegiatan</w:t>
              </w:r>
              <w:proofErr w:type="spellEnd"/>
              <w:r w:rsidR="00D51674" w:rsidRPr="009436A8">
                <w:rPr>
                  <w:color w:val="auto"/>
                  <w:lang w:val="en-US"/>
                </w:rPr>
                <w:t xml:space="preserve"> </w:t>
              </w:r>
              <w:r w:rsidRPr="009436A8">
                <w:rPr>
                  <w:color w:val="auto"/>
                </w:rPr>
                <w:t>posyandu balita</w:t>
              </w:r>
              <w:r w:rsidR="00D51674" w:rsidRPr="009436A8">
                <w:rPr>
                  <w:color w:val="auto"/>
                  <w:lang w:val="en-US"/>
                </w:rPr>
                <w:t xml:space="preserve">. </w:t>
              </w:r>
              <w:proofErr w:type="spellStart"/>
              <w:proofErr w:type="gramStart"/>
              <w:r w:rsidR="00D51674" w:rsidRPr="009436A8">
                <w:rPr>
                  <w:color w:val="auto"/>
                  <w:lang w:val="en-US"/>
                </w:rPr>
                <w:t>Setelah</w:t>
              </w:r>
              <w:proofErr w:type="spellEnd"/>
              <w:r w:rsidR="00D51674" w:rsidRPr="009436A8">
                <w:rPr>
                  <w:color w:val="auto"/>
                  <w:lang w:val="en-US"/>
                </w:rPr>
                <w:t xml:space="preserve"> </w:t>
              </w:r>
              <w:r w:rsidRPr="009436A8">
                <w:rPr>
                  <w:color w:val="auto"/>
                </w:rPr>
                <w:t>ibu bayi</w:t>
              </w:r>
              <w:r w:rsidRPr="009436A8">
                <w:rPr>
                  <w:color w:val="auto"/>
                  <w:lang w:val="en-US"/>
                </w:rPr>
                <w:t xml:space="preserve"> </w:t>
              </w:r>
              <w:proofErr w:type="spellStart"/>
              <w:r w:rsidRPr="009436A8">
                <w:rPr>
                  <w:color w:val="auto"/>
                  <w:lang w:val="en-US"/>
                </w:rPr>
                <w:t>mendapatkan</w:t>
              </w:r>
              <w:proofErr w:type="spellEnd"/>
              <w:r w:rsidRPr="009436A8">
                <w:rPr>
                  <w:color w:val="auto"/>
                  <w:lang w:val="en-US"/>
                </w:rPr>
                <w:t xml:space="preserve"> </w:t>
              </w:r>
              <w:r w:rsidRPr="009436A8">
                <w:rPr>
                  <w:color w:val="auto"/>
                </w:rPr>
                <w:t>penjelasan</w:t>
              </w:r>
              <w:r w:rsidR="00D51674" w:rsidRPr="009436A8">
                <w:rPr>
                  <w:color w:val="auto"/>
                  <w:lang w:val="en-US"/>
                </w:rPr>
                <w:t xml:space="preserve"> </w:t>
              </w:r>
              <w:proofErr w:type="spellStart"/>
              <w:r w:rsidR="00D51674" w:rsidRPr="009436A8">
                <w:rPr>
                  <w:color w:val="auto"/>
                  <w:lang w:val="en-US"/>
                </w:rPr>
                <w:t>tentang</w:t>
              </w:r>
              <w:proofErr w:type="spellEnd"/>
              <w:r w:rsidR="00D51674" w:rsidRPr="009436A8">
                <w:rPr>
                  <w:color w:val="auto"/>
                  <w:lang w:val="en-US"/>
                </w:rPr>
                <w:t xml:space="preserve"> </w:t>
              </w:r>
              <w:r w:rsidRPr="009436A8">
                <w:rPr>
                  <w:color w:val="auto"/>
                </w:rPr>
                <w:t xml:space="preserve">manfaat dan teknik penerapan </w:t>
              </w:r>
              <w:r w:rsidRPr="009436A8">
                <w:rPr>
                  <w:i/>
                  <w:color w:val="auto"/>
                </w:rPr>
                <w:t>baby gym</w:t>
              </w:r>
              <w:r w:rsidR="00D51674" w:rsidRPr="009436A8">
                <w:rPr>
                  <w:color w:val="auto"/>
                  <w:lang w:val="en-US"/>
                </w:rPr>
                <w:t xml:space="preserve">, </w:t>
              </w:r>
              <w:proofErr w:type="spellStart"/>
              <w:r w:rsidR="00D51674" w:rsidRPr="009436A8">
                <w:rPr>
                  <w:color w:val="auto"/>
                  <w:lang w:val="en-US"/>
                </w:rPr>
                <w:t>kemudian</w:t>
              </w:r>
              <w:proofErr w:type="spellEnd"/>
              <w:r w:rsidR="00D51674" w:rsidRPr="009436A8">
                <w:rPr>
                  <w:color w:val="auto"/>
                  <w:lang w:val="en-US"/>
                </w:rPr>
                <w:t xml:space="preserve"> </w:t>
              </w:r>
              <w:proofErr w:type="spellStart"/>
              <w:r w:rsidR="00D51674" w:rsidRPr="009436A8">
                <w:rPr>
                  <w:color w:val="auto"/>
                  <w:lang w:val="en-US"/>
                </w:rPr>
                <w:t>dilakukan</w:t>
              </w:r>
              <w:proofErr w:type="spellEnd"/>
              <w:r w:rsidR="00D51674" w:rsidRPr="009436A8">
                <w:rPr>
                  <w:color w:val="auto"/>
                  <w:lang w:val="en-US"/>
                </w:rPr>
                <w:t xml:space="preserve"> </w:t>
              </w:r>
              <w:r w:rsidRPr="009436A8">
                <w:rPr>
                  <w:color w:val="auto"/>
                </w:rPr>
                <w:t xml:space="preserve">terapi </w:t>
              </w:r>
              <w:r w:rsidRPr="009436A8">
                <w:rPr>
                  <w:i/>
                  <w:color w:val="auto"/>
                </w:rPr>
                <w:t>baby gym</w:t>
              </w:r>
              <w:r w:rsidRPr="009436A8">
                <w:rPr>
                  <w:color w:val="auto"/>
                </w:rPr>
                <w:t xml:space="preserve"> secara mandiri di rumah dengan teratur dan konsisten.</w:t>
              </w:r>
              <w:proofErr w:type="gramEnd"/>
            </w:p>
            <w:p w14:paraId="12B8102E" w14:textId="3E971CE7" w:rsidR="00842A7B" w:rsidRPr="009436A8" w:rsidRDefault="00555158" w:rsidP="00555158">
              <w:pPr>
                <w:spacing w:after="0" w:line="240" w:lineRule="auto"/>
                <w:ind w:left="851" w:hanging="851"/>
                <w:jc w:val="both"/>
                <w:rPr>
                  <w:rFonts w:ascii="Times New Roman" w:hAnsi="Times New Roman"/>
                  <w:b/>
                  <w:bCs/>
                </w:rPr>
              </w:pPr>
              <w:r w:rsidRPr="009436A8">
                <w:rPr>
                  <w:rFonts w:asciiTheme="majorBidi" w:hAnsiTheme="majorBidi" w:cstheme="majorBidi"/>
                  <w:b/>
                  <w:bCs/>
                </w:rPr>
                <w:t>Tabel 1.</w:t>
              </w:r>
              <w:r w:rsidR="00B61971" w:rsidRPr="009436A8">
                <w:rPr>
                  <w:rFonts w:asciiTheme="majorBidi" w:hAnsiTheme="majorBidi" w:cstheme="majorBidi"/>
                  <w:b/>
                  <w:bCs/>
                </w:rPr>
                <w:t xml:space="preserve"> </w:t>
              </w:r>
              <w:proofErr w:type="spellStart"/>
              <w:proofErr w:type="gramStart"/>
              <w:r w:rsidR="00842A7B" w:rsidRPr="009436A8">
                <w:rPr>
                  <w:rFonts w:asciiTheme="majorBidi" w:hAnsiTheme="majorBidi" w:cstheme="majorBidi"/>
                  <w:b/>
                  <w:bCs/>
                  <w:lang w:val="en-US"/>
                </w:rPr>
                <w:t>Distribusi</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Frekuensi</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perkembangan</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motorik</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sebelum</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dilakukan</w:t>
              </w:r>
              <w:proofErr w:type="spellEnd"/>
              <w:r w:rsidR="00842A7B" w:rsidRPr="009436A8">
                <w:rPr>
                  <w:rFonts w:asciiTheme="majorBidi" w:hAnsiTheme="majorBidi" w:cstheme="majorBidi"/>
                  <w:b/>
                  <w:bCs/>
                  <w:lang w:val="en-US"/>
                </w:rPr>
                <w:t xml:space="preserve"> </w:t>
              </w:r>
              <w:r w:rsidR="00842A7B" w:rsidRPr="009436A8">
                <w:rPr>
                  <w:rFonts w:asciiTheme="majorBidi" w:hAnsiTheme="majorBidi" w:cstheme="majorBidi"/>
                  <w:b/>
                  <w:bCs/>
                  <w:i/>
                </w:rPr>
                <w:t>b</w:t>
              </w:r>
              <w:proofErr w:type="spellStart"/>
              <w:r w:rsidR="00842A7B" w:rsidRPr="009436A8">
                <w:rPr>
                  <w:rFonts w:asciiTheme="majorBidi" w:hAnsiTheme="majorBidi" w:cstheme="majorBidi"/>
                  <w:b/>
                  <w:bCs/>
                  <w:i/>
                  <w:lang w:val="en-US"/>
                </w:rPr>
                <w:t>aby</w:t>
              </w:r>
              <w:proofErr w:type="spellEnd"/>
              <w:r w:rsidR="00842A7B" w:rsidRPr="009436A8">
                <w:rPr>
                  <w:rFonts w:asciiTheme="majorBidi" w:hAnsiTheme="majorBidi" w:cstheme="majorBidi"/>
                  <w:b/>
                  <w:bCs/>
                  <w:i/>
                  <w:lang w:val="en-US"/>
                </w:rPr>
                <w:t xml:space="preserve"> </w:t>
              </w:r>
              <w:r w:rsidR="00842A7B" w:rsidRPr="009436A8">
                <w:rPr>
                  <w:rFonts w:asciiTheme="majorBidi" w:hAnsiTheme="majorBidi" w:cstheme="majorBidi"/>
                  <w:b/>
                  <w:bCs/>
                  <w:i/>
                </w:rPr>
                <w:t>g</w:t>
              </w:r>
              <w:proofErr w:type="spellStart"/>
              <w:r w:rsidR="00842A7B" w:rsidRPr="009436A8">
                <w:rPr>
                  <w:rFonts w:asciiTheme="majorBidi" w:hAnsiTheme="majorBidi" w:cstheme="majorBidi"/>
                  <w:b/>
                  <w:bCs/>
                  <w:i/>
                  <w:lang w:val="en-US"/>
                </w:rPr>
                <w:t>ym</w:t>
              </w:r>
              <w:proofErr w:type="spellEnd"/>
              <w:r w:rsidR="00842A7B" w:rsidRPr="009436A8">
                <w:rPr>
                  <w:rFonts w:asciiTheme="majorBidi" w:hAnsiTheme="majorBidi" w:cstheme="majorBidi"/>
                  <w:b/>
                  <w:bCs/>
                  <w:lang w:val="en-US"/>
                </w:rPr>
                <w:t xml:space="preserve"> di </w:t>
              </w:r>
              <w:r w:rsidR="00842A7B" w:rsidRPr="009436A8">
                <w:rPr>
                  <w:rFonts w:asciiTheme="majorBidi" w:hAnsiTheme="majorBidi" w:cstheme="majorBidi"/>
                  <w:b/>
                  <w:bCs/>
                </w:rPr>
                <w:t>Desa Pesantren Kecamatan Tembelang Kabupaten Jombang pada bulan Oktober 2021.</w:t>
              </w:r>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394"/>
                <w:gridCol w:w="1843"/>
                <w:gridCol w:w="2126"/>
              </w:tblGrid>
              <w:tr w:rsidR="00BE54BB" w:rsidRPr="009436A8" w14:paraId="5FF7A6A7" w14:textId="77777777" w:rsidTr="002E13C7">
                <w:trPr>
                  <w:cantSplit/>
                </w:trPr>
                <w:tc>
                  <w:tcPr>
                    <w:tcW w:w="709" w:type="dxa"/>
                    <w:tcBorders>
                      <w:top w:val="single" w:sz="4" w:space="0" w:color="auto"/>
                      <w:left w:val="single" w:sz="4" w:space="0" w:color="auto"/>
                      <w:bottom w:val="single" w:sz="4" w:space="0" w:color="auto"/>
                      <w:right w:val="single" w:sz="4" w:space="0" w:color="auto"/>
                    </w:tcBorders>
                    <w:hideMark/>
                  </w:tcPr>
                  <w:p w14:paraId="29451314" w14:textId="22024EEF" w:rsidR="00842A7B" w:rsidRPr="009436A8" w:rsidRDefault="00842A7B" w:rsidP="00842A7B">
                    <w:pPr>
                      <w:spacing w:after="0" w:line="240" w:lineRule="auto"/>
                      <w:jc w:val="center"/>
                      <w:rPr>
                        <w:rFonts w:ascii="Times New Roman" w:hAnsi="Times New Roman"/>
                        <w:b/>
                        <w:bCs/>
                      </w:rPr>
                    </w:pPr>
                    <w:r w:rsidRPr="009436A8">
                      <w:rPr>
                        <w:rFonts w:ascii="Times New Roman" w:hAnsi="Times New Roman"/>
                        <w:b/>
                        <w:bCs/>
                      </w:rPr>
                      <w:t>No</w:t>
                    </w:r>
                  </w:p>
                </w:tc>
                <w:tc>
                  <w:tcPr>
                    <w:tcW w:w="4394" w:type="dxa"/>
                    <w:tcBorders>
                      <w:top w:val="single" w:sz="4" w:space="0" w:color="auto"/>
                      <w:left w:val="single" w:sz="4" w:space="0" w:color="auto"/>
                      <w:bottom w:val="single" w:sz="4" w:space="0" w:color="auto"/>
                      <w:right w:val="single" w:sz="4" w:space="0" w:color="auto"/>
                    </w:tcBorders>
                    <w:hideMark/>
                  </w:tcPr>
                  <w:p w14:paraId="59F99D90" w14:textId="49EBFFAD" w:rsidR="00842A7B" w:rsidRPr="009436A8" w:rsidRDefault="00842A7B" w:rsidP="00842A7B">
                    <w:pPr>
                      <w:spacing w:after="0" w:line="240" w:lineRule="auto"/>
                      <w:jc w:val="center"/>
                      <w:rPr>
                        <w:rFonts w:ascii="Times New Roman" w:hAnsi="Times New Roman"/>
                        <w:b/>
                        <w:bCs/>
                      </w:rPr>
                    </w:pPr>
                    <w:proofErr w:type="spellStart"/>
                    <w:r w:rsidRPr="009436A8">
                      <w:rPr>
                        <w:rFonts w:ascii="Times New Roman" w:hAnsi="Times New Roman"/>
                        <w:b/>
                        <w:bCs/>
                        <w:lang w:val="en-US"/>
                      </w:rPr>
                      <w:t>Perkembangan</w:t>
                    </w:r>
                    <w:proofErr w:type="spellEnd"/>
                    <w:r w:rsidRPr="009436A8">
                      <w:rPr>
                        <w:rFonts w:ascii="Times New Roman" w:hAnsi="Times New Roman"/>
                        <w:b/>
                        <w:bCs/>
                        <w:lang w:val="en-US"/>
                      </w:rPr>
                      <w:t xml:space="preserve"> </w:t>
                    </w:r>
                    <w:proofErr w:type="spellStart"/>
                    <w:r w:rsidRPr="009436A8">
                      <w:rPr>
                        <w:rFonts w:ascii="Times New Roman" w:hAnsi="Times New Roman"/>
                        <w:b/>
                        <w:bCs/>
                        <w:lang w:val="en-US"/>
                      </w:rPr>
                      <w:t>Motorik</w:t>
                    </w:r>
                    <w:proofErr w:type="spellEnd"/>
                    <w:r w:rsidRPr="009436A8">
                      <w:rPr>
                        <w:rFonts w:ascii="Times New Roman" w:hAnsi="Times New Roman"/>
                        <w:b/>
                        <w:bCs/>
                        <w:lang w:val="en-US"/>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581E7919" w14:textId="42687D01" w:rsidR="00842A7B" w:rsidRPr="009436A8" w:rsidRDefault="00842A7B" w:rsidP="00842A7B">
                    <w:pPr>
                      <w:spacing w:after="0" w:line="240" w:lineRule="auto"/>
                      <w:jc w:val="center"/>
                      <w:rPr>
                        <w:rFonts w:ascii="Times New Roman" w:hAnsi="Times New Roman"/>
                        <w:b/>
                        <w:bCs/>
                      </w:rPr>
                    </w:pPr>
                    <w:r w:rsidRPr="009436A8">
                      <w:rPr>
                        <w:rFonts w:ascii="Times New Roman" w:hAnsi="Times New Roman"/>
                        <w:b/>
                        <w:bCs/>
                      </w:rPr>
                      <w:t>Jumlah peserta</w:t>
                    </w:r>
                  </w:p>
                </w:tc>
                <w:tc>
                  <w:tcPr>
                    <w:tcW w:w="2126" w:type="dxa"/>
                    <w:tcBorders>
                      <w:top w:val="single" w:sz="4" w:space="0" w:color="auto"/>
                      <w:left w:val="single" w:sz="4" w:space="0" w:color="auto"/>
                      <w:bottom w:val="single" w:sz="4" w:space="0" w:color="auto"/>
                      <w:right w:val="single" w:sz="4" w:space="0" w:color="auto"/>
                    </w:tcBorders>
                    <w:hideMark/>
                  </w:tcPr>
                  <w:p w14:paraId="2418A17B" w14:textId="6682D42F" w:rsidR="00842A7B" w:rsidRPr="009436A8" w:rsidRDefault="00842A7B" w:rsidP="00842A7B">
                    <w:pPr>
                      <w:spacing w:after="0" w:line="240" w:lineRule="auto"/>
                      <w:jc w:val="center"/>
                      <w:rPr>
                        <w:rFonts w:ascii="Times New Roman" w:hAnsi="Times New Roman"/>
                        <w:b/>
                        <w:bCs/>
                        <w:lang w:val="en-US"/>
                      </w:rPr>
                    </w:pPr>
                    <w:r w:rsidRPr="009436A8">
                      <w:rPr>
                        <w:rFonts w:asciiTheme="majorBidi" w:hAnsiTheme="majorBidi" w:cstheme="majorBidi"/>
                        <w:b/>
                        <w:bCs/>
                        <w:lang w:val="en-US"/>
                      </w:rPr>
                      <w:t>P</w:t>
                    </w:r>
                    <w:r w:rsidRPr="009436A8">
                      <w:rPr>
                        <w:rFonts w:ascii="Times New Roman" w:hAnsi="Times New Roman"/>
                        <w:b/>
                        <w:bCs/>
                      </w:rPr>
                      <w:t>ersentase</w:t>
                    </w:r>
                    <w:r w:rsidRPr="009436A8">
                      <w:rPr>
                        <w:rFonts w:asciiTheme="majorBidi" w:hAnsiTheme="majorBidi" w:cstheme="majorBidi"/>
                        <w:b/>
                        <w:bCs/>
                        <w:lang w:val="en-US"/>
                      </w:rPr>
                      <w:t xml:space="preserve"> (%)</w:t>
                    </w:r>
                  </w:p>
                </w:tc>
              </w:tr>
              <w:tr w:rsidR="00BE54BB" w:rsidRPr="009436A8" w14:paraId="6D4C8C9A" w14:textId="77777777" w:rsidTr="00842A7B">
                <w:trPr>
                  <w:cantSplit/>
                </w:trPr>
                <w:tc>
                  <w:tcPr>
                    <w:tcW w:w="709" w:type="dxa"/>
                    <w:tcBorders>
                      <w:top w:val="single" w:sz="4" w:space="0" w:color="auto"/>
                      <w:left w:val="single" w:sz="4" w:space="0" w:color="auto"/>
                      <w:bottom w:val="single" w:sz="4" w:space="0" w:color="auto"/>
                      <w:right w:val="single" w:sz="4" w:space="0" w:color="auto"/>
                    </w:tcBorders>
                  </w:tcPr>
                  <w:p w14:paraId="3AC12CA2" w14:textId="76B5EBEA" w:rsidR="00842A7B" w:rsidRPr="009436A8" w:rsidRDefault="00842A7B" w:rsidP="00842A7B">
                    <w:pPr>
                      <w:spacing w:after="0" w:line="240" w:lineRule="auto"/>
                      <w:jc w:val="center"/>
                      <w:rPr>
                        <w:rFonts w:ascii="Times New Roman" w:hAnsi="Times New Roman"/>
                      </w:rPr>
                    </w:pPr>
                    <w:r w:rsidRPr="009436A8">
                      <w:rPr>
                        <w:rFonts w:ascii="Times New Roman" w:hAnsi="Times New Roman"/>
                      </w:rPr>
                      <w:t>1</w:t>
                    </w:r>
                  </w:p>
                </w:tc>
                <w:tc>
                  <w:tcPr>
                    <w:tcW w:w="4394" w:type="dxa"/>
                    <w:tcBorders>
                      <w:top w:val="single" w:sz="4" w:space="0" w:color="auto"/>
                      <w:left w:val="single" w:sz="4" w:space="0" w:color="auto"/>
                      <w:bottom w:val="single" w:sz="4" w:space="0" w:color="auto"/>
                      <w:right w:val="single" w:sz="4" w:space="0" w:color="auto"/>
                    </w:tcBorders>
                  </w:tcPr>
                  <w:p w14:paraId="1FDA2622" w14:textId="3C2865DF" w:rsidR="00842A7B" w:rsidRPr="009436A8" w:rsidRDefault="00842A7B" w:rsidP="00842A7B">
                    <w:pPr>
                      <w:spacing w:after="0" w:line="240" w:lineRule="auto"/>
                      <w:jc w:val="both"/>
                      <w:rPr>
                        <w:rFonts w:ascii="Times New Roman" w:hAnsi="Times New Roman"/>
                      </w:rPr>
                    </w:pPr>
                    <w:r w:rsidRPr="009436A8">
                      <w:rPr>
                        <w:rFonts w:ascii="Times New Roman" w:hAnsi="Times New Roman"/>
                        <w:lang w:val="en-US"/>
                      </w:rPr>
                      <w:t>Normal</w:t>
                    </w:r>
                  </w:p>
                </w:tc>
                <w:tc>
                  <w:tcPr>
                    <w:tcW w:w="1843" w:type="dxa"/>
                    <w:tcBorders>
                      <w:top w:val="single" w:sz="4" w:space="0" w:color="auto"/>
                      <w:left w:val="single" w:sz="4" w:space="0" w:color="auto"/>
                      <w:bottom w:val="single" w:sz="4" w:space="0" w:color="auto"/>
                      <w:right w:val="single" w:sz="4" w:space="0" w:color="auto"/>
                    </w:tcBorders>
                  </w:tcPr>
                  <w:p w14:paraId="0EF5B3AE" w14:textId="74D8EB35" w:rsidR="00842A7B" w:rsidRPr="009436A8" w:rsidRDefault="00842A7B" w:rsidP="00842A7B">
                    <w:pPr>
                      <w:spacing w:after="0" w:line="240" w:lineRule="auto"/>
                      <w:jc w:val="center"/>
                      <w:rPr>
                        <w:rFonts w:ascii="Times New Roman" w:hAnsi="Times New Roman"/>
                        <w:lang w:val="en-US"/>
                      </w:rPr>
                    </w:pPr>
                    <w:r w:rsidRPr="009436A8">
                      <w:rPr>
                        <w:rFonts w:ascii="Times New Roman" w:hAnsi="Times New Roman"/>
                        <w:lang w:val="en-US"/>
                      </w:rPr>
                      <w:t>16</w:t>
                    </w:r>
                  </w:p>
                </w:tc>
                <w:tc>
                  <w:tcPr>
                    <w:tcW w:w="2126" w:type="dxa"/>
                    <w:tcBorders>
                      <w:top w:val="single" w:sz="4" w:space="0" w:color="auto"/>
                      <w:left w:val="single" w:sz="4" w:space="0" w:color="auto"/>
                      <w:bottom w:val="single" w:sz="4" w:space="0" w:color="auto"/>
                      <w:right w:val="single" w:sz="4" w:space="0" w:color="auto"/>
                    </w:tcBorders>
                  </w:tcPr>
                  <w:p w14:paraId="02FADF13" w14:textId="40C4503B" w:rsidR="00842A7B" w:rsidRPr="009436A8" w:rsidRDefault="00842A7B" w:rsidP="00842A7B">
                    <w:pPr>
                      <w:spacing w:after="0" w:line="240" w:lineRule="auto"/>
                      <w:jc w:val="center"/>
                      <w:rPr>
                        <w:rFonts w:ascii="Times New Roman" w:hAnsi="Times New Roman"/>
                        <w:lang w:val="en-US"/>
                      </w:rPr>
                    </w:pPr>
                    <w:r w:rsidRPr="009436A8">
                      <w:rPr>
                        <w:rFonts w:ascii="Times New Roman" w:hAnsi="Times New Roman"/>
                        <w:lang w:val="en-US"/>
                      </w:rPr>
                      <w:t>64</w:t>
                    </w:r>
                  </w:p>
                </w:tc>
              </w:tr>
              <w:tr w:rsidR="00BE54BB" w:rsidRPr="009436A8" w14:paraId="59327084" w14:textId="77777777" w:rsidTr="00842A7B">
                <w:trPr>
                  <w:cantSplit/>
                </w:trPr>
                <w:tc>
                  <w:tcPr>
                    <w:tcW w:w="709" w:type="dxa"/>
                    <w:tcBorders>
                      <w:top w:val="single" w:sz="4" w:space="0" w:color="auto"/>
                      <w:left w:val="single" w:sz="4" w:space="0" w:color="auto"/>
                      <w:bottom w:val="single" w:sz="4" w:space="0" w:color="auto"/>
                      <w:right w:val="single" w:sz="4" w:space="0" w:color="auto"/>
                    </w:tcBorders>
                  </w:tcPr>
                  <w:p w14:paraId="2CBAF2B3" w14:textId="4646CA90" w:rsidR="00842A7B" w:rsidRPr="009436A8" w:rsidRDefault="00842A7B" w:rsidP="00842A7B">
                    <w:pPr>
                      <w:spacing w:after="0" w:line="240" w:lineRule="auto"/>
                      <w:jc w:val="center"/>
                      <w:rPr>
                        <w:rFonts w:ascii="Times New Roman" w:hAnsi="Times New Roman"/>
                      </w:rPr>
                    </w:pPr>
                    <w:r w:rsidRPr="009436A8">
                      <w:rPr>
                        <w:rFonts w:ascii="Times New Roman" w:hAnsi="Times New Roman"/>
                      </w:rPr>
                      <w:t>2</w:t>
                    </w:r>
                  </w:p>
                </w:tc>
                <w:tc>
                  <w:tcPr>
                    <w:tcW w:w="4394" w:type="dxa"/>
                    <w:tcBorders>
                      <w:top w:val="single" w:sz="4" w:space="0" w:color="auto"/>
                      <w:left w:val="single" w:sz="4" w:space="0" w:color="auto"/>
                      <w:bottom w:val="single" w:sz="4" w:space="0" w:color="auto"/>
                      <w:right w:val="single" w:sz="4" w:space="0" w:color="auto"/>
                    </w:tcBorders>
                  </w:tcPr>
                  <w:p w14:paraId="1AFD8616" w14:textId="24D5DC11" w:rsidR="00842A7B" w:rsidRPr="009436A8" w:rsidRDefault="00842A7B" w:rsidP="00842A7B">
                    <w:pPr>
                      <w:spacing w:after="0" w:line="240" w:lineRule="auto"/>
                      <w:rPr>
                        <w:rFonts w:ascii="Times New Roman" w:hAnsi="Times New Roman"/>
                      </w:rPr>
                    </w:pPr>
                    <w:proofErr w:type="spellStart"/>
                    <w:r w:rsidRPr="009436A8">
                      <w:rPr>
                        <w:rFonts w:ascii="Times New Roman" w:hAnsi="Times New Roman"/>
                        <w:lang w:val="en-US"/>
                      </w:rPr>
                      <w:t>Terlambat</w:t>
                    </w:r>
                    <w:proofErr w:type="spellEnd"/>
                  </w:p>
                </w:tc>
                <w:tc>
                  <w:tcPr>
                    <w:tcW w:w="1843" w:type="dxa"/>
                    <w:tcBorders>
                      <w:top w:val="single" w:sz="4" w:space="0" w:color="auto"/>
                      <w:left w:val="single" w:sz="4" w:space="0" w:color="auto"/>
                      <w:bottom w:val="single" w:sz="4" w:space="0" w:color="auto"/>
                      <w:right w:val="single" w:sz="4" w:space="0" w:color="auto"/>
                    </w:tcBorders>
                  </w:tcPr>
                  <w:p w14:paraId="0B0DB14B" w14:textId="3B684547" w:rsidR="00842A7B" w:rsidRPr="009436A8" w:rsidRDefault="00842A7B" w:rsidP="00842A7B">
                    <w:pPr>
                      <w:spacing w:after="0" w:line="240" w:lineRule="auto"/>
                      <w:jc w:val="center"/>
                      <w:rPr>
                        <w:rFonts w:ascii="Times New Roman" w:hAnsi="Times New Roman"/>
                        <w:lang w:val="en-US"/>
                      </w:rPr>
                    </w:pPr>
                    <w:r w:rsidRPr="009436A8">
                      <w:rPr>
                        <w:rFonts w:ascii="Times New Roman" w:hAnsi="Times New Roman"/>
                        <w:lang w:val="en-US"/>
                      </w:rPr>
                      <w:t>9</w:t>
                    </w:r>
                  </w:p>
                </w:tc>
                <w:tc>
                  <w:tcPr>
                    <w:tcW w:w="2126" w:type="dxa"/>
                    <w:tcBorders>
                      <w:top w:val="single" w:sz="4" w:space="0" w:color="auto"/>
                      <w:left w:val="single" w:sz="4" w:space="0" w:color="auto"/>
                      <w:bottom w:val="single" w:sz="4" w:space="0" w:color="auto"/>
                      <w:right w:val="single" w:sz="4" w:space="0" w:color="auto"/>
                    </w:tcBorders>
                  </w:tcPr>
                  <w:p w14:paraId="27573FAC" w14:textId="2A368B1D" w:rsidR="00842A7B" w:rsidRPr="009436A8" w:rsidRDefault="00842A7B" w:rsidP="00842A7B">
                    <w:pPr>
                      <w:spacing w:after="0" w:line="240" w:lineRule="auto"/>
                      <w:jc w:val="center"/>
                      <w:rPr>
                        <w:rFonts w:ascii="Times New Roman" w:hAnsi="Times New Roman"/>
                        <w:lang w:val="en-US"/>
                      </w:rPr>
                    </w:pPr>
                    <w:r w:rsidRPr="009436A8">
                      <w:rPr>
                        <w:rFonts w:ascii="Times New Roman" w:hAnsi="Times New Roman"/>
                        <w:lang w:val="en-US"/>
                      </w:rPr>
                      <w:t>36</w:t>
                    </w:r>
                  </w:p>
                </w:tc>
              </w:tr>
              <w:tr w:rsidR="00BE54BB" w:rsidRPr="009436A8" w14:paraId="2194C0D8" w14:textId="77777777" w:rsidTr="00842A7B">
                <w:trPr>
                  <w:cantSplit/>
                </w:trPr>
                <w:tc>
                  <w:tcPr>
                    <w:tcW w:w="5103" w:type="dxa"/>
                    <w:gridSpan w:val="2"/>
                    <w:tcBorders>
                      <w:top w:val="single" w:sz="4" w:space="0" w:color="auto"/>
                      <w:left w:val="single" w:sz="4" w:space="0" w:color="auto"/>
                      <w:bottom w:val="single" w:sz="4" w:space="0" w:color="auto"/>
                      <w:right w:val="single" w:sz="4" w:space="0" w:color="auto"/>
                    </w:tcBorders>
                  </w:tcPr>
                  <w:p w14:paraId="7F135948" w14:textId="0983949B" w:rsidR="00842A7B" w:rsidRPr="009436A8" w:rsidRDefault="00842A7B" w:rsidP="00842A7B">
                    <w:pPr>
                      <w:spacing w:after="0" w:line="240" w:lineRule="auto"/>
                      <w:jc w:val="center"/>
                      <w:rPr>
                        <w:rFonts w:ascii="Times New Roman" w:hAnsi="Times New Roman"/>
                      </w:rPr>
                    </w:pPr>
                    <w:r w:rsidRPr="009436A8">
                      <w:rPr>
                        <w:rFonts w:ascii="Times New Roman" w:hAnsi="Times New Roman"/>
                      </w:rPr>
                      <w:t>Jumlah</w:t>
                    </w:r>
                  </w:p>
                </w:tc>
                <w:tc>
                  <w:tcPr>
                    <w:tcW w:w="1843" w:type="dxa"/>
                    <w:tcBorders>
                      <w:top w:val="single" w:sz="4" w:space="0" w:color="auto"/>
                      <w:left w:val="single" w:sz="4" w:space="0" w:color="auto"/>
                      <w:bottom w:val="single" w:sz="4" w:space="0" w:color="auto"/>
                      <w:right w:val="single" w:sz="4" w:space="0" w:color="auto"/>
                    </w:tcBorders>
                  </w:tcPr>
                  <w:p w14:paraId="24551D7D" w14:textId="17E8B336" w:rsidR="00842A7B" w:rsidRPr="009436A8" w:rsidRDefault="00842A7B" w:rsidP="00842A7B">
                    <w:pPr>
                      <w:spacing w:after="0" w:line="240" w:lineRule="auto"/>
                      <w:jc w:val="center"/>
                      <w:rPr>
                        <w:rFonts w:ascii="Times New Roman" w:hAnsi="Times New Roman"/>
                        <w:lang w:val="en-US"/>
                      </w:rPr>
                    </w:pPr>
                    <w:r w:rsidRPr="009436A8">
                      <w:rPr>
                        <w:rFonts w:asciiTheme="majorBidi" w:hAnsiTheme="majorBidi" w:cstheme="majorBidi"/>
                        <w:lang w:val="en-US"/>
                      </w:rPr>
                      <w:t>25</w:t>
                    </w:r>
                  </w:p>
                </w:tc>
                <w:tc>
                  <w:tcPr>
                    <w:tcW w:w="2126" w:type="dxa"/>
                    <w:tcBorders>
                      <w:top w:val="single" w:sz="4" w:space="0" w:color="auto"/>
                      <w:left w:val="single" w:sz="4" w:space="0" w:color="auto"/>
                      <w:bottom w:val="single" w:sz="4" w:space="0" w:color="auto"/>
                      <w:right w:val="single" w:sz="4" w:space="0" w:color="auto"/>
                    </w:tcBorders>
                  </w:tcPr>
                  <w:p w14:paraId="70590153" w14:textId="552FDB3C" w:rsidR="00842A7B" w:rsidRPr="009436A8" w:rsidRDefault="00842A7B" w:rsidP="00842A7B">
                    <w:pPr>
                      <w:spacing w:after="0" w:line="240" w:lineRule="auto"/>
                      <w:jc w:val="center"/>
                      <w:rPr>
                        <w:rFonts w:ascii="Times New Roman" w:hAnsi="Times New Roman"/>
                        <w:lang w:val="en-US"/>
                      </w:rPr>
                    </w:pPr>
                    <w:r w:rsidRPr="009436A8">
                      <w:rPr>
                        <w:rFonts w:ascii="Times New Roman" w:hAnsi="Times New Roman"/>
                      </w:rPr>
                      <w:t xml:space="preserve">100 </w:t>
                    </w:r>
                  </w:p>
                </w:tc>
              </w:tr>
            </w:tbl>
            <w:p w14:paraId="6A10A6B9" w14:textId="19A1A3A3" w:rsidR="00D36971" w:rsidRPr="00D36971" w:rsidRDefault="00D36971" w:rsidP="00D36971">
              <w:pPr>
                <w:spacing w:after="0" w:line="360" w:lineRule="auto"/>
                <w:jc w:val="both"/>
                <w:rPr>
                  <w:rFonts w:asciiTheme="majorBidi" w:hAnsiTheme="majorBidi" w:cstheme="majorBidi"/>
                  <w:bCs/>
                  <w:sz w:val="20"/>
                  <w:szCs w:val="20"/>
                  <w:lang w:val="en-US"/>
                </w:rPr>
              </w:pPr>
              <w:proofErr w:type="spellStart"/>
              <w:r w:rsidRPr="00D36971">
                <w:rPr>
                  <w:rFonts w:asciiTheme="majorBidi" w:hAnsiTheme="majorBidi" w:cstheme="majorBidi"/>
                  <w:bCs/>
                  <w:sz w:val="20"/>
                  <w:szCs w:val="20"/>
                  <w:lang w:val="en-US"/>
                </w:rPr>
                <w:t>Sumber</w:t>
              </w:r>
              <w:proofErr w:type="spellEnd"/>
              <w:r w:rsidRPr="00D36971">
                <w:rPr>
                  <w:rFonts w:asciiTheme="majorBidi" w:hAnsiTheme="majorBidi" w:cstheme="majorBidi"/>
                  <w:bCs/>
                  <w:sz w:val="20"/>
                  <w:szCs w:val="20"/>
                  <w:lang w:val="en-US"/>
                </w:rPr>
                <w:t>: Data Primer, 2021.</w:t>
              </w:r>
            </w:p>
            <w:p w14:paraId="4B8A2726" w14:textId="21912D85" w:rsidR="00B61971" w:rsidRPr="009436A8" w:rsidRDefault="00B61971" w:rsidP="00265D04">
              <w:pPr>
                <w:spacing w:after="0" w:line="360" w:lineRule="auto"/>
                <w:ind w:firstLine="709"/>
                <w:jc w:val="both"/>
                <w:rPr>
                  <w:rFonts w:asciiTheme="majorBidi" w:hAnsiTheme="majorBidi" w:cstheme="majorBidi"/>
                  <w:bCs/>
                  <w:sz w:val="24"/>
                  <w:szCs w:val="24"/>
                </w:rPr>
              </w:pPr>
              <w:r w:rsidRPr="009436A8">
                <w:rPr>
                  <w:rFonts w:asciiTheme="majorBidi" w:hAnsiTheme="majorBidi" w:cstheme="majorBidi"/>
                  <w:bCs/>
                  <w:sz w:val="24"/>
                  <w:szCs w:val="24"/>
                </w:rPr>
                <w:t xml:space="preserve">Tabel 1 menunjukkan bahwa </w:t>
              </w:r>
              <w:r w:rsidR="006B7FAB" w:rsidRPr="009436A8">
                <w:rPr>
                  <w:rFonts w:asciiTheme="majorBidi" w:hAnsiTheme="majorBidi" w:cstheme="majorBidi"/>
                  <w:bCs/>
                  <w:sz w:val="24"/>
                  <w:szCs w:val="24"/>
                </w:rPr>
                <w:t xml:space="preserve">perkembangan motorik bayi sebelum dilakukan </w:t>
              </w:r>
              <w:r w:rsidR="006B7FAB" w:rsidRPr="009436A8">
                <w:rPr>
                  <w:rFonts w:asciiTheme="majorBidi" w:hAnsiTheme="majorBidi" w:cstheme="majorBidi"/>
                  <w:bCs/>
                  <w:i/>
                  <w:sz w:val="24"/>
                  <w:szCs w:val="24"/>
                </w:rPr>
                <w:t>baby gym</w:t>
              </w:r>
              <w:r w:rsidR="006B7FAB" w:rsidRPr="009436A8">
                <w:rPr>
                  <w:rFonts w:asciiTheme="majorBidi" w:hAnsiTheme="majorBidi" w:cstheme="majorBidi"/>
                  <w:bCs/>
                  <w:sz w:val="24"/>
                  <w:szCs w:val="24"/>
                </w:rPr>
                <w:t xml:space="preserve"> </w:t>
              </w:r>
              <w:r w:rsidRPr="009436A8">
                <w:rPr>
                  <w:rFonts w:asciiTheme="majorBidi" w:hAnsiTheme="majorBidi" w:cstheme="majorBidi"/>
                  <w:bCs/>
                  <w:sz w:val="24"/>
                  <w:szCs w:val="24"/>
                </w:rPr>
                <w:t>sebagian besar mengalami perkembangan moto</w:t>
              </w:r>
              <w:r w:rsidR="006B7FAB" w:rsidRPr="009436A8">
                <w:rPr>
                  <w:rFonts w:asciiTheme="majorBidi" w:hAnsiTheme="majorBidi" w:cstheme="majorBidi"/>
                  <w:bCs/>
                  <w:sz w:val="24"/>
                  <w:szCs w:val="24"/>
                </w:rPr>
                <w:t>rik normal sebanyak 16 bayi</w:t>
              </w:r>
              <w:r w:rsidRPr="009436A8">
                <w:rPr>
                  <w:rFonts w:asciiTheme="majorBidi" w:hAnsiTheme="majorBidi" w:cstheme="majorBidi"/>
                  <w:bCs/>
                  <w:sz w:val="24"/>
                  <w:szCs w:val="24"/>
                </w:rPr>
                <w:t xml:space="preserve"> (</w:t>
              </w:r>
              <w:r w:rsidR="006B7FAB" w:rsidRPr="009436A8">
                <w:rPr>
                  <w:rFonts w:asciiTheme="majorBidi" w:hAnsiTheme="majorBidi" w:cstheme="majorBidi"/>
                  <w:bCs/>
                  <w:sz w:val="24"/>
                  <w:szCs w:val="24"/>
                </w:rPr>
                <w:t>64%) dan 9 bayi (36%) mengalami perkembangan motorik terlambat.</w:t>
              </w:r>
            </w:p>
            <w:p w14:paraId="1D3BE496" w14:textId="078F6DC3" w:rsidR="00D51674" w:rsidRPr="009436A8" w:rsidRDefault="00555158" w:rsidP="00265D04">
              <w:pPr>
                <w:spacing w:after="0" w:line="240" w:lineRule="auto"/>
                <w:ind w:left="851" w:hanging="851"/>
                <w:jc w:val="both"/>
                <w:rPr>
                  <w:rFonts w:ascii="Times New Roman" w:hAnsi="Times New Roman"/>
                  <w:b/>
                  <w:bCs/>
                </w:rPr>
              </w:pPr>
              <w:r w:rsidRPr="009436A8">
                <w:rPr>
                  <w:rFonts w:asciiTheme="majorBidi" w:hAnsiTheme="majorBidi" w:cstheme="majorBidi"/>
                  <w:b/>
                  <w:bCs/>
                </w:rPr>
                <w:t>Tabel 2.</w:t>
              </w:r>
              <w:r w:rsidR="00B61971" w:rsidRPr="009436A8">
                <w:rPr>
                  <w:rFonts w:asciiTheme="majorBidi" w:hAnsiTheme="majorBidi" w:cstheme="majorBidi"/>
                  <w:b/>
                  <w:bCs/>
                </w:rPr>
                <w:t xml:space="preserve"> </w:t>
              </w:r>
              <w:proofErr w:type="spellStart"/>
              <w:proofErr w:type="gramStart"/>
              <w:r w:rsidR="00842A7B" w:rsidRPr="009436A8">
                <w:rPr>
                  <w:rFonts w:asciiTheme="majorBidi" w:hAnsiTheme="majorBidi" w:cstheme="majorBidi"/>
                  <w:b/>
                  <w:bCs/>
                  <w:lang w:val="en-US"/>
                </w:rPr>
                <w:t>Distribusi</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Frekuensi</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perkembangan</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motorik</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setelah</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dilakukan</w:t>
              </w:r>
              <w:proofErr w:type="spellEnd"/>
              <w:r w:rsidR="00842A7B" w:rsidRPr="009436A8">
                <w:rPr>
                  <w:rFonts w:asciiTheme="majorBidi" w:hAnsiTheme="majorBidi" w:cstheme="majorBidi"/>
                  <w:b/>
                  <w:bCs/>
                  <w:lang w:val="en-US"/>
                </w:rPr>
                <w:t xml:space="preserve"> </w:t>
              </w:r>
              <w:r w:rsidR="00842A7B" w:rsidRPr="009436A8">
                <w:rPr>
                  <w:rFonts w:asciiTheme="majorBidi" w:hAnsiTheme="majorBidi" w:cstheme="majorBidi"/>
                  <w:b/>
                  <w:bCs/>
                  <w:i/>
                </w:rPr>
                <w:t>b</w:t>
              </w:r>
              <w:proofErr w:type="spellStart"/>
              <w:r w:rsidR="00842A7B" w:rsidRPr="009436A8">
                <w:rPr>
                  <w:rFonts w:asciiTheme="majorBidi" w:hAnsiTheme="majorBidi" w:cstheme="majorBidi"/>
                  <w:b/>
                  <w:bCs/>
                  <w:i/>
                  <w:lang w:val="en-US"/>
                </w:rPr>
                <w:t>aby</w:t>
              </w:r>
              <w:proofErr w:type="spellEnd"/>
              <w:r w:rsidR="00842A7B" w:rsidRPr="009436A8">
                <w:rPr>
                  <w:rFonts w:asciiTheme="majorBidi" w:hAnsiTheme="majorBidi" w:cstheme="majorBidi"/>
                  <w:b/>
                  <w:bCs/>
                  <w:i/>
                  <w:lang w:val="en-US"/>
                </w:rPr>
                <w:t xml:space="preserve"> </w:t>
              </w:r>
              <w:r w:rsidR="00842A7B" w:rsidRPr="009436A8">
                <w:rPr>
                  <w:rFonts w:asciiTheme="majorBidi" w:hAnsiTheme="majorBidi" w:cstheme="majorBidi"/>
                  <w:b/>
                  <w:bCs/>
                  <w:i/>
                </w:rPr>
                <w:t>g</w:t>
              </w:r>
              <w:proofErr w:type="spellStart"/>
              <w:r w:rsidR="00842A7B" w:rsidRPr="009436A8">
                <w:rPr>
                  <w:rFonts w:asciiTheme="majorBidi" w:hAnsiTheme="majorBidi" w:cstheme="majorBidi"/>
                  <w:b/>
                  <w:bCs/>
                  <w:i/>
                  <w:lang w:val="en-US"/>
                </w:rPr>
                <w:t>ym</w:t>
              </w:r>
              <w:proofErr w:type="spellEnd"/>
              <w:r w:rsidR="00842A7B" w:rsidRPr="009436A8">
                <w:rPr>
                  <w:rFonts w:asciiTheme="majorBidi" w:hAnsiTheme="majorBidi" w:cstheme="majorBidi"/>
                  <w:b/>
                  <w:bCs/>
                  <w:lang w:val="en-US"/>
                </w:rPr>
                <w:t xml:space="preserve"> di </w:t>
              </w:r>
              <w:r w:rsidR="00842A7B" w:rsidRPr="009436A8">
                <w:rPr>
                  <w:rFonts w:asciiTheme="majorBidi" w:hAnsiTheme="majorBidi" w:cstheme="majorBidi"/>
                  <w:b/>
                  <w:bCs/>
                </w:rPr>
                <w:t>Desa Pesantren Kecamatan Tembelang Kabupaten Jombang</w:t>
              </w:r>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pada</w:t>
              </w:r>
              <w:proofErr w:type="spellEnd"/>
              <w:r w:rsidR="00842A7B" w:rsidRPr="009436A8">
                <w:rPr>
                  <w:rFonts w:asciiTheme="majorBidi" w:hAnsiTheme="majorBidi" w:cstheme="majorBidi"/>
                  <w:b/>
                  <w:bCs/>
                  <w:lang w:val="en-US"/>
                </w:rPr>
                <w:t xml:space="preserve"> </w:t>
              </w:r>
              <w:proofErr w:type="spellStart"/>
              <w:r w:rsidR="00842A7B" w:rsidRPr="009436A8">
                <w:rPr>
                  <w:rFonts w:asciiTheme="majorBidi" w:hAnsiTheme="majorBidi" w:cstheme="majorBidi"/>
                  <w:b/>
                  <w:bCs/>
                  <w:lang w:val="en-US"/>
                </w:rPr>
                <w:t>bulan</w:t>
              </w:r>
              <w:proofErr w:type="spellEnd"/>
              <w:r w:rsidR="00842A7B" w:rsidRPr="009436A8">
                <w:rPr>
                  <w:rFonts w:asciiTheme="majorBidi" w:hAnsiTheme="majorBidi" w:cstheme="majorBidi"/>
                  <w:b/>
                  <w:bCs/>
                  <w:lang w:val="en-US"/>
                </w:rPr>
                <w:t xml:space="preserve"> </w:t>
              </w:r>
              <w:r w:rsidR="00842A7B" w:rsidRPr="009436A8">
                <w:rPr>
                  <w:rFonts w:asciiTheme="majorBidi" w:hAnsiTheme="majorBidi" w:cstheme="majorBidi"/>
                  <w:b/>
                  <w:bCs/>
                </w:rPr>
                <w:t>Oktober</w:t>
              </w:r>
              <w:r w:rsidR="00842A7B" w:rsidRPr="009436A8">
                <w:rPr>
                  <w:rFonts w:asciiTheme="majorBidi" w:hAnsiTheme="majorBidi" w:cstheme="majorBidi"/>
                  <w:b/>
                  <w:bCs/>
                  <w:lang w:val="en-US"/>
                </w:rPr>
                <w:t xml:space="preserve"> s/d </w:t>
              </w:r>
              <w:r w:rsidR="00842A7B" w:rsidRPr="009436A8">
                <w:rPr>
                  <w:rFonts w:asciiTheme="majorBidi" w:hAnsiTheme="majorBidi" w:cstheme="majorBidi"/>
                  <w:b/>
                  <w:bCs/>
                </w:rPr>
                <w:t>Desember</w:t>
              </w:r>
              <w:r w:rsidR="00842A7B" w:rsidRPr="009436A8">
                <w:rPr>
                  <w:rFonts w:asciiTheme="majorBidi" w:hAnsiTheme="majorBidi" w:cstheme="majorBidi"/>
                  <w:b/>
                  <w:bCs/>
                  <w:lang w:val="en-US"/>
                </w:rPr>
                <w:t xml:space="preserve"> 20</w:t>
              </w:r>
              <w:r w:rsidR="00842A7B" w:rsidRPr="009436A8">
                <w:rPr>
                  <w:rFonts w:asciiTheme="majorBidi" w:hAnsiTheme="majorBidi" w:cstheme="majorBidi"/>
                  <w:b/>
                  <w:bCs/>
                </w:rPr>
                <w:t>21.</w:t>
              </w:r>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394"/>
                <w:gridCol w:w="1843"/>
                <w:gridCol w:w="2126"/>
              </w:tblGrid>
              <w:tr w:rsidR="00BE54BB" w:rsidRPr="009436A8" w14:paraId="4FCD2C95" w14:textId="77777777" w:rsidTr="002E13C7">
                <w:trPr>
                  <w:cantSplit/>
                </w:trPr>
                <w:tc>
                  <w:tcPr>
                    <w:tcW w:w="709" w:type="dxa"/>
                    <w:tcBorders>
                      <w:top w:val="single" w:sz="4" w:space="0" w:color="auto"/>
                      <w:left w:val="single" w:sz="4" w:space="0" w:color="auto"/>
                      <w:bottom w:val="single" w:sz="4" w:space="0" w:color="auto"/>
                      <w:right w:val="single" w:sz="4" w:space="0" w:color="auto"/>
                    </w:tcBorders>
                    <w:hideMark/>
                  </w:tcPr>
                  <w:p w14:paraId="1DBD0485" w14:textId="644F6716" w:rsidR="00842A7B" w:rsidRPr="009436A8" w:rsidRDefault="00842A7B" w:rsidP="00555158">
                    <w:pPr>
                      <w:spacing w:after="0" w:line="240" w:lineRule="auto"/>
                      <w:jc w:val="center"/>
                      <w:rPr>
                        <w:rFonts w:ascii="Times New Roman" w:hAnsi="Times New Roman"/>
                        <w:b/>
                        <w:bCs/>
                      </w:rPr>
                    </w:pPr>
                    <w:r w:rsidRPr="009436A8">
                      <w:rPr>
                        <w:rFonts w:ascii="Times New Roman" w:hAnsi="Times New Roman"/>
                        <w:b/>
                        <w:bCs/>
                      </w:rPr>
                      <w:t>No</w:t>
                    </w:r>
                  </w:p>
                </w:tc>
                <w:tc>
                  <w:tcPr>
                    <w:tcW w:w="4394" w:type="dxa"/>
                    <w:tcBorders>
                      <w:top w:val="single" w:sz="4" w:space="0" w:color="auto"/>
                      <w:left w:val="single" w:sz="4" w:space="0" w:color="auto"/>
                      <w:bottom w:val="single" w:sz="4" w:space="0" w:color="auto"/>
                      <w:right w:val="single" w:sz="4" w:space="0" w:color="auto"/>
                    </w:tcBorders>
                    <w:hideMark/>
                  </w:tcPr>
                  <w:p w14:paraId="7763145E" w14:textId="12B10D1C" w:rsidR="00842A7B" w:rsidRPr="009436A8" w:rsidRDefault="00842A7B" w:rsidP="00555158">
                    <w:pPr>
                      <w:spacing w:after="0" w:line="240" w:lineRule="auto"/>
                      <w:jc w:val="center"/>
                      <w:rPr>
                        <w:rFonts w:ascii="Times New Roman" w:hAnsi="Times New Roman"/>
                        <w:b/>
                        <w:bCs/>
                      </w:rPr>
                    </w:pPr>
                    <w:proofErr w:type="spellStart"/>
                    <w:r w:rsidRPr="009436A8">
                      <w:rPr>
                        <w:rFonts w:ascii="Times New Roman" w:hAnsi="Times New Roman"/>
                        <w:b/>
                        <w:bCs/>
                        <w:lang w:val="en-US"/>
                      </w:rPr>
                      <w:t>Perkembangan</w:t>
                    </w:r>
                    <w:proofErr w:type="spellEnd"/>
                    <w:r w:rsidRPr="009436A8">
                      <w:rPr>
                        <w:rFonts w:ascii="Times New Roman" w:hAnsi="Times New Roman"/>
                        <w:b/>
                        <w:bCs/>
                        <w:lang w:val="en-US"/>
                      </w:rPr>
                      <w:t xml:space="preserve"> </w:t>
                    </w:r>
                    <w:proofErr w:type="spellStart"/>
                    <w:r w:rsidRPr="009436A8">
                      <w:rPr>
                        <w:rFonts w:ascii="Times New Roman" w:hAnsi="Times New Roman"/>
                        <w:b/>
                        <w:bCs/>
                        <w:lang w:val="en-US"/>
                      </w:rPr>
                      <w:t>Motorik</w:t>
                    </w:r>
                    <w:proofErr w:type="spellEnd"/>
                  </w:p>
                </w:tc>
                <w:tc>
                  <w:tcPr>
                    <w:tcW w:w="1843" w:type="dxa"/>
                    <w:tcBorders>
                      <w:top w:val="single" w:sz="4" w:space="0" w:color="auto"/>
                      <w:left w:val="single" w:sz="4" w:space="0" w:color="auto"/>
                      <w:bottom w:val="single" w:sz="4" w:space="0" w:color="auto"/>
                      <w:right w:val="single" w:sz="4" w:space="0" w:color="auto"/>
                    </w:tcBorders>
                    <w:hideMark/>
                  </w:tcPr>
                  <w:p w14:paraId="2F1140E0" w14:textId="0B80D9D9" w:rsidR="00842A7B" w:rsidRPr="009436A8" w:rsidRDefault="00842A7B" w:rsidP="00555158">
                    <w:pPr>
                      <w:spacing w:after="0" w:line="240" w:lineRule="auto"/>
                      <w:jc w:val="center"/>
                      <w:rPr>
                        <w:rFonts w:ascii="Times New Roman" w:hAnsi="Times New Roman"/>
                        <w:b/>
                        <w:bCs/>
                      </w:rPr>
                    </w:pPr>
                    <w:r w:rsidRPr="009436A8">
                      <w:rPr>
                        <w:rFonts w:ascii="Times New Roman" w:hAnsi="Times New Roman"/>
                        <w:b/>
                        <w:bCs/>
                      </w:rPr>
                      <w:t>Jumlah peserta</w:t>
                    </w:r>
                  </w:p>
                </w:tc>
                <w:tc>
                  <w:tcPr>
                    <w:tcW w:w="2126" w:type="dxa"/>
                    <w:tcBorders>
                      <w:top w:val="single" w:sz="4" w:space="0" w:color="auto"/>
                      <w:left w:val="single" w:sz="4" w:space="0" w:color="auto"/>
                      <w:bottom w:val="single" w:sz="4" w:space="0" w:color="auto"/>
                      <w:right w:val="single" w:sz="4" w:space="0" w:color="auto"/>
                    </w:tcBorders>
                    <w:hideMark/>
                  </w:tcPr>
                  <w:p w14:paraId="43F2AC6A" w14:textId="3FF90416" w:rsidR="00842A7B" w:rsidRPr="009436A8" w:rsidRDefault="00842A7B" w:rsidP="00555158">
                    <w:pPr>
                      <w:spacing w:after="0" w:line="240" w:lineRule="auto"/>
                      <w:jc w:val="center"/>
                      <w:rPr>
                        <w:rFonts w:ascii="Times New Roman" w:hAnsi="Times New Roman"/>
                        <w:b/>
                        <w:bCs/>
                        <w:lang w:val="en-US"/>
                      </w:rPr>
                    </w:pPr>
                    <w:r w:rsidRPr="009436A8">
                      <w:rPr>
                        <w:rFonts w:asciiTheme="majorBidi" w:hAnsiTheme="majorBidi" w:cstheme="majorBidi"/>
                        <w:b/>
                        <w:bCs/>
                        <w:lang w:val="en-US"/>
                      </w:rPr>
                      <w:t>P</w:t>
                    </w:r>
                    <w:r w:rsidRPr="009436A8">
                      <w:rPr>
                        <w:rFonts w:ascii="Times New Roman" w:hAnsi="Times New Roman"/>
                        <w:b/>
                        <w:bCs/>
                      </w:rPr>
                      <w:t>ersentase</w:t>
                    </w:r>
                    <w:r w:rsidRPr="009436A8">
                      <w:rPr>
                        <w:rFonts w:asciiTheme="majorBidi" w:hAnsiTheme="majorBidi" w:cstheme="majorBidi"/>
                        <w:b/>
                        <w:bCs/>
                        <w:lang w:val="en-US"/>
                      </w:rPr>
                      <w:t xml:space="preserve"> (%)</w:t>
                    </w:r>
                  </w:p>
                </w:tc>
              </w:tr>
              <w:tr w:rsidR="00BE54BB" w:rsidRPr="009436A8" w14:paraId="72817316" w14:textId="77777777" w:rsidTr="002E13C7">
                <w:trPr>
                  <w:cantSplit/>
                </w:trPr>
                <w:tc>
                  <w:tcPr>
                    <w:tcW w:w="709" w:type="dxa"/>
                    <w:tcBorders>
                      <w:top w:val="single" w:sz="4" w:space="0" w:color="auto"/>
                      <w:left w:val="single" w:sz="4" w:space="0" w:color="auto"/>
                      <w:bottom w:val="single" w:sz="4" w:space="0" w:color="auto"/>
                      <w:right w:val="single" w:sz="4" w:space="0" w:color="auto"/>
                    </w:tcBorders>
                    <w:hideMark/>
                  </w:tcPr>
                  <w:p w14:paraId="0D343450" w14:textId="1739A8B2" w:rsidR="00555158" w:rsidRPr="009436A8" w:rsidRDefault="00555158" w:rsidP="00555158">
                    <w:pPr>
                      <w:spacing w:after="0" w:line="240" w:lineRule="auto"/>
                      <w:jc w:val="center"/>
                      <w:rPr>
                        <w:rFonts w:ascii="Times New Roman" w:hAnsi="Times New Roman"/>
                      </w:rPr>
                    </w:pPr>
                    <w:r w:rsidRPr="009436A8">
                      <w:rPr>
                        <w:rFonts w:ascii="Times New Roman" w:hAnsi="Times New Roman"/>
                      </w:rPr>
                      <w:t>1</w:t>
                    </w:r>
                  </w:p>
                </w:tc>
                <w:tc>
                  <w:tcPr>
                    <w:tcW w:w="4394" w:type="dxa"/>
                    <w:tcBorders>
                      <w:top w:val="single" w:sz="4" w:space="0" w:color="auto"/>
                      <w:left w:val="single" w:sz="4" w:space="0" w:color="auto"/>
                      <w:bottom w:val="single" w:sz="4" w:space="0" w:color="auto"/>
                      <w:right w:val="single" w:sz="4" w:space="0" w:color="auto"/>
                    </w:tcBorders>
                  </w:tcPr>
                  <w:p w14:paraId="26C78EEC" w14:textId="79739623" w:rsidR="00555158" w:rsidRPr="009436A8" w:rsidRDefault="00555158" w:rsidP="00555158">
                    <w:pPr>
                      <w:spacing w:after="0" w:line="240" w:lineRule="auto"/>
                      <w:jc w:val="both"/>
                      <w:rPr>
                        <w:rFonts w:ascii="Times New Roman" w:hAnsi="Times New Roman"/>
                      </w:rPr>
                    </w:pPr>
                    <w:r w:rsidRPr="009436A8">
                      <w:rPr>
                        <w:rFonts w:ascii="Times New Roman" w:hAnsi="Times New Roman"/>
                        <w:lang w:val="en-US"/>
                      </w:rPr>
                      <w:t>Normal</w:t>
                    </w:r>
                  </w:p>
                </w:tc>
                <w:tc>
                  <w:tcPr>
                    <w:tcW w:w="1843" w:type="dxa"/>
                    <w:tcBorders>
                      <w:top w:val="single" w:sz="4" w:space="0" w:color="auto"/>
                      <w:left w:val="single" w:sz="4" w:space="0" w:color="auto"/>
                      <w:bottom w:val="single" w:sz="4" w:space="0" w:color="auto"/>
                      <w:right w:val="single" w:sz="4" w:space="0" w:color="auto"/>
                    </w:tcBorders>
                    <w:hideMark/>
                  </w:tcPr>
                  <w:p w14:paraId="50C2AD81" w14:textId="42FEC40C" w:rsidR="00555158" w:rsidRPr="009436A8" w:rsidRDefault="00555158" w:rsidP="00555158">
                    <w:pPr>
                      <w:spacing w:after="0" w:line="240" w:lineRule="auto"/>
                      <w:jc w:val="center"/>
                      <w:rPr>
                        <w:rFonts w:ascii="Times New Roman" w:hAnsi="Times New Roman"/>
                        <w:lang w:val="en-US"/>
                      </w:rPr>
                    </w:pPr>
                    <w:r w:rsidRPr="009436A8">
                      <w:rPr>
                        <w:rFonts w:ascii="Times New Roman" w:hAnsi="Times New Roman"/>
                        <w:lang w:val="en-US"/>
                      </w:rPr>
                      <w:t>21</w:t>
                    </w:r>
                  </w:p>
                </w:tc>
                <w:tc>
                  <w:tcPr>
                    <w:tcW w:w="2126" w:type="dxa"/>
                    <w:tcBorders>
                      <w:top w:val="single" w:sz="4" w:space="0" w:color="auto"/>
                      <w:left w:val="single" w:sz="4" w:space="0" w:color="auto"/>
                      <w:bottom w:val="single" w:sz="4" w:space="0" w:color="auto"/>
                      <w:right w:val="single" w:sz="4" w:space="0" w:color="auto"/>
                    </w:tcBorders>
                    <w:hideMark/>
                  </w:tcPr>
                  <w:p w14:paraId="5787096D" w14:textId="08B848D9" w:rsidR="00555158" w:rsidRPr="009436A8" w:rsidRDefault="00555158" w:rsidP="00555158">
                    <w:pPr>
                      <w:spacing w:after="0" w:line="240" w:lineRule="auto"/>
                      <w:jc w:val="center"/>
                      <w:rPr>
                        <w:rFonts w:ascii="Times New Roman" w:hAnsi="Times New Roman"/>
                        <w:lang w:val="en-US"/>
                      </w:rPr>
                    </w:pPr>
                    <w:r w:rsidRPr="009436A8">
                      <w:rPr>
                        <w:rFonts w:ascii="Times New Roman" w:hAnsi="Times New Roman"/>
                        <w:lang w:val="en-US"/>
                      </w:rPr>
                      <w:t>84</w:t>
                    </w:r>
                  </w:p>
                </w:tc>
              </w:tr>
              <w:tr w:rsidR="00BE54BB" w:rsidRPr="009436A8" w14:paraId="5BECB644" w14:textId="77777777" w:rsidTr="002E13C7">
                <w:trPr>
                  <w:cantSplit/>
                </w:trPr>
                <w:tc>
                  <w:tcPr>
                    <w:tcW w:w="709" w:type="dxa"/>
                    <w:tcBorders>
                      <w:top w:val="single" w:sz="4" w:space="0" w:color="auto"/>
                      <w:left w:val="single" w:sz="4" w:space="0" w:color="auto"/>
                      <w:bottom w:val="single" w:sz="4" w:space="0" w:color="auto"/>
                      <w:right w:val="single" w:sz="4" w:space="0" w:color="auto"/>
                    </w:tcBorders>
                    <w:hideMark/>
                  </w:tcPr>
                  <w:p w14:paraId="6B2900AF" w14:textId="51B3C595" w:rsidR="00555158" w:rsidRPr="009436A8" w:rsidRDefault="00555158" w:rsidP="00555158">
                    <w:pPr>
                      <w:spacing w:after="0" w:line="240" w:lineRule="auto"/>
                      <w:jc w:val="center"/>
                      <w:rPr>
                        <w:rFonts w:ascii="Times New Roman" w:hAnsi="Times New Roman"/>
                      </w:rPr>
                    </w:pPr>
                    <w:r w:rsidRPr="009436A8">
                      <w:rPr>
                        <w:rFonts w:ascii="Times New Roman" w:hAnsi="Times New Roman"/>
                      </w:rPr>
                      <w:t>2</w:t>
                    </w:r>
                  </w:p>
                </w:tc>
                <w:tc>
                  <w:tcPr>
                    <w:tcW w:w="4394" w:type="dxa"/>
                    <w:tcBorders>
                      <w:top w:val="single" w:sz="4" w:space="0" w:color="auto"/>
                      <w:left w:val="single" w:sz="4" w:space="0" w:color="auto"/>
                      <w:bottom w:val="single" w:sz="4" w:space="0" w:color="auto"/>
                      <w:right w:val="single" w:sz="4" w:space="0" w:color="auto"/>
                    </w:tcBorders>
                  </w:tcPr>
                  <w:p w14:paraId="1F0C36C8" w14:textId="09C51BB1" w:rsidR="00555158" w:rsidRPr="009436A8" w:rsidRDefault="00555158" w:rsidP="00555158">
                    <w:pPr>
                      <w:spacing w:after="0" w:line="240" w:lineRule="auto"/>
                      <w:rPr>
                        <w:rFonts w:ascii="Times New Roman" w:hAnsi="Times New Roman"/>
                      </w:rPr>
                    </w:pPr>
                    <w:proofErr w:type="spellStart"/>
                    <w:r w:rsidRPr="009436A8">
                      <w:rPr>
                        <w:rFonts w:ascii="Times New Roman" w:hAnsi="Times New Roman"/>
                        <w:lang w:val="en-US"/>
                      </w:rPr>
                      <w:t>Terlambat</w:t>
                    </w:r>
                    <w:proofErr w:type="spellEnd"/>
                  </w:p>
                </w:tc>
                <w:tc>
                  <w:tcPr>
                    <w:tcW w:w="1843" w:type="dxa"/>
                    <w:tcBorders>
                      <w:top w:val="single" w:sz="4" w:space="0" w:color="auto"/>
                      <w:left w:val="single" w:sz="4" w:space="0" w:color="auto"/>
                      <w:bottom w:val="single" w:sz="4" w:space="0" w:color="auto"/>
                      <w:right w:val="single" w:sz="4" w:space="0" w:color="auto"/>
                    </w:tcBorders>
                    <w:hideMark/>
                  </w:tcPr>
                  <w:p w14:paraId="329E5E37" w14:textId="203B4FD9" w:rsidR="00555158" w:rsidRPr="009436A8" w:rsidRDefault="00555158" w:rsidP="00555158">
                    <w:pPr>
                      <w:spacing w:after="0" w:line="240" w:lineRule="auto"/>
                      <w:jc w:val="center"/>
                      <w:rPr>
                        <w:rFonts w:ascii="Times New Roman" w:hAnsi="Times New Roman"/>
                        <w:lang w:val="en-US"/>
                      </w:rPr>
                    </w:pPr>
                    <w:r w:rsidRPr="009436A8">
                      <w:rPr>
                        <w:rFonts w:ascii="Times New Roman" w:hAnsi="Times New Roman"/>
                        <w:lang w:val="en-US"/>
                      </w:rPr>
                      <w:t>4</w:t>
                    </w:r>
                  </w:p>
                </w:tc>
                <w:tc>
                  <w:tcPr>
                    <w:tcW w:w="2126" w:type="dxa"/>
                    <w:tcBorders>
                      <w:top w:val="single" w:sz="4" w:space="0" w:color="auto"/>
                      <w:left w:val="single" w:sz="4" w:space="0" w:color="auto"/>
                      <w:bottom w:val="single" w:sz="4" w:space="0" w:color="auto"/>
                      <w:right w:val="single" w:sz="4" w:space="0" w:color="auto"/>
                    </w:tcBorders>
                    <w:hideMark/>
                  </w:tcPr>
                  <w:p w14:paraId="0091295E" w14:textId="3AF07968" w:rsidR="00555158" w:rsidRPr="009436A8" w:rsidRDefault="00555158" w:rsidP="00555158">
                    <w:pPr>
                      <w:spacing w:after="0" w:line="240" w:lineRule="auto"/>
                      <w:jc w:val="center"/>
                      <w:rPr>
                        <w:rFonts w:ascii="Times New Roman" w:hAnsi="Times New Roman"/>
                        <w:lang w:val="en-US"/>
                      </w:rPr>
                    </w:pPr>
                    <w:r w:rsidRPr="009436A8">
                      <w:rPr>
                        <w:rFonts w:ascii="Times New Roman" w:hAnsi="Times New Roman"/>
                        <w:lang w:val="en-US"/>
                      </w:rPr>
                      <w:t>16</w:t>
                    </w:r>
                  </w:p>
                </w:tc>
              </w:tr>
              <w:tr w:rsidR="00BE54BB" w:rsidRPr="009436A8" w14:paraId="16FC583C" w14:textId="77777777" w:rsidTr="002E13C7">
                <w:trPr>
                  <w:cantSplit/>
                </w:trPr>
                <w:tc>
                  <w:tcPr>
                    <w:tcW w:w="5103" w:type="dxa"/>
                    <w:gridSpan w:val="2"/>
                    <w:tcBorders>
                      <w:top w:val="single" w:sz="4" w:space="0" w:color="auto"/>
                      <w:left w:val="single" w:sz="4" w:space="0" w:color="auto"/>
                      <w:bottom w:val="single" w:sz="4" w:space="0" w:color="auto"/>
                      <w:right w:val="single" w:sz="4" w:space="0" w:color="auto"/>
                    </w:tcBorders>
                    <w:hideMark/>
                  </w:tcPr>
                  <w:p w14:paraId="2319349C" w14:textId="4090620B" w:rsidR="00555158" w:rsidRPr="009436A8" w:rsidRDefault="00555158" w:rsidP="00555158">
                    <w:pPr>
                      <w:spacing w:after="0" w:line="240" w:lineRule="auto"/>
                      <w:jc w:val="center"/>
                      <w:rPr>
                        <w:rFonts w:ascii="Times New Roman" w:hAnsi="Times New Roman"/>
                      </w:rPr>
                    </w:pPr>
                    <w:r w:rsidRPr="009436A8">
                      <w:rPr>
                        <w:rFonts w:ascii="Times New Roman" w:hAnsi="Times New Roman"/>
                      </w:rPr>
                      <w:t>Jumlah</w:t>
                    </w:r>
                  </w:p>
                </w:tc>
                <w:tc>
                  <w:tcPr>
                    <w:tcW w:w="1843" w:type="dxa"/>
                    <w:tcBorders>
                      <w:top w:val="single" w:sz="4" w:space="0" w:color="auto"/>
                      <w:left w:val="single" w:sz="4" w:space="0" w:color="auto"/>
                      <w:bottom w:val="single" w:sz="4" w:space="0" w:color="auto"/>
                      <w:right w:val="single" w:sz="4" w:space="0" w:color="auto"/>
                    </w:tcBorders>
                    <w:hideMark/>
                  </w:tcPr>
                  <w:p w14:paraId="190404D0" w14:textId="7C640B09" w:rsidR="00555158" w:rsidRPr="009436A8" w:rsidRDefault="00555158" w:rsidP="00555158">
                    <w:pPr>
                      <w:spacing w:after="0" w:line="240" w:lineRule="auto"/>
                      <w:jc w:val="center"/>
                      <w:rPr>
                        <w:rFonts w:ascii="Times New Roman" w:hAnsi="Times New Roman"/>
                        <w:lang w:val="en-US"/>
                      </w:rPr>
                    </w:pPr>
                    <w:r w:rsidRPr="009436A8">
                      <w:rPr>
                        <w:rFonts w:asciiTheme="majorBidi" w:hAnsiTheme="majorBidi" w:cstheme="majorBidi"/>
                        <w:lang w:val="en-US"/>
                      </w:rPr>
                      <w:t>25</w:t>
                    </w:r>
                  </w:p>
                </w:tc>
                <w:tc>
                  <w:tcPr>
                    <w:tcW w:w="2126" w:type="dxa"/>
                    <w:tcBorders>
                      <w:top w:val="single" w:sz="4" w:space="0" w:color="auto"/>
                      <w:left w:val="single" w:sz="4" w:space="0" w:color="auto"/>
                      <w:bottom w:val="single" w:sz="4" w:space="0" w:color="auto"/>
                      <w:right w:val="single" w:sz="4" w:space="0" w:color="auto"/>
                    </w:tcBorders>
                    <w:hideMark/>
                  </w:tcPr>
                  <w:p w14:paraId="4A39659F" w14:textId="4917CFA8" w:rsidR="00555158" w:rsidRPr="009436A8" w:rsidRDefault="00555158" w:rsidP="00555158">
                    <w:pPr>
                      <w:spacing w:after="0" w:line="240" w:lineRule="auto"/>
                      <w:jc w:val="center"/>
                      <w:rPr>
                        <w:rFonts w:ascii="Times New Roman" w:hAnsi="Times New Roman"/>
                        <w:lang w:val="en-US"/>
                      </w:rPr>
                    </w:pPr>
                    <w:r w:rsidRPr="009436A8">
                      <w:rPr>
                        <w:rFonts w:ascii="Times New Roman" w:hAnsi="Times New Roman"/>
                      </w:rPr>
                      <w:t xml:space="preserve">100 </w:t>
                    </w:r>
                  </w:p>
                </w:tc>
              </w:tr>
            </w:tbl>
            <w:p w14:paraId="45F65401" w14:textId="6587F0EA" w:rsidR="00D36971" w:rsidRPr="00D36971" w:rsidRDefault="00D36971" w:rsidP="00D36971">
              <w:pPr>
                <w:spacing w:after="0" w:line="360" w:lineRule="auto"/>
                <w:jc w:val="both"/>
                <w:rPr>
                  <w:rFonts w:asciiTheme="majorBidi" w:hAnsiTheme="majorBidi" w:cstheme="majorBidi"/>
                  <w:bCs/>
                  <w:sz w:val="20"/>
                  <w:szCs w:val="20"/>
                  <w:lang w:val="en-US"/>
                </w:rPr>
              </w:pPr>
              <w:proofErr w:type="spellStart"/>
              <w:r w:rsidRPr="00D36971">
                <w:rPr>
                  <w:rFonts w:asciiTheme="majorBidi" w:hAnsiTheme="majorBidi" w:cstheme="majorBidi"/>
                  <w:bCs/>
                  <w:sz w:val="20"/>
                  <w:szCs w:val="20"/>
                  <w:lang w:val="en-US"/>
                </w:rPr>
                <w:t>Sumber</w:t>
              </w:r>
              <w:proofErr w:type="spellEnd"/>
              <w:r w:rsidRPr="00D36971">
                <w:rPr>
                  <w:rFonts w:asciiTheme="majorBidi" w:hAnsiTheme="majorBidi" w:cstheme="majorBidi"/>
                  <w:bCs/>
                  <w:sz w:val="20"/>
                  <w:szCs w:val="20"/>
                  <w:lang w:val="en-US"/>
                </w:rPr>
                <w:t>: Data Primer, 2021.</w:t>
              </w:r>
            </w:p>
            <w:p w14:paraId="28AFAD6E" w14:textId="614285C9" w:rsidR="00265D04" w:rsidRPr="009436A8" w:rsidRDefault="006B7FAB" w:rsidP="00265D04">
              <w:pPr>
                <w:pStyle w:val="ListParagraph"/>
                <w:spacing w:after="0" w:line="360" w:lineRule="auto"/>
                <w:ind w:left="0" w:firstLine="709"/>
                <w:jc w:val="both"/>
                <w:rPr>
                  <w:rFonts w:asciiTheme="majorBidi" w:hAnsiTheme="majorBidi" w:cstheme="majorBidi"/>
                  <w:sz w:val="24"/>
                  <w:szCs w:val="24"/>
                </w:rPr>
              </w:pPr>
              <w:r w:rsidRPr="009436A8">
                <w:rPr>
                  <w:rFonts w:asciiTheme="majorBidi" w:hAnsiTheme="majorBidi" w:cstheme="majorBidi"/>
                  <w:sz w:val="24"/>
                  <w:szCs w:val="24"/>
                </w:rPr>
                <w:t xml:space="preserve">Tabel 2 menunjukkan bahwa perkembangan motorik </w:t>
              </w:r>
              <w:r w:rsidR="00265D04" w:rsidRPr="009436A8">
                <w:rPr>
                  <w:rFonts w:asciiTheme="majorBidi" w:hAnsiTheme="majorBidi" w:cstheme="majorBidi"/>
                  <w:sz w:val="24"/>
                  <w:szCs w:val="24"/>
                </w:rPr>
                <w:t>bayi setelah dilakukan baby gym hampir seluruhnya mengalami perkembangan motorik normal sebanyak 21 bayi (84%) dan 4 bayi (16%) mengalami perkembangan motorik terlambat.</w:t>
              </w:r>
            </w:p>
            <w:p w14:paraId="7E8CCA3D" w14:textId="1FF794D8" w:rsidR="00555158" w:rsidRPr="009436A8" w:rsidRDefault="00555158" w:rsidP="00265D04">
              <w:pPr>
                <w:pStyle w:val="ListParagraph"/>
                <w:spacing w:after="0" w:line="360" w:lineRule="auto"/>
                <w:ind w:left="0" w:firstLine="709"/>
                <w:jc w:val="both"/>
                <w:rPr>
                  <w:rFonts w:asciiTheme="majorBidi" w:hAnsiTheme="majorBidi" w:cstheme="majorBidi"/>
                  <w:sz w:val="24"/>
                  <w:szCs w:val="24"/>
                </w:rPr>
              </w:pPr>
              <w:r w:rsidRPr="009436A8">
                <w:rPr>
                  <w:rFonts w:asciiTheme="majorBidi" w:hAnsiTheme="majorBidi" w:cstheme="majorBidi"/>
                  <w:sz w:val="24"/>
                  <w:szCs w:val="24"/>
                </w:rPr>
                <w:t xml:space="preserve">Dari hasil survey sebelum kegiatan pengabdian masyarakat didapatkan perkembangan motorik bayi </w:t>
              </w:r>
              <w:r w:rsidR="00B66A37" w:rsidRPr="009436A8">
                <w:rPr>
                  <w:rFonts w:asciiTheme="majorBidi" w:hAnsiTheme="majorBidi" w:cstheme="majorBidi"/>
                  <w:sz w:val="24"/>
                  <w:szCs w:val="24"/>
                </w:rPr>
                <w:t>usia 3-12</w:t>
              </w:r>
              <w:r w:rsidRPr="009436A8">
                <w:rPr>
                  <w:rFonts w:asciiTheme="majorBidi" w:hAnsiTheme="majorBidi" w:cstheme="majorBidi"/>
                  <w:sz w:val="24"/>
                  <w:szCs w:val="24"/>
                </w:rPr>
                <w:t xml:space="preserve"> bulan sebelum dilakukan </w:t>
              </w:r>
              <w:r w:rsidRPr="009436A8">
                <w:rPr>
                  <w:rFonts w:asciiTheme="majorBidi" w:hAnsiTheme="majorBidi" w:cstheme="majorBidi"/>
                  <w:i/>
                  <w:sz w:val="24"/>
                  <w:szCs w:val="24"/>
                </w:rPr>
                <w:t>baby g</w:t>
              </w:r>
              <w:r w:rsidRPr="009436A8">
                <w:rPr>
                  <w:rFonts w:asciiTheme="majorBidi" w:hAnsiTheme="majorBidi" w:cstheme="majorBidi"/>
                  <w:sz w:val="24"/>
                  <w:szCs w:val="24"/>
                </w:rPr>
                <w:t>y</w:t>
              </w:r>
              <w:r w:rsidRPr="009436A8">
                <w:rPr>
                  <w:rFonts w:asciiTheme="majorBidi" w:hAnsiTheme="majorBidi" w:cstheme="majorBidi"/>
                  <w:i/>
                  <w:sz w:val="24"/>
                  <w:szCs w:val="24"/>
                </w:rPr>
                <w:t>m</w:t>
              </w:r>
              <w:r w:rsidRPr="009436A8">
                <w:rPr>
                  <w:rFonts w:asciiTheme="majorBidi" w:hAnsiTheme="majorBidi" w:cstheme="majorBidi"/>
                  <w:sz w:val="24"/>
                  <w:szCs w:val="24"/>
                </w:rPr>
                <w:t xml:space="preserve"> adalah 16 bayi (64%) memiliki perkembangan motorik normal, sedangkan 9 bayi (36%) mengalami perkembangan motorik terlambat. Dari data t</w:t>
              </w:r>
              <w:r w:rsidR="006B7FAB" w:rsidRPr="009436A8">
                <w:rPr>
                  <w:rFonts w:asciiTheme="majorBidi" w:hAnsiTheme="majorBidi" w:cstheme="majorBidi"/>
                  <w:sz w:val="24"/>
                  <w:szCs w:val="24"/>
                </w:rPr>
                <w:t>ersebut dapat disimpulkan bahwa</w:t>
              </w:r>
              <w:r w:rsidR="00313ED1" w:rsidRPr="009436A8">
                <w:rPr>
                  <w:rFonts w:asciiTheme="majorBidi" w:hAnsiTheme="majorBidi" w:cstheme="majorBidi"/>
                  <w:sz w:val="24"/>
                  <w:szCs w:val="24"/>
                </w:rPr>
                <w:t xml:space="preserve"> tingginya angka kejadian bayi yang </w:t>
              </w:r>
              <w:r w:rsidRPr="009436A8">
                <w:rPr>
                  <w:rFonts w:asciiTheme="majorBidi" w:hAnsiTheme="majorBidi" w:cstheme="majorBidi"/>
                  <w:sz w:val="24"/>
                  <w:szCs w:val="24"/>
                </w:rPr>
                <w:t xml:space="preserve">mengalami perkembangan motorik </w:t>
              </w:r>
              <w:r w:rsidR="00313ED1" w:rsidRPr="009436A8">
                <w:rPr>
                  <w:rFonts w:asciiTheme="majorBidi" w:hAnsiTheme="majorBidi" w:cstheme="majorBidi"/>
                  <w:sz w:val="24"/>
                  <w:szCs w:val="24"/>
                </w:rPr>
                <w:t xml:space="preserve">terlambat </w:t>
              </w:r>
              <w:r w:rsidRPr="009436A8">
                <w:rPr>
                  <w:rFonts w:asciiTheme="majorBidi" w:hAnsiTheme="majorBidi" w:cstheme="majorBidi"/>
                  <w:sz w:val="24"/>
                  <w:szCs w:val="24"/>
                </w:rPr>
                <w:t xml:space="preserve">sebelum dilakukan </w:t>
              </w:r>
              <w:r w:rsidRPr="009436A8">
                <w:rPr>
                  <w:rFonts w:asciiTheme="majorBidi" w:hAnsiTheme="majorBidi" w:cstheme="majorBidi"/>
                  <w:i/>
                  <w:sz w:val="24"/>
                  <w:szCs w:val="24"/>
                </w:rPr>
                <w:t>baby gym</w:t>
              </w:r>
              <w:r w:rsidR="00313ED1" w:rsidRPr="009436A8">
                <w:rPr>
                  <w:rFonts w:asciiTheme="majorBidi" w:hAnsiTheme="majorBidi" w:cstheme="majorBidi"/>
                  <w:sz w:val="24"/>
                  <w:szCs w:val="24"/>
                </w:rPr>
                <w:t xml:space="preserve">. Dari hasil wawancara dan observasi kepada orangtua didapatkan hasil bahwa dari 9 bayi yang mengalami keterlambatan perkembangan 2 diantaranya berasal dari keluarga yang kurang mampu sehingga orangtua tidak dapat memberikan gizi yang cukup kepada bayinya sehingga </w:t>
              </w:r>
              <w:r w:rsidR="00313ED1" w:rsidRPr="009436A8">
                <w:rPr>
                  <w:rFonts w:asciiTheme="majorBidi" w:hAnsiTheme="majorBidi" w:cstheme="majorBidi"/>
                  <w:sz w:val="24"/>
                  <w:szCs w:val="24"/>
                </w:rPr>
                <w:lastRenderedPageBreak/>
                <w:t>berat badan bay</w:t>
              </w:r>
              <w:r w:rsidR="008C6BEA" w:rsidRPr="009436A8">
                <w:rPr>
                  <w:rFonts w:asciiTheme="majorBidi" w:hAnsiTheme="majorBidi" w:cstheme="majorBidi"/>
                  <w:sz w:val="24"/>
                  <w:szCs w:val="24"/>
                </w:rPr>
                <w:t>inya juga barada dibawah normal dan 7 bayi yang lain mengalami keterlambatan karena kurangnya stimulasi dari orangtua dan pengasuhnya.</w:t>
              </w:r>
            </w:p>
            <w:p w14:paraId="55B3BA0A" w14:textId="00F29777" w:rsidR="008C6BEA" w:rsidRPr="009436A8" w:rsidRDefault="002D08BC" w:rsidP="002D08BC">
              <w:pPr>
                <w:pStyle w:val="ListParagraph"/>
                <w:spacing w:after="0" w:line="360" w:lineRule="auto"/>
                <w:ind w:left="0" w:firstLine="709"/>
                <w:jc w:val="both"/>
                <w:rPr>
                  <w:rFonts w:ascii="Times New Roman" w:hAnsi="Times New Roman"/>
                  <w:sz w:val="24"/>
                  <w:szCs w:val="24"/>
                </w:rPr>
              </w:pPr>
              <w:r w:rsidRPr="009436A8">
                <w:rPr>
                  <w:rFonts w:ascii="Times New Roman" w:hAnsi="Times New Roman"/>
                  <w:sz w:val="24"/>
                  <w:szCs w:val="24"/>
                </w:rPr>
                <w:t>Perkembangan motorik pada bayi sangat penting untuk diketahui orang tua agar menghindari keterlambatan sensor motorik pada bayi. Hal yang perlu di ingat orang tua bahwa keterlambatan pada perkembangan motorik dapat disebabkan karena kurangnya stimulasi. Sangat disarankan pada orangtua untuk melakukan stimulasi sesuai dengan usia bayi sehingga menunjang perkembangan motorik yang optimal. Orangtua tidak perlu khawatir pada dasarnya anak memiliki kemampuan yang berbeda, meskipun demikian kenali pula rentan waktu normal dan abnormal perkembangan motorik pada bayi.</w:t>
              </w:r>
              <w:r w:rsidR="00630E73" w:rsidRPr="009436A8">
                <w:rPr>
                  <w:rFonts w:ascii="Times New Roman" w:hAnsi="Times New Roman"/>
                  <w:sz w:val="24"/>
                  <w:szCs w:val="24"/>
                </w:rPr>
                <w:t xml:space="preserve"> </w:t>
              </w:r>
              <w:r w:rsidR="008C6BEA" w:rsidRPr="009436A8">
                <w:rPr>
                  <w:rFonts w:ascii="Times New Roman" w:hAnsi="Times New Roman"/>
                  <w:sz w:val="24"/>
                  <w:szCs w:val="24"/>
                </w:rPr>
                <w:t xml:space="preserve">Setiap anak memiliki perbedaan dalam </w:t>
              </w:r>
              <w:r w:rsidR="00946A30" w:rsidRPr="009436A8">
                <w:fldChar w:fldCharType="begin"/>
              </w:r>
              <w:r w:rsidR="00946A30" w:rsidRPr="009436A8">
                <w:instrText xml:space="preserve"> HYPERLINK "http://bidanku.com/perkembangan-motorik-anak" </w:instrText>
              </w:r>
              <w:r w:rsidR="00946A30" w:rsidRPr="009436A8">
                <w:fldChar w:fldCharType="separate"/>
              </w:r>
              <w:r w:rsidR="008C6BEA" w:rsidRPr="009436A8">
                <w:rPr>
                  <w:rStyle w:val="Hyperlink"/>
                  <w:rFonts w:ascii="Times New Roman" w:hAnsi="Times New Roman"/>
                  <w:color w:val="auto"/>
                  <w:sz w:val="24"/>
                  <w:szCs w:val="24"/>
                  <w:u w:val="none"/>
                </w:rPr>
                <w:t>perkembangan motorik</w:t>
              </w:r>
              <w:r w:rsidR="00946A30" w:rsidRPr="009436A8">
                <w:rPr>
                  <w:rStyle w:val="Hyperlink"/>
                  <w:rFonts w:ascii="Times New Roman" w:hAnsi="Times New Roman"/>
                  <w:color w:val="auto"/>
                  <w:sz w:val="24"/>
                  <w:szCs w:val="24"/>
                  <w:u w:val="none"/>
                </w:rPr>
                <w:fldChar w:fldCharType="end"/>
              </w:r>
              <w:r w:rsidR="008C6BEA" w:rsidRPr="009436A8">
                <w:rPr>
                  <w:rFonts w:ascii="Times New Roman" w:hAnsi="Times New Roman"/>
                  <w:sz w:val="24"/>
                  <w:szCs w:val="24"/>
                </w:rPr>
                <w:t xml:space="preserve">. Perbedaan anak dalam perkembangan motorik salah satu yang paling menonjol adalah usia bayi. Usia bayi yang mengalami perkembangan motorik akan berbeda-beda, ini merupakan hal yang wajar. Perkembangan motorik yang berbeda-beda dipengaruhi oleh beberapa faktor diantaranya adalah faktor stimulasi pada bayi. Ketika orangtua memberikan stimulasi yang sesuai dengan usia bayi maka akan membuat </w:t>
              </w:r>
              <w:r w:rsidR="00946A30" w:rsidRPr="009436A8">
                <w:fldChar w:fldCharType="begin"/>
              </w:r>
              <w:r w:rsidR="00946A30" w:rsidRPr="009436A8">
                <w:instrText xml:space="preserve"> HYPERLINK "http://bidanku.com/dunia-balita/perkembangan-bayi/" </w:instrText>
              </w:r>
              <w:r w:rsidR="00946A30" w:rsidRPr="009436A8">
                <w:fldChar w:fldCharType="separate"/>
              </w:r>
              <w:r w:rsidR="008C6BEA" w:rsidRPr="009436A8">
                <w:rPr>
                  <w:rStyle w:val="Hyperlink"/>
                  <w:rFonts w:ascii="Times New Roman" w:hAnsi="Times New Roman"/>
                  <w:color w:val="auto"/>
                  <w:sz w:val="24"/>
                  <w:szCs w:val="24"/>
                  <w:u w:val="none"/>
                </w:rPr>
                <w:t>perkembangan bayi</w:t>
              </w:r>
              <w:r w:rsidR="00946A30" w:rsidRPr="009436A8">
                <w:rPr>
                  <w:rStyle w:val="Hyperlink"/>
                  <w:rFonts w:ascii="Times New Roman" w:hAnsi="Times New Roman"/>
                  <w:color w:val="auto"/>
                  <w:sz w:val="24"/>
                  <w:szCs w:val="24"/>
                  <w:u w:val="none"/>
                </w:rPr>
                <w:fldChar w:fldCharType="end"/>
              </w:r>
              <w:r w:rsidR="008C6BEA" w:rsidRPr="009436A8">
                <w:rPr>
                  <w:rFonts w:ascii="Times New Roman" w:hAnsi="Times New Roman"/>
                  <w:sz w:val="24"/>
                  <w:szCs w:val="24"/>
                </w:rPr>
                <w:t xml:space="preserve"> optimal sesuai dengan usia bayi. Dalam perkembangan motorik pada anak dibagi menjadi dua bagian yaitu perkembangan motorik kasar dan perkembangan motorik halus. Kedua perkembangan motorik tersebut sangat penting untuk menunjang tumbuh kembang bayi.</w:t>
              </w:r>
              <w:r w:rsidR="001E1F3D" w:rsidRPr="009436A8">
                <w:rPr>
                  <w:color w:val="000000" w:themeColor="text1"/>
                  <w:vertAlign w:val="superscript"/>
                  <w:lang w:eastAsia="id-ID"/>
                </w:rPr>
                <w:t xml:space="preserve"> </w:t>
              </w:r>
              <w:r w:rsidR="00630E73" w:rsidRPr="009436A8">
                <w:rPr>
                  <w:rFonts w:ascii="Times New Roman" w:hAnsi="Times New Roman"/>
                  <w:color w:val="000000" w:themeColor="text1"/>
                  <w:sz w:val="24"/>
                  <w:szCs w:val="24"/>
                  <w:vertAlign w:val="superscript"/>
                  <w:lang w:eastAsia="id-ID"/>
                </w:rPr>
                <w:t>6</w:t>
              </w:r>
            </w:p>
            <w:p w14:paraId="5DD5E84B" w14:textId="578F93FE" w:rsidR="00555158" w:rsidRPr="009436A8" w:rsidRDefault="008C6BEA" w:rsidP="00DC6FE3">
              <w:pPr>
                <w:pStyle w:val="NormalWeb"/>
                <w:spacing w:before="0" w:beforeAutospacing="0" w:after="0" w:afterAutospacing="0" w:line="360" w:lineRule="auto"/>
                <w:ind w:firstLine="709"/>
                <w:jc w:val="both"/>
                <w:rPr>
                  <w:lang w:val="id-ID"/>
                </w:rPr>
              </w:pPr>
              <w:proofErr w:type="spellStart"/>
              <w:proofErr w:type="gramStart"/>
              <w:r w:rsidRPr="009436A8">
                <w:t>Perkembangan</w:t>
              </w:r>
              <w:proofErr w:type="spellEnd"/>
              <w:r w:rsidRPr="009436A8">
                <w:t xml:space="preserve"> </w:t>
              </w:r>
              <w:proofErr w:type="spellStart"/>
              <w:r w:rsidRPr="009436A8">
                <w:t>motorik</w:t>
              </w:r>
              <w:proofErr w:type="spellEnd"/>
              <w:r w:rsidRPr="009436A8">
                <w:t xml:space="preserve"> </w:t>
              </w:r>
              <w:proofErr w:type="spellStart"/>
              <w:r w:rsidRPr="009436A8">
                <w:t>kasar</w:t>
              </w:r>
              <w:proofErr w:type="spellEnd"/>
              <w:r w:rsidRPr="009436A8">
                <w:t xml:space="preserve"> </w:t>
              </w:r>
              <w:proofErr w:type="spellStart"/>
              <w:r w:rsidRPr="009436A8">
                <w:t>merupakan</w:t>
              </w:r>
              <w:proofErr w:type="spellEnd"/>
              <w:r w:rsidRPr="009436A8">
                <w:t xml:space="preserve"> </w:t>
              </w:r>
              <w:proofErr w:type="spellStart"/>
              <w:r w:rsidRPr="009436A8">
                <w:t>gerakan</w:t>
              </w:r>
              <w:proofErr w:type="spellEnd"/>
              <w:r w:rsidRPr="009436A8">
                <w:t xml:space="preserve"> </w:t>
              </w:r>
              <w:proofErr w:type="spellStart"/>
              <w:r w:rsidRPr="009436A8">
                <w:t>tubuh</w:t>
              </w:r>
              <w:proofErr w:type="spellEnd"/>
              <w:r w:rsidRPr="009436A8">
                <w:t xml:space="preserve"> yang </w:t>
              </w:r>
              <w:proofErr w:type="spellStart"/>
              <w:r w:rsidRPr="009436A8">
                <w:t>menggunakan</w:t>
              </w:r>
              <w:proofErr w:type="spellEnd"/>
              <w:r w:rsidRPr="009436A8">
                <w:t xml:space="preserve"> </w:t>
              </w:r>
              <w:proofErr w:type="spellStart"/>
              <w:r w:rsidRPr="009436A8">
                <w:t>otot-otot</w:t>
              </w:r>
              <w:proofErr w:type="spellEnd"/>
              <w:r w:rsidRPr="009436A8">
                <w:t xml:space="preserve"> </w:t>
              </w:r>
              <w:proofErr w:type="spellStart"/>
              <w:r w:rsidRPr="009436A8">
                <w:t>besar</w:t>
              </w:r>
              <w:proofErr w:type="spellEnd"/>
              <w:r w:rsidRPr="009436A8">
                <w:t xml:space="preserve"> </w:t>
              </w:r>
              <w:proofErr w:type="spellStart"/>
              <w:r w:rsidRPr="009436A8">
                <w:t>atau</w:t>
              </w:r>
              <w:proofErr w:type="spellEnd"/>
              <w:r w:rsidRPr="009436A8">
                <w:t xml:space="preserve"> </w:t>
              </w:r>
              <w:proofErr w:type="spellStart"/>
              <w:r w:rsidRPr="009436A8">
                <w:t>sebagian</w:t>
              </w:r>
              <w:proofErr w:type="spellEnd"/>
              <w:r w:rsidRPr="009436A8">
                <w:t xml:space="preserve"> </w:t>
              </w:r>
              <w:proofErr w:type="spellStart"/>
              <w:r w:rsidRPr="009436A8">
                <w:t>besar</w:t>
              </w:r>
              <w:proofErr w:type="spellEnd"/>
              <w:r w:rsidRPr="009436A8">
                <w:t xml:space="preserve"> </w:t>
              </w:r>
              <w:proofErr w:type="spellStart"/>
              <w:r w:rsidRPr="009436A8">
                <w:t>atau</w:t>
              </w:r>
              <w:proofErr w:type="spellEnd"/>
              <w:r w:rsidRPr="009436A8">
                <w:t xml:space="preserve"> </w:t>
              </w:r>
              <w:proofErr w:type="spellStart"/>
              <w:r w:rsidRPr="009436A8">
                <w:t>seluruh</w:t>
              </w:r>
              <w:proofErr w:type="spellEnd"/>
              <w:r w:rsidRPr="009436A8">
                <w:t xml:space="preserve"> </w:t>
              </w:r>
              <w:proofErr w:type="spellStart"/>
              <w:r w:rsidRPr="009436A8">
                <w:t>anggota</w:t>
              </w:r>
              <w:proofErr w:type="spellEnd"/>
              <w:r w:rsidRPr="009436A8">
                <w:t xml:space="preserve"> </w:t>
              </w:r>
              <w:proofErr w:type="spellStart"/>
              <w:r w:rsidRPr="009436A8">
                <w:t>tubuh</w:t>
              </w:r>
              <w:proofErr w:type="spellEnd"/>
              <w:r w:rsidRPr="009436A8">
                <w:t xml:space="preserve"> yang </w:t>
              </w:r>
              <w:proofErr w:type="spellStart"/>
              <w:r w:rsidRPr="009436A8">
                <w:t>dipengaruhi</w:t>
              </w:r>
              <w:proofErr w:type="spellEnd"/>
              <w:r w:rsidRPr="009436A8">
                <w:t xml:space="preserve"> </w:t>
              </w:r>
              <w:proofErr w:type="spellStart"/>
              <w:r w:rsidRPr="009436A8">
                <w:t>oleh</w:t>
              </w:r>
              <w:proofErr w:type="spellEnd"/>
              <w:r w:rsidRPr="009436A8">
                <w:t xml:space="preserve"> </w:t>
              </w:r>
              <w:proofErr w:type="spellStart"/>
              <w:r w:rsidRPr="009436A8">
                <w:t>kematangan</w:t>
              </w:r>
              <w:proofErr w:type="spellEnd"/>
              <w:r w:rsidRPr="009436A8">
                <w:t xml:space="preserve"> </w:t>
              </w:r>
              <w:proofErr w:type="spellStart"/>
              <w:r w:rsidRPr="009436A8">
                <w:t>anak</w:t>
              </w:r>
              <w:proofErr w:type="spellEnd"/>
              <w:r w:rsidRPr="009436A8">
                <w:t xml:space="preserve"> </w:t>
              </w:r>
              <w:proofErr w:type="spellStart"/>
              <w:r w:rsidRPr="009436A8">
                <w:t>itu</w:t>
              </w:r>
              <w:proofErr w:type="spellEnd"/>
              <w:r w:rsidRPr="009436A8">
                <w:t xml:space="preserve"> </w:t>
              </w:r>
              <w:proofErr w:type="spellStart"/>
              <w:r w:rsidRPr="009436A8">
                <w:t>sendiri</w:t>
              </w:r>
              <w:proofErr w:type="spellEnd"/>
              <w:r w:rsidRPr="009436A8">
                <w:t>.</w:t>
              </w:r>
              <w:proofErr w:type="gramEnd"/>
              <w:r w:rsidRPr="009436A8">
                <w:t xml:space="preserve"> </w:t>
              </w:r>
              <w:proofErr w:type="spellStart"/>
              <w:r w:rsidRPr="009436A8">
                <w:t>Perkembangan</w:t>
              </w:r>
              <w:proofErr w:type="spellEnd"/>
              <w:r w:rsidRPr="009436A8">
                <w:t xml:space="preserve"> </w:t>
              </w:r>
              <w:proofErr w:type="spellStart"/>
              <w:r w:rsidRPr="009436A8">
                <w:t>motorik</w:t>
              </w:r>
              <w:proofErr w:type="spellEnd"/>
              <w:r w:rsidRPr="009436A8">
                <w:t xml:space="preserve"> </w:t>
              </w:r>
              <w:proofErr w:type="spellStart"/>
              <w:r w:rsidRPr="009436A8">
                <w:t>beriringan</w:t>
              </w:r>
              <w:proofErr w:type="spellEnd"/>
              <w:r w:rsidRPr="009436A8">
                <w:t xml:space="preserve"> </w:t>
              </w:r>
              <w:proofErr w:type="spellStart"/>
              <w:r w:rsidRPr="009436A8">
                <w:t>dengan</w:t>
              </w:r>
              <w:proofErr w:type="spellEnd"/>
              <w:r w:rsidRPr="009436A8">
                <w:t xml:space="preserve"> proses </w:t>
              </w:r>
              <w:proofErr w:type="spellStart"/>
              <w:r w:rsidRPr="009436A8">
                <w:t>pertumbuhan</w:t>
              </w:r>
              <w:proofErr w:type="spellEnd"/>
              <w:r w:rsidRPr="009436A8">
                <w:t xml:space="preserve"> </w:t>
              </w:r>
              <w:proofErr w:type="spellStart"/>
              <w:r w:rsidRPr="009436A8">
                <w:t>secara</w:t>
              </w:r>
              <w:proofErr w:type="spellEnd"/>
              <w:r w:rsidRPr="009436A8">
                <w:t xml:space="preserve"> </w:t>
              </w:r>
              <w:proofErr w:type="spellStart"/>
              <w:r w:rsidRPr="009436A8">
                <w:t>genetis</w:t>
              </w:r>
              <w:proofErr w:type="spellEnd"/>
              <w:r w:rsidRPr="009436A8">
                <w:t xml:space="preserve"> </w:t>
              </w:r>
              <w:proofErr w:type="spellStart"/>
              <w:r w:rsidRPr="009436A8">
                <w:t>atau</w:t>
              </w:r>
              <w:proofErr w:type="spellEnd"/>
              <w:r w:rsidRPr="009436A8">
                <w:t xml:space="preserve"> </w:t>
              </w:r>
              <w:proofErr w:type="spellStart"/>
              <w:r w:rsidRPr="009436A8">
                <w:t>kematangan</w:t>
              </w:r>
              <w:proofErr w:type="spellEnd"/>
              <w:r w:rsidRPr="009436A8">
                <w:t xml:space="preserve"> </w:t>
              </w:r>
              <w:proofErr w:type="spellStart"/>
              <w:r w:rsidRPr="009436A8">
                <w:t>fisik</w:t>
              </w:r>
              <w:proofErr w:type="spellEnd"/>
              <w:r w:rsidRPr="009436A8">
                <w:t xml:space="preserve"> </w:t>
              </w:r>
              <w:proofErr w:type="spellStart"/>
              <w:r w:rsidRPr="009436A8">
                <w:t>anak</w:t>
              </w:r>
              <w:proofErr w:type="spellEnd"/>
              <w:r w:rsidRPr="009436A8">
                <w:t xml:space="preserve">, </w:t>
              </w:r>
              <w:proofErr w:type="spellStart"/>
              <w:r w:rsidRPr="009436A8">
                <w:t>Contohnya</w:t>
              </w:r>
              <w:proofErr w:type="spellEnd"/>
              <w:r w:rsidRPr="009436A8">
                <w:t xml:space="preserve"> </w:t>
              </w:r>
              <w:proofErr w:type="spellStart"/>
              <w:r w:rsidRPr="009436A8">
                <w:t>kemampuan</w:t>
              </w:r>
              <w:proofErr w:type="spellEnd"/>
              <w:r w:rsidRPr="009436A8">
                <w:t xml:space="preserve"> </w:t>
              </w:r>
              <w:proofErr w:type="spellStart"/>
              <w:r w:rsidRPr="009436A8">
                <w:t>duduk</w:t>
              </w:r>
              <w:proofErr w:type="spellEnd"/>
              <w:r w:rsidRPr="009436A8">
                <w:t xml:space="preserve">, </w:t>
              </w:r>
              <w:proofErr w:type="spellStart"/>
              <w:r w:rsidRPr="009436A8">
                <w:t>menendang</w:t>
              </w:r>
              <w:proofErr w:type="spellEnd"/>
              <w:r w:rsidRPr="009436A8">
                <w:t xml:space="preserve">, </w:t>
              </w:r>
              <w:proofErr w:type="spellStart"/>
              <w:r w:rsidRPr="009436A8">
                <w:t>berlari</w:t>
              </w:r>
              <w:proofErr w:type="spellEnd"/>
              <w:r w:rsidRPr="009436A8">
                <w:t xml:space="preserve">, </w:t>
              </w:r>
              <w:proofErr w:type="spellStart"/>
              <w:r w:rsidRPr="009436A8">
                <w:t>naik-turun</w:t>
              </w:r>
              <w:proofErr w:type="spellEnd"/>
              <w:r w:rsidRPr="009436A8">
                <w:t xml:space="preserve"> </w:t>
              </w:r>
              <w:proofErr w:type="spellStart"/>
              <w:r w:rsidRPr="009436A8">
                <w:t>tangga</w:t>
              </w:r>
              <w:proofErr w:type="spellEnd"/>
              <w:r w:rsidRPr="009436A8">
                <w:t xml:space="preserve"> </w:t>
              </w:r>
              <w:proofErr w:type="spellStart"/>
              <w:r w:rsidRPr="009436A8">
                <w:t>dan</w:t>
              </w:r>
              <w:proofErr w:type="spellEnd"/>
              <w:r w:rsidRPr="009436A8">
                <w:t xml:space="preserve"> </w:t>
              </w:r>
              <w:proofErr w:type="spellStart"/>
              <w:r w:rsidRPr="009436A8">
                <w:t>sebagainya</w:t>
              </w:r>
              <w:proofErr w:type="spellEnd"/>
              <w:r w:rsidRPr="009436A8">
                <w:t xml:space="preserve">. </w:t>
              </w:r>
              <w:proofErr w:type="spellStart"/>
              <w:proofErr w:type="gramStart"/>
              <w:r w:rsidRPr="009436A8">
                <w:t>Pada</w:t>
              </w:r>
              <w:proofErr w:type="spellEnd"/>
              <w:r w:rsidRPr="009436A8">
                <w:t xml:space="preserve"> </w:t>
              </w:r>
              <w:proofErr w:type="spellStart"/>
              <w:r w:rsidRPr="009436A8">
                <w:t>awal</w:t>
              </w:r>
              <w:proofErr w:type="spellEnd"/>
              <w:r w:rsidRPr="009436A8">
                <w:t xml:space="preserve"> </w:t>
              </w:r>
              <w:proofErr w:type="spellStart"/>
              <w:r w:rsidRPr="009436A8">
                <w:t>kelahiran</w:t>
              </w:r>
              <w:proofErr w:type="spellEnd"/>
              <w:r w:rsidRPr="009436A8">
                <w:t xml:space="preserve"> </w:t>
              </w:r>
              <w:proofErr w:type="spellStart"/>
              <w:r w:rsidRPr="009436A8">
                <w:t>bayi</w:t>
              </w:r>
              <w:proofErr w:type="spellEnd"/>
              <w:r w:rsidRPr="009436A8">
                <w:t xml:space="preserve"> </w:t>
              </w:r>
              <w:proofErr w:type="spellStart"/>
              <w:r w:rsidRPr="009436A8">
                <w:t>memiliki</w:t>
              </w:r>
              <w:proofErr w:type="spellEnd"/>
              <w:r w:rsidRPr="009436A8">
                <w:t xml:space="preserve"> </w:t>
              </w:r>
              <w:proofErr w:type="spellStart"/>
              <w:r w:rsidRPr="009436A8">
                <w:t>gerakan</w:t>
              </w:r>
              <w:proofErr w:type="spellEnd"/>
              <w:r w:rsidRPr="009436A8">
                <w:t xml:space="preserve"> </w:t>
              </w:r>
              <w:proofErr w:type="spellStart"/>
              <w:r w:rsidRPr="009436A8">
                <w:t>reflek</w:t>
              </w:r>
              <w:proofErr w:type="spellEnd"/>
              <w:r w:rsidRPr="009436A8">
                <w:t>.</w:t>
              </w:r>
              <w:proofErr w:type="gramEnd"/>
              <w:r w:rsidRPr="009436A8">
                <w:t xml:space="preserve"> </w:t>
              </w:r>
              <w:proofErr w:type="spellStart"/>
              <w:proofErr w:type="gramStart"/>
              <w:r w:rsidRPr="009436A8">
                <w:t>Gerakan</w:t>
              </w:r>
              <w:proofErr w:type="spellEnd"/>
              <w:r w:rsidRPr="009436A8">
                <w:t xml:space="preserve"> </w:t>
              </w:r>
              <w:proofErr w:type="spellStart"/>
              <w:r w:rsidRPr="009436A8">
                <w:t>reflek</w:t>
              </w:r>
              <w:proofErr w:type="spellEnd"/>
              <w:r w:rsidRPr="009436A8">
                <w:t xml:space="preserve"> yang </w:t>
              </w:r>
              <w:proofErr w:type="spellStart"/>
              <w:r w:rsidRPr="009436A8">
                <w:t>terjadi</w:t>
              </w:r>
              <w:proofErr w:type="spellEnd"/>
              <w:r w:rsidRPr="009436A8">
                <w:t xml:space="preserve"> </w:t>
              </w:r>
              <w:proofErr w:type="spellStart"/>
              <w:r w:rsidRPr="009436A8">
                <w:t>pada</w:t>
              </w:r>
              <w:proofErr w:type="spellEnd"/>
              <w:r w:rsidRPr="009436A8">
                <w:t xml:space="preserve"> </w:t>
              </w:r>
              <w:proofErr w:type="spellStart"/>
              <w:r w:rsidRPr="009436A8">
                <w:t>bayi</w:t>
              </w:r>
              <w:proofErr w:type="spellEnd"/>
              <w:r w:rsidRPr="009436A8">
                <w:t xml:space="preserve"> </w:t>
              </w:r>
              <w:proofErr w:type="spellStart"/>
              <w:r w:rsidRPr="009436A8">
                <w:t>dapat</w:t>
              </w:r>
              <w:proofErr w:type="spellEnd"/>
              <w:r w:rsidRPr="009436A8">
                <w:t xml:space="preserve"> </w:t>
              </w:r>
              <w:proofErr w:type="spellStart"/>
              <w:r w:rsidRPr="009436A8">
                <w:t>dengan</w:t>
              </w:r>
              <w:proofErr w:type="spellEnd"/>
              <w:r w:rsidRPr="009436A8">
                <w:t xml:space="preserve"> </w:t>
              </w:r>
              <w:proofErr w:type="spellStart"/>
              <w:r w:rsidRPr="009436A8">
                <w:t>sendirinya</w:t>
              </w:r>
              <w:proofErr w:type="spellEnd"/>
              <w:r w:rsidRPr="009436A8">
                <w:t xml:space="preserve"> </w:t>
              </w:r>
              <w:proofErr w:type="spellStart"/>
              <w:r w:rsidRPr="009436A8">
                <w:t>menggerakan</w:t>
              </w:r>
              <w:proofErr w:type="spellEnd"/>
              <w:r w:rsidRPr="009436A8">
                <w:t xml:space="preserve"> </w:t>
              </w:r>
              <w:proofErr w:type="spellStart"/>
              <w:r w:rsidRPr="009436A8">
                <w:t>tangan</w:t>
              </w:r>
              <w:proofErr w:type="spellEnd"/>
              <w:r w:rsidRPr="009436A8">
                <w:t xml:space="preserve">, </w:t>
              </w:r>
              <w:proofErr w:type="spellStart"/>
              <w:r w:rsidRPr="009436A8">
                <w:t>kepala</w:t>
              </w:r>
              <w:proofErr w:type="spellEnd"/>
              <w:r w:rsidRPr="009436A8">
                <w:t xml:space="preserve"> </w:t>
              </w:r>
              <w:proofErr w:type="spellStart"/>
              <w:r w:rsidRPr="009436A8">
                <w:t>dan</w:t>
              </w:r>
              <w:proofErr w:type="spellEnd"/>
              <w:r w:rsidRPr="009436A8">
                <w:t xml:space="preserve"> kaki.</w:t>
              </w:r>
              <w:proofErr w:type="gramEnd"/>
              <w:r w:rsidRPr="009436A8">
                <w:t xml:space="preserve"> </w:t>
              </w:r>
              <w:proofErr w:type="spellStart"/>
              <w:proofErr w:type="gramStart"/>
              <w:r w:rsidRPr="009436A8">
                <w:t>Gerakan</w:t>
              </w:r>
              <w:proofErr w:type="spellEnd"/>
              <w:r w:rsidRPr="009436A8">
                <w:t xml:space="preserve"> </w:t>
              </w:r>
              <w:proofErr w:type="spellStart"/>
              <w:r w:rsidRPr="009436A8">
                <w:t>reflek</w:t>
              </w:r>
              <w:proofErr w:type="spellEnd"/>
              <w:r w:rsidRPr="009436A8">
                <w:t xml:space="preserve"> </w:t>
              </w:r>
              <w:proofErr w:type="spellStart"/>
              <w:r w:rsidRPr="009436A8">
                <w:t>merupakan</w:t>
              </w:r>
              <w:proofErr w:type="spellEnd"/>
              <w:r w:rsidRPr="009436A8">
                <w:t xml:space="preserve"> </w:t>
              </w:r>
              <w:proofErr w:type="spellStart"/>
              <w:r w:rsidRPr="009436A8">
                <w:t>gerakan</w:t>
              </w:r>
              <w:proofErr w:type="spellEnd"/>
              <w:r w:rsidRPr="009436A8">
                <w:t xml:space="preserve"> yang </w:t>
              </w:r>
              <w:proofErr w:type="spellStart"/>
              <w:r w:rsidRPr="009436A8">
                <w:t>terjadi</w:t>
              </w:r>
              <w:proofErr w:type="spellEnd"/>
              <w:r w:rsidRPr="009436A8">
                <w:t xml:space="preserve"> </w:t>
              </w:r>
              <w:proofErr w:type="spellStart"/>
              <w:r w:rsidRPr="009436A8">
                <w:t>tanpa</w:t>
              </w:r>
              <w:proofErr w:type="spellEnd"/>
              <w:r w:rsidRPr="009436A8">
                <w:t xml:space="preserve"> </w:t>
              </w:r>
              <w:proofErr w:type="spellStart"/>
              <w:r w:rsidRPr="009436A8">
                <w:t>kesadaran</w:t>
              </w:r>
              <w:proofErr w:type="spellEnd"/>
              <w:r w:rsidRPr="009436A8">
                <w:t>.</w:t>
              </w:r>
              <w:proofErr w:type="gramEnd"/>
              <w:r w:rsidRPr="009436A8">
                <w:t xml:space="preserve"> </w:t>
              </w:r>
              <w:proofErr w:type="spellStart"/>
              <w:r w:rsidRPr="009436A8">
                <w:t>Sedangkan</w:t>
              </w:r>
              <w:proofErr w:type="spellEnd"/>
              <w:r w:rsidRPr="009436A8">
                <w:t xml:space="preserve"> </w:t>
              </w:r>
              <w:proofErr w:type="spellStart"/>
              <w:r w:rsidRPr="009436A8">
                <w:t>pada</w:t>
              </w:r>
              <w:proofErr w:type="spellEnd"/>
              <w:r w:rsidRPr="009436A8">
                <w:t xml:space="preserve"> proses </w:t>
              </w:r>
              <w:proofErr w:type="spellStart"/>
              <w:r w:rsidRPr="009436A8">
                <w:t>perkembangan</w:t>
              </w:r>
              <w:proofErr w:type="spellEnd"/>
              <w:r w:rsidRPr="009436A8">
                <w:t xml:space="preserve"> </w:t>
              </w:r>
              <w:proofErr w:type="spellStart"/>
              <w:r w:rsidRPr="009436A8">
                <w:t>motorik</w:t>
              </w:r>
              <w:proofErr w:type="spellEnd"/>
              <w:r w:rsidRPr="009436A8">
                <w:t xml:space="preserve"> </w:t>
              </w:r>
              <w:proofErr w:type="spellStart"/>
              <w:r w:rsidRPr="009436A8">
                <w:t>anak</w:t>
              </w:r>
              <w:proofErr w:type="spellEnd"/>
              <w:r w:rsidRPr="009436A8">
                <w:t xml:space="preserve"> </w:t>
              </w:r>
              <w:proofErr w:type="spellStart"/>
              <w:proofErr w:type="gramStart"/>
              <w:r w:rsidRPr="009436A8">
                <w:t>akan</w:t>
              </w:r>
              <w:proofErr w:type="spellEnd"/>
              <w:proofErr w:type="gramEnd"/>
              <w:r w:rsidRPr="009436A8">
                <w:t xml:space="preserve"> </w:t>
              </w:r>
              <w:proofErr w:type="spellStart"/>
              <w:r w:rsidRPr="009436A8">
                <w:t>melalui</w:t>
              </w:r>
              <w:proofErr w:type="spellEnd"/>
              <w:r w:rsidRPr="009436A8">
                <w:t xml:space="preserve"> </w:t>
              </w:r>
              <w:proofErr w:type="spellStart"/>
              <w:r w:rsidRPr="009436A8">
                <w:t>dengan</w:t>
              </w:r>
              <w:proofErr w:type="spellEnd"/>
              <w:r w:rsidRPr="009436A8">
                <w:t xml:space="preserve"> </w:t>
              </w:r>
              <w:proofErr w:type="spellStart"/>
              <w:r w:rsidRPr="009436A8">
                <w:t>saraf</w:t>
              </w:r>
              <w:proofErr w:type="spellEnd"/>
              <w:r w:rsidRPr="009436A8">
                <w:t xml:space="preserve"> </w:t>
              </w:r>
              <w:proofErr w:type="spellStart"/>
              <w:r w:rsidRPr="009436A8">
                <w:t>motoris</w:t>
              </w:r>
              <w:proofErr w:type="spellEnd"/>
              <w:r w:rsidRPr="009436A8">
                <w:t xml:space="preserve"> </w:t>
              </w:r>
              <w:proofErr w:type="spellStart"/>
              <w:r w:rsidRPr="009436A8">
                <w:t>menuju</w:t>
              </w:r>
              <w:proofErr w:type="spellEnd"/>
              <w:r w:rsidRPr="009436A8">
                <w:t xml:space="preserve"> </w:t>
              </w:r>
              <w:proofErr w:type="spellStart"/>
              <w:r w:rsidRPr="009436A8">
                <w:t>ke</w:t>
              </w:r>
              <w:proofErr w:type="spellEnd"/>
              <w:r w:rsidRPr="009436A8">
                <w:t xml:space="preserve"> </w:t>
              </w:r>
              <w:proofErr w:type="spellStart"/>
              <w:r w:rsidRPr="009436A8">
                <w:t>otot</w:t>
              </w:r>
              <w:proofErr w:type="spellEnd"/>
              <w:r w:rsidRPr="009436A8">
                <w:t xml:space="preserve"> </w:t>
              </w:r>
              <w:proofErr w:type="spellStart"/>
              <w:r w:rsidRPr="009436A8">
                <w:t>apabila</w:t>
              </w:r>
              <w:proofErr w:type="spellEnd"/>
              <w:r w:rsidRPr="009436A8">
                <w:t xml:space="preserve"> </w:t>
              </w:r>
              <w:proofErr w:type="spellStart"/>
              <w:r w:rsidRPr="009436A8">
                <w:t>terjadi</w:t>
              </w:r>
              <w:proofErr w:type="spellEnd"/>
              <w:r w:rsidRPr="009436A8">
                <w:t xml:space="preserve"> </w:t>
              </w:r>
              <w:proofErr w:type="spellStart"/>
              <w:r w:rsidRPr="009436A8">
                <w:t>impuls</w:t>
              </w:r>
              <w:proofErr w:type="spellEnd"/>
              <w:r w:rsidRPr="009436A8">
                <w:t xml:space="preserve"> </w:t>
              </w:r>
              <w:proofErr w:type="spellStart"/>
              <w:r w:rsidRPr="009436A8">
                <w:t>listrik</w:t>
              </w:r>
              <w:proofErr w:type="spellEnd"/>
              <w:r w:rsidRPr="009436A8">
                <w:t xml:space="preserve"> </w:t>
              </w:r>
              <w:proofErr w:type="spellStart"/>
              <w:r w:rsidRPr="009436A8">
                <w:t>ke</w:t>
              </w:r>
              <w:proofErr w:type="spellEnd"/>
              <w:r w:rsidRPr="009436A8">
                <w:t xml:space="preserve"> </w:t>
              </w:r>
              <w:proofErr w:type="spellStart"/>
              <w:r w:rsidRPr="009436A8">
                <w:t>otot</w:t>
              </w:r>
              <w:proofErr w:type="spellEnd"/>
              <w:r w:rsidRPr="009436A8">
                <w:t xml:space="preserve"> </w:t>
              </w:r>
              <w:proofErr w:type="spellStart"/>
              <w:r w:rsidRPr="009436A8">
                <w:t>maka</w:t>
              </w:r>
              <w:proofErr w:type="spellEnd"/>
              <w:r w:rsidRPr="009436A8">
                <w:t xml:space="preserve"> </w:t>
              </w:r>
              <w:proofErr w:type="spellStart"/>
              <w:r w:rsidRPr="009436A8">
                <w:t>akson</w:t>
              </w:r>
              <w:proofErr w:type="spellEnd"/>
              <w:r w:rsidRPr="009436A8">
                <w:t xml:space="preserve"> yang </w:t>
              </w:r>
              <w:proofErr w:type="spellStart"/>
              <w:r w:rsidRPr="009436A8">
                <w:t>akan</w:t>
              </w:r>
              <w:proofErr w:type="spellEnd"/>
              <w:r w:rsidRPr="009436A8">
                <w:t xml:space="preserve"> </w:t>
              </w:r>
              <w:proofErr w:type="spellStart"/>
              <w:r w:rsidRPr="009436A8">
                <w:t>mengeluarkan</w:t>
              </w:r>
              <w:proofErr w:type="spellEnd"/>
              <w:r w:rsidRPr="009436A8">
                <w:t xml:space="preserve"> </w:t>
              </w:r>
              <w:proofErr w:type="spellStart"/>
              <w:r w:rsidRPr="009436A8">
                <w:t>zat</w:t>
              </w:r>
              <w:proofErr w:type="spellEnd"/>
              <w:r w:rsidRPr="009436A8">
                <w:t xml:space="preserve"> </w:t>
              </w:r>
              <w:proofErr w:type="spellStart"/>
              <w:r w:rsidRPr="009436A8">
                <w:t>kimia</w:t>
              </w:r>
              <w:proofErr w:type="spellEnd"/>
              <w:r w:rsidRPr="009436A8">
                <w:t xml:space="preserve"> </w:t>
              </w:r>
              <w:proofErr w:type="spellStart"/>
              <w:r w:rsidRPr="009436A8">
                <w:t>sehingga</w:t>
              </w:r>
              <w:proofErr w:type="spellEnd"/>
              <w:r w:rsidRPr="009436A8">
                <w:t xml:space="preserve"> </w:t>
              </w:r>
              <w:proofErr w:type="spellStart"/>
              <w:r w:rsidRPr="009436A8">
                <w:t>terjadi</w:t>
              </w:r>
              <w:proofErr w:type="spellEnd"/>
              <w:r w:rsidRPr="009436A8">
                <w:t xml:space="preserve"> </w:t>
              </w:r>
              <w:proofErr w:type="spellStart"/>
              <w:r w:rsidRPr="009436A8">
                <w:t>kontraksi</w:t>
              </w:r>
              <w:proofErr w:type="spellEnd"/>
              <w:r w:rsidRPr="009436A8">
                <w:t xml:space="preserve"> </w:t>
              </w:r>
              <w:proofErr w:type="spellStart"/>
              <w:r w:rsidRPr="009436A8">
                <w:t>otot</w:t>
              </w:r>
              <w:proofErr w:type="spellEnd"/>
              <w:r w:rsidRPr="009436A8">
                <w:t xml:space="preserve"> </w:t>
              </w:r>
              <w:proofErr w:type="spellStart"/>
              <w:r w:rsidRPr="009436A8">
                <w:t>dan</w:t>
              </w:r>
              <w:proofErr w:type="spellEnd"/>
              <w:r w:rsidRPr="009436A8">
                <w:t xml:space="preserve"> </w:t>
              </w:r>
              <w:proofErr w:type="spellStart"/>
              <w:r w:rsidRPr="009436A8">
                <w:t>terjadi</w:t>
              </w:r>
              <w:proofErr w:type="spellEnd"/>
              <w:r w:rsidRPr="009436A8">
                <w:t xml:space="preserve"> proses </w:t>
              </w:r>
              <w:proofErr w:type="spellStart"/>
              <w:r w:rsidRPr="009436A8">
                <w:t>motoris</w:t>
              </w:r>
              <w:proofErr w:type="spellEnd"/>
              <w:r w:rsidRPr="009436A8">
                <w:t>.</w:t>
              </w:r>
              <w:r w:rsidR="00BE54BB" w:rsidRPr="009436A8">
                <w:t xml:space="preserve"> </w:t>
              </w:r>
              <w:proofErr w:type="spellStart"/>
              <w:r w:rsidR="00BE54BB" w:rsidRPr="009436A8">
                <w:t>Pada</w:t>
              </w:r>
              <w:proofErr w:type="spellEnd"/>
              <w:r w:rsidR="00BE54BB" w:rsidRPr="009436A8">
                <w:t xml:space="preserve"> proses </w:t>
              </w:r>
              <w:proofErr w:type="spellStart"/>
              <w:r w:rsidR="00BE54BB" w:rsidRPr="009436A8">
                <w:t>perkembangan</w:t>
              </w:r>
              <w:proofErr w:type="spellEnd"/>
              <w:r w:rsidR="00BE54BB" w:rsidRPr="009436A8">
                <w:t xml:space="preserve"> </w:t>
              </w:r>
              <w:proofErr w:type="spellStart"/>
              <w:r w:rsidR="00BE54BB" w:rsidRPr="009436A8">
                <w:t>motorik</w:t>
              </w:r>
              <w:proofErr w:type="spellEnd"/>
              <w:r w:rsidR="00BE54BB" w:rsidRPr="009436A8">
                <w:t xml:space="preserve"> </w:t>
              </w:r>
              <w:proofErr w:type="spellStart"/>
              <w:r w:rsidR="00BE54BB" w:rsidRPr="009436A8">
                <w:t>kasar</w:t>
              </w:r>
              <w:proofErr w:type="spellEnd"/>
              <w:r w:rsidR="00BE54BB" w:rsidRPr="009436A8">
                <w:t xml:space="preserve"> </w:t>
              </w:r>
              <w:proofErr w:type="spellStart"/>
              <w:r w:rsidR="00BE54BB" w:rsidRPr="009436A8">
                <w:t>melibatkan</w:t>
              </w:r>
              <w:proofErr w:type="spellEnd"/>
              <w:r w:rsidR="00BE54BB" w:rsidRPr="009436A8">
                <w:t xml:space="preserve"> </w:t>
              </w:r>
              <w:proofErr w:type="spellStart"/>
              <w:r w:rsidR="00BE54BB" w:rsidRPr="009436A8">
                <w:t>keterampilan</w:t>
              </w:r>
              <w:proofErr w:type="spellEnd"/>
              <w:r w:rsidR="00BE54BB" w:rsidRPr="009436A8">
                <w:t xml:space="preserve"> </w:t>
              </w:r>
              <w:proofErr w:type="spellStart"/>
              <w:r w:rsidR="00BE54BB" w:rsidRPr="009436A8">
                <w:t>otot</w:t>
              </w:r>
              <w:proofErr w:type="spellEnd"/>
              <w:r w:rsidR="00BE54BB" w:rsidRPr="009436A8">
                <w:t xml:space="preserve"> </w:t>
              </w:r>
              <w:proofErr w:type="spellStart"/>
              <w:r w:rsidR="00BE54BB" w:rsidRPr="009436A8">
                <w:t>besar</w:t>
              </w:r>
              <w:proofErr w:type="spellEnd"/>
              <w:r w:rsidR="00BE54BB" w:rsidRPr="009436A8">
                <w:t xml:space="preserve"> </w:t>
              </w:r>
              <w:proofErr w:type="spellStart"/>
              <w:r w:rsidR="00BE54BB" w:rsidRPr="009436A8">
                <w:t>sehingga</w:t>
              </w:r>
              <w:proofErr w:type="spellEnd"/>
              <w:r w:rsidR="00BE54BB" w:rsidRPr="009436A8">
                <w:t xml:space="preserve"> </w:t>
              </w:r>
              <w:proofErr w:type="spellStart"/>
              <w:r w:rsidR="00BE54BB" w:rsidRPr="009436A8">
                <w:t>merupakan</w:t>
              </w:r>
              <w:proofErr w:type="spellEnd"/>
              <w:r w:rsidR="00BE54BB" w:rsidRPr="009436A8">
                <w:t xml:space="preserve"> </w:t>
              </w:r>
              <w:proofErr w:type="spellStart"/>
              <w:r w:rsidR="00BE54BB" w:rsidRPr="009436A8">
                <w:t>kemampuan</w:t>
              </w:r>
              <w:proofErr w:type="spellEnd"/>
              <w:r w:rsidR="00BE54BB" w:rsidRPr="009436A8">
                <w:t xml:space="preserve"> </w:t>
              </w:r>
              <w:proofErr w:type="spellStart"/>
              <w:r w:rsidR="00BE54BB" w:rsidRPr="009436A8">
                <w:t>gerak</w:t>
              </w:r>
              <w:proofErr w:type="spellEnd"/>
              <w:r w:rsidR="00BE54BB" w:rsidRPr="009436A8">
                <w:t xml:space="preserve"> yang </w:t>
              </w:r>
              <w:proofErr w:type="spellStart"/>
              <w:r w:rsidR="00BE54BB" w:rsidRPr="009436A8">
                <w:t>mendasar</w:t>
              </w:r>
              <w:proofErr w:type="spellEnd"/>
              <w:r w:rsidR="00BE54BB" w:rsidRPr="009436A8">
                <w:t xml:space="preserve">. </w:t>
              </w:r>
              <w:proofErr w:type="spellStart"/>
              <w:r w:rsidR="00BE54BB" w:rsidRPr="009436A8">
                <w:t>Gerakan</w:t>
              </w:r>
              <w:proofErr w:type="spellEnd"/>
              <w:r w:rsidR="00BE54BB" w:rsidRPr="009436A8">
                <w:t xml:space="preserve"> </w:t>
              </w:r>
              <w:proofErr w:type="spellStart"/>
              <w:r w:rsidR="00BE54BB" w:rsidRPr="009436A8">
                <w:t>motorik</w:t>
              </w:r>
              <w:proofErr w:type="spellEnd"/>
              <w:r w:rsidR="00BE54BB" w:rsidRPr="009436A8">
                <w:t xml:space="preserve"> </w:t>
              </w:r>
              <w:proofErr w:type="spellStart"/>
              <w:r w:rsidR="00BE54BB" w:rsidRPr="009436A8">
                <w:t>kasar</w:t>
              </w:r>
              <w:proofErr w:type="spellEnd"/>
              <w:r w:rsidR="00BE54BB" w:rsidRPr="009436A8">
                <w:t xml:space="preserve"> </w:t>
              </w:r>
              <w:proofErr w:type="spellStart"/>
              <w:r w:rsidR="00BE54BB" w:rsidRPr="009436A8">
                <w:t>diantaranya</w:t>
              </w:r>
              <w:proofErr w:type="spellEnd"/>
              <w:r w:rsidR="00BE54BB" w:rsidRPr="009436A8">
                <w:t xml:space="preserve"> </w:t>
              </w:r>
              <w:proofErr w:type="spellStart"/>
              <w:r w:rsidR="00BE54BB" w:rsidRPr="009436A8">
                <w:t>adalah</w:t>
              </w:r>
              <w:proofErr w:type="spellEnd"/>
              <w:r w:rsidR="00BE54BB" w:rsidRPr="009436A8">
                <w:t xml:space="preserve"> </w:t>
              </w:r>
              <w:proofErr w:type="spellStart"/>
              <w:r w:rsidR="00BE54BB" w:rsidRPr="009436A8">
                <w:t>kemampuan</w:t>
              </w:r>
              <w:proofErr w:type="spellEnd"/>
              <w:r w:rsidR="00BE54BB" w:rsidRPr="009436A8">
                <w:t xml:space="preserve"> </w:t>
              </w:r>
              <w:proofErr w:type="spellStart"/>
              <w:r w:rsidR="00BE54BB" w:rsidRPr="009436A8">
                <w:t>untuk</w:t>
              </w:r>
              <w:proofErr w:type="spellEnd"/>
              <w:r w:rsidR="00BE54BB" w:rsidRPr="009436A8">
                <w:t xml:space="preserve"> </w:t>
              </w:r>
              <w:proofErr w:type="spellStart"/>
              <w:r w:rsidR="00BE54BB" w:rsidRPr="009436A8">
                <w:t>memindahkan</w:t>
              </w:r>
              <w:proofErr w:type="spellEnd"/>
              <w:r w:rsidR="00BE54BB" w:rsidRPr="009436A8">
                <w:t xml:space="preserve"> </w:t>
              </w:r>
              <w:proofErr w:type="spellStart"/>
              <w:r w:rsidR="00BE54BB" w:rsidRPr="009436A8">
                <w:t>tubuh</w:t>
              </w:r>
              <w:proofErr w:type="spellEnd"/>
              <w:r w:rsidR="00BE54BB" w:rsidRPr="009436A8">
                <w:t xml:space="preserve"> </w:t>
              </w:r>
              <w:proofErr w:type="spellStart"/>
              <w:r w:rsidR="00BE54BB" w:rsidRPr="009436A8">
                <w:t>ke</w:t>
              </w:r>
              <w:proofErr w:type="spellEnd"/>
              <w:r w:rsidR="00BE54BB" w:rsidRPr="009436A8">
                <w:t xml:space="preserve"> </w:t>
              </w:r>
              <w:proofErr w:type="spellStart"/>
              <w:r w:rsidR="00BE54BB" w:rsidRPr="009436A8">
                <w:t>tempat</w:t>
              </w:r>
              <w:proofErr w:type="spellEnd"/>
              <w:r w:rsidR="00BE54BB" w:rsidRPr="009436A8">
                <w:t xml:space="preserve"> </w:t>
              </w:r>
              <w:proofErr w:type="gramStart"/>
              <w:r w:rsidR="00BE54BB" w:rsidRPr="009436A8">
                <w:t>lain</w:t>
              </w:r>
              <w:proofErr w:type="gramEnd"/>
              <w:r w:rsidR="00BE54BB" w:rsidRPr="009436A8">
                <w:t xml:space="preserve"> </w:t>
              </w:r>
              <w:proofErr w:type="spellStart"/>
              <w:r w:rsidR="00BE54BB" w:rsidRPr="009436A8">
                <w:t>seperti</w:t>
              </w:r>
              <w:proofErr w:type="spellEnd"/>
              <w:r w:rsidR="00BE54BB" w:rsidRPr="009436A8">
                <w:t xml:space="preserve"> </w:t>
              </w:r>
              <w:proofErr w:type="spellStart"/>
              <w:r w:rsidR="00BE54BB" w:rsidRPr="009436A8">
                <w:t>kemampuan</w:t>
              </w:r>
              <w:proofErr w:type="spellEnd"/>
              <w:r w:rsidR="00BE54BB" w:rsidRPr="009436A8">
                <w:t xml:space="preserve"> </w:t>
              </w:r>
              <w:proofErr w:type="spellStart"/>
              <w:r w:rsidR="00BE54BB" w:rsidRPr="009436A8">
                <w:t>anak</w:t>
              </w:r>
              <w:proofErr w:type="spellEnd"/>
              <w:r w:rsidR="00BE54BB" w:rsidRPr="009436A8">
                <w:t xml:space="preserve"> </w:t>
              </w:r>
              <w:r w:rsidR="00BE54BB" w:rsidRPr="009436A8">
                <w:rPr>
                  <w:lang w:val="id-ID"/>
                </w:rPr>
                <w:t xml:space="preserve">merangkak, </w:t>
              </w:r>
              <w:proofErr w:type="spellStart"/>
              <w:r w:rsidR="00BE54BB" w:rsidRPr="009436A8">
                <w:t>berjalan</w:t>
              </w:r>
              <w:proofErr w:type="spellEnd"/>
              <w:r w:rsidR="00BE54BB" w:rsidRPr="009436A8">
                <w:t xml:space="preserve">, </w:t>
              </w:r>
              <w:proofErr w:type="spellStart"/>
              <w:r w:rsidR="00BE54BB" w:rsidRPr="009436A8">
                <w:t>gerakan</w:t>
              </w:r>
              <w:proofErr w:type="spellEnd"/>
              <w:r w:rsidR="00BE54BB" w:rsidRPr="009436A8">
                <w:t xml:space="preserve"> </w:t>
              </w:r>
              <w:proofErr w:type="spellStart"/>
              <w:r w:rsidR="00BE54BB" w:rsidRPr="009436A8">
                <w:t>berpijak</w:t>
              </w:r>
              <w:proofErr w:type="spellEnd"/>
              <w:r w:rsidR="00BE54BB" w:rsidRPr="009436A8">
                <w:t xml:space="preserve"> </w:t>
              </w:r>
              <w:proofErr w:type="spellStart"/>
              <w:r w:rsidR="00BE54BB" w:rsidRPr="009436A8">
                <w:t>kemudian</w:t>
              </w:r>
              <w:proofErr w:type="spellEnd"/>
              <w:r w:rsidR="00BE54BB" w:rsidRPr="009436A8">
                <w:t xml:space="preserve"> </w:t>
              </w:r>
              <w:proofErr w:type="spellStart"/>
              <w:r w:rsidR="00BE54BB" w:rsidRPr="009436A8">
                <w:t>gerakan</w:t>
              </w:r>
              <w:proofErr w:type="spellEnd"/>
              <w:r w:rsidR="00BE54BB" w:rsidRPr="009436A8">
                <w:t xml:space="preserve"> </w:t>
              </w:r>
              <w:proofErr w:type="spellStart"/>
              <w:r w:rsidR="00BE54BB" w:rsidRPr="009436A8">
                <w:t>bergoyang</w:t>
              </w:r>
              <w:proofErr w:type="spellEnd"/>
              <w:r w:rsidR="00BE54BB" w:rsidRPr="009436A8">
                <w:t xml:space="preserve">, </w:t>
              </w:r>
              <w:proofErr w:type="spellStart"/>
              <w:r w:rsidR="00BE54BB" w:rsidRPr="009436A8">
                <w:t>meliuk</w:t>
              </w:r>
              <w:proofErr w:type="spellEnd"/>
              <w:r w:rsidR="00BE54BB" w:rsidRPr="009436A8">
                <w:t xml:space="preserve">, </w:t>
              </w:r>
              <w:proofErr w:type="spellStart"/>
              <w:r w:rsidR="00BE54BB" w:rsidRPr="009436A8">
                <w:t>meregang</w:t>
              </w:r>
              <w:proofErr w:type="spellEnd"/>
              <w:r w:rsidR="00BE54BB" w:rsidRPr="009436A8">
                <w:t xml:space="preserve"> </w:t>
              </w:r>
              <w:proofErr w:type="spellStart"/>
              <w:r w:rsidR="00BE54BB" w:rsidRPr="009436A8">
                <w:t>atau</w:t>
              </w:r>
              <w:proofErr w:type="spellEnd"/>
              <w:r w:rsidR="00BE54BB" w:rsidRPr="009436A8">
                <w:t xml:space="preserve"> </w:t>
              </w:r>
              <w:proofErr w:type="spellStart"/>
              <w:r w:rsidR="00BE54BB" w:rsidRPr="009436A8">
                <w:t>menekuk</w:t>
              </w:r>
              <w:proofErr w:type="spellEnd"/>
              <w:r w:rsidR="00BE54BB" w:rsidRPr="009436A8">
                <w:t xml:space="preserve">. </w:t>
              </w:r>
              <w:proofErr w:type="spellStart"/>
              <w:r w:rsidR="00BE54BB" w:rsidRPr="009436A8">
                <w:t>Dalam</w:t>
              </w:r>
              <w:proofErr w:type="spellEnd"/>
              <w:r w:rsidR="00BE54BB" w:rsidRPr="009436A8">
                <w:t xml:space="preserve"> </w:t>
              </w:r>
              <w:proofErr w:type="spellStart"/>
              <w:r w:rsidR="00BE54BB" w:rsidRPr="009436A8">
                <w:t>keadaan</w:t>
              </w:r>
              <w:proofErr w:type="spellEnd"/>
              <w:r w:rsidR="00BE54BB" w:rsidRPr="009436A8">
                <w:t xml:space="preserve"> normal proses </w:t>
              </w:r>
              <w:proofErr w:type="spellStart"/>
              <w:r w:rsidR="00BE54BB" w:rsidRPr="009436A8">
                <w:t>perkembangan</w:t>
              </w:r>
              <w:proofErr w:type="spellEnd"/>
              <w:r w:rsidR="00BE54BB" w:rsidRPr="009436A8">
                <w:t xml:space="preserve"> </w:t>
              </w:r>
              <w:proofErr w:type="spellStart"/>
              <w:proofErr w:type="gramStart"/>
              <w:r w:rsidR="00BE54BB" w:rsidRPr="009436A8">
                <w:t>akan</w:t>
              </w:r>
              <w:proofErr w:type="spellEnd"/>
              <w:proofErr w:type="gramEnd"/>
              <w:r w:rsidR="00BE54BB" w:rsidRPr="009436A8">
                <w:t xml:space="preserve"> </w:t>
              </w:r>
              <w:proofErr w:type="spellStart"/>
              <w:r w:rsidR="00BE54BB" w:rsidRPr="009436A8">
                <w:t>berkesinambungan</w:t>
              </w:r>
              <w:proofErr w:type="spellEnd"/>
              <w:r w:rsidR="00BE54BB" w:rsidRPr="009436A8">
                <w:t xml:space="preserve"> </w:t>
              </w:r>
              <w:proofErr w:type="spellStart"/>
              <w:r w:rsidR="00BE54BB" w:rsidRPr="009436A8">
                <w:t>dari</w:t>
              </w:r>
              <w:proofErr w:type="spellEnd"/>
              <w:r w:rsidR="00BE54BB" w:rsidRPr="009436A8">
                <w:t xml:space="preserve"> </w:t>
              </w:r>
              <w:proofErr w:type="spellStart"/>
              <w:r w:rsidR="00BE54BB" w:rsidRPr="009436A8">
                <w:t>tahap</w:t>
              </w:r>
              <w:proofErr w:type="spellEnd"/>
              <w:r w:rsidR="00BE54BB" w:rsidRPr="009436A8">
                <w:t xml:space="preserve"> </w:t>
              </w:r>
              <w:proofErr w:type="spellStart"/>
              <w:r w:rsidR="00BE54BB" w:rsidRPr="009436A8">
                <w:t>satu</w:t>
              </w:r>
              <w:proofErr w:type="spellEnd"/>
              <w:r w:rsidR="00BE54BB" w:rsidRPr="009436A8">
                <w:t xml:space="preserve"> </w:t>
              </w:r>
              <w:proofErr w:type="spellStart"/>
              <w:r w:rsidR="00BE54BB" w:rsidRPr="009436A8">
                <w:t>ke</w:t>
              </w:r>
              <w:proofErr w:type="spellEnd"/>
              <w:r w:rsidR="00BE54BB" w:rsidRPr="009436A8">
                <w:t xml:space="preserve"> </w:t>
              </w:r>
              <w:proofErr w:type="spellStart"/>
              <w:r w:rsidR="00BE54BB" w:rsidRPr="009436A8">
                <w:t>tahap</w:t>
              </w:r>
              <w:proofErr w:type="spellEnd"/>
              <w:r w:rsidR="00BE54BB" w:rsidRPr="009436A8">
                <w:t xml:space="preserve"> </w:t>
              </w:r>
              <w:proofErr w:type="spellStart"/>
              <w:r w:rsidR="00BE54BB" w:rsidRPr="009436A8">
                <w:t>lainnya</w:t>
              </w:r>
              <w:proofErr w:type="spellEnd"/>
              <w:r w:rsidR="00BE54BB" w:rsidRPr="009436A8">
                <w:t xml:space="preserve">. </w:t>
              </w:r>
              <w:proofErr w:type="spellStart"/>
              <w:r w:rsidR="00BE54BB" w:rsidRPr="009436A8">
                <w:t>Sehingga</w:t>
              </w:r>
              <w:proofErr w:type="spellEnd"/>
              <w:r w:rsidR="00BE54BB" w:rsidRPr="009436A8">
                <w:t xml:space="preserve"> </w:t>
              </w:r>
              <w:proofErr w:type="spellStart"/>
              <w:r w:rsidR="00BE54BB" w:rsidRPr="009436A8">
                <w:t>pada</w:t>
              </w:r>
              <w:proofErr w:type="spellEnd"/>
              <w:r w:rsidR="00BE54BB" w:rsidRPr="009436A8">
                <w:t xml:space="preserve"> proses </w:t>
              </w:r>
              <w:proofErr w:type="spellStart"/>
              <w:r w:rsidR="00BE54BB" w:rsidRPr="009436A8">
                <w:lastRenderedPageBreak/>
                <w:t>perkembangan</w:t>
              </w:r>
              <w:proofErr w:type="spellEnd"/>
              <w:r w:rsidR="00BE54BB" w:rsidRPr="009436A8">
                <w:t xml:space="preserve"> </w:t>
              </w:r>
              <w:proofErr w:type="spellStart"/>
              <w:r w:rsidR="00BE54BB" w:rsidRPr="009436A8">
                <w:t>motorik</w:t>
              </w:r>
              <w:proofErr w:type="spellEnd"/>
              <w:r w:rsidR="00BE54BB" w:rsidRPr="009436A8">
                <w:t xml:space="preserve"> </w:t>
              </w:r>
              <w:proofErr w:type="spellStart"/>
              <w:r w:rsidR="00BE54BB" w:rsidRPr="009436A8">
                <w:t>memerlukan</w:t>
              </w:r>
              <w:proofErr w:type="spellEnd"/>
              <w:r w:rsidR="00BE54BB" w:rsidRPr="009436A8">
                <w:t xml:space="preserve"> </w:t>
              </w:r>
              <w:proofErr w:type="spellStart"/>
              <w:r w:rsidR="00BE54BB" w:rsidRPr="009436A8">
                <w:t>perkembangan</w:t>
              </w:r>
              <w:proofErr w:type="spellEnd"/>
              <w:r w:rsidR="00BE54BB" w:rsidRPr="009436A8">
                <w:t xml:space="preserve"> </w:t>
              </w:r>
              <w:proofErr w:type="spellStart"/>
              <w:r w:rsidR="00BE54BB" w:rsidRPr="009436A8">
                <w:t>otak</w:t>
              </w:r>
              <w:proofErr w:type="spellEnd"/>
              <w:r w:rsidR="00BE54BB" w:rsidRPr="009436A8">
                <w:t xml:space="preserve"> optimal. </w:t>
              </w:r>
              <w:proofErr w:type="spellStart"/>
              <w:proofErr w:type="gramStart"/>
              <w:r w:rsidR="00BE54BB" w:rsidRPr="009436A8">
                <w:t>Gerakan</w:t>
              </w:r>
              <w:proofErr w:type="spellEnd"/>
              <w:r w:rsidR="00BE54BB" w:rsidRPr="009436A8">
                <w:t xml:space="preserve"> </w:t>
              </w:r>
              <w:proofErr w:type="spellStart"/>
              <w:r w:rsidR="00BE54BB" w:rsidRPr="009436A8">
                <w:t>motorik</w:t>
              </w:r>
              <w:proofErr w:type="spellEnd"/>
              <w:r w:rsidR="00BE54BB" w:rsidRPr="009436A8">
                <w:t xml:space="preserve"> yang </w:t>
              </w:r>
              <w:proofErr w:type="spellStart"/>
              <w:r w:rsidR="00BE54BB" w:rsidRPr="009436A8">
                <w:t>sifatnya</w:t>
              </w:r>
              <w:proofErr w:type="spellEnd"/>
              <w:r w:rsidR="00BE54BB" w:rsidRPr="009436A8">
                <w:t xml:space="preserve"> </w:t>
              </w:r>
              <w:proofErr w:type="spellStart"/>
              <w:r w:rsidR="00BE54BB" w:rsidRPr="009436A8">
                <w:t>umum</w:t>
              </w:r>
              <w:proofErr w:type="spellEnd"/>
              <w:r w:rsidR="00BE54BB" w:rsidRPr="009436A8">
                <w:t xml:space="preserve"> </w:t>
              </w:r>
              <w:proofErr w:type="spellStart"/>
              <w:r w:rsidR="00BE54BB" w:rsidRPr="009436A8">
                <w:t>dan</w:t>
              </w:r>
              <w:proofErr w:type="spellEnd"/>
              <w:r w:rsidR="00BE54BB" w:rsidRPr="009436A8">
                <w:t xml:space="preserve"> </w:t>
              </w:r>
              <w:proofErr w:type="spellStart"/>
              <w:r w:rsidR="00BE54BB" w:rsidRPr="009436A8">
                <w:t>tidak</w:t>
              </w:r>
              <w:proofErr w:type="spellEnd"/>
              <w:r w:rsidR="00BE54BB" w:rsidRPr="009436A8">
                <w:t xml:space="preserve"> </w:t>
              </w:r>
              <w:proofErr w:type="spellStart"/>
              <w:r w:rsidR="00BE54BB" w:rsidRPr="009436A8">
                <w:t>teratur</w:t>
              </w:r>
              <w:proofErr w:type="spellEnd"/>
              <w:r w:rsidR="00BE54BB" w:rsidRPr="009436A8">
                <w:t xml:space="preserve"> </w:t>
              </w:r>
              <w:proofErr w:type="spellStart"/>
              <w:r w:rsidR="00BE54BB" w:rsidRPr="009436A8">
                <w:t>menjadi</w:t>
              </w:r>
              <w:proofErr w:type="spellEnd"/>
              <w:r w:rsidR="00BE54BB" w:rsidRPr="009436A8">
                <w:t xml:space="preserve"> </w:t>
              </w:r>
              <w:proofErr w:type="spellStart"/>
              <w:r w:rsidR="00BE54BB" w:rsidRPr="009436A8">
                <w:t>gerakan</w:t>
              </w:r>
              <w:proofErr w:type="spellEnd"/>
              <w:r w:rsidR="00BE54BB" w:rsidRPr="009436A8">
                <w:t xml:space="preserve"> yang </w:t>
              </w:r>
              <w:proofErr w:type="spellStart"/>
              <w:r w:rsidR="00BE54BB" w:rsidRPr="009436A8">
                <w:t>bertujuan</w:t>
              </w:r>
              <w:proofErr w:type="spellEnd"/>
              <w:r w:rsidR="00BE54BB" w:rsidRPr="009436A8">
                <w:t xml:space="preserve"> </w:t>
              </w:r>
              <w:proofErr w:type="spellStart"/>
              <w:r w:rsidR="00BE54BB" w:rsidRPr="009436A8">
                <w:t>sehingga</w:t>
              </w:r>
              <w:proofErr w:type="spellEnd"/>
              <w:r w:rsidR="00BE54BB" w:rsidRPr="009436A8">
                <w:t xml:space="preserve"> </w:t>
              </w:r>
              <w:proofErr w:type="spellStart"/>
              <w:r w:rsidR="00BE54BB" w:rsidRPr="009436A8">
                <w:t>perkembangan</w:t>
              </w:r>
              <w:proofErr w:type="spellEnd"/>
              <w:r w:rsidR="00BE54BB" w:rsidRPr="009436A8">
                <w:t xml:space="preserve"> </w:t>
              </w:r>
              <w:proofErr w:type="spellStart"/>
              <w:r w:rsidR="00BE54BB" w:rsidRPr="009436A8">
                <w:t>motorik</w:t>
              </w:r>
              <w:proofErr w:type="spellEnd"/>
              <w:r w:rsidR="00BE54BB" w:rsidRPr="009436A8">
                <w:t xml:space="preserve"> </w:t>
              </w:r>
              <w:proofErr w:type="spellStart"/>
              <w:r w:rsidR="00BE54BB" w:rsidRPr="009436A8">
                <w:t>kasar</w:t>
              </w:r>
              <w:proofErr w:type="spellEnd"/>
              <w:r w:rsidR="00BE54BB" w:rsidRPr="009436A8">
                <w:t xml:space="preserve"> </w:t>
              </w:r>
              <w:proofErr w:type="spellStart"/>
              <w:r w:rsidR="00BE54BB" w:rsidRPr="009436A8">
                <w:t>sudah</w:t>
              </w:r>
              <w:proofErr w:type="spellEnd"/>
              <w:r w:rsidR="00BE54BB" w:rsidRPr="009436A8">
                <w:t xml:space="preserve"> </w:t>
              </w:r>
              <w:proofErr w:type="spellStart"/>
              <w:r w:rsidR="00BE54BB" w:rsidRPr="009436A8">
                <w:t>berlangsung</w:t>
              </w:r>
              <w:proofErr w:type="spellEnd"/>
              <w:r w:rsidR="00BE54BB" w:rsidRPr="009436A8">
                <w:t xml:space="preserve"> </w:t>
              </w:r>
              <w:proofErr w:type="spellStart"/>
              <w:r w:rsidR="00BE54BB" w:rsidRPr="009436A8">
                <w:t>ketika</w:t>
              </w:r>
              <w:proofErr w:type="spellEnd"/>
              <w:r w:rsidR="00BE54BB" w:rsidRPr="009436A8">
                <w:t xml:space="preserve"> </w:t>
              </w:r>
              <w:proofErr w:type="spellStart"/>
              <w:r w:rsidR="00BE54BB" w:rsidRPr="009436A8">
                <w:t>bayi</w:t>
              </w:r>
              <w:proofErr w:type="spellEnd"/>
              <w:r w:rsidR="00BE54BB" w:rsidRPr="009436A8">
                <w:t xml:space="preserve"> </w:t>
              </w:r>
              <w:proofErr w:type="spellStart"/>
              <w:r w:rsidR="00BE54BB" w:rsidRPr="009436A8">
                <w:t>memiliki</w:t>
              </w:r>
              <w:proofErr w:type="spellEnd"/>
              <w:r w:rsidR="00BE54BB" w:rsidRPr="009436A8">
                <w:t xml:space="preserve"> </w:t>
              </w:r>
              <w:proofErr w:type="spellStart"/>
              <w:r w:rsidR="00BE54BB" w:rsidRPr="009436A8">
                <w:t>refleks</w:t>
              </w:r>
              <w:proofErr w:type="spellEnd"/>
              <w:r w:rsidR="00BE54BB" w:rsidRPr="009436A8">
                <w:t xml:space="preserve"> </w:t>
              </w:r>
              <w:proofErr w:type="spellStart"/>
              <w:r w:rsidR="00BE54BB" w:rsidRPr="009436A8">
                <w:t>primitif</w:t>
              </w:r>
              <w:proofErr w:type="spellEnd"/>
              <w:r w:rsidR="00BE54BB" w:rsidRPr="009436A8">
                <w:t>.</w:t>
              </w:r>
              <w:proofErr w:type="gramEnd"/>
              <w:r w:rsidR="00630E73" w:rsidRPr="009436A8">
                <w:rPr>
                  <w:color w:val="000000" w:themeColor="text1"/>
                  <w:vertAlign w:val="superscript"/>
                  <w:lang w:val="id-ID" w:eastAsia="id-ID"/>
                </w:rPr>
                <w:t xml:space="preserve"> 7</w:t>
              </w:r>
              <w:r w:rsidR="00BE54BB" w:rsidRPr="009436A8">
                <w:rPr>
                  <w:lang w:val="id-ID"/>
                </w:rPr>
                <w:t xml:space="preserve"> </w:t>
              </w:r>
            </w:p>
            <w:p w14:paraId="618CC63A" w14:textId="45AE0EFB" w:rsidR="00762B61" w:rsidRPr="009436A8" w:rsidRDefault="00762B61" w:rsidP="00BE54BB">
              <w:pPr>
                <w:pStyle w:val="ListParagraph"/>
                <w:spacing w:after="0" w:line="360" w:lineRule="auto"/>
                <w:ind w:left="0" w:firstLine="709"/>
                <w:jc w:val="both"/>
                <w:rPr>
                  <w:rFonts w:ascii="Times New Roman" w:hAnsi="Times New Roman"/>
                  <w:sz w:val="24"/>
                  <w:szCs w:val="24"/>
                </w:rPr>
              </w:pPr>
              <w:r w:rsidRPr="009436A8">
                <w:rPr>
                  <w:rFonts w:ascii="Times New Roman" w:hAnsi="Times New Roman"/>
                  <w:sz w:val="24"/>
                  <w:szCs w:val="24"/>
                </w:rPr>
                <w:t>Sedangkan perkembangan motorik halus merupakan gerakan tubuh dengan menggunakan otot-otot kecil seperti otot di tangan dan jari untuk mengontrol benda berbagai bentuk dan ukuran. Bayi menggunakan keterampilan motorik halus dengan memegang benda kecil diantara jari dan jempolnya atau menggunakan mulutnya untuk mencicipi makanan dengan rasa yang berbeda. Saat baru lahir otak bayi belum cukup berkembang untuk mengendalikan</w:t>
              </w:r>
              <w:r w:rsidR="00442FD5" w:rsidRPr="009436A8">
                <w:rPr>
                  <w:rFonts w:ascii="Times New Roman" w:hAnsi="Times New Roman"/>
                  <w:sz w:val="24"/>
                  <w:szCs w:val="24"/>
                </w:rPr>
                <w:t>gerakan tangan dan jari. Perkembangan ini berjalan seiring berjalannya waktu. Perkembangan dimulai dari kepala dan kemudian bertahap berlanjut ke bagian otot lain dalam tubuh. Perkembangan motorik halus mulai berkembang ketika tubuh bayi lebih stabil saat bergerak, seta saat kognitif dan sosialnya berkembang.</w:t>
              </w:r>
              <w:r w:rsidR="00630E73" w:rsidRPr="009436A8">
                <w:rPr>
                  <w:color w:val="000000" w:themeColor="text1"/>
                  <w:vertAlign w:val="superscript"/>
                  <w:lang w:eastAsia="id-ID"/>
                </w:rPr>
                <w:t xml:space="preserve"> </w:t>
              </w:r>
              <w:r w:rsidR="00630E73" w:rsidRPr="009436A8">
                <w:rPr>
                  <w:rFonts w:ascii="Times New Roman" w:hAnsi="Times New Roman"/>
                  <w:color w:val="000000" w:themeColor="text1"/>
                  <w:sz w:val="24"/>
                  <w:szCs w:val="24"/>
                  <w:vertAlign w:val="superscript"/>
                  <w:lang w:eastAsia="id-ID"/>
                </w:rPr>
                <w:t>7</w:t>
              </w:r>
            </w:p>
            <w:p w14:paraId="45177EA4" w14:textId="32BE3162" w:rsidR="00BE54BB" w:rsidRPr="009436A8" w:rsidRDefault="00BE54BB" w:rsidP="00BE54BB">
              <w:pPr>
                <w:pStyle w:val="ListParagraph"/>
                <w:spacing w:after="0" w:line="360" w:lineRule="auto"/>
                <w:ind w:left="0"/>
                <w:jc w:val="center"/>
                <w:rPr>
                  <w:rFonts w:ascii="Times New Roman" w:hAnsi="Times New Roman"/>
                  <w:sz w:val="24"/>
                  <w:szCs w:val="24"/>
                </w:rPr>
              </w:pPr>
              <w:r w:rsidRPr="009436A8">
                <w:rPr>
                  <w:noProof/>
                  <w:lang w:val="en-US"/>
                </w:rPr>
                <w:drawing>
                  <wp:inline distT="0" distB="0" distL="0" distR="0" wp14:anchorId="504D1886" wp14:editId="39FB02EF">
                    <wp:extent cx="3684058" cy="1657826"/>
                    <wp:effectExtent l="0" t="0" r="0" b="0"/>
                    <wp:docPr id="4" name="Picture 4" descr="C:\Users\USER\Downloads\WhatsApp Image 2022-03-24 at 10.10.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3-24 at 10.10.30.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86275" cy="1658823"/>
                            </a:xfrm>
                            <a:prstGeom prst="rect">
                              <a:avLst/>
                            </a:prstGeom>
                            <a:noFill/>
                            <a:ln>
                              <a:noFill/>
                            </a:ln>
                          </pic:spPr>
                        </pic:pic>
                      </a:graphicData>
                    </a:graphic>
                  </wp:inline>
                </w:drawing>
              </w:r>
            </w:p>
            <w:p w14:paraId="316225C8" w14:textId="6F1248E5" w:rsidR="00BE54BB" w:rsidRDefault="00BE54BB" w:rsidP="00BE54BB">
              <w:pPr>
                <w:pStyle w:val="ListParagraph"/>
                <w:spacing w:after="0" w:line="360" w:lineRule="auto"/>
                <w:ind w:left="0"/>
                <w:jc w:val="center"/>
                <w:rPr>
                  <w:rFonts w:ascii="Times New Roman" w:hAnsi="Times New Roman"/>
                  <w:sz w:val="20"/>
                  <w:szCs w:val="20"/>
                  <w:lang w:val="en-US"/>
                </w:rPr>
              </w:pPr>
              <w:r w:rsidRPr="009436A8">
                <w:rPr>
                  <w:rFonts w:ascii="Times New Roman" w:hAnsi="Times New Roman"/>
                  <w:sz w:val="20"/>
                  <w:szCs w:val="20"/>
                </w:rPr>
                <w:t xml:space="preserve">Gambar 1. Terapis memberi contoh gerakan </w:t>
              </w:r>
              <w:r w:rsidRPr="009436A8">
                <w:rPr>
                  <w:rFonts w:ascii="Times New Roman" w:hAnsi="Times New Roman"/>
                  <w:i/>
                  <w:sz w:val="20"/>
                  <w:szCs w:val="20"/>
                </w:rPr>
                <w:t>baby gym</w:t>
              </w:r>
              <w:r w:rsidRPr="009436A8">
                <w:rPr>
                  <w:rFonts w:ascii="Times New Roman" w:hAnsi="Times New Roman"/>
                  <w:sz w:val="20"/>
                  <w:szCs w:val="20"/>
                </w:rPr>
                <w:t xml:space="preserve"> pada ibu</w:t>
              </w:r>
            </w:p>
            <w:p w14:paraId="5B42EA16" w14:textId="77777777" w:rsidR="009436A8" w:rsidRPr="009436A8" w:rsidRDefault="009436A8" w:rsidP="00BE54BB">
              <w:pPr>
                <w:pStyle w:val="ListParagraph"/>
                <w:spacing w:after="0" w:line="360" w:lineRule="auto"/>
                <w:ind w:left="0"/>
                <w:jc w:val="center"/>
                <w:rPr>
                  <w:rFonts w:ascii="Times New Roman" w:hAnsi="Times New Roman"/>
                  <w:sz w:val="20"/>
                  <w:szCs w:val="20"/>
                  <w:lang w:val="en-US"/>
                </w:rPr>
              </w:pPr>
            </w:p>
            <w:p w14:paraId="2CDB6B4E" w14:textId="18AD89EA" w:rsidR="00BE54BB" w:rsidRPr="009436A8" w:rsidRDefault="00BE54BB" w:rsidP="00BE54BB">
              <w:pPr>
                <w:pStyle w:val="ListParagraph"/>
                <w:spacing w:after="0" w:line="360" w:lineRule="auto"/>
                <w:ind w:left="0"/>
                <w:jc w:val="center"/>
                <w:rPr>
                  <w:rFonts w:ascii="Times New Roman" w:hAnsi="Times New Roman"/>
                  <w:sz w:val="24"/>
                  <w:szCs w:val="24"/>
                </w:rPr>
              </w:pPr>
              <w:r w:rsidRPr="009436A8">
                <w:rPr>
                  <w:noProof/>
                  <w:lang w:val="en-US"/>
                </w:rPr>
                <w:drawing>
                  <wp:inline distT="0" distB="0" distL="0" distR="0" wp14:anchorId="5490A176" wp14:editId="20F8501F">
                    <wp:extent cx="3743325" cy="2124075"/>
                    <wp:effectExtent l="0" t="0" r="9525" b="9525"/>
                    <wp:docPr id="5" name="Picture 5" descr="C:\Users\USER\Downloads\WhatsApp Image 2022-03-24 at 10.08.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3-24 at 10.08.4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45958" cy="2125569"/>
                            </a:xfrm>
                            <a:prstGeom prst="rect">
                              <a:avLst/>
                            </a:prstGeom>
                            <a:noFill/>
                            <a:ln>
                              <a:noFill/>
                            </a:ln>
                          </pic:spPr>
                        </pic:pic>
                      </a:graphicData>
                    </a:graphic>
                  </wp:inline>
                </w:drawing>
              </w:r>
            </w:p>
            <w:p w14:paraId="5B1F3A3C" w14:textId="5E3DE4AA" w:rsidR="00BE54BB" w:rsidRPr="009436A8" w:rsidRDefault="00BE54BB" w:rsidP="00BE54BB">
              <w:pPr>
                <w:pStyle w:val="ListParagraph"/>
                <w:spacing w:after="0" w:line="360" w:lineRule="auto"/>
                <w:ind w:left="0"/>
                <w:jc w:val="center"/>
                <w:rPr>
                  <w:rFonts w:ascii="Times New Roman" w:hAnsi="Times New Roman"/>
                  <w:sz w:val="20"/>
                  <w:szCs w:val="20"/>
                </w:rPr>
              </w:pPr>
              <w:r w:rsidRPr="009436A8">
                <w:rPr>
                  <w:rFonts w:ascii="Times New Roman" w:hAnsi="Times New Roman"/>
                  <w:sz w:val="20"/>
                  <w:szCs w:val="20"/>
                </w:rPr>
                <w:t xml:space="preserve">Gambar 2. Ibu bayi mempraktikkan gerakan </w:t>
              </w:r>
              <w:r w:rsidRPr="009436A8">
                <w:rPr>
                  <w:rFonts w:ascii="Times New Roman" w:hAnsi="Times New Roman"/>
                  <w:i/>
                  <w:sz w:val="20"/>
                  <w:szCs w:val="20"/>
                </w:rPr>
                <w:t>baby gym</w:t>
              </w:r>
              <w:r w:rsidRPr="009436A8">
                <w:rPr>
                  <w:rFonts w:ascii="Times New Roman" w:hAnsi="Times New Roman"/>
                  <w:sz w:val="20"/>
                  <w:szCs w:val="20"/>
                </w:rPr>
                <w:t xml:space="preserve"> pada bayi</w:t>
              </w:r>
              <w:r w:rsidR="002D08BC" w:rsidRPr="009436A8">
                <w:rPr>
                  <w:rFonts w:ascii="Times New Roman" w:hAnsi="Times New Roman"/>
                  <w:sz w:val="20"/>
                  <w:szCs w:val="20"/>
                </w:rPr>
                <w:t>nya</w:t>
              </w:r>
            </w:p>
            <w:p w14:paraId="4352D6AF" w14:textId="4D2DD75F" w:rsidR="00C56D89" w:rsidRPr="009436A8" w:rsidRDefault="00555158" w:rsidP="00BE54BB">
              <w:pPr>
                <w:pStyle w:val="ListParagraph"/>
                <w:spacing w:after="0" w:line="360" w:lineRule="auto"/>
                <w:ind w:left="0" w:firstLine="709"/>
                <w:jc w:val="both"/>
                <w:rPr>
                  <w:rFonts w:asciiTheme="majorBidi" w:hAnsiTheme="majorBidi" w:cstheme="majorBidi"/>
                  <w:sz w:val="24"/>
                  <w:szCs w:val="24"/>
                </w:rPr>
              </w:pPr>
              <w:r w:rsidRPr="009436A8">
                <w:rPr>
                  <w:rFonts w:asciiTheme="majorBidi" w:hAnsiTheme="majorBidi" w:cstheme="majorBidi"/>
                  <w:sz w:val="24"/>
                  <w:szCs w:val="24"/>
                </w:rPr>
                <w:t>Dari hasil pelaksanaan pengabdian masyara</w:t>
              </w:r>
              <w:r w:rsidR="00442FD5" w:rsidRPr="009436A8">
                <w:rPr>
                  <w:rFonts w:asciiTheme="majorBidi" w:hAnsiTheme="majorBidi" w:cstheme="majorBidi"/>
                  <w:sz w:val="24"/>
                  <w:szCs w:val="24"/>
                </w:rPr>
                <w:t>kat (baby gym pada bayi usia 3-12</w:t>
              </w:r>
              <w:r w:rsidRPr="009436A8">
                <w:rPr>
                  <w:rFonts w:asciiTheme="majorBidi" w:hAnsiTheme="majorBidi" w:cstheme="majorBidi"/>
                  <w:sz w:val="24"/>
                  <w:szCs w:val="24"/>
                </w:rPr>
                <w:t xml:space="preserve"> bulan) didapatkan perkembangan motorik setelah dilakukan </w:t>
              </w:r>
              <w:r w:rsidRPr="009436A8">
                <w:rPr>
                  <w:rFonts w:asciiTheme="majorBidi" w:hAnsiTheme="majorBidi" w:cstheme="majorBidi"/>
                  <w:i/>
                  <w:sz w:val="24"/>
                  <w:szCs w:val="24"/>
                </w:rPr>
                <w:t>baby gym</w:t>
              </w:r>
              <w:r w:rsidRPr="009436A8">
                <w:rPr>
                  <w:rFonts w:asciiTheme="majorBidi" w:hAnsiTheme="majorBidi" w:cstheme="majorBidi"/>
                  <w:sz w:val="24"/>
                  <w:szCs w:val="24"/>
                </w:rPr>
                <w:t xml:space="preserve"> adalah 21 bayi (84%) mengalami perkembangan motorik normal, sedangkan 4 bayi (16%) mengalami keterlambatan dalam perkembangan motorik. Dari data tersebut dapat disimpulkan bahwa</w:t>
              </w:r>
              <w:r w:rsidR="00442FD5" w:rsidRPr="009436A8">
                <w:rPr>
                  <w:rFonts w:asciiTheme="majorBidi" w:hAnsiTheme="majorBidi" w:cstheme="majorBidi"/>
                  <w:sz w:val="24"/>
                  <w:szCs w:val="24"/>
                </w:rPr>
                <w:t xml:space="preserve"> </w:t>
              </w:r>
              <w:r w:rsidR="00442FD5" w:rsidRPr="009436A8">
                <w:rPr>
                  <w:rFonts w:asciiTheme="majorBidi" w:hAnsiTheme="majorBidi" w:cstheme="majorBidi"/>
                  <w:sz w:val="24"/>
                  <w:szCs w:val="24"/>
                </w:rPr>
                <w:lastRenderedPageBreak/>
                <w:t>hampir seluruhnya bayi usia 3-12</w:t>
              </w:r>
              <w:r w:rsidRPr="009436A8">
                <w:rPr>
                  <w:rFonts w:asciiTheme="majorBidi" w:hAnsiTheme="majorBidi" w:cstheme="majorBidi"/>
                  <w:sz w:val="24"/>
                  <w:szCs w:val="24"/>
                </w:rPr>
                <w:t xml:space="preserve"> bulan setelah dilakukan terapi </w:t>
              </w:r>
              <w:r w:rsidRPr="009436A8">
                <w:rPr>
                  <w:rFonts w:asciiTheme="majorBidi" w:hAnsiTheme="majorBidi" w:cstheme="majorBidi"/>
                  <w:i/>
                  <w:sz w:val="24"/>
                  <w:szCs w:val="24"/>
                </w:rPr>
                <w:t>baby gym</w:t>
              </w:r>
              <w:r w:rsidRPr="009436A8">
                <w:rPr>
                  <w:rFonts w:asciiTheme="majorBidi" w:hAnsiTheme="majorBidi" w:cstheme="majorBidi"/>
                  <w:sz w:val="24"/>
                  <w:szCs w:val="24"/>
                </w:rPr>
                <w:t xml:space="preserve"> mengalami p</w:t>
              </w:r>
              <w:r w:rsidR="00442FD5" w:rsidRPr="009436A8">
                <w:rPr>
                  <w:rFonts w:asciiTheme="majorBidi" w:hAnsiTheme="majorBidi" w:cstheme="majorBidi"/>
                  <w:sz w:val="24"/>
                  <w:szCs w:val="24"/>
                </w:rPr>
                <w:t xml:space="preserve">erkembangan motorik yang normal yang artinya jumlah bayi yang mengalami keterlambatan perkembangan motorik telah mengalami penurunan setelah dilakukan terapi </w:t>
              </w:r>
              <w:r w:rsidR="00442FD5" w:rsidRPr="009436A8">
                <w:rPr>
                  <w:rFonts w:asciiTheme="majorBidi" w:hAnsiTheme="majorBidi" w:cstheme="majorBidi"/>
                  <w:i/>
                  <w:sz w:val="24"/>
                  <w:szCs w:val="24"/>
                </w:rPr>
                <w:t>baby gym</w:t>
              </w:r>
              <w:r w:rsidR="00442FD5" w:rsidRPr="009436A8">
                <w:rPr>
                  <w:rFonts w:asciiTheme="majorBidi" w:hAnsiTheme="majorBidi" w:cstheme="majorBidi"/>
                  <w:sz w:val="24"/>
                  <w:szCs w:val="24"/>
                </w:rPr>
                <w:t xml:space="preserve">. Dari hasil evalusi 4 bayi yang masih mengalami keterlambatan perkembangan motorik setelah dilakukan terapi dikarenakan faktor gizi yang kurang serta kurang konsisten orangtua dalam memberikan stimulasi pada bayinya. </w:t>
              </w:r>
            </w:p>
            <w:p w14:paraId="471880CE" w14:textId="5C9BCA57" w:rsidR="002D08BC" w:rsidRPr="009436A8" w:rsidRDefault="00C64FFA" w:rsidP="002D08BC">
              <w:pPr>
                <w:pStyle w:val="NormalWeb"/>
                <w:spacing w:before="0" w:beforeAutospacing="0" w:after="0" w:afterAutospacing="0" w:line="360" w:lineRule="auto"/>
                <w:ind w:firstLine="709"/>
                <w:jc w:val="both"/>
                <w:rPr>
                  <w:lang w:val="id-ID"/>
                </w:rPr>
              </w:pPr>
              <w:proofErr w:type="spellStart"/>
              <w:r w:rsidRPr="009436A8">
                <w:t>Pada</w:t>
              </w:r>
              <w:proofErr w:type="spellEnd"/>
              <w:r w:rsidRPr="009436A8">
                <w:t xml:space="preserve"> </w:t>
              </w:r>
              <w:proofErr w:type="spellStart"/>
              <w:r w:rsidRPr="009436A8">
                <w:t>usia</w:t>
              </w:r>
              <w:proofErr w:type="spellEnd"/>
              <w:r w:rsidRPr="009436A8">
                <w:t xml:space="preserve"> 3 </w:t>
              </w:r>
              <w:proofErr w:type="spellStart"/>
              <w:r w:rsidRPr="009436A8">
                <w:t>bulan</w:t>
              </w:r>
              <w:proofErr w:type="spellEnd"/>
              <w:r w:rsidRPr="009436A8">
                <w:t xml:space="preserve"> </w:t>
              </w:r>
              <w:proofErr w:type="spellStart"/>
              <w:r w:rsidRPr="009436A8">
                <w:t>pertama</w:t>
              </w:r>
              <w:proofErr w:type="spellEnd"/>
              <w:r w:rsidRPr="009436A8">
                <w:t xml:space="preserve"> </w:t>
              </w:r>
              <w:proofErr w:type="spellStart"/>
              <w:r w:rsidRPr="009436A8">
                <w:t>perkembangan</w:t>
              </w:r>
              <w:proofErr w:type="spellEnd"/>
              <w:r w:rsidRPr="009436A8">
                <w:t xml:space="preserve"> </w:t>
              </w:r>
              <w:proofErr w:type="spellStart"/>
              <w:r w:rsidRPr="009436A8">
                <w:t>motorik</w:t>
              </w:r>
              <w:proofErr w:type="spellEnd"/>
              <w:r w:rsidRPr="009436A8">
                <w:t xml:space="preserve"> </w:t>
              </w:r>
              <w:proofErr w:type="spellStart"/>
              <w:r w:rsidRPr="009436A8">
                <w:t>bayi</w:t>
              </w:r>
              <w:proofErr w:type="spellEnd"/>
              <w:r w:rsidRPr="009436A8">
                <w:t xml:space="preserve"> </w:t>
              </w:r>
              <w:proofErr w:type="spellStart"/>
              <w:r w:rsidRPr="009436A8">
                <w:t>sebagian</w:t>
              </w:r>
              <w:proofErr w:type="spellEnd"/>
              <w:r w:rsidRPr="009436A8">
                <w:t xml:space="preserve"> </w:t>
              </w:r>
              <w:proofErr w:type="spellStart"/>
              <w:r w:rsidRPr="009436A8">
                <w:t>besar</w:t>
              </w:r>
              <w:proofErr w:type="spellEnd"/>
              <w:r w:rsidRPr="009436A8">
                <w:t xml:space="preserve"> </w:t>
              </w:r>
              <w:proofErr w:type="spellStart"/>
              <w:r w:rsidRPr="009436A8">
                <w:t>adalah</w:t>
              </w:r>
              <w:proofErr w:type="spellEnd"/>
              <w:r w:rsidRPr="009436A8">
                <w:t xml:space="preserve"> </w:t>
              </w:r>
              <w:proofErr w:type="spellStart"/>
              <w:r w:rsidRPr="009436A8">
                <w:t>gerakan</w:t>
              </w:r>
              <w:proofErr w:type="spellEnd"/>
              <w:r w:rsidRPr="009436A8">
                <w:t xml:space="preserve"> reflex, </w:t>
              </w:r>
              <w:proofErr w:type="spellStart"/>
              <w:r w:rsidRPr="009436A8">
                <w:t>tetapi</w:t>
              </w:r>
              <w:proofErr w:type="spellEnd"/>
              <w:r w:rsidRPr="009436A8">
                <w:t xml:space="preserve"> </w:t>
              </w:r>
              <w:proofErr w:type="spellStart"/>
              <w:r w:rsidRPr="009436A8">
                <w:t>menginjak</w:t>
              </w:r>
              <w:proofErr w:type="spellEnd"/>
              <w:r w:rsidRPr="009436A8">
                <w:t xml:space="preserve"> </w:t>
              </w:r>
              <w:proofErr w:type="spellStart"/>
              <w:r w:rsidRPr="009436A8">
                <w:t>umur</w:t>
              </w:r>
              <w:proofErr w:type="spellEnd"/>
              <w:r w:rsidRPr="009436A8">
                <w:t xml:space="preserve"> 16-24 </w:t>
              </w:r>
              <w:proofErr w:type="spellStart"/>
              <w:r w:rsidRPr="009436A8">
                <w:t>minggu</w:t>
              </w:r>
              <w:proofErr w:type="spellEnd"/>
              <w:r w:rsidRPr="009436A8">
                <w:t xml:space="preserve"> </w:t>
              </w:r>
              <w:proofErr w:type="spellStart"/>
              <w:r w:rsidRPr="009436A8">
                <w:t>bayi</w:t>
              </w:r>
              <w:proofErr w:type="spellEnd"/>
              <w:r w:rsidRPr="009436A8">
                <w:t xml:space="preserve"> </w:t>
              </w:r>
              <w:proofErr w:type="spellStart"/>
              <w:r w:rsidRPr="009436A8">
                <w:t>mempunyai</w:t>
              </w:r>
              <w:proofErr w:type="spellEnd"/>
              <w:r w:rsidRPr="009436A8">
                <w:t xml:space="preserve"> </w:t>
              </w:r>
              <w:proofErr w:type="spellStart"/>
              <w:r w:rsidRPr="009436A8">
                <w:t>masa</w:t>
              </w:r>
              <w:proofErr w:type="spellEnd"/>
              <w:r w:rsidRPr="009436A8">
                <w:t xml:space="preserve"> </w:t>
              </w:r>
              <w:proofErr w:type="spellStart"/>
              <w:r w:rsidRPr="009436A8">
                <w:t>bangun</w:t>
              </w:r>
              <w:proofErr w:type="spellEnd"/>
              <w:r w:rsidRPr="009436A8">
                <w:t xml:space="preserve"> yang </w:t>
              </w:r>
              <w:proofErr w:type="spellStart"/>
              <w:r w:rsidRPr="009436A8">
                <w:t>panjang</w:t>
              </w:r>
              <w:proofErr w:type="spellEnd"/>
              <w:r w:rsidRPr="009436A8">
                <w:t xml:space="preserve"> </w:t>
              </w:r>
              <w:proofErr w:type="spellStart"/>
              <w:r w:rsidRPr="009436A8">
                <w:t>seperti</w:t>
              </w:r>
              <w:proofErr w:type="spellEnd"/>
              <w:r w:rsidRPr="009436A8">
                <w:t xml:space="preserve"> </w:t>
              </w:r>
              <w:proofErr w:type="spellStart"/>
              <w:r w:rsidRPr="009436A8">
                <w:t>belajar</w:t>
              </w:r>
              <w:proofErr w:type="spellEnd"/>
              <w:r w:rsidRPr="009436A8">
                <w:t xml:space="preserve"> </w:t>
              </w:r>
              <w:proofErr w:type="spellStart"/>
              <w:r w:rsidRPr="009436A8">
                <w:t>berbaring</w:t>
              </w:r>
              <w:proofErr w:type="spellEnd"/>
              <w:r w:rsidRPr="009436A8">
                <w:t xml:space="preserve"> </w:t>
              </w:r>
              <w:proofErr w:type="spellStart"/>
              <w:r w:rsidRPr="009436A8">
                <w:t>lurus</w:t>
              </w:r>
              <w:proofErr w:type="spellEnd"/>
              <w:r w:rsidRPr="009436A8">
                <w:t xml:space="preserve"> </w:t>
              </w:r>
              <w:proofErr w:type="spellStart"/>
              <w:r w:rsidRPr="009436A8">
                <w:t>terlentang</w:t>
              </w:r>
              <w:proofErr w:type="spellEnd"/>
              <w:r w:rsidRPr="009436A8">
                <w:t xml:space="preserve"> </w:t>
              </w:r>
              <w:proofErr w:type="spellStart"/>
              <w:r w:rsidRPr="009436A8">
                <w:t>dan</w:t>
              </w:r>
              <w:proofErr w:type="spellEnd"/>
              <w:r w:rsidRPr="009436A8">
                <w:t xml:space="preserve"> </w:t>
              </w:r>
              <w:proofErr w:type="spellStart"/>
              <w:r w:rsidRPr="009436A8">
                <w:t>telungkup</w:t>
              </w:r>
              <w:proofErr w:type="spellEnd"/>
              <w:r w:rsidRPr="009436A8">
                <w:t xml:space="preserve">, </w:t>
              </w:r>
              <w:proofErr w:type="spellStart"/>
              <w:r w:rsidRPr="009436A8">
                <w:t>kemudian</w:t>
              </w:r>
              <w:proofErr w:type="spellEnd"/>
              <w:r w:rsidRPr="009436A8">
                <w:t xml:space="preserve"> </w:t>
              </w:r>
              <w:proofErr w:type="spellStart"/>
              <w:r w:rsidRPr="009436A8">
                <w:t>meningkat</w:t>
              </w:r>
              <w:proofErr w:type="spellEnd"/>
              <w:r w:rsidRPr="009436A8">
                <w:t xml:space="preserve"> </w:t>
              </w:r>
              <w:proofErr w:type="spellStart"/>
              <w:r w:rsidRPr="009436A8">
                <w:t>kemampuan</w:t>
              </w:r>
              <w:proofErr w:type="spellEnd"/>
              <w:r w:rsidRPr="009436A8">
                <w:t xml:space="preserve"> </w:t>
              </w:r>
              <w:proofErr w:type="spellStart"/>
              <w:r w:rsidRPr="009436A8">
                <w:t>motorik</w:t>
              </w:r>
              <w:proofErr w:type="spellEnd"/>
              <w:r w:rsidRPr="009436A8">
                <w:t xml:space="preserve"> </w:t>
              </w:r>
              <w:proofErr w:type="spellStart"/>
              <w:r w:rsidRPr="009436A8">
                <w:t>bayi</w:t>
              </w:r>
              <w:proofErr w:type="spellEnd"/>
              <w:r w:rsidRPr="009436A8">
                <w:t xml:space="preserve"> </w:t>
              </w:r>
              <w:proofErr w:type="spellStart"/>
              <w:r w:rsidRPr="009436A8">
                <w:t>seperti</w:t>
              </w:r>
              <w:proofErr w:type="spellEnd"/>
              <w:r w:rsidRPr="009436A8">
                <w:t xml:space="preserve"> </w:t>
              </w:r>
              <w:proofErr w:type="spellStart"/>
              <w:r w:rsidRPr="009436A8">
                <w:t>melengkungkan</w:t>
              </w:r>
              <w:proofErr w:type="spellEnd"/>
              <w:r w:rsidRPr="009436A8">
                <w:t xml:space="preserve"> kaki </w:t>
              </w:r>
              <w:proofErr w:type="spellStart"/>
              <w:r w:rsidRPr="009436A8">
                <w:t>ke</w:t>
              </w:r>
              <w:proofErr w:type="spellEnd"/>
              <w:r w:rsidRPr="009436A8">
                <w:t xml:space="preserve"> </w:t>
              </w:r>
              <w:proofErr w:type="spellStart"/>
              <w:r w:rsidRPr="009436A8">
                <w:t>atas</w:t>
              </w:r>
              <w:proofErr w:type="spellEnd"/>
              <w:r w:rsidRPr="009436A8">
                <w:t xml:space="preserve"> </w:t>
              </w:r>
              <w:proofErr w:type="spellStart"/>
              <w:r w:rsidRPr="009436A8">
                <w:t>dan</w:t>
              </w:r>
              <w:proofErr w:type="spellEnd"/>
              <w:r w:rsidRPr="009436A8">
                <w:t xml:space="preserve"> </w:t>
              </w:r>
              <w:proofErr w:type="spellStart"/>
              <w:r w:rsidRPr="009436A8">
                <w:t>mencoba</w:t>
              </w:r>
              <w:proofErr w:type="spellEnd"/>
              <w:r w:rsidRPr="009436A8">
                <w:t xml:space="preserve"> </w:t>
              </w:r>
              <w:proofErr w:type="spellStart"/>
              <w:r w:rsidRPr="009436A8">
                <w:t>memasukkan</w:t>
              </w:r>
              <w:proofErr w:type="spellEnd"/>
              <w:r w:rsidRPr="009436A8">
                <w:t xml:space="preserve"> </w:t>
              </w:r>
              <w:proofErr w:type="spellStart"/>
              <w:r w:rsidRPr="009436A8">
                <w:t>jari-jarinya</w:t>
              </w:r>
              <w:proofErr w:type="spellEnd"/>
              <w:r w:rsidRPr="009436A8">
                <w:t xml:space="preserve"> </w:t>
              </w:r>
              <w:proofErr w:type="spellStart"/>
              <w:r w:rsidRPr="009436A8">
                <w:t>ke</w:t>
              </w:r>
              <w:proofErr w:type="spellEnd"/>
              <w:r w:rsidRPr="009436A8">
                <w:t xml:space="preserve"> </w:t>
              </w:r>
              <w:proofErr w:type="spellStart"/>
              <w:r w:rsidRPr="009436A8">
                <w:t>dalam</w:t>
              </w:r>
              <w:proofErr w:type="spellEnd"/>
              <w:r w:rsidRPr="009436A8">
                <w:t xml:space="preserve"> </w:t>
              </w:r>
              <w:proofErr w:type="spellStart"/>
              <w:r w:rsidRPr="009436A8">
                <w:t>mulut</w:t>
              </w:r>
              <w:proofErr w:type="spellEnd"/>
              <w:r w:rsidRPr="009436A8">
                <w:t xml:space="preserve">, </w:t>
              </w:r>
              <w:proofErr w:type="spellStart"/>
              <w:r w:rsidRPr="009436A8">
                <w:t>maka</w:t>
              </w:r>
              <w:proofErr w:type="spellEnd"/>
              <w:r w:rsidRPr="009436A8">
                <w:t xml:space="preserve"> </w:t>
              </w:r>
              <w:proofErr w:type="spellStart"/>
              <w:r w:rsidRPr="009436A8">
                <w:t>pada</w:t>
              </w:r>
              <w:proofErr w:type="spellEnd"/>
              <w:r w:rsidRPr="009436A8">
                <w:t xml:space="preserve"> </w:t>
              </w:r>
              <w:proofErr w:type="spellStart"/>
              <w:r w:rsidRPr="009436A8">
                <w:t>fase</w:t>
              </w:r>
              <w:proofErr w:type="spellEnd"/>
              <w:r w:rsidRPr="009436A8">
                <w:t xml:space="preserve"> </w:t>
              </w:r>
              <w:proofErr w:type="spellStart"/>
              <w:r w:rsidRPr="009436A8">
                <w:t>inilah</w:t>
              </w:r>
              <w:proofErr w:type="spellEnd"/>
              <w:r w:rsidRPr="009436A8">
                <w:t xml:space="preserve"> </w:t>
              </w:r>
              <w:proofErr w:type="spellStart"/>
              <w:r w:rsidRPr="009436A8">
                <w:t>perlu</w:t>
              </w:r>
              <w:proofErr w:type="spellEnd"/>
              <w:r w:rsidRPr="009436A8">
                <w:t xml:space="preserve"> </w:t>
              </w:r>
              <w:proofErr w:type="spellStart"/>
              <w:r w:rsidRPr="009436A8">
                <w:t>dipersiapkan</w:t>
              </w:r>
              <w:proofErr w:type="spellEnd"/>
              <w:r w:rsidRPr="009436A8">
                <w:t xml:space="preserve"> </w:t>
              </w:r>
              <w:proofErr w:type="spellStart"/>
              <w:r w:rsidRPr="009436A8">
                <w:t>stimulasi</w:t>
              </w:r>
              <w:proofErr w:type="spellEnd"/>
              <w:r w:rsidRPr="009436A8">
                <w:t xml:space="preserve"> </w:t>
              </w:r>
              <w:proofErr w:type="spellStart"/>
              <w:r w:rsidRPr="009436A8">
                <w:t>untuk</w:t>
              </w:r>
              <w:proofErr w:type="spellEnd"/>
              <w:r w:rsidRPr="009436A8">
                <w:t xml:space="preserve"> </w:t>
              </w:r>
              <w:proofErr w:type="spellStart"/>
              <w:r w:rsidRPr="009436A8">
                <w:t>persiapan</w:t>
              </w:r>
              <w:proofErr w:type="spellEnd"/>
              <w:r w:rsidRPr="009436A8">
                <w:t xml:space="preserve"> </w:t>
              </w:r>
              <w:proofErr w:type="spellStart"/>
              <w:r w:rsidRPr="009436A8">
                <w:t>fase</w:t>
              </w:r>
              <w:proofErr w:type="spellEnd"/>
              <w:r w:rsidRPr="009436A8">
                <w:t xml:space="preserve"> </w:t>
              </w:r>
              <w:proofErr w:type="spellStart"/>
              <w:r w:rsidRPr="009436A8">
                <w:t>merangkak</w:t>
              </w:r>
              <w:proofErr w:type="spellEnd"/>
              <w:r w:rsidRPr="009436A8">
                <w:t>.</w:t>
              </w:r>
              <w:r w:rsidR="002D08BC" w:rsidRPr="009436A8">
                <w:rPr>
                  <w:lang w:val="id-ID"/>
                </w:rPr>
                <w:t xml:space="preserve"> </w:t>
              </w:r>
              <w:proofErr w:type="spellStart"/>
              <w:r w:rsidRPr="009436A8">
                <w:t>Perkembangan</w:t>
              </w:r>
              <w:proofErr w:type="spellEnd"/>
              <w:r w:rsidRPr="009436A8">
                <w:t xml:space="preserve"> </w:t>
              </w:r>
              <w:proofErr w:type="spellStart"/>
              <w:r w:rsidRPr="009436A8">
                <w:t>moto</w:t>
              </w:r>
              <w:r w:rsidR="00BE54BB" w:rsidRPr="009436A8">
                <w:t>rik</w:t>
              </w:r>
              <w:proofErr w:type="spellEnd"/>
              <w:r w:rsidR="00BE54BB" w:rsidRPr="009436A8">
                <w:t xml:space="preserve"> </w:t>
              </w:r>
              <w:proofErr w:type="spellStart"/>
              <w:r w:rsidR="00BE54BB" w:rsidRPr="009436A8">
                <w:t>pada</w:t>
              </w:r>
              <w:proofErr w:type="spellEnd"/>
              <w:r w:rsidR="00BE54BB" w:rsidRPr="009436A8">
                <w:t xml:space="preserve"> </w:t>
              </w:r>
              <w:proofErr w:type="spellStart"/>
              <w:r w:rsidR="00BE54BB" w:rsidRPr="009436A8">
                <w:t>bayi</w:t>
              </w:r>
              <w:proofErr w:type="spellEnd"/>
              <w:r w:rsidR="00BE54BB" w:rsidRPr="009436A8">
                <w:t xml:space="preserve"> </w:t>
              </w:r>
              <w:proofErr w:type="spellStart"/>
              <w:r w:rsidR="00BE54BB" w:rsidRPr="009436A8">
                <w:t>berumur</w:t>
              </w:r>
              <w:proofErr w:type="spellEnd"/>
              <w:r w:rsidR="00BE54BB" w:rsidRPr="009436A8">
                <w:t xml:space="preserve"> 3 </w:t>
              </w:r>
              <w:proofErr w:type="spellStart"/>
              <w:r w:rsidR="00BE54BB" w:rsidRPr="009436A8">
                <w:t>sampai</w:t>
              </w:r>
              <w:proofErr w:type="spellEnd"/>
              <w:r w:rsidR="00BE54BB" w:rsidRPr="009436A8">
                <w:t xml:space="preserve"> </w:t>
              </w:r>
              <w:r w:rsidR="00BE54BB" w:rsidRPr="009436A8">
                <w:rPr>
                  <w:lang w:val="id-ID"/>
                </w:rPr>
                <w:t>12</w:t>
              </w:r>
              <w:r w:rsidRPr="009436A8">
                <w:t xml:space="preserve"> </w:t>
              </w:r>
              <w:proofErr w:type="spellStart"/>
              <w:r w:rsidRPr="009436A8">
                <w:t>bulan</w:t>
              </w:r>
              <w:proofErr w:type="spellEnd"/>
              <w:r w:rsidRPr="009436A8">
                <w:t xml:space="preserve"> </w:t>
              </w:r>
              <w:proofErr w:type="spellStart"/>
              <w:r w:rsidRPr="009436A8">
                <w:t>mengalami</w:t>
              </w:r>
              <w:proofErr w:type="spellEnd"/>
              <w:r w:rsidRPr="009436A8">
                <w:t xml:space="preserve"> </w:t>
              </w:r>
              <w:proofErr w:type="spellStart"/>
              <w:r w:rsidRPr="009436A8">
                <w:t>perubahan</w:t>
              </w:r>
              <w:proofErr w:type="spellEnd"/>
              <w:r w:rsidRPr="009436A8">
                <w:t xml:space="preserve"> </w:t>
              </w:r>
              <w:proofErr w:type="spellStart"/>
              <w:r w:rsidRPr="009436A8">
                <w:t>dalam</w:t>
              </w:r>
              <w:proofErr w:type="spellEnd"/>
              <w:r w:rsidRPr="009436A8">
                <w:t xml:space="preserve"> </w:t>
              </w:r>
              <w:proofErr w:type="spellStart"/>
              <w:r w:rsidRPr="009436A8">
                <w:t>aktifitas</w:t>
              </w:r>
              <w:proofErr w:type="spellEnd"/>
              <w:r w:rsidRPr="009436A8">
                <w:t xml:space="preserve"> </w:t>
              </w:r>
              <w:proofErr w:type="spellStart"/>
              <w:r w:rsidRPr="009436A8">
                <w:t>seperti</w:t>
              </w:r>
              <w:proofErr w:type="spellEnd"/>
              <w:r w:rsidRPr="009436A8">
                <w:t xml:space="preserve"> </w:t>
              </w:r>
              <w:proofErr w:type="spellStart"/>
              <w:r w:rsidRPr="009436A8">
                <w:t>posisi</w:t>
              </w:r>
              <w:proofErr w:type="spellEnd"/>
              <w:r w:rsidRPr="009436A8">
                <w:t xml:space="preserve"> </w:t>
              </w:r>
              <w:proofErr w:type="spellStart"/>
              <w:r w:rsidRPr="009436A8">
                <w:t>telungkup</w:t>
              </w:r>
              <w:proofErr w:type="spellEnd"/>
              <w:r w:rsidRPr="009436A8">
                <w:t xml:space="preserve">, </w:t>
              </w:r>
              <w:proofErr w:type="spellStart"/>
              <w:r w:rsidRPr="009436A8">
                <w:t>mengangkat</w:t>
              </w:r>
              <w:proofErr w:type="spellEnd"/>
              <w:r w:rsidRPr="009436A8">
                <w:t xml:space="preserve"> </w:t>
              </w:r>
              <w:proofErr w:type="spellStart"/>
              <w:r w:rsidRPr="009436A8">
                <w:t>kepala</w:t>
              </w:r>
              <w:proofErr w:type="spellEnd"/>
              <w:r w:rsidRPr="009436A8">
                <w:t xml:space="preserve">, </w:t>
              </w:r>
              <w:proofErr w:type="spellStart"/>
              <w:r w:rsidRPr="009436A8">
                <w:t>gerakan</w:t>
              </w:r>
              <w:proofErr w:type="spellEnd"/>
              <w:r w:rsidRPr="009436A8">
                <w:t xml:space="preserve"> </w:t>
              </w:r>
              <w:proofErr w:type="spellStart"/>
              <w:r w:rsidRPr="009436A8">
                <w:t>menekan</w:t>
              </w:r>
              <w:proofErr w:type="spellEnd"/>
              <w:r w:rsidRPr="009436A8">
                <w:t xml:space="preserve"> </w:t>
              </w:r>
              <w:proofErr w:type="spellStart"/>
              <w:r w:rsidRPr="009436A8">
                <w:t>kedua</w:t>
              </w:r>
              <w:proofErr w:type="spellEnd"/>
              <w:r w:rsidRPr="009436A8">
                <w:t xml:space="preserve"> </w:t>
              </w:r>
              <w:proofErr w:type="spellStart"/>
              <w:r w:rsidRPr="009436A8">
                <w:t>tangan</w:t>
              </w:r>
              <w:proofErr w:type="spellEnd"/>
              <w:r w:rsidRPr="009436A8">
                <w:t xml:space="preserve">, </w:t>
              </w:r>
              <w:proofErr w:type="spellStart"/>
              <w:r w:rsidRPr="009436A8">
                <w:t>dan</w:t>
              </w:r>
              <w:proofErr w:type="spellEnd"/>
              <w:r w:rsidRPr="009436A8">
                <w:t xml:space="preserve"> </w:t>
              </w:r>
              <w:proofErr w:type="spellStart"/>
              <w:r w:rsidRPr="009436A8">
                <w:t>ini</w:t>
              </w:r>
              <w:proofErr w:type="spellEnd"/>
              <w:r w:rsidRPr="009436A8">
                <w:t xml:space="preserve"> </w:t>
              </w:r>
              <w:proofErr w:type="spellStart"/>
              <w:r w:rsidRPr="009436A8">
                <w:t>merupakan</w:t>
              </w:r>
              <w:proofErr w:type="spellEnd"/>
              <w:r w:rsidRPr="009436A8">
                <w:t xml:space="preserve"> </w:t>
              </w:r>
              <w:proofErr w:type="spellStart"/>
              <w:r w:rsidRPr="009436A8">
                <w:t>bentuk</w:t>
              </w:r>
              <w:proofErr w:type="spellEnd"/>
              <w:r w:rsidRPr="009436A8">
                <w:t xml:space="preserve"> </w:t>
              </w:r>
              <w:proofErr w:type="spellStart"/>
              <w:r w:rsidRPr="009436A8">
                <w:t>perkembangan</w:t>
              </w:r>
              <w:proofErr w:type="spellEnd"/>
              <w:r w:rsidRPr="009436A8">
                <w:t xml:space="preserve"> </w:t>
              </w:r>
              <w:proofErr w:type="spellStart"/>
              <w:r w:rsidRPr="009436A8">
                <w:t>motorik</w:t>
              </w:r>
              <w:proofErr w:type="spellEnd"/>
              <w:r w:rsidRPr="009436A8">
                <w:t xml:space="preserve"> </w:t>
              </w:r>
              <w:proofErr w:type="spellStart"/>
              <w:r w:rsidRPr="009436A8">
                <w:t>kasar</w:t>
              </w:r>
              <w:proofErr w:type="spellEnd"/>
              <w:r w:rsidRPr="009436A8">
                <w:t xml:space="preserve">, </w:t>
              </w:r>
              <w:proofErr w:type="spellStart"/>
              <w:r w:rsidRPr="009436A8">
                <w:t>selain</w:t>
              </w:r>
              <w:proofErr w:type="spellEnd"/>
              <w:r w:rsidRPr="009436A8">
                <w:t xml:space="preserve"> </w:t>
              </w:r>
              <w:proofErr w:type="spellStart"/>
              <w:r w:rsidRPr="009436A8">
                <w:t>itu</w:t>
              </w:r>
              <w:proofErr w:type="spellEnd"/>
              <w:r w:rsidRPr="009436A8">
                <w:t xml:space="preserve"> </w:t>
              </w:r>
              <w:proofErr w:type="spellStart"/>
              <w:r w:rsidRPr="009436A8">
                <w:t>bayi</w:t>
              </w:r>
              <w:proofErr w:type="spellEnd"/>
              <w:r w:rsidRPr="009436A8">
                <w:t xml:space="preserve"> </w:t>
              </w:r>
              <w:proofErr w:type="spellStart"/>
              <w:r w:rsidRPr="009436A8">
                <w:t>juga</w:t>
              </w:r>
              <w:proofErr w:type="spellEnd"/>
              <w:r w:rsidRPr="009436A8">
                <w:t xml:space="preserve"> </w:t>
              </w:r>
              <w:proofErr w:type="spellStart"/>
              <w:r w:rsidRPr="009436A8">
                <w:t>sudah</w:t>
              </w:r>
              <w:proofErr w:type="spellEnd"/>
              <w:r w:rsidRPr="009436A8">
                <w:t xml:space="preserve"> </w:t>
              </w:r>
              <w:proofErr w:type="spellStart"/>
              <w:r w:rsidRPr="009436A8">
                <w:t>mampu</w:t>
              </w:r>
              <w:proofErr w:type="spellEnd"/>
              <w:r w:rsidRPr="009436A8">
                <w:t xml:space="preserve"> </w:t>
              </w:r>
              <w:proofErr w:type="spellStart"/>
              <w:r w:rsidRPr="009436A8">
                <w:t>memalingkan</w:t>
              </w:r>
              <w:proofErr w:type="spellEnd"/>
              <w:r w:rsidRPr="009436A8">
                <w:t xml:space="preserve"> </w:t>
              </w:r>
              <w:proofErr w:type="spellStart"/>
              <w:r w:rsidRPr="009436A8">
                <w:t>kepala</w:t>
              </w:r>
              <w:proofErr w:type="spellEnd"/>
              <w:r w:rsidRPr="009436A8">
                <w:t xml:space="preserve"> </w:t>
              </w:r>
              <w:proofErr w:type="spellStart"/>
              <w:r w:rsidRPr="009436A8">
                <w:t>ke</w:t>
              </w:r>
              <w:proofErr w:type="spellEnd"/>
              <w:r w:rsidRPr="009436A8">
                <w:t xml:space="preserve"> </w:t>
              </w:r>
              <w:proofErr w:type="spellStart"/>
              <w:r w:rsidRPr="009436A8">
                <w:t>kanan</w:t>
              </w:r>
              <w:proofErr w:type="spellEnd"/>
              <w:r w:rsidRPr="009436A8">
                <w:t xml:space="preserve"> </w:t>
              </w:r>
              <w:proofErr w:type="spellStart"/>
              <w:r w:rsidRPr="009436A8">
                <w:t>dan</w:t>
              </w:r>
              <w:proofErr w:type="spellEnd"/>
              <w:r w:rsidRPr="009436A8">
                <w:t xml:space="preserve"> </w:t>
              </w:r>
              <w:proofErr w:type="spellStart"/>
              <w:r w:rsidRPr="009436A8">
                <w:t>ke</w:t>
              </w:r>
              <w:proofErr w:type="spellEnd"/>
              <w:r w:rsidRPr="009436A8">
                <w:t xml:space="preserve"> </w:t>
              </w:r>
              <w:proofErr w:type="spellStart"/>
              <w:r w:rsidRPr="009436A8">
                <w:t>kiri</w:t>
              </w:r>
              <w:proofErr w:type="spellEnd"/>
              <w:r w:rsidRPr="009436A8">
                <w:t xml:space="preserve">, </w:t>
              </w:r>
              <w:proofErr w:type="spellStart"/>
              <w:r w:rsidRPr="009436A8">
                <w:t>duduk</w:t>
              </w:r>
              <w:proofErr w:type="spellEnd"/>
              <w:r w:rsidRPr="009436A8">
                <w:t xml:space="preserve"> </w:t>
              </w:r>
              <w:proofErr w:type="spellStart"/>
              <w:r w:rsidRPr="009436A8">
                <w:t>dengan</w:t>
              </w:r>
              <w:proofErr w:type="spellEnd"/>
              <w:r w:rsidRPr="009436A8">
                <w:t xml:space="preserve"> </w:t>
              </w:r>
              <w:proofErr w:type="spellStart"/>
              <w:r w:rsidRPr="009436A8">
                <w:t>kepala</w:t>
              </w:r>
              <w:proofErr w:type="spellEnd"/>
              <w:r w:rsidRPr="009436A8">
                <w:t xml:space="preserve"> </w:t>
              </w:r>
              <w:proofErr w:type="spellStart"/>
              <w:r w:rsidRPr="009436A8">
                <w:t>tegak</w:t>
              </w:r>
              <w:proofErr w:type="spellEnd"/>
              <w:r w:rsidRPr="009436A8">
                <w:t xml:space="preserve">, </w:t>
              </w:r>
              <w:proofErr w:type="spellStart"/>
              <w:r w:rsidRPr="009436A8">
                <w:t>membalikkan</w:t>
              </w:r>
              <w:proofErr w:type="spellEnd"/>
              <w:r w:rsidRPr="009436A8">
                <w:t xml:space="preserve"> </w:t>
              </w:r>
              <w:proofErr w:type="spellStart"/>
              <w:r w:rsidRPr="009436A8">
                <w:t>badan</w:t>
              </w:r>
              <w:proofErr w:type="spellEnd"/>
              <w:r w:rsidRPr="009436A8">
                <w:t xml:space="preserve">, </w:t>
              </w:r>
              <w:proofErr w:type="spellStart"/>
              <w:r w:rsidRPr="009436A8">
                <w:t>bangkit</w:t>
              </w:r>
              <w:proofErr w:type="spellEnd"/>
              <w:r w:rsidRPr="009436A8">
                <w:t xml:space="preserve"> </w:t>
              </w:r>
              <w:proofErr w:type="spellStart"/>
              <w:r w:rsidRPr="009436A8">
                <w:t>dengan</w:t>
              </w:r>
              <w:proofErr w:type="spellEnd"/>
              <w:r w:rsidRPr="009436A8">
                <w:t xml:space="preserve"> </w:t>
              </w:r>
              <w:proofErr w:type="spellStart"/>
              <w:r w:rsidRPr="009436A8">
                <w:t>kepala</w:t>
              </w:r>
              <w:proofErr w:type="spellEnd"/>
              <w:r w:rsidRPr="009436A8">
                <w:t xml:space="preserve"> </w:t>
              </w:r>
              <w:proofErr w:type="spellStart"/>
              <w:r w:rsidRPr="009436A8">
                <w:t>tegak</w:t>
              </w:r>
              <w:proofErr w:type="spellEnd"/>
              <w:r w:rsidRPr="009436A8">
                <w:t xml:space="preserve">, </w:t>
              </w:r>
              <w:proofErr w:type="spellStart"/>
              <w:r w:rsidRPr="009436A8">
                <w:t>berguling</w:t>
              </w:r>
              <w:proofErr w:type="spellEnd"/>
              <w:r w:rsidRPr="009436A8">
                <w:t xml:space="preserve">, </w:t>
              </w:r>
              <w:proofErr w:type="spellStart"/>
              <w:r w:rsidRPr="009436A8">
                <w:t>terlentang</w:t>
              </w:r>
              <w:proofErr w:type="spellEnd"/>
              <w:r w:rsidRPr="009436A8">
                <w:t xml:space="preserve"> </w:t>
              </w:r>
              <w:proofErr w:type="spellStart"/>
              <w:r w:rsidRPr="009436A8">
                <w:t>dan</w:t>
              </w:r>
              <w:proofErr w:type="spellEnd"/>
              <w:r w:rsidRPr="009436A8">
                <w:t xml:space="preserve"> </w:t>
              </w:r>
              <w:proofErr w:type="spellStart"/>
              <w:r w:rsidRPr="009436A8">
                <w:t>tengkurap</w:t>
              </w:r>
              <w:proofErr w:type="spellEnd"/>
              <w:r w:rsidRPr="009436A8">
                <w:t xml:space="preserve"> </w:t>
              </w:r>
              <w:proofErr w:type="spellStart"/>
              <w:r w:rsidRPr="009436A8">
                <w:t>serta</w:t>
              </w:r>
              <w:proofErr w:type="spellEnd"/>
              <w:r w:rsidRPr="009436A8">
                <w:t xml:space="preserve"> </w:t>
              </w:r>
              <w:proofErr w:type="spellStart"/>
              <w:r w:rsidRPr="009436A8">
                <w:t>duduk</w:t>
              </w:r>
              <w:proofErr w:type="spellEnd"/>
              <w:r w:rsidRPr="009436A8">
                <w:t xml:space="preserve"> </w:t>
              </w:r>
              <w:proofErr w:type="spellStart"/>
              <w:r w:rsidRPr="009436A8">
                <w:t>dengan</w:t>
              </w:r>
              <w:proofErr w:type="spellEnd"/>
              <w:r w:rsidRPr="009436A8">
                <w:t xml:space="preserve"> </w:t>
              </w:r>
              <w:proofErr w:type="spellStart"/>
              <w:r w:rsidRPr="009436A8">
                <w:t>b</w:t>
              </w:r>
              <w:r w:rsidR="002D08BC" w:rsidRPr="009436A8">
                <w:t>antuan</w:t>
              </w:r>
              <w:proofErr w:type="spellEnd"/>
              <w:r w:rsidR="002D08BC" w:rsidRPr="009436A8">
                <w:t xml:space="preserve"> </w:t>
              </w:r>
              <w:proofErr w:type="spellStart"/>
              <w:r w:rsidR="002D08BC" w:rsidRPr="009436A8">
                <w:t>dalam</w:t>
              </w:r>
              <w:proofErr w:type="spellEnd"/>
              <w:r w:rsidR="002D08BC" w:rsidRPr="009436A8">
                <w:t xml:space="preserve"> </w:t>
              </w:r>
              <w:proofErr w:type="spellStart"/>
              <w:r w:rsidR="002D08BC" w:rsidRPr="009436A8">
                <w:t>waktu</w:t>
              </w:r>
              <w:proofErr w:type="spellEnd"/>
              <w:r w:rsidR="002D08BC" w:rsidRPr="009436A8">
                <w:t xml:space="preserve"> yang </w:t>
              </w:r>
              <w:proofErr w:type="spellStart"/>
              <w:r w:rsidR="002D08BC" w:rsidRPr="009436A8">
                <w:t>singkat</w:t>
              </w:r>
              <w:proofErr w:type="spellEnd"/>
              <w:r w:rsidR="002D08BC" w:rsidRPr="009436A8">
                <w:rPr>
                  <w:lang w:val="id-ID"/>
                </w:rPr>
                <w:t>.</w:t>
              </w:r>
              <w:r w:rsidR="00630E73" w:rsidRPr="009436A8">
                <w:rPr>
                  <w:color w:val="000000" w:themeColor="text1"/>
                  <w:vertAlign w:val="superscript"/>
                  <w:lang w:val="id-ID" w:eastAsia="id-ID"/>
                </w:rPr>
                <w:t xml:space="preserve"> 8</w:t>
              </w:r>
            </w:p>
            <w:p w14:paraId="0B0EAEB8" w14:textId="56A22DB6" w:rsidR="00AF44F6" w:rsidRPr="002D08BC" w:rsidRDefault="002D08BC" w:rsidP="00277008">
              <w:pPr>
                <w:pStyle w:val="NormalWeb"/>
                <w:spacing w:before="0" w:beforeAutospacing="0" w:after="0" w:afterAutospacing="0" w:line="360" w:lineRule="auto"/>
                <w:ind w:firstLine="709"/>
                <w:jc w:val="both"/>
                <w:rPr>
                  <w:lang w:val="id-ID"/>
                </w:rPr>
              </w:pPr>
              <w:r w:rsidRPr="009436A8">
                <w:rPr>
                  <w:lang w:val="id-ID"/>
                </w:rPr>
                <w:t xml:space="preserve">Senam bayi atau baby gym merupakan sebuah bentuk stimulasi berupa permainan gerakan yang bertujuan untuk merangsang pertumbuhan, perkembangan serta kemampuan motorik bayi secara optimal. </w:t>
              </w:r>
              <w:r w:rsidRPr="009436A8">
                <w:rPr>
                  <w:i/>
                  <w:lang w:val="id-ID"/>
                </w:rPr>
                <w:t>Baby gym</w:t>
              </w:r>
              <w:r w:rsidRPr="009436A8">
                <w:rPr>
                  <w:lang w:val="id-ID"/>
                </w:rPr>
                <w:t xml:space="preserve"> biasanya dilakukan pada bayu berusia 3-12 bulan.</w:t>
              </w:r>
              <w:r w:rsidR="00630E73" w:rsidRPr="009436A8">
                <w:rPr>
                  <w:color w:val="000000" w:themeColor="text1"/>
                  <w:vertAlign w:val="superscript"/>
                  <w:lang w:val="id-ID" w:eastAsia="id-ID"/>
                </w:rPr>
                <w:t>9</w:t>
              </w:r>
              <w:r w:rsidRPr="009436A8">
                <w:rPr>
                  <w:lang w:val="id-ID"/>
                </w:rPr>
                <w:t xml:space="preserve"> Selain bermanfaat untuk perkembangan motorik pada bayi </w:t>
              </w:r>
              <w:r w:rsidRPr="009436A8">
                <w:rPr>
                  <w:i/>
                  <w:lang w:val="id-ID"/>
                </w:rPr>
                <w:t>baby gym</w:t>
              </w:r>
              <w:r w:rsidRPr="009436A8">
                <w:rPr>
                  <w:lang w:val="id-ID"/>
                </w:rPr>
                <w:t xml:space="preserve"> juga </w:t>
              </w:r>
              <w:r w:rsidR="00DC6FE3" w:rsidRPr="009436A8">
                <w:rPr>
                  <w:lang w:val="id-ID"/>
                </w:rPr>
                <w:t xml:space="preserve">dapat mendekatkan hubungan orangtua dan anak, mengajarkan anak untuk berinteraksi dengan lingkungan, melatih kekuatan otot dan persendian bayi, mengoptimalkan fungsi pendengaran, fungsi penglihatan dan tumbuh kembang bayi, meningkatkan nafsu makan bayi, membuat tidur bayi lebih nyenyak, melancarkan peredaran darah, menyehatkan jantung bayi serta meningkatkan kemampuan menyeimbangkan diri dan kewaspadaan bayi. Banyaknya manfaat yang dapat diperoleh dari </w:t>
              </w:r>
              <w:r w:rsidR="00DC6FE3" w:rsidRPr="009436A8">
                <w:rPr>
                  <w:i/>
                  <w:lang w:val="id-ID"/>
                </w:rPr>
                <w:t>baby gym</w:t>
              </w:r>
              <w:r w:rsidR="00DC6FE3" w:rsidRPr="009436A8">
                <w:rPr>
                  <w:lang w:val="id-ID"/>
                </w:rPr>
                <w:t xml:space="preserve"> maka orangtua disarankan untuk dapat menerapkan </w:t>
              </w:r>
              <w:r w:rsidR="00DC6FE3" w:rsidRPr="009436A8">
                <w:rPr>
                  <w:i/>
                  <w:lang w:val="id-ID"/>
                </w:rPr>
                <w:t>baby gym</w:t>
              </w:r>
              <w:r w:rsidR="00DC6FE3" w:rsidRPr="009436A8">
                <w:rPr>
                  <w:lang w:val="id-ID"/>
                </w:rPr>
                <w:t xml:space="preserve"> dalam rangka meningkatkan derajat kesehatan pada anak.</w:t>
              </w:r>
              <w:r w:rsidR="00630E73" w:rsidRPr="009436A8">
                <w:rPr>
                  <w:color w:val="000000" w:themeColor="text1"/>
                  <w:vertAlign w:val="superscript"/>
                  <w:lang w:val="id-ID" w:eastAsia="id-ID"/>
                </w:rPr>
                <w:t>10</w:t>
              </w:r>
            </w:p>
          </w:sdtContent>
        </w:sdt>
      </w:sdtContent>
    </w:sdt>
    <w:p w14:paraId="67EFC98F" w14:textId="1B6BA110" w:rsidR="00107D4E" w:rsidRPr="00AF44F6" w:rsidRDefault="00052FF3" w:rsidP="009436A8">
      <w:pPr>
        <w:pStyle w:val="ListParagraph"/>
        <w:spacing w:after="0" w:line="240" w:lineRule="auto"/>
        <w:ind w:left="0"/>
        <w:jc w:val="both"/>
        <w:rPr>
          <w:rFonts w:asciiTheme="majorBidi" w:hAnsiTheme="majorBidi" w:cstheme="majorBidi"/>
          <w:sz w:val="24"/>
          <w:szCs w:val="24"/>
        </w:rPr>
      </w:pPr>
      <w:r w:rsidRPr="00A0136C">
        <w:rPr>
          <w:rFonts w:ascii="Times New Roman" w:hAnsi="Times New Roman"/>
          <w:b/>
          <w:sz w:val="28"/>
          <w:lang w:val="es-ES"/>
        </w:rPr>
        <w:t>SIMPULAN</w:t>
      </w:r>
    </w:p>
    <w:sdt>
      <w:sdtPr>
        <w:rPr>
          <w:rStyle w:val="KontenArtikel"/>
          <w:rFonts w:ascii="Times New Roman" w:hAnsi="Times New Roman"/>
        </w:rPr>
        <w:alias w:val="Simpulan"/>
        <w:tag w:val="Simpulan"/>
        <w:id w:val="2110378462"/>
        <w:lock w:val="sdtLocked"/>
        <w:placeholder>
          <w:docPart w:val="93F324BFA1DE45409D9E1E333A39C3F3"/>
        </w:placeholder>
      </w:sdtPr>
      <w:sdtEndPr>
        <w:rPr>
          <w:rStyle w:val="DefaultParagraphFont"/>
          <w:color w:val="auto"/>
          <w:sz w:val="22"/>
        </w:rPr>
      </w:sdtEndPr>
      <w:sdtContent>
        <w:sdt>
          <w:sdtPr>
            <w:rPr>
              <w:rStyle w:val="KontenArtikel"/>
              <w:rFonts w:ascii="Times New Roman" w:hAnsi="Times New Roman"/>
            </w:rPr>
            <w:alias w:val="Simpulan"/>
            <w:tag w:val="Simpulan"/>
            <w:id w:val="-592313375"/>
            <w:placeholder>
              <w:docPart w:val="F1F331D6102A45BEB1AFA0D27965C1F5"/>
            </w:placeholder>
          </w:sdtPr>
          <w:sdtEndPr>
            <w:rPr>
              <w:rStyle w:val="DefaultParagraphFont"/>
              <w:color w:val="auto"/>
              <w:sz w:val="22"/>
            </w:rPr>
          </w:sdtEndPr>
          <w:sdtContent>
            <w:p w14:paraId="67EFC990" w14:textId="1072EF26" w:rsidR="00052FF3" w:rsidRPr="009C5394" w:rsidRDefault="009C5394" w:rsidP="009C5394">
              <w:pPr>
                <w:widowControl w:val="0"/>
                <w:autoSpaceDE w:val="0"/>
                <w:autoSpaceDN w:val="0"/>
                <w:adjustRightInd w:val="0"/>
                <w:spacing w:before="120" w:after="0" w:line="360" w:lineRule="auto"/>
                <w:ind w:firstLine="709"/>
                <w:jc w:val="both"/>
                <w:rPr>
                  <w:rFonts w:ascii="Times New Roman" w:hAnsi="Times New Roman"/>
                  <w:color w:val="000000" w:themeColor="text1"/>
                  <w:sz w:val="24"/>
                </w:rPr>
              </w:pPr>
              <w:r>
                <w:rPr>
                  <w:rStyle w:val="KontenArtikel"/>
                  <w:rFonts w:ascii="Times New Roman" w:hAnsi="Times New Roman"/>
                </w:rPr>
                <w:t xml:space="preserve">Kegiatan pengabdian masyarakat yang telah dilakukan selama 3 bulan di desa Pesantren Kecamatan Tembelang Kabupaten Jombang tentang pelaksanaan </w:t>
              </w:r>
              <w:r w:rsidRPr="00FD6B98">
                <w:rPr>
                  <w:rStyle w:val="KontenArtikel"/>
                  <w:rFonts w:ascii="Times New Roman" w:hAnsi="Times New Roman"/>
                  <w:i/>
                </w:rPr>
                <w:t>baby gym</w:t>
              </w:r>
              <w:r w:rsidR="00FD6B98">
                <w:rPr>
                  <w:rStyle w:val="KontenArtikel"/>
                  <w:rFonts w:ascii="Times New Roman" w:hAnsi="Times New Roman"/>
                </w:rPr>
                <w:t xml:space="preserve"> pada bayi sangat</w:t>
              </w:r>
              <w:r>
                <w:rPr>
                  <w:rStyle w:val="KontenArtikel"/>
                  <w:rFonts w:ascii="Times New Roman" w:hAnsi="Times New Roman"/>
                </w:rPr>
                <w:t xml:space="preserve"> berperan dalam meningkatkan perkembangan motorik pada bayi khususnya pada bayi yang mengalami keterlambatan perkembang</w:t>
              </w:r>
              <w:r w:rsidR="00FD6B98">
                <w:rPr>
                  <w:rStyle w:val="KontenArtikel"/>
                  <w:rFonts w:ascii="Times New Roman" w:hAnsi="Times New Roman"/>
                </w:rPr>
                <w:t xml:space="preserve">an motorik yang disebabkan </w:t>
              </w:r>
              <w:r>
                <w:rPr>
                  <w:rStyle w:val="KontenArtikel"/>
                  <w:rFonts w:ascii="Times New Roman" w:hAnsi="Times New Roman"/>
                </w:rPr>
                <w:t xml:space="preserve">kurangnya </w:t>
              </w:r>
              <w:r>
                <w:rPr>
                  <w:rStyle w:val="KontenArtikel"/>
                  <w:rFonts w:ascii="Times New Roman" w:hAnsi="Times New Roman"/>
                </w:rPr>
                <w:lastRenderedPageBreak/>
                <w:t xml:space="preserve">stimulasi yang diberikan oleh orangtua. Harapan penulis semoga kegiatan </w:t>
              </w:r>
              <w:r w:rsidRPr="002D7D43">
                <w:rPr>
                  <w:rStyle w:val="KontenArtikel"/>
                  <w:rFonts w:ascii="Times New Roman" w:hAnsi="Times New Roman"/>
                  <w:i/>
                </w:rPr>
                <w:t>baby gym</w:t>
              </w:r>
              <w:r>
                <w:rPr>
                  <w:rStyle w:val="KontenArtikel"/>
                  <w:rFonts w:ascii="Times New Roman" w:hAnsi="Times New Roman"/>
                </w:rPr>
                <w:t xml:space="preserve"> bisa terus </w:t>
              </w:r>
              <w:r w:rsidR="002D7D43">
                <w:rPr>
                  <w:rStyle w:val="KontenArtikel"/>
                  <w:rFonts w:ascii="Times New Roman" w:hAnsi="Times New Roman"/>
                </w:rPr>
                <w:t xml:space="preserve">dikembangkan dan diterapkan </w:t>
              </w:r>
              <w:r>
                <w:rPr>
                  <w:rStyle w:val="KontenArtikel"/>
                  <w:rFonts w:ascii="Times New Roman" w:hAnsi="Times New Roman"/>
                </w:rPr>
                <w:t>oleh para orangtua dalam rangla meningkatkan derajat kesehatan bagi anak.</w:t>
              </w:r>
            </w:p>
          </w:sdtContent>
        </w:sdt>
      </w:sdtContent>
    </w:sdt>
    <w:p w14:paraId="67EFC997" w14:textId="77777777" w:rsidR="00C7584C" w:rsidRPr="009C5394" w:rsidRDefault="00C7584C" w:rsidP="00DE727B">
      <w:pPr>
        <w:spacing w:after="120" w:line="276" w:lineRule="auto"/>
        <w:jc w:val="both"/>
        <w:rPr>
          <w:rFonts w:ascii="Times New Roman" w:hAnsi="Times New Roman"/>
          <w:sz w:val="24"/>
        </w:rPr>
        <w:sectPr w:rsidR="00C7584C" w:rsidRPr="009C5394" w:rsidSect="00AD4475">
          <w:headerReference w:type="default" r:id="rId12"/>
          <w:footerReference w:type="default" r:id="rId13"/>
          <w:pgSz w:w="11906" w:h="16838"/>
          <w:pgMar w:top="1801" w:right="1440" w:bottom="1134" w:left="1440" w:header="426" w:footer="0" w:gutter="0"/>
          <w:pgNumType w:start="1" w:chapStyle="1"/>
          <w:cols w:space="708"/>
          <w:docGrid w:linePitch="360"/>
        </w:sectPr>
      </w:pPr>
    </w:p>
    <w:p w14:paraId="67EFC999" w14:textId="77777777" w:rsidR="00C7584C" w:rsidRPr="00A0136C" w:rsidRDefault="00BC4E7A" w:rsidP="00277008">
      <w:pPr>
        <w:spacing w:after="0" w:line="240" w:lineRule="auto"/>
        <w:rPr>
          <w:rFonts w:ascii="Times New Roman" w:hAnsi="Times New Roman"/>
          <w:b/>
          <w:sz w:val="28"/>
          <w:lang w:val="en-US"/>
        </w:rPr>
      </w:pPr>
      <w:r w:rsidRPr="00A0136C">
        <w:rPr>
          <w:rFonts w:ascii="Times New Roman" w:hAnsi="Times New Roman"/>
          <w:b/>
          <w:sz w:val="28"/>
          <w:lang w:val="en-US"/>
        </w:rPr>
        <w:lastRenderedPageBreak/>
        <w:t>DAFTAR PUSTAKA</w:t>
      </w:r>
    </w:p>
    <w:sdt>
      <w:sdtPr>
        <w:rPr>
          <w:rStyle w:val="Referensi"/>
          <w:rFonts w:ascii="Times New Roman" w:hAnsi="Times New Roman"/>
          <w:sz w:val="24"/>
          <w:szCs w:val="24"/>
        </w:rPr>
        <w:alias w:val="Daftar Pustaka"/>
        <w:tag w:val="Daftar Pustaka"/>
        <w:id w:val="-1850248671"/>
        <w:lock w:val="sdtLocked"/>
        <w:placeholder>
          <w:docPart w:val="0F29A5678DCA431190DF8ADEC2744D73"/>
        </w:placeholder>
      </w:sdtPr>
      <w:sdtEndPr>
        <w:rPr>
          <w:rStyle w:val="DefaultParagraphFont"/>
          <w:rFonts w:ascii="Calibri" w:hAnsi="Calibri"/>
          <w:color w:val="auto"/>
          <w:lang w:val="en-US"/>
        </w:rPr>
      </w:sdtEndPr>
      <w:sdtContent>
        <w:sdt>
          <w:sdtPr>
            <w:rPr>
              <w:rStyle w:val="Referensi"/>
              <w:rFonts w:ascii="Times New Roman" w:hAnsi="Times New Roman"/>
              <w:sz w:val="24"/>
              <w:szCs w:val="24"/>
            </w:rPr>
            <w:alias w:val="Daftar Pustaka"/>
            <w:tag w:val="Daftar Pustaka"/>
            <w:id w:val="528527783"/>
            <w:placeholder>
              <w:docPart w:val="045EBD2958D84E888C99353B6FB5A5F8"/>
            </w:placeholder>
          </w:sdtPr>
          <w:sdtEndPr>
            <w:rPr>
              <w:rStyle w:val="DefaultParagraphFont"/>
              <w:rFonts w:ascii="Calibri" w:hAnsi="Calibri"/>
              <w:color w:val="auto"/>
              <w:lang w:val="en-US"/>
            </w:rPr>
          </w:sdtEndPr>
          <w:sdtContent>
            <w:p w14:paraId="231E7AC5" w14:textId="5BD49AFB" w:rsidR="00E844B7" w:rsidRPr="00E844B7" w:rsidRDefault="00630E73" w:rsidP="00277008">
              <w:pPr>
                <w:pStyle w:val="ListParagraph"/>
                <w:widowControl w:val="0"/>
                <w:numPr>
                  <w:ilvl w:val="0"/>
                  <w:numId w:val="3"/>
                </w:numPr>
                <w:autoSpaceDE w:val="0"/>
                <w:autoSpaceDN w:val="0"/>
                <w:adjustRightInd w:val="0"/>
                <w:spacing w:after="0" w:line="240" w:lineRule="auto"/>
                <w:jc w:val="both"/>
                <w:rPr>
                  <w:rStyle w:val="Referensi"/>
                  <w:color w:val="auto"/>
                  <w:sz w:val="24"/>
                  <w:szCs w:val="24"/>
                </w:rPr>
              </w:pPr>
              <w:r w:rsidRPr="00DB5496">
                <w:rPr>
                  <w:rStyle w:val="Referensi"/>
                  <w:rFonts w:ascii="Times New Roman" w:hAnsi="Times New Roman"/>
                  <w:sz w:val="24"/>
                  <w:szCs w:val="24"/>
                </w:rPr>
                <w:t xml:space="preserve">Sudirjo E dan Alif Nur M (2018). </w:t>
              </w:r>
              <w:r w:rsidRPr="00DB5496">
                <w:rPr>
                  <w:rStyle w:val="Referensi"/>
                  <w:rFonts w:ascii="Times New Roman" w:hAnsi="Times New Roman"/>
                  <w:i/>
                  <w:sz w:val="24"/>
                  <w:szCs w:val="24"/>
                </w:rPr>
                <w:t>Pertumbuhan dan Perkembangan Motorik : konsep perkembangan dan pertumbuhan fisik dan gerak manusia</w:t>
              </w:r>
              <w:r w:rsidRPr="00DB5496">
                <w:rPr>
                  <w:rStyle w:val="Referensi"/>
                  <w:rFonts w:ascii="Times New Roman" w:hAnsi="Times New Roman"/>
                  <w:sz w:val="24"/>
                  <w:szCs w:val="24"/>
                </w:rPr>
                <w:t>. UPI Sumedang Press : Bandung.</w:t>
              </w:r>
            </w:p>
            <w:p w14:paraId="72EB1A9F" w14:textId="0266FDA9" w:rsidR="00630E73" w:rsidRPr="00DB5496" w:rsidRDefault="00630E73" w:rsidP="00E844B7">
              <w:pPr>
                <w:pStyle w:val="ListParagraph"/>
                <w:widowControl w:val="0"/>
                <w:numPr>
                  <w:ilvl w:val="0"/>
                  <w:numId w:val="3"/>
                </w:numPr>
                <w:autoSpaceDE w:val="0"/>
                <w:autoSpaceDN w:val="0"/>
                <w:adjustRightInd w:val="0"/>
                <w:spacing w:before="240" w:after="240" w:line="240" w:lineRule="auto"/>
                <w:jc w:val="both"/>
                <w:rPr>
                  <w:rStyle w:val="Referensi"/>
                  <w:color w:val="auto"/>
                  <w:sz w:val="24"/>
                  <w:szCs w:val="24"/>
                </w:rPr>
              </w:pPr>
              <w:r w:rsidRPr="00DB5496">
                <w:rPr>
                  <w:rStyle w:val="Referensi"/>
                  <w:rFonts w:ascii="Times New Roman" w:hAnsi="Times New Roman"/>
                  <w:sz w:val="24"/>
                  <w:szCs w:val="24"/>
                </w:rPr>
                <w:t xml:space="preserve">Afandi Achmad (2019). </w:t>
              </w:r>
              <w:r w:rsidRPr="00DB5496">
                <w:rPr>
                  <w:rStyle w:val="Referensi"/>
                  <w:rFonts w:ascii="Times New Roman" w:hAnsi="Times New Roman"/>
                  <w:i/>
                  <w:sz w:val="24"/>
                  <w:szCs w:val="24"/>
                </w:rPr>
                <w:t>Buku Ajar Pendidikan dan Perkembangan Motorik</w:t>
              </w:r>
              <w:r w:rsidRPr="00DB5496">
                <w:rPr>
                  <w:rStyle w:val="Referensi"/>
                  <w:rFonts w:ascii="Times New Roman" w:hAnsi="Times New Roman"/>
                  <w:sz w:val="24"/>
                  <w:szCs w:val="24"/>
                </w:rPr>
                <w:t>. Uwais Inspirasi Indonesia : Ponorogo.</w:t>
              </w:r>
            </w:p>
            <w:p w14:paraId="2E7BD0A9" w14:textId="7D9962E8" w:rsidR="00630E73" w:rsidRPr="00DB5496" w:rsidRDefault="00DB5496"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sidRPr="00DB5496">
                <w:rPr>
                  <w:rFonts w:ascii="Times New Roman" w:hAnsi="Times New Roman"/>
                  <w:sz w:val="24"/>
                  <w:szCs w:val="24"/>
                </w:rPr>
                <w:t xml:space="preserve">Fitriani Rohyana (2018). Perkembangan Fisik Motorik Anak Usia Dini. </w:t>
              </w:r>
              <w:r w:rsidRPr="00DB5496">
                <w:rPr>
                  <w:rFonts w:ascii="Times New Roman" w:hAnsi="Times New Roman"/>
                  <w:i/>
                  <w:sz w:val="24"/>
                  <w:szCs w:val="24"/>
                </w:rPr>
                <w:t>Jurnal Golden Age Hamzanwadi University,</w:t>
              </w:r>
              <w:r w:rsidRPr="00DB5496">
                <w:rPr>
                  <w:rFonts w:ascii="Times New Roman" w:hAnsi="Times New Roman"/>
                  <w:sz w:val="24"/>
                  <w:szCs w:val="24"/>
                </w:rPr>
                <w:t xml:space="preserve"> 3(1), 25-34.</w:t>
              </w:r>
            </w:p>
            <w:p w14:paraId="00746921" w14:textId="602F239C" w:rsidR="00DB5496" w:rsidRPr="00DB5496" w:rsidRDefault="00DB5496"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sidRPr="00DB5496">
                <w:rPr>
                  <w:rFonts w:ascii="Times New Roman" w:hAnsi="Times New Roman"/>
                  <w:sz w:val="24"/>
                  <w:szCs w:val="24"/>
                </w:rPr>
                <w:t xml:space="preserve">Agus hendra Al-rahmad dan ika fadilah (2016). Perkembangan psikomotorik bayi usia 6-9 bulan berdasarkan pemberian ASI eksklusif. </w:t>
              </w:r>
              <w:r w:rsidRPr="00DB5496">
                <w:rPr>
                  <w:rFonts w:ascii="Times New Roman" w:hAnsi="Times New Roman"/>
                  <w:i/>
                  <w:sz w:val="24"/>
                  <w:szCs w:val="24"/>
                </w:rPr>
                <w:t>Aceh Nutrition Jurnal</w:t>
              </w:r>
              <w:r w:rsidRPr="00DB5496">
                <w:rPr>
                  <w:rFonts w:ascii="Times New Roman" w:hAnsi="Times New Roman"/>
                  <w:sz w:val="24"/>
                  <w:szCs w:val="24"/>
                </w:rPr>
                <w:t>, 1 (2), 99-104.</w:t>
              </w:r>
            </w:p>
            <w:p w14:paraId="3F6BB19A" w14:textId="114207D9" w:rsidR="00DB5496" w:rsidRDefault="00DB5496"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sidRPr="00DB5496">
                <w:rPr>
                  <w:rFonts w:ascii="Times New Roman" w:hAnsi="Times New Roman"/>
                  <w:sz w:val="24"/>
                  <w:szCs w:val="24"/>
                </w:rPr>
                <w:t>Lailatuz Zaidah</w:t>
              </w:r>
              <w:r>
                <w:rPr>
                  <w:rFonts w:ascii="Times New Roman" w:hAnsi="Times New Roman"/>
                  <w:sz w:val="24"/>
                  <w:szCs w:val="24"/>
                </w:rPr>
                <w:t xml:space="preserve"> (2020). </w:t>
              </w:r>
              <w:r w:rsidRPr="00DB5496">
                <w:rPr>
                  <w:rFonts w:ascii="Times New Roman" w:hAnsi="Times New Roman"/>
                  <w:sz w:val="24"/>
                  <w:szCs w:val="24"/>
                </w:rPr>
                <w:t>Pengaruh Baby Gym Terhadap Motorik Kasar Pada Anak Delayed Development Usia 3-12 Bulan Di Posyandu Melati Purbayan Kotagede Yogyakarta</w:t>
              </w:r>
              <w:r>
                <w:rPr>
                  <w:rFonts w:ascii="Times New Roman" w:hAnsi="Times New Roman"/>
                  <w:sz w:val="24"/>
                  <w:szCs w:val="24"/>
                </w:rPr>
                <w:t xml:space="preserve">. </w:t>
              </w:r>
              <w:r w:rsidRPr="00DB5496">
                <w:rPr>
                  <w:rFonts w:ascii="Times New Roman" w:hAnsi="Times New Roman"/>
                  <w:i/>
                  <w:sz w:val="24"/>
                  <w:szCs w:val="24"/>
                </w:rPr>
                <w:t>Jurnal Ilmiah Fisioterapi</w:t>
              </w:r>
              <w:r w:rsidRPr="00DB5496">
                <w:rPr>
                  <w:rFonts w:ascii="Times New Roman" w:hAnsi="Times New Roman"/>
                  <w:sz w:val="24"/>
                  <w:szCs w:val="24"/>
                </w:rPr>
                <w:t xml:space="preserve"> </w:t>
              </w:r>
              <w:r w:rsidRPr="00DB5496">
                <w:rPr>
                  <w:rFonts w:ascii="Times New Roman" w:hAnsi="Times New Roman"/>
                  <w:i/>
                  <w:sz w:val="24"/>
                  <w:szCs w:val="24"/>
                </w:rPr>
                <w:t>(JIF)</w:t>
              </w:r>
              <w:r>
                <w:rPr>
                  <w:rFonts w:ascii="Times New Roman" w:hAnsi="Times New Roman"/>
                  <w:sz w:val="24"/>
                  <w:szCs w:val="24"/>
                </w:rPr>
                <w:t>, 3 (</w:t>
              </w:r>
              <w:r w:rsidRPr="00DB5496">
                <w:rPr>
                  <w:rFonts w:ascii="Times New Roman" w:hAnsi="Times New Roman"/>
                  <w:sz w:val="24"/>
                  <w:szCs w:val="24"/>
                </w:rPr>
                <w:t>1</w:t>
              </w:r>
              <w:r>
                <w:rPr>
                  <w:rFonts w:ascii="Times New Roman" w:hAnsi="Times New Roman"/>
                  <w:sz w:val="24"/>
                  <w:szCs w:val="24"/>
                </w:rPr>
                <w:t>), 8-14.</w:t>
              </w:r>
            </w:p>
            <w:p w14:paraId="2D33BB38" w14:textId="3502AA5C" w:rsidR="00DB5496" w:rsidRDefault="00D1595E"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Pr>
                  <w:rFonts w:ascii="Times New Roman" w:hAnsi="Times New Roman"/>
                  <w:sz w:val="24"/>
                  <w:szCs w:val="24"/>
                </w:rPr>
                <w:t xml:space="preserve">Christiari Ayu, Syamlan Ramzi, dkk (2018). </w:t>
              </w:r>
              <w:r w:rsidRPr="00D1595E">
                <w:rPr>
                  <w:rFonts w:ascii="Times New Roman" w:hAnsi="Times New Roman"/>
                  <w:sz w:val="24"/>
                  <w:szCs w:val="24"/>
                </w:rPr>
                <w:t>Hubungan Pengetahuan Ibu tentang Stimulasi Dini dengan Perkembangan Motorik pada Anak Usia 6-24 bulan di Kecamatan Mayang Kabupaten Jember</w:t>
              </w:r>
              <w:r>
                <w:rPr>
                  <w:rFonts w:ascii="Times New Roman" w:hAnsi="Times New Roman"/>
                  <w:sz w:val="24"/>
                  <w:szCs w:val="24"/>
                </w:rPr>
                <w:t xml:space="preserve">. </w:t>
              </w:r>
              <w:r w:rsidRPr="00D1595E">
                <w:rPr>
                  <w:rFonts w:ascii="Times New Roman" w:hAnsi="Times New Roman"/>
                  <w:i/>
                  <w:sz w:val="24"/>
                  <w:szCs w:val="24"/>
                </w:rPr>
                <w:t>Jurnal Pustaka Kesehatan</w:t>
              </w:r>
              <w:r>
                <w:rPr>
                  <w:rFonts w:ascii="Times New Roman" w:hAnsi="Times New Roman"/>
                  <w:sz w:val="24"/>
                  <w:szCs w:val="24"/>
                </w:rPr>
                <w:t>, 1 (</w:t>
              </w:r>
              <w:r w:rsidRPr="00D1595E">
                <w:rPr>
                  <w:rFonts w:ascii="Times New Roman" w:hAnsi="Times New Roman"/>
                  <w:sz w:val="24"/>
                  <w:szCs w:val="24"/>
                </w:rPr>
                <w:t>1)</w:t>
              </w:r>
              <w:r>
                <w:rPr>
                  <w:rFonts w:ascii="Times New Roman" w:hAnsi="Times New Roman"/>
                  <w:sz w:val="24"/>
                  <w:szCs w:val="24"/>
                </w:rPr>
                <w:t>, 20-23.</w:t>
              </w:r>
            </w:p>
            <w:p w14:paraId="424E65B6" w14:textId="5BEBF5F5" w:rsidR="00D1595E" w:rsidRPr="00D1595E" w:rsidRDefault="00D1595E"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Pr>
                  <w:rFonts w:ascii="Times New Roman" w:hAnsi="Times New Roman"/>
                  <w:sz w:val="24"/>
                  <w:szCs w:val="24"/>
                </w:rPr>
                <w:t xml:space="preserve">Tarigan Eka F, Dewi Eva R, dkk (2019). </w:t>
              </w:r>
              <w:r w:rsidRPr="00D1595E">
                <w:rPr>
                  <w:rFonts w:ascii="Times New Roman" w:hAnsi="Times New Roman"/>
                  <w:sz w:val="24"/>
                  <w:szCs w:val="24"/>
                </w:rPr>
                <w:t>Perbedaan Pengaruh Baby Gym Dan Baby Spa Dalam Meningkatkan Pertumbuhan Dan Perkembangan Pada Bayi 9 – 12 Bulan</w:t>
              </w:r>
              <w:r>
                <w:rPr>
                  <w:rFonts w:ascii="Times New Roman" w:hAnsi="Times New Roman"/>
                  <w:sz w:val="24"/>
                  <w:szCs w:val="24"/>
                </w:rPr>
                <w:t xml:space="preserve">. </w:t>
              </w:r>
              <w:r w:rsidRPr="00D1595E">
                <w:rPr>
                  <w:rFonts w:ascii="Times New Roman" w:hAnsi="Times New Roman"/>
                  <w:i/>
                  <w:sz w:val="24"/>
                  <w:szCs w:val="24"/>
                </w:rPr>
                <w:t>Dinamika Kesehatan Jurnal Kebidanan dan Keperawatan</w:t>
              </w:r>
              <w:r>
                <w:rPr>
                  <w:rFonts w:ascii="Times New Roman" w:hAnsi="Times New Roman"/>
                  <w:sz w:val="24"/>
                  <w:szCs w:val="24"/>
                </w:rPr>
                <w:t>, 10 (</w:t>
              </w:r>
              <w:r w:rsidRPr="00D1595E">
                <w:rPr>
                  <w:rFonts w:ascii="Times New Roman" w:hAnsi="Times New Roman"/>
                  <w:sz w:val="24"/>
                  <w:szCs w:val="24"/>
                </w:rPr>
                <w:t>2</w:t>
              </w:r>
              <w:r>
                <w:rPr>
                  <w:rFonts w:ascii="Times New Roman" w:hAnsi="Times New Roman"/>
                  <w:sz w:val="24"/>
                  <w:szCs w:val="24"/>
                </w:rPr>
                <w:t>), 585-594.</w:t>
              </w:r>
              <w:r w:rsidRPr="00D1595E">
                <w:rPr>
                  <w:rFonts w:ascii="Times New Roman" w:hAnsi="Times New Roman"/>
                  <w:sz w:val="24"/>
                  <w:szCs w:val="24"/>
                </w:rPr>
                <w:t xml:space="preserve"> </w:t>
              </w:r>
              <w:hyperlink r:id="rId14" w:history="1">
                <w:r w:rsidRPr="00CD3A4F">
                  <w:rPr>
                    <w:rStyle w:val="Hyperlink"/>
                    <w:rFonts w:ascii="Times New Roman" w:hAnsi="Times New Roman"/>
                    <w:sz w:val="24"/>
                    <w:szCs w:val="24"/>
                  </w:rPr>
                  <w:t>https://doi.org/10.33859/dksm.v10i2.490</w:t>
                </w:r>
              </w:hyperlink>
            </w:p>
            <w:p w14:paraId="5A5F82C7" w14:textId="72A635A6" w:rsidR="00D1595E" w:rsidRDefault="00D1595E"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Pr>
                  <w:rFonts w:ascii="Times New Roman" w:hAnsi="Times New Roman"/>
                  <w:sz w:val="24"/>
                  <w:szCs w:val="24"/>
                </w:rPr>
                <w:t xml:space="preserve">Febriyanti Siti N, Nurlintang D, Hudhariani R.N (2020). </w:t>
              </w:r>
              <w:r w:rsidRPr="00D1595E">
                <w:rPr>
                  <w:rFonts w:ascii="Times New Roman" w:hAnsi="Times New Roman"/>
                  <w:sz w:val="24"/>
                  <w:szCs w:val="24"/>
                </w:rPr>
                <w:t>The Benefits of Baby Gym on Development of Baby Age 6 Months</w:t>
              </w:r>
              <w:r>
                <w:rPr>
                  <w:rFonts w:ascii="Times New Roman" w:hAnsi="Times New Roman"/>
                  <w:sz w:val="24"/>
                  <w:szCs w:val="24"/>
                </w:rPr>
                <w:t xml:space="preserve">. </w:t>
              </w:r>
              <w:r w:rsidRPr="00D1595E">
                <w:rPr>
                  <w:rFonts w:ascii="Times New Roman" w:hAnsi="Times New Roman"/>
                  <w:i/>
                  <w:sz w:val="24"/>
                  <w:szCs w:val="24"/>
                </w:rPr>
                <w:t>Jurnal Kebidanan</w:t>
              </w:r>
              <w:r>
                <w:rPr>
                  <w:rFonts w:ascii="Times New Roman" w:hAnsi="Times New Roman"/>
                  <w:sz w:val="24"/>
                  <w:szCs w:val="24"/>
                </w:rPr>
                <w:t>, 10 (2), 98-102.</w:t>
              </w:r>
            </w:p>
            <w:p w14:paraId="30456E53" w14:textId="72F14240" w:rsidR="00D1595E" w:rsidRDefault="00D1595E"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sz w:val="24"/>
                  <w:szCs w:val="24"/>
                </w:rPr>
              </w:pPr>
              <w:r w:rsidRPr="00D1595E">
                <w:rPr>
                  <w:rFonts w:ascii="Times New Roman" w:hAnsi="Times New Roman"/>
                  <w:sz w:val="24"/>
                  <w:szCs w:val="24"/>
                </w:rPr>
                <w:t>Nurhudhariani</w:t>
              </w:r>
              <w:r>
                <w:rPr>
                  <w:rFonts w:ascii="Times New Roman" w:hAnsi="Times New Roman"/>
                  <w:sz w:val="24"/>
                  <w:szCs w:val="24"/>
                </w:rPr>
                <w:t xml:space="preserve"> R, </w:t>
              </w:r>
              <w:r w:rsidRPr="00D1595E">
                <w:rPr>
                  <w:rFonts w:ascii="Times New Roman" w:hAnsi="Times New Roman"/>
                  <w:sz w:val="24"/>
                  <w:szCs w:val="24"/>
                </w:rPr>
                <w:t>Ratnasari</w:t>
              </w:r>
              <w:r>
                <w:rPr>
                  <w:rFonts w:ascii="Times New Roman" w:hAnsi="Times New Roman"/>
                  <w:sz w:val="24"/>
                  <w:szCs w:val="24"/>
                </w:rPr>
                <w:t xml:space="preserve"> YD</w:t>
              </w:r>
              <w:r w:rsidRPr="00D1595E">
                <w:rPr>
                  <w:rFonts w:ascii="Times New Roman" w:hAnsi="Times New Roman"/>
                  <w:sz w:val="24"/>
                  <w:szCs w:val="24"/>
                </w:rPr>
                <w:t>, Sonh</w:t>
              </w:r>
              <w:r w:rsidR="00E844B7">
                <w:rPr>
                  <w:rFonts w:ascii="Times New Roman" w:hAnsi="Times New Roman"/>
                  <w:sz w:val="24"/>
                  <w:szCs w:val="24"/>
                </w:rPr>
                <w:t xml:space="preserve">aji dkk (2021). </w:t>
              </w:r>
              <w:r w:rsidR="00E844B7" w:rsidRPr="00E844B7">
                <w:rPr>
                  <w:rFonts w:ascii="Times New Roman" w:hAnsi="Times New Roman"/>
                  <w:sz w:val="24"/>
                  <w:szCs w:val="24"/>
                </w:rPr>
                <w:t>Efektivitas</w:t>
              </w:r>
              <w:r w:rsidR="00E844B7">
                <w:rPr>
                  <w:rFonts w:ascii="Times New Roman" w:hAnsi="Times New Roman"/>
                  <w:sz w:val="24"/>
                  <w:szCs w:val="24"/>
                </w:rPr>
                <w:t xml:space="preserve"> </w:t>
              </w:r>
              <w:r w:rsidR="00E844B7" w:rsidRPr="00E844B7">
                <w:rPr>
                  <w:rFonts w:ascii="Times New Roman" w:hAnsi="Times New Roman"/>
                  <w:sz w:val="24"/>
                  <w:szCs w:val="24"/>
                </w:rPr>
                <w:t>Baby Massage</w:t>
              </w:r>
              <w:r w:rsidR="00E844B7">
                <w:rPr>
                  <w:rFonts w:ascii="Times New Roman" w:hAnsi="Times New Roman"/>
                  <w:sz w:val="24"/>
                  <w:szCs w:val="24"/>
                </w:rPr>
                <w:t xml:space="preserve"> </w:t>
              </w:r>
              <w:r w:rsidR="00E844B7" w:rsidRPr="00E844B7">
                <w:rPr>
                  <w:rFonts w:ascii="Times New Roman" w:hAnsi="Times New Roman"/>
                  <w:sz w:val="24"/>
                  <w:szCs w:val="24"/>
                </w:rPr>
                <w:t>Dan</w:t>
              </w:r>
              <w:r w:rsidR="00E844B7">
                <w:rPr>
                  <w:rFonts w:ascii="Times New Roman" w:hAnsi="Times New Roman"/>
                  <w:sz w:val="24"/>
                  <w:szCs w:val="24"/>
                </w:rPr>
                <w:t xml:space="preserve"> </w:t>
              </w:r>
              <w:r w:rsidR="00E844B7" w:rsidRPr="00E844B7">
                <w:rPr>
                  <w:rFonts w:ascii="Times New Roman" w:hAnsi="Times New Roman"/>
                  <w:sz w:val="24"/>
                  <w:szCs w:val="24"/>
                </w:rPr>
                <w:t>Baby Gym</w:t>
              </w:r>
              <w:r w:rsidR="00E844B7">
                <w:rPr>
                  <w:rFonts w:ascii="Times New Roman" w:hAnsi="Times New Roman"/>
                  <w:sz w:val="24"/>
                  <w:szCs w:val="24"/>
                </w:rPr>
                <w:t xml:space="preserve"> </w:t>
              </w:r>
              <w:r w:rsidR="00E844B7" w:rsidRPr="00E844B7">
                <w:rPr>
                  <w:rFonts w:ascii="Times New Roman" w:hAnsi="Times New Roman"/>
                  <w:sz w:val="24"/>
                  <w:szCs w:val="24"/>
                </w:rPr>
                <w:t>Terhadap Kualitas TidurBayi Usia  3-6  Bulan</w:t>
              </w:r>
              <w:r w:rsidR="00E844B7">
                <w:rPr>
                  <w:rFonts w:ascii="Times New Roman" w:hAnsi="Times New Roman"/>
                  <w:sz w:val="24"/>
                  <w:szCs w:val="24"/>
                </w:rPr>
                <w:t xml:space="preserve">. </w:t>
              </w:r>
              <w:r w:rsidR="00E844B7" w:rsidRPr="00E844B7">
                <w:rPr>
                  <w:rFonts w:ascii="Times New Roman" w:hAnsi="Times New Roman"/>
                  <w:i/>
                  <w:sz w:val="24"/>
                  <w:szCs w:val="24"/>
                </w:rPr>
                <w:t>Jurnal SMART Kebidanan</w:t>
              </w:r>
              <w:r w:rsidR="00E844B7" w:rsidRPr="00E844B7">
                <w:rPr>
                  <w:rFonts w:ascii="Times New Roman" w:hAnsi="Times New Roman"/>
                  <w:sz w:val="24"/>
                  <w:szCs w:val="24"/>
                </w:rPr>
                <w:t>, 8 (1),</w:t>
              </w:r>
              <w:r w:rsidR="00E844B7">
                <w:rPr>
                  <w:rFonts w:ascii="Times New Roman" w:hAnsi="Times New Roman"/>
                  <w:sz w:val="24"/>
                  <w:szCs w:val="24"/>
                </w:rPr>
                <w:t xml:space="preserve"> </w:t>
              </w:r>
              <w:r w:rsidR="00E844B7" w:rsidRPr="00E844B7">
                <w:rPr>
                  <w:rFonts w:ascii="Times New Roman" w:hAnsi="Times New Roman"/>
                  <w:sz w:val="24"/>
                  <w:szCs w:val="24"/>
                </w:rPr>
                <w:t>6-12</w:t>
              </w:r>
              <w:r w:rsidR="00E844B7">
                <w:rPr>
                  <w:rFonts w:ascii="Times New Roman" w:hAnsi="Times New Roman"/>
                  <w:sz w:val="24"/>
                  <w:szCs w:val="24"/>
                </w:rPr>
                <w:t>.</w:t>
              </w:r>
            </w:p>
            <w:p w14:paraId="3B1A1701" w14:textId="30B4A2A5" w:rsidR="00E844B7" w:rsidRPr="00E844B7" w:rsidRDefault="00E844B7" w:rsidP="00E844B7">
              <w:pPr>
                <w:pStyle w:val="ListParagraph"/>
                <w:widowControl w:val="0"/>
                <w:numPr>
                  <w:ilvl w:val="0"/>
                  <w:numId w:val="3"/>
                </w:numPr>
                <w:autoSpaceDE w:val="0"/>
                <w:autoSpaceDN w:val="0"/>
                <w:adjustRightInd w:val="0"/>
                <w:spacing w:before="240" w:after="240" w:line="240" w:lineRule="auto"/>
                <w:jc w:val="both"/>
                <w:rPr>
                  <w:rFonts w:ascii="Times New Roman" w:hAnsi="Times New Roman"/>
                  <w:i/>
                  <w:sz w:val="24"/>
                  <w:szCs w:val="24"/>
                </w:rPr>
              </w:pPr>
              <w:r>
                <w:rPr>
                  <w:rFonts w:ascii="Times New Roman" w:hAnsi="Times New Roman"/>
                  <w:sz w:val="24"/>
                  <w:szCs w:val="24"/>
                </w:rPr>
                <w:t xml:space="preserve">Nur Maziyah Hurin’in (2021). </w:t>
              </w:r>
              <w:r w:rsidRPr="00E844B7">
                <w:rPr>
                  <w:rFonts w:ascii="Times New Roman" w:hAnsi="Times New Roman"/>
                  <w:sz w:val="24"/>
                  <w:szCs w:val="24"/>
                </w:rPr>
                <w:t>Baby Massage and baby gym online class to optimize role of parents to improve baby’s health during the covid-19 pandemic</w:t>
              </w:r>
              <w:r>
                <w:rPr>
                  <w:rFonts w:ascii="Times New Roman" w:hAnsi="Times New Roman"/>
                  <w:sz w:val="24"/>
                  <w:szCs w:val="24"/>
                </w:rPr>
                <w:t xml:space="preserve">. </w:t>
              </w:r>
              <w:r w:rsidRPr="00E844B7">
                <w:rPr>
                  <w:rFonts w:ascii="Times New Roman" w:hAnsi="Times New Roman"/>
                  <w:i/>
                  <w:sz w:val="24"/>
                  <w:szCs w:val="24"/>
                </w:rPr>
                <w:t>Prosiding Seminar Nasional Kesehatan Lembaga Penelitian dan Pengabdian Masyarakat                                                 Universitas Mu</w:t>
              </w:r>
              <w:r>
                <w:rPr>
                  <w:rFonts w:ascii="Times New Roman" w:hAnsi="Times New Roman"/>
                  <w:i/>
                  <w:sz w:val="24"/>
                  <w:szCs w:val="24"/>
                </w:rPr>
                <w:t xml:space="preserve">hammadiyah Pekajangan Pekalongan, </w:t>
              </w:r>
              <w:r>
                <w:rPr>
                  <w:rFonts w:ascii="Times New Roman" w:hAnsi="Times New Roman"/>
                  <w:sz w:val="24"/>
                  <w:szCs w:val="24"/>
                </w:rPr>
                <w:t>(98-107).</w:t>
              </w:r>
            </w:p>
            <w:p w14:paraId="67EFC9B0" w14:textId="4184A9BE" w:rsidR="002246F4" w:rsidRPr="00DB5496" w:rsidRDefault="00992FFD" w:rsidP="002E13C7">
              <w:pPr>
                <w:spacing w:line="240" w:lineRule="auto"/>
                <w:jc w:val="both"/>
                <w:rPr>
                  <w:rStyle w:val="DaftarPustaka"/>
                  <w:color w:val="auto"/>
                  <w:sz w:val="24"/>
                  <w:szCs w:val="24"/>
                </w:rPr>
              </w:pPr>
            </w:p>
          </w:sdtContent>
        </w:sdt>
      </w:sdtContent>
    </w:sdt>
    <w:bookmarkStart w:id="1" w:name="_GoBack" w:displacedByCustomXml="prev"/>
    <w:bookmarkEnd w:id="1" w:displacedByCustomXml="prev"/>
    <w:sectPr w:rsidR="002246F4" w:rsidRPr="00DB5496" w:rsidSect="00AD4475">
      <w:type w:val="continuous"/>
      <w:pgSz w:w="11906" w:h="16838"/>
      <w:pgMar w:top="1676" w:right="1440" w:bottom="1440" w:left="1440" w:header="284" w:footer="284"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A73131" w15:done="0"/>
  <w15:commentEx w15:paraId="7E4164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3B8EF" w14:textId="77777777" w:rsidR="00992FFD" w:rsidRDefault="00992FFD" w:rsidP="008076FE">
      <w:pPr>
        <w:spacing w:after="0" w:line="240" w:lineRule="auto"/>
      </w:pPr>
      <w:r>
        <w:separator/>
      </w:r>
    </w:p>
  </w:endnote>
  <w:endnote w:type="continuationSeparator" w:id="0">
    <w:p w14:paraId="59B1AA9E" w14:textId="77777777" w:rsidR="00992FFD" w:rsidRDefault="00992FFD" w:rsidP="00807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1695008"/>
      <w:docPartObj>
        <w:docPartGallery w:val="Page Numbers (Bottom of Page)"/>
        <w:docPartUnique/>
      </w:docPartObj>
    </w:sdtPr>
    <w:sdtEndPr>
      <w:rPr>
        <w:noProof/>
      </w:rPr>
    </w:sdtEndPr>
    <w:sdtContent>
      <w:p w14:paraId="491B7623" w14:textId="38A0DC57" w:rsidR="00540E94" w:rsidRDefault="00540E94">
        <w:pPr>
          <w:pStyle w:val="Footer"/>
        </w:pPr>
        <w:r>
          <w:fldChar w:fldCharType="begin"/>
        </w:r>
        <w:r>
          <w:instrText xml:space="preserve"> PAGE   \* MERGEFORMAT </w:instrText>
        </w:r>
        <w:r>
          <w:fldChar w:fldCharType="separate"/>
        </w:r>
        <w:r w:rsidR="00277008">
          <w:rPr>
            <w:noProof/>
          </w:rPr>
          <w:t>9</w:t>
        </w:r>
        <w:r>
          <w:rPr>
            <w:noProof/>
          </w:rPr>
          <w:fldChar w:fldCharType="end"/>
        </w:r>
        <w:r w:rsidRPr="00540E94">
          <w:rPr>
            <w:rFonts w:ascii="Times New Roman" w:hAnsi="Times New Roman"/>
            <w:b/>
            <w:noProof/>
            <w:lang w:val="id-ID"/>
          </w:rPr>
          <w:t xml:space="preserve"> </w:t>
        </w:r>
        <w:r>
          <w:rPr>
            <w:rFonts w:ascii="Times New Roman" w:hAnsi="Times New Roman"/>
            <w:b/>
            <w:noProof/>
            <w:lang w:val="en-US"/>
          </w:rPr>
          <w:t xml:space="preserve">                                                                                   </w:t>
        </w:r>
        <w:r w:rsidRPr="00B02DD5">
          <w:rPr>
            <w:rFonts w:ascii="Times New Roman" w:hAnsi="Times New Roman"/>
            <w:b/>
            <w:noProof/>
            <w:lang w:val="id-ID"/>
          </w:rPr>
          <w:t xml:space="preserve">Jurnal Abdi Medika, </w:t>
        </w:r>
        <w:r w:rsidRPr="00B02DD5">
          <w:rPr>
            <w:rFonts w:ascii="Times New Roman" w:hAnsi="Times New Roman"/>
            <w:b/>
            <w:color w:val="000000"/>
            <w:sz w:val="21"/>
            <w:szCs w:val="21"/>
          </w:rPr>
          <w:t xml:space="preserve">Vol. </w:t>
        </w:r>
        <w:r>
          <w:rPr>
            <w:rFonts w:ascii="Times New Roman" w:hAnsi="Times New Roman"/>
            <w:b/>
            <w:color w:val="000000"/>
            <w:sz w:val="21"/>
            <w:szCs w:val="21"/>
            <w:lang w:val="en-US"/>
          </w:rPr>
          <w:t>2</w:t>
        </w:r>
        <w:r w:rsidRPr="00B02DD5">
          <w:rPr>
            <w:rFonts w:ascii="Times New Roman" w:hAnsi="Times New Roman"/>
            <w:b/>
            <w:color w:val="000000"/>
            <w:sz w:val="21"/>
            <w:szCs w:val="21"/>
          </w:rPr>
          <w:t xml:space="preserve">, No. 1, </w:t>
        </w:r>
        <w:r>
          <w:rPr>
            <w:rFonts w:ascii="Times New Roman" w:hAnsi="Times New Roman"/>
            <w:b/>
            <w:color w:val="000000"/>
            <w:sz w:val="21"/>
            <w:szCs w:val="21"/>
            <w:lang w:val="en-US"/>
          </w:rPr>
          <w:t>Mei</w:t>
        </w:r>
        <w:r>
          <w:rPr>
            <w:rFonts w:ascii="Times New Roman" w:hAnsi="Times New Roman"/>
            <w:b/>
            <w:color w:val="000000"/>
            <w:sz w:val="21"/>
            <w:szCs w:val="21"/>
            <w:lang w:val="id-ID"/>
          </w:rPr>
          <w:t xml:space="preserve"> </w:t>
        </w:r>
        <w:r w:rsidRPr="00B02DD5">
          <w:rPr>
            <w:rFonts w:ascii="Times New Roman" w:hAnsi="Times New Roman"/>
            <w:b/>
            <w:color w:val="000000"/>
            <w:sz w:val="21"/>
            <w:szCs w:val="21"/>
          </w:rPr>
          <w:t>20</w:t>
        </w:r>
        <w:bookmarkStart w:id="0" w:name="_Hlk532045099"/>
        <w:bookmarkEnd w:id="0"/>
        <w:r w:rsidRPr="00B02DD5">
          <w:rPr>
            <w:rFonts w:ascii="Times New Roman" w:hAnsi="Times New Roman"/>
            <w:b/>
            <w:color w:val="000000"/>
            <w:sz w:val="21"/>
            <w:szCs w:val="21"/>
          </w:rPr>
          <w:t>2</w:t>
        </w:r>
        <w:r>
          <w:rPr>
            <w:rFonts w:ascii="Times New Roman" w:hAnsi="Times New Roman"/>
            <w:b/>
            <w:color w:val="000000"/>
            <w:sz w:val="21"/>
            <w:szCs w:val="21"/>
            <w:lang w:val="en-US"/>
          </w:rPr>
          <w:t>2</w:t>
        </w:r>
      </w:p>
    </w:sdtContent>
  </w:sdt>
  <w:p w14:paraId="67EFC9BC" w14:textId="11B78950" w:rsidR="00AB3235" w:rsidRPr="009436A8" w:rsidRDefault="00AB3235" w:rsidP="00413DC7">
    <w:pPr>
      <w:pStyle w:val="Footer"/>
      <w:tabs>
        <w:tab w:val="left" w:pos="851"/>
      </w:tabs>
      <w:ind w:left="851" w:hanging="851"/>
      <w:jc w:val="right"/>
      <w:rPr>
        <w:rFonts w:ascii="Times New Roman" w:hAnsi="Times New Roman"/>
        <w:noProof/>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30CFC" w14:textId="77777777" w:rsidR="00992FFD" w:rsidRDefault="00992FFD" w:rsidP="008076FE">
      <w:pPr>
        <w:spacing w:after="0" w:line="240" w:lineRule="auto"/>
      </w:pPr>
      <w:r>
        <w:separator/>
      </w:r>
    </w:p>
  </w:footnote>
  <w:footnote w:type="continuationSeparator" w:id="0">
    <w:p w14:paraId="0689AB96" w14:textId="77777777" w:rsidR="00992FFD" w:rsidRDefault="00992FFD" w:rsidP="008076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FC9B7" w14:textId="32DF5B7A" w:rsidR="00AB3235" w:rsidRPr="00AD4475" w:rsidRDefault="00AD4475"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b/>
        <w:color w:val="000000"/>
        <w:sz w:val="28"/>
        <w:szCs w:val="32"/>
        <w:u w:val="single"/>
      </w:rPr>
    </w:pPr>
    <w:r w:rsidRPr="00AD4475">
      <w:rPr>
        <w:rFonts w:ascii="Times New Roman" w:hAnsi="Times New Roman"/>
        <w:b/>
        <w:noProof/>
        <w:color w:val="000000"/>
        <w:sz w:val="28"/>
        <w:szCs w:val="32"/>
        <w:u w:val="single"/>
        <w:lang w:val="en-US"/>
      </w:rPr>
      <w:drawing>
        <wp:anchor distT="0" distB="0" distL="114300" distR="114300" simplePos="0" relativeHeight="251658240" behindDoc="0" locked="0" layoutInCell="1" allowOverlap="1" wp14:anchorId="723FE6EF" wp14:editId="72E5BE92">
          <wp:simplePos x="0" y="0"/>
          <wp:positionH relativeFrom="column">
            <wp:posOffset>137795</wp:posOffset>
          </wp:positionH>
          <wp:positionV relativeFrom="paragraph">
            <wp:posOffset>0</wp:posOffset>
          </wp:positionV>
          <wp:extent cx="788035" cy="709295"/>
          <wp:effectExtent l="0" t="0" r="0" b="0"/>
          <wp:wrapSquare wrapText="bothSides"/>
          <wp:docPr id="8" name="Picture 8" descr="C:\Users\Owner\Documents\LOGO JURNAL ABDI MED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cuments\LOGO JURNAL ABDI MEDIK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8803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2DD5" w:rsidRPr="00AD4475">
      <w:rPr>
        <w:rFonts w:ascii="Times New Roman" w:hAnsi="Times New Roman"/>
        <w:b/>
        <w:noProof/>
        <w:sz w:val="28"/>
        <w:szCs w:val="32"/>
        <w:lang w:val="en-US"/>
      </w:rPr>
      <w:drawing>
        <wp:anchor distT="0" distB="0" distL="114300" distR="114300" simplePos="0" relativeHeight="251659264" behindDoc="0" locked="0" layoutInCell="1" allowOverlap="1" wp14:anchorId="2316BFEC" wp14:editId="3DC52133">
          <wp:simplePos x="0" y="0"/>
          <wp:positionH relativeFrom="column">
            <wp:posOffset>4857115</wp:posOffset>
          </wp:positionH>
          <wp:positionV relativeFrom="paragraph">
            <wp:posOffset>36195</wp:posOffset>
          </wp:positionV>
          <wp:extent cx="734695" cy="672465"/>
          <wp:effectExtent l="0" t="0" r="8255" b="0"/>
          <wp:wrapSquare wrapText="bothSides"/>
          <wp:docPr id="10" name="Picture 10" descr="C:\Users\Owner\Documents\icme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Documents\icmeunnamed.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34695" cy="672465"/>
                  </a:xfrm>
                  <a:prstGeom prst="rect">
                    <a:avLst/>
                  </a:prstGeom>
                  <a:noFill/>
                  <a:ln>
                    <a:noFill/>
                  </a:ln>
                </pic:spPr>
              </pic:pic>
            </a:graphicData>
          </a:graphic>
          <wp14:sizeRelH relativeFrom="page">
            <wp14:pctWidth>0</wp14:pctWidth>
          </wp14:sizeRelH>
          <wp14:sizeRelV relativeFrom="page">
            <wp14:pctHeight>0</wp14:pctHeight>
          </wp14:sizeRelV>
        </wp:anchor>
      </w:drawing>
    </w:r>
    <w:r w:rsidR="00AB3235" w:rsidRPr="00AD4475">
      <w:rPr>
        <w:rFonts w:ascii="Times New Roman" w:hAnsi="Times New Roman"/>
        <w:b/>
        <w:color w:val="000000"/>
        <w:sz w:val="28"/>
        <w:szCs w:val="32"/>
        <w:u w:val="single"/>
      </w:rPr>
      <w:t>JURNAL ABDI MEDIKA</w:t>
    </w:r>
  </w:p>
  <w:p w14:paraId="06D08715" w14:textId="2778F076" w:rsidR="00C02C90" w:rsidRPr="00AD447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b/>
        <w:sz w:val="24"/>
        <w:szCs w:val="24"/>
      </w:rPr>
    </w:pPr>
    <w:r w:rsidRPr="00AD4475">
      <w:rPr>
        <w:rFonts w:ascii="Times New Roman" w:hAnsi="Times New Roman"/>
        <w:b/>
        <w:sz w:val="24"/>
        <w:szCs w:val="24"/>
      </w:rPr>
      <w:t>Jurnal Pengabdian Masyarakat</w:t>
    </w:r>
  </w:p>
  <w:p w14:paraId="3BFE06AF" w14:textId="77777777" w:rsidR="00C02C90" w:rsidRPr="00AD447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2"/>
      </w:rPr>
    </w:pPr>
  </w:p>
  <w:p w14:paraId="36E3DC86" w14:textId="77777777" w:rsidR="00C02C90" w:rsidRPr="00B02DD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14"/>
      </w:rPr>
    </w:pPr>
    <w:r w:rsidRPr="00B02DD5">
      <w:rPr>
        <w:rFonts w:ascii="Times New Roman" w:hAnsi="Times New Roman"/>
        <w:sz w:val="14"/>
      </w:rPr>
      <w:t>Lembaga Penelitian dan Pengabdian Masyarakat</w:t>
    </w:r>
  </w:p>
  <w:p w14:paraId="2AC03597" w14:textId="77777777" w:rsidR="00C02C90" w:rsidRPr="00B02DD5" w:rsidRDefault="00C02C90" w:rsidP="00B02DD5">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14"/>
      </w:rPr>
    </w:pPr>
    <w:r w:rsidRPr="00B02DD5">
      <w:rPr>
        <w:rFonts w:ascii="Times New Roman" w:hAnsi="Times New Roman"/>
        <w:sz w:val="14"/>
      </w:rPr>
      <w:t xml:space="preserve">Sekolah Tinggi Ilmu Kesehatan </w:t>
    </w:r>
    <w:r w:rsidR="00AB3235" w:rsidRPr="00B02DD5">
      <w:rPr>
        <w:rFonts w:ascii="Times New Roman" w:hAnsi="Times New Roman"/>
        <w:sz w:val="14"/>
      </w:rPr>
      <w:t>Insan Cendekia Medika Jombang</w:t>
    </w:r>
  </w:p>
  <w:p w14:paraId="229FE5FB" w14:textId="6B469969" w:rsidR="00454166" w:rsidRPr="00B02DD5" w:rsidRDefault="00AB3235" w:rsidP="00454166">
    <w:pPr>
      <w:pStyle w:val="Header"/>
      <w:pBdr>
        <w:top w:val="double" w:sz="4" w:space="1" w:color="000000" w:themeColor="text1"/>
        <w:bottom w:val="double" w:sz="4" w:space="1" w:color="000000" w:themeColor="text1"/>
      </w:pBdr>
      <w:shd w:val="clear" w:color="auto" w:fill="FFFFFF" w:themeFill="background1"/>
      <w:jc w:val="center"/>
      <w:rPr>
        <w:rFonts w:ascii="Times New Roman" w:hAnsi="Times New Roman"/>
        <w:sz w:val="14"/>
      </w:rPr>
    </w:pPr>
    <w:r w:rsidRPr="00B02DD5">
      <w:rPr>
        <w:rFonts w:ascii="Times New Roman" w:hAnsi="Times New Roman"/>
        <w:sz w:val="14"/>
      </w:rPr>
      <w:t>Jl. Kemuning No. 57 Candimulyo Jombang</w:t>
    </w:r>
    <w:r w:rsidR="00C02C90" w:rsidRPr="00B02DD5">
      <w:rPr>
        <w:rFonts w:ascii="Times New Roman" w:hAnsi="Times New Roman"/>
        <w:sz w:val="14"/>
      </w:rPr>
      <w:t xml:space="preserve">, </w:t>
    </w:r>
    <w:r w:rsidRPr="00B02DD5">
      <w:rPr>
        <w:rFonts w:ascii="Times New Roman" w:hAnsi="Times New Roman"/>
        <w:sz w:val="14"/>
      </w:rPr>
      <w:t xml:space="preserve">Email: </w:t>
    </w:r>
    <w:hyperlink r:id="rId3" w:history="1">
      <w:r w:rsidR="00454166" w:rsidRPr="006E0CF7">
        <w:rPr>
          <w:rStyle w:val="Hyperlink"/>
          <w:rFonts w:ascii="Times New Roman" w:hAnsi="Times New Roman"/>
          <w:sz w:val="14"/>
        </w:rPr>
        <w:t>jurnalabdimedika@gmail.com</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60817"/>
    <w:multiLevelType w:val="multilevel"/>
    <w:tmpl w:val="FBACA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3411270"/>
    <w:multiLevelType w:val="hybridMultilevel"/>
    <w:tmpl w:val="64AC73C8"/>
    <w:lvl w:ilvl="0" w:tplc="40B82150">
      <w:start w:val="1"/>
      <w:numFmt w:val="decimal"/>
      <w:lvlText w:val="%1."/>
      <w:lvlJc w:val="left"/>
      <w:pPr>
        <w:ind w:left="720" w:hanging="360"/>
      </w:pPr>
      <w:rPr>
        <w:sz w:val="22"/>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E7D5DBB"/>
    <w:multiLevelType w:val="hybridMultilevel"/>
    <w:tmpl w:val="49E42AF8"/>
    <w:lvl w:ilvl="0" w:tplc="7AD6D53E">
      <w:start w:val="1"/>
      <w:numFmt w:val="decimal"/>
      <w:lvlText w:val="%1."/>
      <w:lvlJc w:val="left"/>
      <w:pPr>
        <w:ind w:left="360" w:hanging="360"/>
      </w:pPr>
      <w:rPr>
        <w:rFonts w:ascii="Times New Roman" w:hAnsi="Times New Roman" w:hint="default"/>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Y ASUS">
    <w15:presenceInfo w15:providerId="Windows Live" w15:userId="01563cdaae0a36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QzNTczNTSwBDINjZV0lIJTi4sz8/NACixrAS5CwEwsAAAA"/>
  </w:docVars>
  <w:rsids>
    <w:rsidRoot w:val="00AF7673"/>
    <w:rsid w:val="00000A20"/>
    <w:rsid w:val="00001DE9"/>
    <w:rsid w:val="000067B2"/>
    <w:rsid w:val="00007EB0"/>
    <w:rsid w:val="00011F5D"/>
    <w:rsid w:val="00024547"/>
    <w:rsid w:val="00027B02"/>
    <w:rsid w:val="00031E94"/>
    <w:rsid w:val="000471EB"/>
    <w:rsid w:val="00052FF3"/>
    <w:rsid w:val="00064416"/>
    <w:rsid w:val="000671D1"/>
    <w:rsid w:val="00072D1F"/>
    <w:rsid w:val="000800E2"/>
    <w:rsid w:val="00085744"/>
    <w:rsid w:val="000B0FE8"/>
    <w:rsid w:val="000D2F87"/>
    <w:rsid w:val="000D6F64"/>
    <w:rsid w:val="000E3735"/>
    <w:rsid w:val="000F7E53"/>
    <w:rsid w:val="00107D4E"/>
    <w:rsid w:val="00110670"/>
    <w:rsid w:val="001374EF"/>
    <w:rsid w:val="00151CE5"/>
    <w:rsid w:val="001553F6"/>
    <w:rsid w:val="0016011B"/>
    <w:rsid w:val="001841FF"/>
    <w:rsid w:val="00190473"/>
    <w:rsid w:val="001922E5"/>
    <w:rsid w:val="00196589"/>
    <w:rsid w:val="001A60A7"/>
    <w:rsid w:val="001A7F42"/>
    <w:rsid w:val="001B5992"/>
    <w:rsid w:val="001B78D8"/>
    <w:rsid w:val="001E1F3D"/>
    <w:rsid w:val="001E3061"/>
    <w:rsid w:val="001F4EC3"/>
    <w:rsid w:val="001F6CC5"/>
    <w:rsid w:val="00203D1B"/>
    <w:rsid w:val="00203D7E"/>
    <w:rsid w:val="00212084"/>
    <w:rsid w:val="00221819"/>
    <w:rsid w:val="002246F4"/>
    <w:rsid w:val="00256D39"/>
    <w:rsid w:val="00265D04"/>
    <w:rsid w:val="002749EC"/>
    <w:rsid w:val="00277008"/>
    <w:rsid w:val="002800EF"/>
    <w:rsid w:val="002804E0"/>
    <w:rsid w:val="002A268B"/>
    <w:rsid w:val="002B5590"/>
    <w:rsid w:val="002C3FD9"/>
    <w:rsid w:val="002C7A09"/>
    <w:rsid w:val="002D08BC"/>
    <w:rsid w:val="002D3B6F"/>
    <w:rsid w:val="002D5C90"/>
    <w:rsid w:val="002D7D43"/>
    <w:rsid w:val="002E13C7"/>
    <w:rsid w:val="002E1B07"/>
    <w:rsid w:val="002E1DEE"/>
    <w:rsid w:val="002E5972"/>
    <w:rsid w:val="002E794C"/>
    <w:rsid w:val="002F08F9"/>
    <w:rsid w:val="002F1D42"/>
    <w:rsid w:val="00300909"/>
    <w:rsid w:val="00313ED1"/>
    <w:rsid w:val="003231CF"/>
    <w:rsid w:val="00325648"/>
    <w:rsid w:val="0033639C"/>
    <w:rsid w:val="00337B74"/>
    <w:rsid w:val="00354978"/>
    <w:rsid w:val="00361509"/>
    <w:rsid w:val="00381855"/>
    <w:rsid w:val="0038529A"/>
    <w:rsid w:val="00385597"/>
    <w:rsid w:val="00385F5E"/>
    <w:rsid w:val="00386137"/>
    <w:rsid w:val="003A1484"/>
    <w:rsid w:val="003B57FE"/>
    <w:rsid w:val="003C10F7"/>
    <w:rsid w:val="003C39C0"/>
    <w:rsid w:val="003C48EE"/>
    <w:rsid w:val="003F042F"/>
    <w:rsid w:val="00412975"/>
    <w:rsid w:val="00413DC7"/>
    <w:rsid w:val="0042470A"/>
    <w:rsid w:val="0043342C"/>
    <w:rsid w:val="00442FD5"/>
    <w:rsid w:val="00454166"/>
    <w:rsid w:val="00457E43"/>
    <w:rsid w:val="0048664F"/>
    <w:rsid w:val="004A2116"/>
    <w:rsid w:val="004A2164"/>
    <w:rsid w:val="004A2380"/>
    <w:rsid w:val="004A5DDE"/>
    <w:rsid w:val="004C29E8"/>
    <w:rsid w:val="004D10BE"/>
    <w:rsid w:val="004D7107"/>
    <w:rsid w:val="004E5BCF"/>
    <w:rsid w:val="004F1C2B"/>
    <w:rsid w:val="00500D10"/>
    <w:rsid w:val="00514D44"/>
    <w:rsid w:val="00526E70"/>
    <w:rsid w:val="005343FA"/>
    <w:rsid w:val="0054097C"/>
    <w:rsid w:val="00540E94"/>
    <w:rsid w:val="0054342B"/>
    <w:rsid w:val="00543ADA"/>
    <w:rsid w:val="0055066A"/>
    <w:rsid w:val="005550A2"/>
    <w:rsid w:val="00555158"/>
    <w:rsid w:val="0056200A"/>
    <w:rsid w:val="0056682A"/>
    <w:rsid w:val="005729CD"/>
    <w:rsid w:val="00580E7E"/>
    <w:rsid w:val="005877F4"/>
    <w:rsid w:val="005A282F"/>
    <w:rsid w:val="005A6E81"/>
    <w:rsid w:val="005D7B73"/>
    <w:rsid w:val="0060160D"/>
    <w:rsid w:val="0060377E"/>
    <w:rsid w:val="006063D3"/>
    <w:rsid w:val="00630E73"/>
    <w:rsid w:val="00641742"/>
    <w:rsid w:val="00653F5B"/>
    <w:rsid w:val="00660902"/>
    <w:rsid w:val="006646C1"/>
    <w:rsid w:val="006811EE"/>
    <w:rsid w:val="00685957"/>
    <w:rsid w:val="006A0F57"/>
    <w:rsid w:val="006A2699"/>
    <w:rsid w:val="006B5116"/>
    <w:rsid w:val="006B7FAB"/>
    <w:rsid w:val="00705192"/>
    <w:rsid w:val="00714F95"/>
    <w:rsid w:val="00735230"/>
    <w:rsid w:val="007360EE"/>
    <w:rsid w:val="00743661"/>
    <w:rsid w:val="007540A7"/>
    <w:rsid w:val="00761AA1"/>
    <w:rsid w:val="00762B61"/>
    <w:rsid w:val="007654D6"/>
    <w:rsid w:val="0077367D"/>
    <w:rsid w:val="00774D6F"/>
    <w:rsid w:val="007837E6"/>
    <w:rsid w:val="00792B7C"/>
    <w:rsid w:val="00793820"/>
    <w:rsid w:val="007C5F8F"/>
    <w:rsid w:val="007D2075"/>
    <w:rsid w:val="007E0E6C"/>
    <w:rsid w:val="007F5E3F"/>
    <w:rsid w:val="007F61B4"/>
    <w:rsid w:val="008076FE"/>
    <w:rsid w:val="00812308"/>
    <w:rsid w:val="0083415B"/>
    <w:rsid w:val="00841611"/>
    <w:rsid w:val="0084239A"/>
    <w:rsid w:val="00842A7B"/>
    <w:rsid w:val="00852D1F"/>
    <w:rsid w:val="00853A4E"/>
    <w:rsid w:val="00863319"/>
    <w:rsid w:val="00876EB2"/>
    <w:rsid w:val="008A6372"/>
    <w:rsid w:val="008B1B81"/>
    <w:rsid w:val="008C4BDE"/>
    <w:rsid w:val="008C6BEA"/>
    <w:rsid w:val="008C76ED"/>
    <w:rsid w:val="008D64BC"/>
    <w:rsid w:val="008E71D4"/>
    <w:rsid w:val="00900D91"/>
    <w:rsid w:val="009436A8"/>
    <w:rsid w:val="00943A3C"/>
    <w:rsid w:val="00946A30"/>
    <w:rsid w:val="00963996"/>
    <w:rsid w:val="00970E53"/>
    <w:rsid w:val="00992FFD"/>
    <w:rsid w:val="00994501"/>
    <w:rsid w:val="009A04B7"/>
    <w:rsid w:val="009B6689"/>
    <w:rsid w:val="009C1757"/>
    <w:rsid w:val="009C3542"/>
    <w:rsid w:val="009C5394"/>
    <w:rsid w:val="009D549A"/>
    <w:rsid w:val="009D614D"/>
    <w:rsid w:val="00A0136C"/>
    <w:rsid w:val="00A06375"/>
    <w:rsid w:val="00A363CE"/>
    <w:rsid w:val="00A658D6"/>
    <w:rsid w:val="00A74091"/>
    <w:rsid w:val="00A924C6"/>
    <w:rsid w:val="00AB3235"/>
    <w:rsid w:val="00AB6EE4"/>
    <w:rsid w:val="00AD4475"/>
    <w:rsid w:val="00AD60FD"/>
    <w:rsid w:val="00AD763D"/>
    <w:rsid w:val="00AE5003"/>
    <w:rsid w:val="00AF44F6"/>
    <w:rsid w:val="00AF7673"/>
    <w:rsid w:val="00B02DD5"/>
    <w:rsid w:val="00B0433A"/>
    <w:rsid w:val="00B06C52"/>
    <w:rsid w:val="00B232AB"/>
    <w:rsid w:val="00B234AF"/>
    <w:rsid w:val="00B37470"/>
    <w:rsid w:val="00B61971"/>
    <w:rsid w:val="00B66A37"/>
    <w:rsid w:val="00B80AEF"/>
    <w:rsid w:val="00B8605E"/>
    <w:rsid w:val="00B87DC8"/>
    <w:rsid w:val="00BA2F5A"/>
    <w:rsid w:val="00BC0839"/>
    <w:rsid w:val="00BC4E7A"/>
    <w:rsid w:val="00BC5E9E"/>
    <w:rsid w:val="00BE54BB"/>
    <w:rsid w:val="00BE7F84"/>
    <w:rsid w:val="00BF2E0F"/>
    <w:rsid w:val="00C001B6"/>
    <w:rsid w:val="00C02C90"/>
    <w:rsid w:val="00C04F65"/>
    <w:rsid w:val="00C12746"/>
    <w:rsid w:val="00C17A4D"/>
    <w:rsid w:val="00C17B1E"/>
    <w:rsid w:val="00C2728B"/>
    <w:rsid w:val="00C379DF"/>
    <w:rsid w:val="00C4400B"/>
    <w:rsid w:val="00C4637D"/>
    <w:rsid w:val="00C52475"/>
    <w:rsid w:val="00C54412"/>
    <w:rsid w:val="00C55C39"/>
    <w:rsid w:val="00C56D89"/>
    <w:rsid w:val="00C64FFA"/>
    <w:rsid w:val="00C7584C"/>
    <w:rsid w:val="00C77CB0"/>
    <w:rsid w:val="00C905DE"/>
    <w:rsid w:val="00C90A5A"/>
    <w:rsid w:val="00CA1EE4"/>
    <w:rsid w:val="00CA2F74"/>
    <w:rsid w:val="00CB09C5"/>
    <w:rsid w:val="00CB2B97"/>
    <w:rsid w:val="00CB4C93"/>
    <w:rsid w:val="00CC54DE"/>
    <w:rsid w:val="00CC6594"/>
    <w:rsid w:val="00CF3783"/>
    <w:rsid w:val="00D0188F"/>
    <w:rsid w:val="00D07363"/>
    <w:rsid w:val="00D1595E"/>
    <w:rsid w:val="00D161D4"/>
    <w:rsid w:val="00D20501"/>
    <w:rsid w:val="00D301C1"/>
    <w:rsid w:val="00D30F9B"/>
    <w:rsid w:val="00D34509"/>
    <w:rsid w:val="00D36971"/>
    <w:rsid w:val="00D409BF"/>
    <w:rsid w:val="00D51674"/>
    <w:rsid w:val="00D63EC8"/>
    <w:rsid w:val="00D6557A"/>
    <w:rsid w:val="00D75832"/>
    <w:rsid w:val="00D75CEF"/>
    <w:rsid w:val="00D76A97"/>
    <w:rsid w:val="00D82F8A"/>
    <w:rsid w:val="00D86835"/>
    <w:rsid w:val="00D93264"/>
    <w:rsid w:val="00DA1406"/>
    <w:rsid w:val="00DA3705"/>
    <w:rsid w:val="00DB5496"/>
    <w:rsid w:val="00DB7D6C"/>
    <w:rsid w:val="00DC6FE3"/>
    <w:rsid w:val="00DE727B"/>
    <w:rsid w:val="00DF2E7B"/>
    <w:rsid w:val="00E02722"/>
    <w:rsid w:val="00E04763"/>
    <w:rsid w:val="00E13DEF"/>
    <w:rsid w:val="00E3720F"/>
    <w:rsid w:val="00E42920"/>
    <w:rsid w:val="00E4630F"/>
    <w:rsid w:val="00E46B80"/>
    <w:rsid w:val="00E47AF1"/>
    <w:rsid w:val="00E57F54"/>
    <w:rsid w:val="00E603F2"/>
    <w:rsid w:val="00E65152"/>
    <w:rsid w:val="00E8044A"/>
    <w:rsid w:val="00E844B7"/>
    <w:rsid w:val="00EA21A8"/>
    <w:rsid w:val="00EA3931"/>
    <w:rsid w:val="00EB1731"/>
    <w:rsid w:val="00EC4099"/>
    <w:rsid w:val="00EC4897"/>
    <w:rsid w:val="00ED72BC"/>
    <w:rsid w:val="00EE3D0D"/>
    <w:rsid w:val="00EE6909"/>
    <w:rsid w:val="00F12E64"/>
    <w:rsid w:val="00F131B6"/>
    <w:rsid w:val="00F16295"/>
    <w:rsid w:val="00F206FF"/>
    <w:rsid w:val="00F21EA8"/>
    <w:rsid w:val="00F243EA"/>
    <w:rsid w:val="00F34F20"/>
    <w:rsid w:val="00F37A2F"/>
    <w:rsid w:val="00F47E42"/>
    <w:rsid w:val="00F57F9B"/>
    <w:rsid w:val="00F61961"/>
    <w:rsid w:val="00F645F4"/>
    <w:rsid w:val="00F70447"/>
    <w:rsid w:val="00F80C80"/>
    <w:rsid w:val="00F85D46"/>
    <w:rsid w:val="00FA1EE3"/>
    <w:rsid w:val="00FA6611"/>
    <w:rsid w:val="00FA6A6E"/>
    <w:rsid w:val="00FA7514"/>
    <w:rsid w:val="00FB07F9"/>
    <w:rsid w:val="00FD032D"/>
    <w:rsid w:val="00FD6B98"/>
    <w:rsid w:val="00FE2344"/>
    <w:rsid w:val="00FE4427"/>
    <w:rsid w:val="00FF2754"/>
    <w:rsid w:val="00FF438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F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FB07F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2075"/>
    <w:rPr>
      <w:color w:val="808080"/>
    </w:rPr>
  </w:style>
  <w:style w:type="character" w:customStyle="1" w:styleId="JudulArtikel">
    <w:name w:val="Judul Artikel"/>
    <w:basedOn w:val="DefaultParagraphFont"/>
    <w:uiPriority w:val="1"/>
    <w:qFormat/>
    <w:rsid w:val="00354978"/>
    <w:rPr>
      <w:rFonts w:ascii="Times New Roman" w:hAnsi="Times New Roman"/>
      <w:b/>
      <w:caps/>
      <w:smallCaps w:val="0"/>
      <w:strike w:val="0"/>
      <w:dstrike w:val="0"/>
      <w:noProof w:val="0"/>
      <w:vanish w:val="0"/>
      <w:color w:val="000000" w:themeColor="text1"/>
      <w:w w:val="100"/>
      <w:sz w:val="28"/>
      <w:u w:val="none" w:color="000000" w:themeColor="text1"/>
      <w:vertAlign w:val="baseline"/>
      <w:lang w:val="id-ID"/>
    </w:rPr>
  </w:style>
  <w:style w:type="character" w:customStyle="1" w:styleId="JenisArtikel">
    <w:name w:val="Jenis Artikel"/>
    <w:basedOn w:val="DefaultParagraphFont"/>
    <w:uiPriority w:val="1"/>
    <w:qFormat/>
    <w:rsid w:val="00FA7514"/>
    <w:rPr>
      <w:rFonts w:ascii="Calibri" w:hAnsi="Calibri"/>
      <w:b/>
      <w:i w:val="0"/>
      <w:caps/>
      <w:smallCaps w:val="0"/>
      <w:strike w:val="0"/>
      <w:dstrike w:val="0"/>
      <w:vanish w:val="0"/>
      <w:color w:val="auto"/>
      <w:sz w:val="32"/>
      <w:bdr w:val="single" w:sz="18" w:space="0" w:color="4472C4" w:themeColor="accent5"/>
      <w:shd w:val="clear" w:color="auto" w:fill="4472C4" w:themeFill="accent5"/>
      <w:vertAlign w:val="baseline"/>
    </w:rPr>
  </w:style>
  <w:style w:type="character" w:customStyle="1" w:styleId="NamaPenulis">
    <w:name w:val="Nama Penulis"/>
    <w:basedOn w:val="DefaultParagraphFont"/>
    <w:uiPriority w:val="1"/>
    <w:qFormat/>
    <w:rsid w:val="00203D7E"/>
    <w:rPr>
      <w:rFonts w:ascii="Calibri" w:hAnsi="Calibri"/>
      <w:i w:val="0"/>
      <w:strike w:val="0"/>
      <w:dstrike w:val="0"/>
      <w:vanish w:val="0"/>
      <w:sz w:val="24"/>
    </w:rPr>
  </w:style>
  <w:style w:type="character" w:customStyle="1" w:styleId="AfiliasiPenulis">
    <w:name w:val="Afiliasi Penulis"/>
    <w:basedOn w:val="DefaultParagraphFont"/>
    <w:uiPriority w:val="1"/>
    <w:qFormat/>
    <w:rsid w:val="004A211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B232AB"/>
    <w:rPr>
      <w:rFonts w:ascii="Calibri" w:hAnsi="Calibri"/>
      <w:strike w:val="0"/>
      <w:dstrike w:val="0"/>
      <w:noProof w:val="0"/>
      <w:vanish w:val="0"/>
      <w:color w:val="auto"/>
      <w:sz w:val="22"/>
      <w:lang w:val="id-ID"/>
    </w:rPr>
  </w:style>
  <w:style w:type="character" w:customStyle="1" w:styleId="KataKunciBahasaIndonesia">
    <w:name w:val="Kata Kunci (Bahasa Indonesia)"/>
    <w:basedOn w:val="DefaultParagraphFont"/>
    <w:uiPriority w:val="1"/>
    <w:qFormat/>
    <w:rsid w:val="00B232AB"/>
    <w:rPr>
      <w:rFonts w:ascii="Calibri" w:hAnsi="Calibri"/>
      <w:strike w:val="0"/>
      <w:dstrike w:val="0"/>
      <w:noProof w:val="0"/>
      <w:vanish w:val="0"/>
      <w:sz w:val="22"/>
      <w:lang w:val="id-ID"/>
    </w:rPr>
  </w:style>
  <w:style w:type="character" w:customStyle="1" w:styleId="AbstrakBahasaInggris">
    <w:name w:val="Abstrak (Bahasa Inggris)"/>
    <w:basedOn w:val="AbstrakBahasaIndonesia"/>
    <w:uiPriority w:val="1"/>
    <w:qFormat/>
    <w:rsid w:val="00B232A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000A20"/>
    <w:pPr>
      <w:tabs>
        <w:tab w:val="center" w:pos="4680"/>
        <w:tab w:val="right" w:pos="9360"/>
      </w:tabs>
      <w:spacing w:after="200" w:line="276" w:lineRule="auto"/>
    </w:pPr>
    <w:rPr>
      <w:lang w:val="x-none" w:eastAsia="x-none"/>
    </w:rPr>
  </w:style>
  <w:style w:type="character" w:customStyle="1" w:styleId="FooterChar">
    <w:name w:val="Footer Char"/>
    <w:basedOn w:val="DefaultParagraphFont"/>
    <w:link w:val="Footer"/>
    <w:uiPriority w:val="99"/>
    <w:rsid w:val="00000A20"/>
    <w:rPr>
      <w:sz w:val="22"/>
      <w:szCs w:val="22"/>
      <w:lang w:val="x-none" w:eastAsia="x-none"/>
    </w:rPr>
  </w:style>
  <w:style w:type="character" w:customStyle="1" w:styleId="hps">
    <w:name w:val="hps"/>
    <w:basedOn w:val="DefaultParagraphFont"/>
    <w:rsid w:val="00000A20"/>
  </w:style>
  <w:style w:type="character" w:customStyle="1" w:styleId="KataKunciBahasaInggris">
    <w:name w:val="Kata Kunci (Bahasa Inggris)"/>
    <w:basedOn w:val="KataKunciBahasaIndonesia"/>
    <w:uiPriority w:val="1"/>
    <w:qFormat/>
    <w:rsid w:val="00B232AB"/>
    <w:rPr>
      <w:rFonts w:ascii="Calibri" w:hAnsi="Calibri"/>
      <w:i/>
      <w:strike w:val="0"/>
      <w:dstrike w:val="0"/>
      <w:noProof w:val="0"/>
      <w:vanish w:val="0"/>
      <w:sz w:val="22"/>
      <w:lang w:val="en-US"/>
    </w:rPr>
  </w:style>
  <w:style w:type="character" w:customStyle="1" w:styleId="Pendahuluan">
    <w:name w:val="Pendahuluan"/>
    <w:aliases w:val="Metode,Hasil,dan Kesimpulan"/>
    <w:basedOn w:val="DefaultParagraphFont"/>
    <w:uiPriority w:val="1"/>
    <w:rsid w:val="004A2116"/>
    <w:rPr>
      <w:rFonts w:ascii="Calibri" w:hAnsi="Calibri"/>
      <w:strike w:val="0"/>
      <w:dstrike w:val="0"/>
      <w:noProof w:val="0"/>
      <w:vanish w:val="0"/>
      <w:sz w:val="24"/>
      <w:lang w:val="id-ID"/>
    </w:rPr>
  </w:style>
  <w:style w:type="character" w:styleId="Hyperlink">
    <w:name w:val="Hyperlink"/>
    <w:basedOn w:val="DefaultParagraphFont"/>
    <w:uiPriority w:val="99"/>
    <w:unhideWhenUsed/>
    <w:rsid w:val="00072D1F"/>
    <w:rPr>
      <w:color w:val="0563C1" w:themeColor="hyperlink"/>
      <w:u w:val="single"/>
    </w:rPr>
  </w:style>
  <w:style w:type="paragraph" w:styleId="NormalWeb">
    <w:name w:val="Normal (Web)"/>
    <w:basedOn w:val="Normal"/>
    <w:uiPriority w:val="99"/>
    <w:rsid w:val="00D07363"/>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DaftarPustaka">
    <w:name w:val="Daftar Pustaka"/>
    <w:basedOn w:val="Pendahuluan"/>
    <w:uiPriority w:val="1"/>
    <w:rsid w:val="00C4400B"/>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link w:val="ListParagraphChar"/>
    <w:uiPriority w:val="34"/>
    <w:qFormat/>
    <w:rsid w:val="0042470A"/>
    <w:pPr>
      <w:ind w:left="720"/>
      <w:contextualSpacing/>
    </w:pPr>
  </w:style>
  <w:style w:type="paragraph" w:styleId="Header">
    <w:name w:val="header"/>
    <w:basedOn w:val="Normal"/>
    <w:link w:val="HeaderChar"/>
    <w:uiPriority w:val="99"/>
    <w:unhideWhenUsed/>
    <w:rsid w:val="0080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6FE"/>
    <w:rPr>
      <w:sz w:val="22"/>
      <w:szCs w:val="22"/>
      <w:lang w:eastAsia="en-US"/>
    </w:rPr>
  </w:style>
  <w:style w:type="character" w:customStyle="1" w:styleId="KontenArtikel">
    <w:name w:val="Konten Artikel"/>
    <w:basedOn w:val="DefaultParagraphFont"/>
    <w:uiPriority w:val="1"/>
    <w:qFormat/>
    <w:rsid w:val="00C4400B"/>
    <w:rPr>
      <w:rFonts w:ascii="Calibri" w:hAnsi="Calibri"/>
      <w:strike w:val="0"/>
      <w:dstrike w:val="0"/>
      <w:noProof w:val="0"/>
      <w:vanish w:val="0"/>
      <w:color w:val="000000" w:themeColor="text1"/>
      <w:sz w:val="24"/>
      <w:lang w:val="id-ID"/>
    </w:rPr>
  </w:style>
  <w:style w:type="paragraph" w:customStyle="1" w:styleId="DE8CD42385B046BDB4E11F19F22A3B5F2">
    <w:name w:val="DE8CD42385B046BDB4E11F19F22A3B5F2"/>
    <w:rsid w:val="00C4400B"/>
    <w:pPr>
      <w:spacing w:after="160" w:line="259" w:lineRule="auto"/>
    </w:pPr>
    <w:rPr>
      <w:sz w:val="22"/>
      <w:szCs w:val="22"/>
      <w:lang w:eastAsia="en-US"/>
    </w:rPr>
  </w:style>
  <w:style w:type="character" w:customStyle="1" w:styleId="Referensi">
    <w:name w:val="Referensi"/>
    <w:basedOn w:val="DefaultParagraphFont"/>
    <w:uiPriority w:val="1"/>
    <w:qFormat/>
    <w:rsid w:val="00D86835"/>
    <w:rPr>
      <w:rFonts w:ascii="Calibri" w:hAnsi="Calibri"/>
      <w:strike w:val="0"/>
      <w:dstrike w:val="0"/>
      <w:vanish w:val="0"/>
      <w:color w:val="000000" w:themeColor="text1"/>
      <w:sz w:val="22"/>
    </w:rPr>
  </w:style>
  <w:style w:type="character" w:customStyle="1" w:styleId="UnresolvedMention">
    <w:name w:val="Unresolved Mention"/>
    <w:basedOn w:val="DefaultParagraphFont"/>
    <w:uiPriority w:val="99"/>
    <w:semiHidden/>
    <w:unhideWhenUsed/>
    <w:rsid w:val="00E3720F"/>
    <w:rPr>
      <w:color w:val="808080"/>
      <w:shd w:val="clear" w:color="auto" w:fill="E6E6E6"/>
    </w:rPr>
  </w:style>
  <w:style w:type="paragraph" w:styleId="BalloonText">
    <w:name w:val="Balloon Text"/>
    <w:basedOn w:val="Normal"/>
    <w:link w:val="BalloonTextChar"/>
    <w:uiPriority w:val="99"/>
    <w:semiHidden/>
    <w:unhideWhenUsed/>
    <w:rsid w:val="00F619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961"/>
    <w:rPr>
      <w:rFonts w:ascii="Tahoma" w:hAnsi="Tahoma" w:cs="Tahoma"/>
      <w:sz w:val="16"/>
      <w:szCs w:val="16"/>
      <w:lang w:eastAsia="en-US"/>
    </w:rPr>
  </w:style>
  <w:style w:type="paragraph" w:styleId="Revision">
    <w:name w:val="Revision"/>
    <w:hidden/>
    <w:uiPriority w:val="99"/>
    <w:semiHidden/>
    <w:rsid w:val="00FB07F9"/>
    <w:rPr>
      <w:sz w:val="22"/>
      <w:szCs w:val="22"/>
      <w:lang w:eastAsia="en-US"/>
    </w:rPr>
  </w:style>
  <w:style w:type="paragraph" w:styleId="FootnoteText">
    <w:name w:val="footnote text"/>
    <w:basedOn w:val="Normal"/>
    <w:link w:val="FootnoteTextChar"/>
    <w:uiPriority w:val="99"/>
    <w:semiHidden/>
    <w:unhideWhenUsed/>
    <w:rsid w:val="00FB0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7F9"/>
    <w:rPr>
      <w:lang w:eastAsia="en-US"/>
    </w:rPr>
  </w:style>
  <w:style w:type="character" w:styleId="FootnoteReference">
    <w:name w:val="footnote reference"/>
    <w:basedOn w:val="DefaultParagraphFont"/>
    <w:uiPriority w:val="99"/>
    <w:semiHidden/>
    <w:unhideWhenUsed/>
    <w:rsid w:val="00FB07F9"/>
    <w:rPr>
      <w:vertAlign w:val="superscript"/>
    </w:rPr>
  </w:style>
  <w:style w:type="character" w:customStyle="1" w:styleId="Heading1Char">
    <w:name w:val="Heading 1 Char"/>
    <w:basedOn w:val="DefaultParagraphFont"/>
    <w:link w:val="Heading1"/>
    <w:uiPriority w:val="9"/>
    <w:rsid w:val="00FB07F9"/>
    <w:rPr>
      <w:rFonts w:asciiTheme="majorHAnsi" w:eastAsiaTheme="majorEastAsia" w:hAnsiTheme="majorHAnsi" w:cstheme="majorBidi"/>
      <w:b/>
      <w:bCs/>
      <w:color w:val="2E74B5" w:themeColor="accent1" w:themeShade="BF"/>
      <w:sz w:val="28"/>
      <w:szCs w:val="28"/>
      <w:lang w:eastAsia="en-US"/>
    </w:rPr>
  </w:style>
  <w:style w:type="character" w:styleId="CommentReference">
    <w:name w:val="annotation reference"/>
    <w:basedOn w:val="DefaultParagraphFont"/>
    <w:uiPriority w:val="99"/>
    <w:semiHidden/>
    <w:unhideWhenUsed/>
    <w:rsid w:val="006811EE"/>
    <w:rPr>
      <w:sz w:val="16"/>
      <w:szCs w:val="16"/>
    </w:rPr>
  </w:style>
  <w:style w:type="paragraph" w:styleId="CommentText">
    <w:name w:val="annotation text"/>
    <w:basedOn w:val="Normal"/>
    <w:link w:val="CommentTextChar"/>
    <w:uiPriority w:val="99"/>
    <w:semiHidden/>
    <w:unhideWhenUsed/>
    <w:rsid w:val="006811EE"/>
    <w:pPr>
      <w:spacing w:line="240" w:lineRule="auto"/>
    </w:pPr>
    <w:rPr>
      <w:sz w:val="20"/>
      <w:szCs w:val="20"/>
    </w:rPr>
  </w:style>
  <w:style w:type="character" w:customStyle="1" w:styleId="CommentTextChar">
    <w:name w:val="Comment Text Char"/>
    <w:basedOn w:val="DefaultParagraphFont"/>
    <w:link w:val="CommentText"/>
    <w:uiPriority w:val="99"/>
    <w:semiHidden/>
    <w:rsid w:val="006811EE"/>
    <w:rPr>
      <w:lang w:eastAsia="en-US"/>
    </w:rPr>
  </w:style>
  <w:style w:type="paragraph" w:styleId="CommentSubject">
    <w:name w:val="annotation subject"/>
    <w:basedOn w:val="CommentText"/>
    <w:next w:val="CommentText"/>
    <w:link w:val="CommentSubjectChar"/>
    <w:uiPriority w:val="99"/>
    <w:semiHidden/>
    <w:unhideWhenUsed/>
    <w:rsid w:val="006811EE"/>
    <w:rPr>
      <w:b/>
      <w:bCs/>
    </w:rPr>
  </w:style>
  <w:style w:type="character" w:customStyle="1" w:styleId="CommentSubjectChar">
    <w:name w:val="Comment Subject Char"/>
    <w:basedOn w:val="CommentTextChar"/>
    <w:link w:val="CommentSubject"/>
    <w:uiPriority w:val="99"/>
    <w:semiHidden/>
    <w:rsid w:val="006811EE"/>
    <w:rPr>
      <w:b/>
      <w:bCs/>
      <w:lang w:eastAsia="en-US"/>
    </w:rPr>
  </w:style>
  <w:style w:type="character" w:customStyle="1" w:styleId="Style1">
    <w:name w:val="Style1"/>
    <w:basedOn w:val="DefaultParagraphFont"/>
    <w:uiPriority w:val="1"/>
    <w:rsid w:val="00C77CB0"/>
    <w:rPr>
      <w:rFonts w:ascii="Times New Roman" w:hAnsi="Times New Roman"/>
      <w:b/>
      <w:sz w:val="28"/>
    </w:rPr>
  </w:style>
  <w:style w:type="character" w:customStyle="1" w:styleId="Style2">
    <w:name w:val="Style2"/>
    <w:basedOn w:val="JudulArtikel"/>
    <w:uiPriority w:val="1"/>
    <w:rsid w:val="00EA3931"/>
    <w:rPr>
      <w:rFonts w:ascii="Times New Roman" w:hAnsi="Times New Roman"/>
      <w:b/>
      <w:caps w:val="0"/>
      <w:smallCaps w:val="0"/>
      <w:strike w:val="0"/>
      <w:dstrike w:val="0"/>
      <w:noProof w:val="0"/>
      <w:vanish w:val="0"/>
      <w:color w:val="auto"/>
      <w:w w:val="100"/>
      <w:sz w:val="28"/>
      <w:u w:val="none" w:color="000000" w:themeColor="text1"/>
      <w:vertAlign w:val="baseline"/>
      <w:lang w:val="id-ID"/>
    </w:rPr>
  </w:style>
  <w:style w:type="paragraph" w:customStyle="1" w:styleId="Default">
    <w:name w:val="Default"/>
    <w:rsid w:val="00CB2B97"/>
    <w:pPr>
      <w:autoSpaceDE w:val="0"/>
      <w:autoSpaceDN w:val="0"/>
      <w:adjustRightInd w:val="0"/>
    </w:pPr>
    <w:rPr>
      <w:rFonts w:ascii="Times New Roman" w:eastAsiaTheme="minorHAnsi" w:hAnsi="Times New Roman"/>
      <w:color w:val="000000"/>
      <w:sz w:val="24"/>
      <w:szCs w:val="24"/>
      <w:lang w:eastAsia="en-US"/>
    </w:rPr>
  </w:style>
  <w:style w:type="character" w:customStyle="1" w:styleId="ListParagraphChar">
    <w:name w:val="List Paragraph Char"/>
    <w:link w:val="ListParagraph"/>
    <w:uiPriority w:val="34"/>
    <w:rsid w:val="00CB2B97"/>
    <w:rPr>
      <w:sz w:val="22"/>
      <w:szCs w:val="22"/>
      <w:lang w:eastAsia="en-US"/>
    </w:rPr>
  </w:style>
  <w:style w:type="character" w:styleId="Emphasis">
    <w:name w:val="Emphasis"/>
    <w:basedOn w:val="DefaultParagraphFont"/>
    <w:uiPriority w:val="20"/>
    <w:qFormat/>
    <w:rsid w:val="00AE5003"/>
    <w:rPr>
      <w:i/>
      <w:iCs/>
    </w:rPr>
  </w:style>
  <w:style w:type="character" w:styleId="Strong">
    <w:name w:val="Strong"/>
    <w:basedOn w:val="DefaultParagraphFont"/>
    <w:uiPriority w:val="22"/>
    <w:qFormat/>
    <w:rsid w:val="0099450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FB07F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2075"/>
    <w:rPr>
      <w:color w:val="808080"/>
    </w:rPr>
  </w:style>
  <w:style w:type="character" w:customStyle="1" w:styleId="JudulArtikel">
    <w:name w:val="Judul Artikel"/>
    <w:basedOn w:val="DefaultParagraphFont"/>
    <w:uiPriority w:val="1"/>
    <w:qFormat/>
    <w:rsid w:val="00354978"/>
    <w:rPr>
      <w:rFonts w:ascii="Times New Roman" w:hAnsi="Times New Roman"/>
      <w:b/>
      <w:caps/>
      <w:smallCaps w:val="0"/>
      <w:strike w:val="0"/>
      <w:dstrike w:val="0"/>
      <w:noProof w:val="0"/>
      <w:vanish w:val="0"/>
      <w:color w:val="000000" w:themeColor="text1"/>
      <w:w w:val="100"/>
      <w:sz w:val="28"/>
      <w:u w:val="none" w:color="000000" w:themeColor="text1"/>
      <w:vertAlign w:val="baseline"/>
      <w:lang w:val="id-ID"/>
    </w:rPr>
  </w:style>
  <w:style w:type="character" w:customStyle="1" w:styleId="JenisArtikel">
    <w:name w:val="Jenis Artikel"/>
    <w:basedOn w:val="DefaultParagraphFont"/>
    <w:uiPriority w:val="1"/>
    <w:qFormat/>
    <w:rsid w:val="00FA7514"/>
    <w:rPr>
      <w:rFonts w:ascii="Calibri" w:hAnsi="Calibri"/>
      <w:b/>
      <w:i w:val="0"/>
      <w:caps/>
      <w:smallCaps w:val="0"/>
      <w:strike w:val="0"/>
      <w:dstrike w:val="0"/>
      <w:vanish w:val="0"/>
      <w:color w:val="auto"/>
      <w:sz w:val="32"/>
      <w:bdr w:val="single" w:sz="18" w:space="0" w:color="4472C4" w:themeColor="accent5"/>
      <w:shd w:val="clear" w:color="auto" w:fill="4472C4" w:themeFill="accent5"/>
      <w:vertAlign w:val="baseline"/>
    </w:rPr>
  </w:style>
  <w:style w:type="character" w:customStyle="1" w:styleId="NamaPenulis">
    <w:name w:val="Nama Penulis"/>
    <w:basedOn w:val="DefaultParagraphFont"/>
    <w:uiPriority w:val="1"/>
    <w:qFormat/>
    <w:rsid w:val="00203D7E"/>
    <w:rPr>
      <w:rFonts w:ascii="Calibri" w:hAnsi="Calibri"/>
      <w:i w:val="0"/>
      <w:strike w:val="0"/>
      <w:dstrike w:val="0"/>
      <w:vanish w:val="0"/>
      <w:sz w:val="24"/>
    </w:rPr>
  </w:style>
  <w:style w:type="character" w:customStyle="1" w:styleId="AfiliasiPenulis">
    <w:name w:val="Afiliasi Penulis"/>
    <w:basedOn w:val="DefaultParagraphFont"/>
    <w:uiPriority w:val="1"/>
    <w:qFormat/>
    <w:rsid w:val="004A2116"/>
    <w:rPr>
      <w:rFonts w:ascii="Calibri" w:hAnsi="Calibri"/>
      <w:b w:val="0"/>
      <w:i/>
      <w:strike w:val="0"/>
      <w:dstrike w:val="0"/>
      <w:vanish w:val="0"/>
      <w:color w:val="000000" w:themeColor="text1"/>
      <w:sz w:val="22"/>
    </w:rPr>
  </w:style>
  <w:style w:type="character" w:customStyle="1" w:styleId="AbstrakBahasaIndonesia">
    <w:name w:val="Abstrak (Bahasa Indonesia)"/>
    <w:basedOn w:val="DefaultParagraphFont"/>
    <w:uiPriority w:val="1"/>
    <w:qFormat/>
    <w:rsid w:val="00B232AB"/>
    <w:rPr>
      <w:rFonts w:ascii="Calibri" w:hAnsi="Calibri"/>
      <w:strike w:val="0"/>
      <w:dstrike w:val="0"/>
      <w:noProof w:val="0"/>
      <w:vanish w:val="0"/>
      <w:color w:val="auto"/>
      <w:sz w:val="22"/>
      <w:lang w:val="id-ID"/>
    </w:rPr>
  </w:style>
  <w:style w:type="character" w:customStyle="1" w:styleId="KataKunciBahasaIndonesia">
    <w:name w:val="Kata Kunci (Bahasa Indonesia)"/>
    <w:basedOn w:val="DefaultParagraphFont"/>
    <w:uiPriority w:val="1"/>
    <w:qFormat/>
    <w:rsid w:val="00B232AB"/>
    <w:rPr>
      <w:rFonts w:ascii="Calibri" w:hAnsi="Calibri"/>
      <w:strike w:val="0"/>
      <w:dstrike w:val="0"/>
      <w:noProof w:val="0"/>
      <w:vanish w:val="0"/>
      <w:sz w:val="22"/>
      <w:lang w:val="id-ID"/>
    </w:rPr>
  </w:style>
  <w:style w:type="character" w:customStyle="1" w:styleId="AbstrakBahasaInggris">
    <w:name w:val="Abstrak (Bahasa Inggris)"/>
    <w:basedOn w:val="AbstrakBahasaIndonesia"/>
    <w:uiPriority w:val="1"/>
    <w:qFormat/>
    <w:rsid w:val="00B232AB"/>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000A20"/>
    <w:pPr>
      <w:tabs>
        <w:tab w:val="center" w:pos="4680"/>
        <w:tab w:val="right" w:pos="9360"/>
      </w:tabs>
      <w:spacing w:after="200" w:line="276" w:lineRule="auto"/>
    </w:pPr>
    <w:rPr>
      <w:lang w:val="x-none" w:eastAsia="x-none"/>
    </w:rPr>
  </w:style>
  <w:style w:type="character" w:customStyle="1" w:styleId="FooterChar">
    <w:name w:val="Footer Char"/>
    <w:basedOn w:val="DefaultParagraphFont"/>
    <w:link w:val="Footer"/>
    <w:uiPriority w:val="99"/>
    <w:rsid w:val="00000A20"/>
    <w:rPr>
      <w:sz w:val="22"/>
      <w:szCs w:val="22"/>
      <w:lang w:val="x-none" w:eastAsia="x-none"/>
    </w:rPr>
  </w:style>
  <w:style w:type="character" w:customStyle="1" w:styleId="hps">
    <w:name w:val="hps"/>
    <w:basedOn w:val="DefaultParagraphFont"/>
    <w:rsid w:val="00000A20"/>
  </w:style>
  <w:style w:type="character" w:customStyle="1" w:styleId="KataKunciBahasaInggris">
    <w:name w:val="Kata Kunci (Bahasa Inggris)"/>
    <w:basedOn w:val="KataKunciBahasaIndonesia"/>
    <w:uiPriority w:val="1"/>
    <w:qFormat/>
    <w:rsid w:val="00B232AB"/>
    <w:rPr>
      <w:rFonts w:ascii="Calibri" w:hAnsi="Calibri"/>
      <w:i/>
      <w:strike w:val="0"/>
      <w:dstrike w:val="0"/>
      <w:noProof w:val="0"/>
      <w:vanish w:val="0"/>
      <w:sz w:val="22"/>
      <w:lang w:val="en-US"/>
    </w:rPr>
  </w:style>
  <w:style w:type="character" w:customStyle="1" w:styleId="Pendahuluan">
    <w:name w:val="Pendahuluan"/>
    <w:aliases w:val="Metode,Hasil,dan Kesimpulan"/>
    <w:basedOn w:val="DefaultParagraphFont"/>
    <w:uiPriority w:val="1"/>
    <w:rsid w:val="004A2116"/>
    <w:rPr>
      <w:rFonts w:ascii="Calibri" w:hAnsi="Calibri"/>
      <w:strike w:val="0"/>
      <w:dstrike w:val="0"/>
      <w:noProof w:val="0"/>
      <w:vanish w:val="0"/>
      <w:sz w:val="24"/>
      <w:lang w:val="id-ID"/>
    </w:rPr>
  </w:style>
  <w:style w:type="character" w:styleId="Hyperlink">
    <w:name w:val="Hyperlink"/>
    <w:basedOn w:val="DefaultParagraphFont"/>
    <w:uiPriority w:val="99"/>
    <w:unhideWhenUsed/>
    <w:rsid w:val="00072D1F"/>
    <w:rPr>
      <w:color w:val="0563C1" w:themeColor="hyperlink"/>
      <w:u w:val="single"/>
    </w:rPr>
  </w:style>
  <w:style w:type="paragraph" w:styleId="NormalWeb">
    <w:name w:val="Normal (Web)"/>
    <w:basedOn w:val="Normal"/>
    <w:uiPriority w:val="99"/>
    <w:rsid w:val="00D07363"/>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DaftarPustaka">
    <w:name w:val="Daftar Pustaka"/>
    <w:basedOn w:val="Pendahuluan"/>
    <w:uiPriority w:val="1"/>
    <w:rsid w:val="00C4400B"/>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link w:val="ListParagraphChar"/>
    <w:uiPriority w:val="34"/>
    <w:qFormat/>
    <w:rsid w:val="0042470A"/>
    <w:pPr>
      <w:ind w:left="720"/>
      <w:contextualSpacing/>
    </w:pPr>
  </w:style>
  <w:style w:type="paragraph" w:styleId="Header">
    <w:name w:val="header"/>
    <w:basedOn w:val="Normal"/>
    <w:link w:val="HeaderChar"/>
    <w:uiPriority w:val="99"/>
    <w:unhideWhenUsed/>
    <w:rsid w:val="0080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6FE"/>
    <w:rPr>
      <w:sz w:val="22"/>
      <w:szCs w:val="22"/>
      <w:lang w:eastAsia="en-US"/>
    </w:rPr>
  </w:style>
  <w:style w:type="character" w:customStyle="1" w:styleId="KontenArtikel">
    <w:name w:val="Konten Artikel"/>
    <w:basedOn w:val="DefaultParagraphFont"/>
    <w:uiPriority w:val="1"/>
    <w:qFormat/>
    <w:rsid w:val="00C4400B"/>
    <w:rPr>
      <w:rFonts w:ascii="Calibri" w:hAnsi="Calibri"/>
      <w:strike w:val="0"/>
      <w:dstrike w:val="0"/>
      <w:noProof w:val="0"/>
      <w:vanish w:val="0"/>
      <w:color w:val="000000" w:themeColor="text1"/>
      <w:sz w:val="24"/>
      <w:lang w:val="id-ID"/>
    </w:rPr>
  </w:style>
  <w:style w:type="paragraph" w:customStyle="1" w:styleId="DE8CD42385B046BDB4E11F19F22A3B5F2">
    <w:name w:val="DE8CD42385B046BDB4E11F19F22A3B5F2"/>
    <w:rsid w:val="00C4400B"/>
    <w:pPr>
      <w:spacing w:after="160" w:line="259" w:lineRule="auto"/>
    </w:pPr>
    <w:rPr>
      <w:sz w:val="22"/>
      <w:szCs w:val="22"/>
      <w:lang w:eastAsia="en-US"/>
    </w:rPr>
  </w:style>
  <w:style w:type="character" w:customStyle="1" w:styleId="Referensi">
    <w:name w:val="Referensi"/>
    <w:basedOn w:val="DefaultParagraphFont"/>
    <w:uiPriority w:val="1"/>
    <w:qFormat/>
    <w:rsid w:val="00D86835"/>
    <w:rPr>
      <w:rFonts w:ascii="Calibri" w:hAnsi="Calibri"/>
      <w:strike w:val="0"/>
      <w:dstrike w:val="0"/>
      <w:vanish w:val="0"/>
      <w:color w:val="000000" w:themeColor="text1"/>
      <w:sz w:val="22"/>
    </w:rPr>
  </w:style>
  <w:style w:type="character" w:customStyle="1" w:styleId="UnresolvedMention">
    <w:name w:val="Unresolved Mention"/>
    <w:basedOn w:val="DefaultParagraphFont"/>
    <w:uiPriority w:val="99"/>
    <w:semiHidden/>
    <w:unhideWhenUsed/>
    <w:rsid w:val="00E3720F"/>
    <w:rPr>
      <w:color w:val="808080"/>
      <w:shd w:val="clear" w:color="auto" w:fill="E6E6E6"/>
    </w:rPr>
  </w:style>
  <w:style w:type="paragraph" w:styleId="BalloonText">
    <w:name w:val="Balloon Text"/>
    <w:basedOn w:val="Normal"/>
    <w:link w:val="BalloonTextChar"/>
    <w:uiPriority w:val="99"/>
    <w:semiHidden/>
    <w:unhideWhenUsed/>
    <w:rsid w:val="00F619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961"/>
    <w:rPr>
      <w:rFonts w:ascii="Tahoma" w:hAnsi="Tahoma" w:cs="Tahoma"/>
      <w:sz w:val="16"/>
      <w:szCs w:val="16"/>
      <w:lang w:eastAsia="en-US"/>
    </w:rPr>
  </w:style>
  <w:style w:type="paragraph" w:styleId="Revision">
    <w:name w:val="Revision"/>
    <w:hidden/>
    <w:uiPriority w:val="99"/>
    <w:semiHidden/>
    <w:rsid w:val="00FB07F9"/>
    <w:rPr>
      <w:sz w:val="22"/>
      <w:szCs w:val="22"/>
      <w:lang w:eastAsia="en-US"/>
    </w:rPr>
  </w:style>
  <w:style w:type="paragraph" w:styleId="FootnoteText">
    <w:name w:val="footnote text"/>
    <w:basedOn w:val="Normal"/>
    <w:link w:val="FootnoteTextChar"/>
    <w:uiPriority w:val="99"/>
    <w:semiHidden/>
    <w:unhideWhenUsed/>
    <w:rsid w:val="00FB0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7F9"/>
    <w:rPr>
      <w:lang w:eastAsia="en-US"/>
    </w:rPr>
  </w:style>
  <w:style w:type="character" w:styleId="FootnoteReference">
    <w:name w:val="footnote reference"/>
    <w:basedOn w:val="DefaultParagraphFont"/>
    <w:uiPriority w:val="99"/>
    <w:semiHidden/>
    <w:unhideWhenUsed/>
    <w:rsid w:val="00FB07F9"/>
    <w:rPr>
      <w:vertAlign w:val="superscript"/>
    </w:rPr>
  </w:style>
  <w:style w:type="character" w:customStyle="1" w:styleId="Heading1Char">
    <w:name w:val="Heading 1 Char"/>
    <w:basedOn w:val="DefaultParagraphFont"/>
    <w:link w:val="Heading1"/>
    <w:uiPriority w:val="9"/>
    <w:rsid w:val="00FB07F9"/>
    <w:rPr>
      <w:rFonts w:asciiTheme="majorHAnsi" w:eastAsiaTheme="majorEastAsia" w:hAnsiTheme="majorHAnsi" w:cstheme="majorBidi"/>
      <w:b/>
      <w:bCs/>
      <w:color w:val="2E74B5" w:themeColor="accent1" w:themeShade="BF"/>
      <w:sz w:val="28"/>
      <w:szCs w:val="28"/>
      <w:lang w:eastAsia="en-US"/>
    </w:rPr>
  </w:style>
  <w:style w:type="character" w:styleId="CommentReference">
    <w:name w:val="annotation reference"/>
    <w:basedOn w:val="DefaultParagraphFont"/>
    <w:uiPriority w:val="99"/>
    <w:semiHidden/>
    <w:unhideWhenUsed/>
    <w:rsid w:val="006811EE"/>
    <w:rPr>
      <w:sz w:val="16"/>
      <w:szCs w:val="16"/>
    </w:rPr>
  </w:style>
  <w:style w:type="paragraph" w:styleId="CommentText">
    <w:name w:val="annotation text"/>
    <w:basedOn w:val="Normal"/>
    <w:link w:val="CommentTextChar"/>
    <w:uiPriority w:val="99"/>
    <w:semiHidden/>
    <w:unhideWhenUsed/>
    <w:rsid w:val="006811EE"/>
    <w:pPr>
      <w:spacing w:line="240" w:lineRule="auto"/>
    </w:pPr>
    <w:rPr>
      <w:sz w:val="20"/>
      <w:szCs w:val="20"/>
    </w:rPr>
  </w:style>
  <w:style w:type="character" w:customStyle="1" w:styleId="CommentTextChar">
    <w:name w:val="Comment Text Char"/>
    <w:basedOn w:val="DefaultParagraphFont"/>
    <w:link w:val="CommentText"/>
    <w:uiPriority w:val="99"/>
    <w:semiHidden/>
    <w:rsid w:val="006811EE"/>
    <w:rPr>
      <w:lang w:eastAsia="en-US"/>
    </w:rPr>
  </w:style>
  <w:style w:type="paragraph" w:styleId="CommentSubject">
    <w:name w:val="annotation subject"/>
    <w:basedOn w:val="CommentText"/>
    <w:next w:val="CommentText"/>
    <w:link w:val="CommentSubjectChar"/>
    <w:uiPriority w:val="99"/>
    <w:semiHidden/>
    <w:unhideWhenUsed/>
    <w:rsid w:val="006811EE"/>
    <w:rPr>
      <w:b/>
      <w:bCs/>
    </w:rPr>
  </w:style>
  <w:style w:type="character" w:customStyle="1" w:styleId="CommentSubjectChar">
    <w:name w:val="Comment Subject Char"/>
    <w:basedOn w:val="CommentTextChar"/>
    <w:link w:val="CommentSubject"/>
    <w:uiPriority w:val="99"/>
    <w:semiHidden/>
    <w:rsid w:val="006811EE"/>
    <w:rPr>
      <w:b/>
      <w:bCs/>
      <w:lang w:eastAsia="en-US"/>
    </w:rPr>
  </w:style>
  <w:style w:type="character" w:customStyle="1" w:styleId="Style1">
    <w:name w:val="Style1"/>
    <w:basedOn w:val="DefaultParagraphFont"/>
    <w:uiPriority w:val="1"/>
    <w:rsid w:val="00C77CB0"/>
    <w:rPr>
      <w:rFonts w:ascii="Times New Roman" w:hAnsi="Times New Roman"/>
      <w:b/>
      <w:sz w:val="28"/>
    </w:rPr>
  </w:style>
  <w:style w:type="character" w:customStyle="1" w:styleId="Style2">
    <w:name w:val="Style2"/>
    <w:basedOn w:val="JudulArtikel"/>
    <w:uiPriority w:val="1"/>
    <w:rsid w:val="00EA3931"/>
    <w:rPr>
      <w:rFonts w:ascii="Times New Roman" w:hAnsi="Times New Roman"/>
      <w:b/>
      <w:caps w:val="0"/>
      <w:smallCaps w:val="0"/>
      <w:strike w:val="0"/>
      <w:dstrike w:val="0"/>
      <w:noProof w:val="0"/>
      <w:vanish w:val="0"/>
      <w:color w:val="auto"/>
      <w:w w:val="100"/>
      <w:sz w:val="28"/>
      <w:u w:val="none" w:color="000000" w:themeColor="text1"/>
      <w:vertAlign w:val="baseline"/>
      <w:lang w:val="id-ID"/>
    </w:rPr>
  </w:style>
  <w:style w:type="paragraph" w:customStyle="1" w:styleId="Default">
    <w:name w:val="Default"/>
    <w:rsid w:val="00CB2B97"/>
    <w:pPr>
      <w:autoSpaceDE w:val="0"/>
      <w:autoSpaceDN w:val="0"/>
      <w:adjustRightInd w:val="0"/>
    </w:pPr>
    <w:rPr>
      <w:rFonts w:ascii="Times New Roman" w:eastAsiaTheme="minorHAnsi" w:hAnsi="Times New Roman"/>
      <w:color w:val="000000"/>
      <w:sz w:val="24"/>
      <w:szCs w:val="24"/>
      <w:lang w:eastAsia="en-US"/>
    </w:rPr>
  </w:style>
  <w:style w:type="character" w:customStyle="1" w:styleId="ListParagraphChar">
    <w:name w:val="List Paragraph Char"/>
    <w:link w:val="ListParagraph"/>
    <w:uiPriority w:val="34"/>
    <w:rsid w:val="00CB2B97"/>
    <w:rPr>
      <w:sz w:val="22"/>
      <w:szCs w:val="22"/>
      <w:lang w:eastAsia="en-US"/>
    </w:rPr>
  </w:style>
  <w:style w:type="character" w:styleId="Emphasis">
    <w:name w:val="Emphasis"/>
    <w:basedOn w:val="DefaultParagraphFont"/>
    <w:uiPriority w:val="20"/>
    <w:qFormat/>
    <w:rsid w:val="00AE5003"/>
    <w:rPr>
      <w:i/>
      <w:iCs/>
    </w:rPr>
  </w:style>
  <w:style w:type="character" w:styleId="Strong">
    <w:name w:val="Strong"/>
    <w:basedOn w:val="DefaultParagraphFont"/>
    <w:uiPriority w:val="22"/>
    <w:qFormat/>
    <w:rsid w:val="009945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558821">
      <w:bodyDiv w:val="1"/>
      <w:marLeft w:val="0"/>
      <w:marRight w:val="0"/>
      <w:marTop w:val="0"/>
      <w:marBottom w:val="0"/>
      <w:divBdr>
        <w:top w:val="none" w:sz="0" w:space="0" w:color="auto"/>
        <w:left w:val="none" w:sz="0" w:space="0" w:color="auto"/>
        <w:bottom w:val="none" w:sz="0" w:space="0" w:color="auto"/>
        <w:right w:val="none" w:sz="0" w:space="0" w:color="auto"/>
      </w:divBdr>
    </w:div>
    <w:div w:id="1341543018">
      <w:bodyDiv w:val="1"/>
      <w:marLeft w:val="0"/>
      <w:marRight w:val="0"/>
      <w:marTop w:val="0"/>
      <w:marBottom w:val="0"/>
      <w:divBdr>
        <w:top w:val="none" w:sz="0" w:space="0" w:color="auto"/>
        <w:left w:val="none" w:sz="0" w:space="0" w:color="auto"/>
        <w:bottom w:val="none" w:sz="0" w:space="0" w:color="auto"/>
        <w:right w:val="none" w:sz="0" w:space="0" w:color="auto"/>
      </w:divBdr>
    </w:div>
    <w:div w:id="149017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niningmustika85@gmail.com" TargetMode="External"/><Relationship Id="rId14" Type="http://schemas.openxmlformats.org/officeDocument/2006/relationships/hyperlink" Target="https://doi.org/10.33859/dksm.v10i2.490" TargetMode="External"/><Relationship Id="rId22" Type="http://schemas.microsoft.com/office/2011/relationships/people" Target="people.xml"/></Relationships>
</file>

<file path=word/_rels/header1.xml.rels><?xml version="1.0" encoding="UTF-8" standalone="yes"?>
<Relationships xmlns="http://schemas.openxmlformats.org/package/2006/relationships"><Relationship Id="rId3" Type="http://schemas.openxmlformats.org/officeDocument/2006/relationships/hyperlink" Target="mailto:jurnalabdimedika@gmail.com" TargetMode="External"/><Relationship Id="rId2" Type="http://schemas.openxmlformats.org/officeDocument/2006/relationships/image" Target="media/image4.png"/><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8" Type="http://schemas.openxmlformats.org/officeDocument/2006/relationships/hyperlink" Target="http://guides.lib.monash.edu/citing-referencing/vancouver" TargetMode="External"/><Relationship Id="rId13" Type="http://schemas.openxmlformats.org/officeDocument/2006/relationships/hyperlink" Target="http://www.abms.org/publications.asp" TargetMode="External"/><Relationship Id="rId3" Type="http://schemas.microsoft.com/office/2007/relationships/stylesWithEffects" Target="stylesWithEffects.xml"/><Relationship Id="rId7" Type="http://schemas.openxmlformats.org/officeDocument/2006/relationships/hyperlink" Target="http://guides.lib.monash.edu/citing-referencing/vancouver" TargetMode="External"/><Relationship Id="rId12" Type="http://schemas.openxmlformats.org/officeDocument/2006/relationships/hyperlink" Target="http://guides.lib.monash.edu/citing-referencing/vancouv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guides.lib.monash.edu/citing-referencing/vancouver" TargetMode="External"/><Relationship Id="rId11" Type="http://schemas.openxmlformats.org/officeDocument/2006/relationships/hyperlink" Target="http://guides.lib.monash.edu/citing-referencing/vancouver" TargetMode="External"/><Relationship Id="rId5" Type="http://schemas.openxmlformats.org/officeDocument/2006/relationships/webSettings" Target="webSettings.xml"/><Relationship Id="rId10" Type="http://schemas.openxmlformats.org/officeDocument/2006/relationships/hyperlink" Target="http://guides.lib.monash.edu/citing-referencing/vancouver" TargetMode="External"/><Relationship Id="rId4" Type="http://schemas.openxmlformats.org/officeDocument/2006/relationships/settings" Target="settings.xml"/><Relationship Id="rId9" Type="http://schemas.openxmlformats.org/officeDocument/2006/relationships/hyperlink" Target="http://www.abms.org/publications.asp" TargetMode="External"/><Relationship Id="rId1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F9DCC2FE6434DB7B287C5B7E31F2826"/>
        <w:category>
          <w:name w:val="General"/>
          <w:gallery w:val="placeholder"/>
        </w:category>
        <w:types>
          <w:type w:val="bbPlcHdr"/>
        </w:types>
        <w:behaviors>
          <w:behavior w:val="content"/>
        </w:behaviors>
        <w:guid w:val="{C72E0B09-AD57-4D1A-B0BB-B6BE15764A1F}"/>
      </w:docPartPr>
      <w:docPartBody>
        <w:p w:rsidR="002D5C04" w:rsidRDefault="00D7630B" w:rsidP="00D7630B">
          <w:pPr>
            <w:pStyle w:val="3F9DCC2FE6434DB7B287C5B7E31F282687"/>
          </w:pPr>
          <w:r w:rsidRPr="00A0136C">
            <w:rPr>
              <w:rStyle w:val="PlaceholderText"/>
              <w:rFonts w:ascii="Times New Roman" w:hAnsi="Times New Roman"/>
              <w:b/>
              <w:color w:val="7F7F7F" w:themeColor="text1" w:themeTint="80"/>
              <w:sz w:val="28"/>
              <w:szCs w:val="28"/>
            </w:rPr>
            <w:t xml:space="preserve">COPY DAN PASTE-KAN JUDUL ARTIKEL DI KOLOM INI. JUDUL MAKSIMAL TERDIRI ATAS 14 KATA (BAHASA INDONESIA). </w:t>
          </w:r>
          <w:r w:rsidRPr="00A0136C">
            <w:rPr>
              <w:rStyle w:val="PlaceholderText"/>
              <w:rFonts w:ascii="Times New Roman" w:hAnsi="Times New Roman"/>
              <w:b/>
              <w:noProof/>
              <w:color w:val="7F7F7F" w:themeColor="text1" w:themeTint="80"/>
              <w:sz w:val="28"/>
              <w:szCs w:val="28"/>
            </w:rPr>
            <w:t>JUDUL DITULIS DENGAN HURUF KAPITAL</w:t>
          </w:r>
          <w:r>
            <w:rPr>
              <w:rStyle w:val="PlaceholderText"/>
              <w:rFonts w:ascii="Times New Roman" w:hAnsi="Times New Roman"/>
              <w:b/>
              <w:noProof/>
              <w:color w:val="7F7F7F" w:themeColor="text1" w:themeTint="80"/>
              <w:sz w:val="28"/>
              <w:szCs w:val="28"/>
              <w:lang w:val="en-US"/>
            </w:rPr>
            <w:t xml:space="preserve"> TIMES NEW ROMAN 12 CETAK TEBAL</w:t>
          </w:r>
        </w:p>
      </w:docPartBody>
    </w:docPart>
    <w:docPart>
      <w:docPartPr>
        <w:name w:val="DE8CD42385B046BDB4E11F19F22A3B5F"/>
        <w:category>
          <w:name w:val="General"/>
          <w:gallery w:val="placeholder"/>
        </w:category>
        <w:types>
          <w:type w:val="bbPlcHdr"/>
        </w:types>
        <w:behaviors>
          <w:behavior w:val="content"/>
        </w:behaviors>
        <w:guid w:val="{2252B432-3799-43C5-967F-E6DF071B7718}"/>
      </w:docPartPr>
      <w:docPartBody>
        <w:p w:rsidR="00D7630B" w:rsidRPr="001B78D8" w:rsidRDefault="00D7630B" w:rsidP="00641742">
          <w:pPr>
            <w:spacing w:after="0" w:line="240" w:lineRule="auto"/>
            <w:jc w:val="center"/>
            <w:rPr>
              <w:rStyle w:val="AfiliasiPenulis"/>
              <w:rFonts w:ascii="Times New Roman" w:hAnsi="Times New Roman"/>
              <w:color w:val="7F7F7F" w:themeColor="text1" w:themeTint="80"/>
              <w:lang w:val="en-US"/>
            </w:rPr>
          </w:pPr>
          <w:r>
            <w:rPr>
              <w:rStyle w:val="NamaPenulis"/>
              <w:rFonts w:ascii="Times New Roman" w:hAnsi="Times New Roman"/>
              <w:color w:val="7F7F7F" w:themeColor="text1" w:themeTint="80"/>
              <w:szCs w:val="24"/>
            </w:rPr>
            <w:t>Copy d</w:t>
          </w:r>
          <w:r>
            <w:rPr>
              <w:rStyle w:val="NamaPenulis"/>
              <w:rFonts w:ascii="Times New Roman" w:hAnsi="Times New Roman"/>
              <w:color w:val="7F7F7F" w:themeColor="text1" w:themeTint="80"/>
              <w:szCs w:val="24"/>
              <w:lang w:val="en-US"/>
            </w:rPr>
            <w:t>an</w:t>
          </w:r>
          <w:r w:rsidRPr="00A0136C">
            <w:rPr>
              <w:rStyle w:val="NamaPenulis"/>
              <w:rFonts w:ascii="Times New Roman" w:hAnsi="Times New Roman"/>
              <w:color w:val="7F7F7F" w:themeColor="text1" w:themeTint="80"/>
              <w:szCs w:val="24"/>
            </w:rPr>
            <w:t xml:space="preserve"> paste</w:t>
          </w:r>
          <w:r>
            <w:rPr>
              <w:rStyle w:val="NamaPenulis"/>
              <w:rFonts w:ascii="Times New Roman" w:hAnsi="Times New Roman"/>
              <w:color w:val="7F7F7F" w:themeColor="text1" w:themeTint="80"/>
              <w:szCs w:val="24"/>
            </w:rPr>
            <w:t>-kan nama penulis di kolom ini</w:t>
          </w:r>
          <w:r w:rsidRPr="00A0136C">
            <w:rPr>
              <w:rStyle w:val="NamaPenulis"/>
              <w:rFonts w:ascii="Times New Roman" w:hAnsi="Times New Roman"/>
              <w:color w:val="7F7F7F" w:themeColor="text1" w:themeTint="80"/>
              <w:szCs w:val="24"/>
            </w:rPr>
            <w:t>. Antara nama penulis dipisahkan oleh tanda koma [,]. Nomor urut afiliasi diberikan dengan format Superscri</w:t>
          </w:r>
          <w:r>
            <w:rPr>
              <w:rStyle w:val="NamaPenulis"/>
              <w:rFonts w:ascii="Times New Roman" w:hAnsi="Times New Roman"/>
              <w:color w:val="7F7F7F" w:themeColor="text1" w:themeTint="80"/>
              <w:szCs w:val="24"/>
            </w:rPr>
            <w:t>pt di akhir setiap nama penulis</w:t>
          </w:r>
          <w:r>
            <w:rPr>
              <w:rStyle w:val="NamaPenulis"/>
              <w:rFonts w:ascii="Times New Roman" w:hAnsi="Times New Roman"/>
              <w:color w:val="7F7F7F" w:themeColor="text1" w:themeTint="80"/>
              <w:szCs w:val="24"/>
              <w:lang w:val="en-US"/>
            </w:rPr>
            <w:t>.</w:t>
          </w:r>
        </w:p>
        <w:p w:rsidR="002D5C04" w:rsidRDefault="00D7630B" w:rsidP="00D7630B">
          <w:pPr>
            <w:pStyle w:val="DE8CD42385B046BDB4E11F19F22A3B5F83"/>
          </w:pPr>
          <w:r>
            <w:rPr>
              <w:rStyle w:val="NamaPenulis"/>
              <w:rFonts w:ascii="Times New Roman" w:hAnsi="Times New Roman"/>
              <w:color w:val="7F7F7F" w:themeColor="text1" w:themeTint="80"/>
              <w:szCs w:val="24"/>
              <w:lang w:val="en-US"/>
            </w:rPr>
            <w:t xml:space="preserve">Contoh : </w:t>
          </w:r>
          <w:r w:rsidRPr="00641742">
            <w:rPr>
              <w:rStyle w:val="NamaPenulis"/>
              <w:rFonts w:ascii="Times New Roman" w:hAnsi="Times New Roman"/>
              <w:color w:val="7F7F7F" w:themeColor="text1" w:themeTint="80"/>
              <w:sz w:val="20"/>
              <w:szCs w:val="20"/>
              <w:lang w:val="en-US"/>
            </w:rPr>
            <w:t xml:space="preserve">Penulis </w:t>
          </w:r>
          <w:r w:rsidRPr="00641742">
            <w:rPr>
              <w:rStyle w:val="NamaPenulis"/>
              <w:rFonts w:ascii="Times New Roman" w:hAnsi="Times New Roman"/>
              <w:color w:val="7F7F7F" w:themeColor="text1" w:themeTint="80"/>
              <w:sz w:val="20"/>
              <w:szCs w:val="20"/>
              <w:vertAlign w:val="superscript"/>
              <w:lang w:val="en-US"/>
            </w:rPr>
            <w:t>1)</w:t>
          </w:r>
          <w:r>
            <w:rPr>
              <w:rStyle w:val="NamaPenulis"/>
              <w:rFonts w:ascii="Times New Roman" w:hAnsi="Times New Roman"/>
              <w:color w:val="7F7F7F" w:themeColor="text1" w:themeTint="80"/>
              <w:sz w:val="20"/>
              <w:szCs w:val="20"/>
              <w:lang w:val="en-US"/>
            </w:rPr>
            <w:t>,</w:t>
          </w:r>
          <w:r w:rsidRPr="00641742">
            <w:rPr>
              <w:rStyle w:val="NamaPenulis"/>
              <w:rFonts w:ascii="Times New Roman" w:hAnsi="Times New Roman"/>
              <w:color w:val="7F7F7F" w:themeColor="text1" w:themeTint="80"/>
              <w:sz w:val="20"/>
              <w:szCs w:val="20"/>
              <w:lang w:val="en-US"/>
            </w:rPr>
            <w:t xml:space="preserve"> Penulis </w:t>
          </w:r>
          <w:r w:rsidRPr="00641742">
            <w:rPr>
              <w:rStyle w:val="NamaPenulis"/>
              <w:rFonts w:ascii="Times New Roman" w:hAnsi="Times New Roman"/>
              <w:color w:val="7F7F7F" w:themeColor="text1" w:themeTint="80"/>
              <w:sz w:val="20"/>
              <w:szCs w:val="20"/>
              <w:vertAlign w:val="superscript"/>
              <w:lang w:val="en-US"/>
            </w:rPr>
            <w:t>2)</w:t>
          </w:r>
          <w:r>
            <w:rPr>
              <w:rStyle w:val="NamaPenulis"/>
              <w:rFonts w:ascii="Times New Roman" w:hAnsi="Times New Roman"/>
              <w:color w:val="7F7F7F" w:themeColor="text1" w:themeTint="80"/>
              <w:szCs w:val="24"/>
              <w:vertAlign w:val="superscript"/>
              <w:lang w:val="en-US"/>
            </w:rPr>
            <w:t xml:space="preserve"> </w:t>
          </w:r>
          <w:r>
            <w:rPr>
              <w:rStyle w:val="NamaPenulis"/>
              <w:rFonts w:ascii="Times New Roman" w:hAnsi="Times New Roman"/>
              <w:color w:val="7F7F7F" w:themeColor="text1" w:themeTint="80"/>
              <w:szCs w:val="24"/>
              <w:lang w:val="en-US"/>
            </w:rPr>
            <w:t>dst .</w:t>
          </w:r>
        </w:p>
      </w:docPartBody>
    </w:docPart>
    <w:docPart>
      <w:docPartPr>
        <w:name w:val="A3602B6938F04E24958A758F76435770"/>
        <w:category>
          <w:name w:val="General"/>
          <w:gallery w:val="placeholder"/>
        </w:category>
        <w:types>
          <w:type w:val="bbPlcHdr"/>
        </w:types>
        <w:behaviors>
          <w:behavior w:val="content"/>
        </w:behaviors>
        <w:guid w:val="{1CDC8A18-BF73-459C-9E36-2BB63A1932BB}"/>
      </w:docPartPr>
      <w:docPartBody>
        <w:p w:rsidR="00D7630B" w:rsidRPr="00641742" w:rsidRDefault="00D7630B" w:rsidP="00354978">
          <w:pPr>
            <w:spacing w:after="0" w:line="360" w:lineRule="auto"/>
            <w:jc w:val="center"/>
            <w:rPr>
              <w:rStyle w:val="AfiliasiPenulis"/>
              <w:rFonts w:ascii="Times New Roman" w:hAnsi="Times New Roman"/>
              <w:i w:val="0"/>
              <w:color w:val="7F7F7F" w:themeColor="text1" w:themeTint="80"/>
              <w:lang w:val="en-US"/>
            </w:rPr>
          </w:pPr>
          <w:r w:rsidRPr="00641742">
            <w:rPr>
              <w:rStyle w:val="AfiliasiPenulis"/>
              <w:rFonts w:ascii="Times New Roman" w:hAnsi="Times New Roman"/>
              <w:color w:val="7F7F7F" w:themeColor="text1" w:themeTint="80"/>
            </w:rPr>
            <w:t>Afiliasi penulis ditulis secara berurutan sesuai urutan nomor afiliasi pada nama penulis.</w:t>
          </w:r>
          <w:r>
            <w:rPr>
              <w:rStyle w:val="AfiliasiPenulis"/>
              <w:rFonts w:ascii="Times New Roman" w:hAnsi="Times New Roman"/>
              <w:color w:val="7F7F7F" w:themeColor="text1" w:themeTint="80"/>
              <w:lang w:val="en-US"/>
            </w:rPr>
            <w:t xml:space="preserve"> Antar afiliasi dipisahkan oleh tanda (;). Contoh: </w:t>
          </w:r>
        </w:p>
        <w:p w:rsidR="002D5C04" w:rsidRDefault="00D7630B" w:rsidP="00D7630B">
          <w:pPr>
            <w:pStyle w:val="A3602B6938F04E24958A758F7643577078"/>
          </w:pPr>
          <w:r w:rsidRPr="00641742">
            <w:rPr>
              <w:rStyle w:val="AfiliasiPenulis"/>
              <w:rFonts w:ascii="Times New Roman" w:hAnsi="Times New Roman"/>
              <w:color w:val="7F7F7F" w:themeColor="text1" w:themeTint="80"/>
              <w:sz w:val="20"/>
              <w:szCs w:val="20"/>
              <w:vertAlign w:val="superscript"/>
              <w:lang w:val="en-US"/>
            </w:rPr>
            <w:t>1</w:t>
          </w:r>
          <w:r w:rsidRPr="00641742">
            <w:rPr>
              <w:rStyle w:val="AfiliasiPenulis"/>
              <w:rFonts w:ascii="Times New Roman" w:hAnsi="Times New Roman"/>
              <w:color w:val="7F7F7F" w:themeColor="text1" w:themeTint="80"/>
              <w:sz w:val="20"/>
              <w:szCs w:val="20"/>
              <w:lang w:val="en-US"/>
            </w:rPr>
            <w:t>Nama Fakultas, Nama Perguruan Tinggi (penulis 1)</w:t>
          </w:r>
          <w:r>
            <w:rPr>
              <w:rStyle w:val="AfiliasiPenulis"/>
              <w:rFonts w:ascii="Times New Roman" w:hAnsi="Times New Roman"/>
              <w:color w:val="7F7F7F" w:themeColor="text1" w:themeTint="80"/>
              <w:sz w:val="20"/>
              <w:szCs w:val="20"/>
              <w:lang w:val="en-US"/>
            </w:rPr>
            <w:t xml:space="preserve">; </w:t>
          </w:r>
          <w:r w:rsidRPr="00641742">
            <w:rPr>
              <w:rStyle w:val="AfiliasiPenulis"/>
              <w:rFonts w:ascii="Times New Roman" w:hAnsi="Times New Roman"/>
              <w:color w:val="7F7F7F" w:themeColor="text1" w:themeTint="80"/>
              <w:sz w:val="20"/>
              <w:szCs w:val="20"/>
              <w:vertAlign w:val="superscript"/>
              <w:lang w:val="en-US"/>
            </w:rPr>
            <w:t>2</w:t>
          </w:r>
          <w:r w:rsidRPr="00641742">
            <w:rPr>
              <w:rStyle w:val="AfiliasiPenulis"/>
              <w:rFonts w:ascii="Times New Roman" w:hAnsi="Times New Roman"/>
              <w:color w:val="7F7F7F" w:themeColor="text1" w:themeTint="80"/>
              <w:sz w:val="20"/>
              <w:szCs w:val="20"/>
              <w:lang w:val="en-US"/>
            </w:rPr>
            <w:t>Nama Fakultas, Nama Perguruan Tinggi (penulis 2) dst</w:t>
          </w:r>
          <w:r w:rsidRPr="00641742">
            <w:rPr>
              <w:rStyle w:val="AfiliasiPenulis"/>
              <w:rFonts w:ascii="Times New Roman" w:hAnsi="Times New Roman"/>
              <w:color w:val="7F7F7F" w:themeColor="text1" w:themeTint="80"/>
            </w:rPr>
            <w:t>.</w:t>
          </w:r>
          <w:r w:rsidRPr="00A0136C">
            <w:rPr>
              <w:rStyle w:val="AfiliasiPenulis"/>
              <w:rFonts w:ascii="Times New Roman" w:hAnsi="Times New Roman"/>
              <w:color w:val="7F7F7F" w:themeColor="text1" w:themeTint="80"/>
            </w:rPr>
            <w:t xml:space="preserve"> </w:t>
          </w:r>
        </w:p>
      </w:docPartBody>
    </w:docPart>
    <w:docPart>
      <w:docPartPr>
        <w:name w:val="9DE6401602074F98910ADC84B274ACB8"/>
        <w:category>
          <w:name w:val="General"/>
          <w:gallery w:val="placeholder"/>
        </w:category>
        <w:types>
          <w:type w:val="bbPlcHdr"/>
        </w:types>
        <w:behaviors>
          <w:behavior w:val="content"/>
        </w:behaviors>
        <w:guid w:val="{EAD73C3C-392E-4DD4-97A0-A488C2F1EFB1}"/>
      </w:docPartPr>
      <w:docPartBody>
        <w:p w:rsidR="002D5C04" w:rsidRDefault="00D7630B" w:rsidP="00D7630B">
          <w:pPr>
            <w:pStyle w:val="9DE6401602074F98910ADC84B274ACB876"/>
          </w:pPr>
          <w:r w:rsidRPr="00D63EC8">
            <w:rPr>
              <w:rStyle w:val="AfiliasiPenulis"/>
              <w:rFonts w:ascii="Times New Roman" w:hAnsi="Times New Roman"/>
              <w:color w:val="7F7F7F" w:themeColor="text1" w:themeTint="80"/>
            </w:rPr>
            <w:t>Copy dan paste-kan korespondensi penulis di kolom ini. Korespondensi terdiri atas: nama penulis yang ditunjuk sebagai koresponden; alamat email dan nomor HP/Telpon aktif yang dapat dihubungi</w:t>
          </w:r>
          <w:r w:rsidRPr="00A0136C">
            <w:rPr>
              <w:rStyle w:val="AfiliasiPenulis"/>
              <w:rFonts w:ascii="Times New Roman" w:hAnsi="Times New Roman"/>
              <w:color w:val="7F7F7F" w:themeColor="text1" w:themeTint="80"/>
            </w:rPr>
            <w:t>.</w:t>
          </w:r>
          <w:r>
            <w:rPr>
              <w:rStyle w:val="AfiliasiPenulis"/>
              <w:rFonts w:ascii="Times New Roman" w:hAnsi="Times New Roman"/>
              <w:color w:val="7F7F7F" w:themeColor="text1" w:themeTint="80"/>
              <w:lang w:val="en-US"/>
            </w:rPr>
            <w:t xml:space="preserve"> Contoh : </w:t>
          </w:r>
          <w:r>
            <w:rPr>
              <w:rStyle w:val="AfiliasiPenulis"/>
              <w:rFonts w:ascii="Times New Roman" w:hAnsi="Times New Roman"/>
              <w:color w:val="7F7F7F" w:themeColor="text1" w:themeTint="80"/>
              <w:sz w:val="20"/>
              <w:szCs w:val="20"/>
              <w:lang w:val="en-US"/>
            </w:rPr>
            <w:t xml:space="preserve">penulis1@ gmail.com (085xxxx) ; penulis2@ yahoo.com (081xxxxx) </w:t>
          </w:r>
        </w:p>
      </w:docPartBody>
    </w:docPart>
    <w:docPart>
      <w:docPartPr>
        <w:name w:val="910D7A3327EC40BB99B39A31EF376D92"/>
        <w:category>
          <w:name w:val="General"/>
          <w:gallery w:val="placeholder"/>
        </w:category>
        <w:types>
          <w:type w:val="bbPlcHdr"/>
        </w:types>
        <w:behaviors>
          <w:behavior w:val="content"/>
        </w:behaviors>
        <w:guid w:val="{32585CC8-6E59-447A-8C58-F921BB4C107D}"/>
      </w:docPartPr>
      <w:docPartBody>
        <w:p w:rsidR="002D5C04" w:rsidRDefault="00D7630B" w:rsidP="00D7630B">
          <w:pPr>
            <w:pStyle w:val="910D7A3327EC40BB99B39A31EF376D9275"/>
          </w:pPr>
          <w:r w:rsidRPr="00A0136C">
            <w:rPr>
              <w:rStyle w:val="AbstrakBahasaIndonesia"/>
              <w:rFonts w:ascii="Times New Roman" w:hAnsi="Times New Roman"/>
              <w:color w:val="7F7F7F" w:themeColor="text1" w:themeTint="80"/>
            </w:rPr>
            <w:t xml:space="preserve">Copy dan paste-kan abstrak Bahasa Indonesia di kolom ini. Jumlah kata berkisar antara 150-200 kata. Mohon diperhatikan jumlah kata yang digunakan. </w:t>
          </w:r>
          <w:r>
            <w:rPr>
              <w:rStyle w:val="AbstrakBahasaIndonesia"/>
              <w:rFonts w:ascii="Times New Roman" w:hAnsi="Times New Roman"/>
              <w:color w:val="7F7F7F" w:themeColor="text1" w:themeTint="80"/>
              <w:lang w:val="en-US"/>
            </w:rPr>
            <w:t xml:space="preserve">Abstrak ditulis dengan huruf Times New Roman 11, spasi satu. </w:t>
          </w:r>
          <w:r w:rsidRPr="00A0136C">
            <w:rPr>
              <w:rStyle w:val="AbstrakBahasaIndonesia"/>
              <w:rFonts w:ascii="Times New Roman" w:hAnsi="Times New Roman"/>
              <w:color w:val="7F7F7F" w:themeColor="text1" w:themeTint="80"/>
            </w:rPr>
            <w:t xml:space="preserve">Secara struktur, abstrak memuat tujuan, metode, hasil, dan kesimpulan. </w:t>
          </w:r>
          <w:r w:rsidRPr="00A0136C">
            <w:rPr>
              <w:rFonts w:ascii="Times New Roman" w:eastAsia="MS Mincho" w:hAnsi="Times New Roman"/>
              <w:color w:val="7F7F7F" w:themeColor="text1" w:themeTint="80"/>
              <w:spacing w:val="-1"/>
              <w:lang w:eastAsia="ja-JP"/>
            </w:rPr>
            <w:t xml:space="preserve">Akronim dan singkatan harus didefinisikan di dalam abstrak. </w:t>
          </w:r>
          <w:r w:rsidRPr="00A0136C">
            <w:rPr>
              <w:rStyle w:val="AbstrakBahasaIndonesia"/>
              <w:rFonts w:ascii="Times New Roman" w:hAnsi="Times New Roman"/>
              <w:color w:val="7F7F7F" w:themeColor="text1" w:themeTint="80"/>
            </w:rPr>
            <w:t xml:space="preserve">Untuk keseragaman format, ikuti contoh sebagai berikut </w:t>
          </w:r>
          <w:r w:rsidRPr="00A0136C">
            <w:rPr>
              <w:rStyle w:val="AbstrakBahasaIndonesia"/>
              <w:rFonts w:ascii="Times New Roman" w:hAnsi="Times New Roman"/>
              <w:color w:val="7F7F7F" w:themeColor="text1" w:themeTint="80"/>
            </w:rPr>
            <w:sym w:font="Wingdings" w:char="F0E0"/>
          </w:r>
          <w:r w:rsidRPr="00A0136C">
            <w:rPr>
              <w:rStyle w:val="AbstrakBahasaIndonesia"/>
              <w:rFonts w:ascii="Times New Roman" w:hAnsi="Times New Roman"/>
              <w:color w:val="7F7F7F" w:themeColor="text1" w:themeTint="80"/>
            </w:rPr>
            <w:t xml:space="preserve"> </w:t>
          </w:r>
          <w:r w:rsidRPr="00A0136C">
            <w:rPr>
              <w:rStyle w:val="AbstrakBahasaIndonesia"/>
              <w:rFonts w:ascii="Times New Roman" w:hAnsi="Times New Roman"/>
              <w:b/>
              <w:color w:val="7F7F7F" w:themeColor="text1" w:themeTint="80"/>
            </w:rPr>
            <w:t xml:space="preserve">Latar Belakang: </w:t>
          </w:r>
          <w:r w:rsidRPr="00A0136C">
            <w:rPr>
              <w:rStyle w:val="AbstrakBahasaIndonesia"/>
              <w:rFonts w:ascii="Times New Roman" w:hAnsi="Times New Roman"/>
              <w:color w:val="7F7F7F" w:themeColor="text1" w:themeTint="80"/>
            </w:rPr>
            <w:t xml:space="preserve">Latar belakang; </w:t>
          </w:r>
          <w:r>
            <w:rPr>
              <w:rStyle w:val="AbstrakBahasaIndonesia"/>
              <w:rFonts w:ascii="Times New Roman" w:hAnsi="Times New Roman"/>
              <w:b/>
              <w:color w:val="7F7F7F" w:themeColor="text1" w:themeTint="80"/>
              <w:lang w:val="en-US"/>
            </w:rPr>
            <w:t>Masalah, T</w:t>
          </w:r>
          <w:r w:rsidRPr="00D409BF">
            <w:rPr>
              <w:rStyle w:val="AbstrakBahasaIndonesia"/>
              <w:rFonts w:ascii="Times New Roman" w:hAnsi="Times New Roman"/>
              <w:b/>
              <w:color w:val="7F7F7F" w:themeColor="text1" w:themeTint="80"/>
              <w:lang w:val="en-US"/>
            </w:rPr>
            <w:t>arget dan Luaran</w:t>
          </w:r>
          <w:r>
            <w:rPr>
              <w:rStyle w:val="AbstrakBahasaIndonesia"/>
              <w:rFonts w:ascii="Times New Roman" w:hAnsi="Times New Roman"/>
              <w:color w:val="7F7F7F" w:themeColor="text1" w:themeTint="80"/>
              <w:lang w:val="en-US"/>
            </w:rPr>
            <w:t xml:space="preserve">: </w:t>
          </w:r>
          <w:r w:rsidRPr="00F57F9B">
            <w:rPr>
              <w:rFonts w:ascii="Times New Roman" w:eastAsia="MS Mincho" w:hAnsi="Times New Roman"/>
              <w:color w:val="7F7F7F" w:themeColor="text1" w:themeTint="80"/>
              <w:spacing w:val="-1"/>
              <w:sz w:val="24"/>
              <w:szCs w:val="24"/>
              <w:lang w:val="es-ES" w:eastAsia="ja-JP"/>
            </w:rPr>
            <w:t>mas</w:t>
          </w:r>
          <w:r>
            <w:rPr>
              <w:rFonts w:ascii="Times New Roman" w:eastAsia="MS Mincho" w:hAnsi="Times New Roman"/>
              <w:color w:val="7F7F7F" w:themeColor="text1" w:themeTint="80"/>
              <w:spacing w:val="-1"/>
              <w:sz w:val="24"/>
              <w:szCs w:val="24"/>
              <w:lang w:val="es-ES" w:eastAsia="ja-JP"/>
            </w:rPr>
            <w:t>a</w:t>
          </w:r>
          <w:r w:rsidRPr="00F57F9B">
            <w:rPr>
              <w:rFonts w:ascii="Times New Roman" w:eastAsia="MS Mincho" w:hAnsi="Times New Roman"/>
              <w:color w:val="7F7F7F" w:themeColor="text1" w:themeTint="80"/>
              <w:spacing w:val="-1"/>
              <w:sz w:val="24"/>
              <w:szCs w:val="24"/>
              <w:lang w:val="es-ES" w:eastAsia="ja-JP"/>
            </w:rPr>
            <w:t>lah, persoalan, tantangan, kebutuhan masyarakat</w:t>
          </w:r>
          <w:r>
            <w:rPr>
              <w:rFonts w:ascii="Times New Roman" w:eastAsia="MS Mincho" w:hAnsi="Times New Roman"/>
              <w:color w:val="7F7F7F" w:themeColor="text1" w:themeTint="80"/>
              <w:spacing w:val="-1"/>
              <w:sz w:val="24"/>
              <w:szCs w:val="24"/>
              <w:lang w:val="es-ES" w:eastAsia="ja-JP"/>
            </w:rPr>
            <w:t>, target, dan luaran.</w:t>
          </w:r>
          <w:r>
            <w:rPr>
              <w:rStyle w:val="AbstrakBahasaIndonesia"/>
              <w:rFonts w:ascii="Times New Roman" w:hAnsi="Times New Roman"/>
              <w:color w:val="7F7F7F" w:themeColor="text1" w:themeTint="80"/>
              <w:lang w:val="en-US"/>
            </w:rPr>
            <w:t xml:space="preserve">  </w:t>
          </w:r>
          <w:r w:rsidRPr="00A0136C">
            <w:rPr>
              <w:rStyle w:val="AbstrakBahasaIndonesia"/>
              <w:rFonts w:ascii="Times New Roman" w:hAnsi="Times New Roman"/>
              <w:b/>
              <w:color w:val="7F7F7F" w:themeColor="text1" w:themeTint="80"/>
            </w:rPr>
            <w:t>Metode:</w:t>
          </w:r>
          <w:r w:rsidRPr="00A0136C">
            <w:rPr>
              <w:rStyle w:val="AbstrakBahasaIndonesia"/>
              <w:rFonts w:ascii="Times New Roman" w:hAnsi="Times New Roman"/>
              <w:color w:val="7F7F7F" w:themeColor="text1" w:themeTint="80"/>
            </w:rPr>
            <w:t xml:space="preserve"> metode yang digunakan; </w:t>
          </w:r>
          <w:r w:rsidRPr="00A0136C">
            <w:rPr>
              <w:rStyle w:val="AbstrakBahasaIndonesia"/>
              <w:rFonts w:ascii="Times New Roman" w:hAnsi="Times New Roman"/>
              <w:b/>
              <w:color w:val="7F7F7F" w:themeColor="text1" w:themeTint="80"/>
            </w:rPr>
            <w:t>Hasil:</w:t>
          </w:r>
          <w:r w:rsidRPr="00A0136C">
            <w:rPr>
              <w:rStyle w:val="AbstrakBahasaIndonesia"/>
              <w:rFonts w:ascii="Times New Roman" w:hAnsi="Times New Roman"/>
              <w:color w:val="7F7F7F" w:themeColor="text1" w:themeTint="80"/>
            </w:rPr>
            <w:t xml:space="preserve"> hasil pengabdian kepada masyarakat; </w:t>
          </w:r>
          <w:r w:rsidRPr="00A0136C">
            <w:rPr>
              <w:rStyle w:val="AbstrakBahasaIndonesia"/>
              <w:rFonts w:ascii="Times New Roman" w:hAnsi="Times New Roman"/>
              <w:b/>
              <w:color w:val="7F7F7F" w:themeColor="text1" w:themeTint="80"/>
            </w:rPr>
            <w:t>Kesimpulan:</w:t>
          </w:r>
          <w:r w:rsidRPr="00A0136C">
            <w:rPr>
              <w:rStyle w:val="AbstrakBahasaIndonesia"/>
              <w:rFonts w:ascii="Times New Roman" w:hAnsi="Times New Roman"/>
              <w:color w:val="7F7F7F" w:themeColor="text1" w:themeTint="80"/>
            </w:rPr>
            <w:t xml:space="preserve"> kesimpulan.</w:t>
          </w:r>
          <w:r>
            <w:rPr>
              <w:rStyle w:val="AbstrakBahasaIndonesia"/>
              <w:rFonts w:ascii="Times New Roman" w:hAnsi="Times New Roman"/>
              <w:color w:val="7F7F7F" w:themeColor="text1" w:themeTint="80"/>
              <w:lang w:val="en-US"/>
            </w:rPr>
            <w:t xml:space="preserve"> </w:t>
          </w:r>
        </w:p>
      </w:docPartBody>
    </w:docPart>
    <w:docPart>
      <w:docPartPr>
        <w:name w:val="D7D2F93999584622813004C611DB2478"/>
        <w:category>
          <w:name w:val="General"/>
          <w:gallery w:val="placeholder"/>
        </w:category>
        <w:types>
          <w:type w:val="bbPlcHdr"/>
        </w:types>
        <w:behaviors>
          <w:behavior w:val="content"/>
        </w:behaviors>
        <w:guid w:val="{DEAC3DFF-6258-496D-B9C9-9F9F77736C81}"/>
      </w:docPartPr>
      <w:docPartBody>
        <w:p w:rsidR="002D5C04" w:rsidRDefault="00D7630B" w:rsidP="00D7630B">
          <w:pPr>
            <w:pStyle w:val="D7D2F93999584622813004C611DB247874"/>
          </w:pPr>
          <w:r w:rsidRPr="00A0136C">
            <w:rPr>
              <w:rStyle w:val="PlaceholderText"/>
              <w:rFonts w:ascii="Times New Roman" w:hAnsi="Times New Roman"/>
              <w:color w:val="7F7F7F" w:themeColor="text1" w:themeTint="80"/>
            </w:rPr>
            <w:t>Copy dan paste-kan kata kunci berbahasa Indonesia di kolom ini. Jumlah kata kunci disyaratkan antara 3-5 kata kunci. Antar kata kunci dipisahkan oleh tanda titik koma [;].</w:t>
          </w:r>
        </w:p>
      </w:docPartBody>
    </w:docPart>
    <w:docPart>
      <w:docPartPr>
        <w:name w:val="5EDC50F60F534EB1A960C35A16BE1E3D"/>
        <w:category>
          <w:name w:val="General"/>
          <w:gallery w:val="placeholder"/>
        </w:category>
        <w:types>
          <w:type w:val="bbPlcHdr"/>
        </w:types>
        <w:behaviors>
          <w:behavior w:val="content"/>
        </w:behaviors>
        <w:guid w:val="{0496381A-8378-451B-A88B-695642C5A49C}"/>
      </w:docPartPr>
      <w:docPartBody>
        <w:p w:rsidR="002D5C04" w:rsidRDefault="00D7630B" w:rsidP="00D7630B">
          <w:pPr>
            <w:pStyle w:val="5EDC50F60F534EB1A960C35A16BE1E3D73"/>
          </w:pPr>
          <w:r w:rsidRPr="00A0136C">
            <w:rPr>
              <w:rStyle w:val="AbstrakBahasaInggris"/>
              <w:rFonts w:ascii="Times New Roman" w:hAnsi="Times New Roman"/>
              <w:color w:val="7F7F7F" w:themeColor="text1" w:themeTint="80"/>
            </w:rPr>
            <w:t xml:space="preserve">Copy and paste abstract in English here. </w:t>
          </w:r>
          <w:r w:rsidRPr="00A0136C">
            <w:rPr>
              <w:rStyle w:val="hps"/>
              <w:rFonts w:ascii="Times New Roman" w:hAnsi="Times New Roman"/>
              <w:i/>
              <w:color w:val="7F7F7F" w:themeColor="text1" w:themeTint="80"/>
            </w:rPr>
            <w:t>The length of abstract is 150-200 words,</w:t>
          </w:r>
          <w:r w:rsidRPr="00A0136C">
            <w:rPr>
              <w:rFonts w:ascii="Times New Roman" w:hAnsi="Times New Roman"/>
              <w:i/>
              <w:color w:val="7F7F7F" w:themeColor="text1" w:themeTint="80"/>
            </w:rPr>
            <w:t xml:space="preserve"> </w:t>
          </w:r>
          <w:r w:rsidRPr="00A0136C">
            <w:rPr>
              <w:rStyle w:val="hps"/>
              <w:rFonts w:ascii="Times New Roman" w:hAnsi="Times New Roman"/>
              <w:i/>
              <w:color w:val="7F7F7F" w:themeColor="text1" w:themeTint="80"/>
            </w:rPr>
            <w:t xml:space="preserve">giving a brief summary of the content covering objective, method, result, conclusions. Acronyms and abbreviations should be defined in the abstract. For purposes of uniformity, follow the example as follows </w:t>
          </w:r>
          <w:r w:rsidRPr="00A0136C">
            <w:rPr>
              <w:rStyle w:val="hps"/>
              <w:rFonts w:ascii="Times New Roman" w:hAnsi="Times New Roman"/>
              <w:i/>
              <w:color w:val="7F7F7F" w:themeColor="text1" w:themeTint="80"/>
            </w:rPr>
            <w:sym w:font="Wingdings" w:char="F0E0"/>
          </w:r>
          <w:r w:rsidRPr="00A0136C">
            <w:rPr>
              <w:rStyle w:val="hps"/>
              <w:rFonts w:ascii="Times New Roman" w:hAnsi="Times New Roman"/>
              <w:i/>
              <w:color w:val="7F7F7F" w:themeColor="text1" w:themeTint="80"/>
            </w:rPr>
            <w:t xml:space="preserve"> </w:t>
          </w:r>
          <w:r w:rsidRPr="00A0136C">
            <w:rPr>
              <w:rStyle w:val="hps"/>
              <w:rFonts w:ascii="Times New Roman" w:hAnsi="Times New Roman"/>
              <w:b/>
              <w:i/>
              <w:color w:val="7F7F7F" w:themeColor="text1" w:themeTint="80"/>
            </w:rPr>
            <w:t>Introduction:</w:t>
          </w:r>
          <w:r w:rsidRPr="00A0136C">
            <w:rPr>
              <w:rStyle w:val="hps"/>
              <w:rFonts w:ascii="Times New Roman" w:hAnsi="Times New Roman"/>
              <w:i/>
              <w:color w:val="7F7F7F" w:themeColor="text1" w:themeTint="80"/>
            </w:rPr>
            <w:t xml:space="preserve"> backgroud; </w:t>
          </w:r>
          <w:r w:rsidRPr="00A0136C">
            <w:rPr>
              <w:rStyle w:val="hps"/>
              <w:rFonts w:ascii="Times New Roman" w:hAnsi="Times New Roman"/>
              <w:b/>
              <w:i/>
              <w:color w:val="7F7F7F" w:themeColor="text1" w:themeTint="80"/>
            </w:rPr>
            <w:t>Method:</w:t>
          </w:r>
          <w:r w:rsidRPr="00A0136C">
            <w:rPr>
              <w:rStyle w:val="hps"/>
              <w:rFonts w:ascii="Times New Roman" w:hAnsi="Times New Roman"/>
              <w:i/>
              <w:color w:val="7F7F7F" w:themeColor="text1" w:themeTint="80"/>
            </w:rPr>
            <w:t xml:space="preserve"> method used; </w:t>
          </w:r>
          <w:r>
            <w:rPr>
              <w:rStyle w:val="hps"/>
              <w:rFonts w:ascii="Times New Roman" w:hAnsi="Times New Roman"/>
              <w:b/>
              <w:i/>
              <w:color w:val="7F7F7F" w:themeColor="text1" w:themeTint="80"/>
              <w:lang w:val="en-US"/>
            </w:rPr>
            <w:t>Research Problem, Target, and O</w:t>
          </w:r>
          <w:r w:rsidRPr="009C3542">
            <w:rPr>
              <w:rStyle w:val="hps"/>
              <w:rFonts w:ascii="Times New Roman" w:hAnsi="Times New Roman"/>
              <w:b/>
              <w:i/>
              <w:color w:val="7F7F7F" w:themeColor="text1" w:themeTint="80"/>
              <w:lang w:val="en-US"/>
            </w:rPr>
            <w:t>utcame</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problem, target,</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community needs,</w:t>
          </w:r>
          <w:r>
            <w:rPr>
              <w:rStyle w:val="hps"/>
              <w:rFonts w:ascii="Times New Roman" w:hAnsi="Times New Roman"/>
              <w:b/>
              <w:i/>
              <w:color w:val="7F7F7F" w:themeColor="text1" w:themeTint="80"/>
              <w:lang w:val="en-US"/>
            </w:rPr>
            <w:t xml:space="preserve"> </w:t>
          </w:r>
          <w:r w:rsidRPr="009C3542">
            <w:rPr>
              <w:rStyle w:val="hps"/>
              <w:rFonts w:ascii="Times New Roman" w:hAnsi="Times New Roman"/>
              <w:i/>
              <w:color w:val="7F7F7F" w:themeColor="text1" w:themeTint="80"/>
              <w:lang w:val="en-US"/>
            </w:rPr>
            <w:t>and outcame</w:t>
          </w:r>
          <w:r>
            <w:rPr>
              <w:rStyle w:val="hps"/>
              <w:rFonts w:ascii="Times New Roman" w:hAnsi="Times New Roman"/>
              <w:b/>
              <w:i/>
              <w:color w:val="7F7F7F" w:themeColor="text1" w:themeTint="80"/>
              <w:lang w:val="en-US"/>
            </w:rPr>
            <w:t>.</w:t>
          </w:r>
          <w:r>
            <w:rPr>
              <w:rStyle w:val="hps"/>
              <w:rFonts w:ascii="Times New Roman" w:hAnsi="Times New Roman"/>
              <w:i/>
              <w:color w:val="7F7F7F" w:themeColor="text1" w:themeTint="80"/>
              <w:lang w:val="en-US"/>
            </w:rPr>
            <w:t xml:space="preserve">. </w:t>
          </w:r>
          <w:r w:rsidRPr="00A0136C">
            <w:rPr>
              <w:rStyle w:val="hps"/>
              <w:rFonts w:ascii="Times New Roman" w:hAnsi="Times New Roman"/>
              <w:b/>
              <w:i/>
              <w:color w:val="7F7F7F" w:themeColor="text1" w:themeTint="80"/>
            </w:rPr>
            <w:t>Result:</w:t>
          </w:r>
          <w:r w:rsidRPr="00A0136C">
            <w:rPr>
              <w:rStyle w:val="hps"/>
              <w:rFonts w:ascii="Times New Roman" w:hAnsi="Times New Roman"/>
              <w:i/>
              <w:color w:val="7F7F7F" w:themeColor="text1" w:themeTint="80"/>
            </w:rPr>
            <w:t xml:space="preserve"> community service result; </w:t>
          </w:r>
          <w:r w:rsidRPr="00A0136C">
            <w:rPr>
              <w:rStyle w:val="hps"/>
              <w:rFonts w:ascii="Times New Roman" w:hAnsi="Times New Roman"/>
              <w:b/>
              <w:i/>
              <w:color w:val="7F7F7F" w:themeColor="text1" w:themeTint="80"/>
            </w:rPr>
            <w:t>Conclusion:</w:t>
          </w:r>
          <w:r w:rsidRPr="00A0136C">
            <w:rPr>
              <w:rStyle w:val="hps"/>
              <w:rFonts w:ascii="Times New Roman" w:hAnsi="Times New Roman"/>
              <w:i/>
              <w:color w:val="7F7F7F" w:themeColor="text1" w:themeTint="80"/>
            </w:rPr>
            <w:t xml:space="preserve"> conclusion.</w:t>
          </w:r>
        </w:p>
      </w:docPartBody>
    </w:docPart>
    <w:docPart>
      <w:docPartPr>
        <w:name w:val="181B580BF6AA44F1992E4CAB4F19CCEB"/>
        <w:category>
          <w:name w:val="General"/>
          <w:gallery w:val="placeholder"/>
        </w:category>
        <w:types>
          <w:type w:val="bbPlcHdr"/>
        </w:types>
        <w:behaviors>
          <w:behavior w:val="content"/>
        </w:behaviors>
        <w:guid w:val="{7F4C95C4-98E7-48F5-9A5E-4CF02031C648}"/>
      </w:docPartPr>
      <w:docPartBody>
        <w:p w:rsidR="002D5C04" w:rsidRDefault="00D7630B" w:rsidP="00D7630B">
          <w:pPr>
            <w:pStyle w:val="181B580BF6AA44F1992E4CAB4F19CCEB72"/>
          </w:pPr>
          <w:r w:rsidRPr="00A0136C">
            <w:rPr>
              <w:rStyle w:val="KataKunciBahasaInggris"/>
              <w:rFonts w:ascii="Times New Roman" w:hAnsi="Times New Roman"/>
              <w:color w:val="7F7F7F" w:themeColor="text1" w:themeTint="80"/>
            </w:rPr>
            <w:t xml:space="preserve">Copy and paste keywords in English here. </w:t>
          </w:r>
          <w:r w:rsidRPr="00A0136C">
            <w:rPr>
              <w:rStyle w:val="hps"/>
              <w:rFonts w:ascii="Times New Roman" w:hAnsi="Times New Roman"/>
              <w:i/>
              <w:color w:val="7F7F7F" w:themeColor="text1" w:themeTint="80"/>
            </w:rPr>
            <w:t>The number of keyword is 3-5 words. Between keywords separated by semicolons [;].</w:t>
          </w:r>
        </w:p>
      </w:docPartBody>
    </w:docPart>
    <w:docPart>
      <w:docPartPr>
        <w:name w:val="77FD8ED0F6DB40998ABDE3A2AF8E634D"/>
        <w:category>
          <w:name w:val="General"/>
          <w:gallery w:val="placeholder"/>
        </w:category>
        <w:types>
          <w:type w:val="bbPlcHdr"/>
        </w:types>
        <w:behaviors>
          <w:behavior w:val="content"/>
        </w:behaviors>
        <w:guid w:val="{761F9B00-9F5C-43EA-8806-6FE01ABC580C}"/>
      </w:docPartPr>
      <w:docPartBody>
        <w:p w:rsidR="003909D6" w:rsidRPr="00A0136C" w:rsidRDefault="003909D6" w:rsidP="00D93264">
          <w:pPr>
            <w:widowControl w:val="0"/>
            <w:autoSpaceDE w:val="0"/>
            <w:autoSpaceDN w:val="0"/>
            <w:adjustRightInd w:val="0"/>
            <w:spacing w:after="120" w:line="276" w:lineRule="auto"/>
            <w:jc w:val="both"/>
            <w:rPr>
              <w:rFonts w:ascii="Times New Roman" w:hAnsi="Times New Roman"/>
              <w:color w:val="7F7F7F" w:themeColor="text1" w:themeTint="80"/>
              <w:spacing w:val="-1"/>
              <w:sz w:val="24"/>
              <w:szCs w:val="24"/>
            </w:rPr>
          </w:pPr>
          <w:r w:rsidRPr="00A0136C">
            <w:rPr>
              <w:rFonts w:ascii="Times New Roman" w:hAnsi="Times New Roman"/>
              <w:color w:val="7F7F7F" w:themeColor="text1" w:themeTint="80"/>
              <w:spacing w:val="-1"/>
              <w:sz w:val="24"/>
              <w:szCs w:val="24"/>
            </w:rPr>
            <w:t xml:space="preserve">Copy dan paste-kan pendahuluan di kolom ini. Jenis dan ukuran huruf akan otomatis menyesuaikan. </w:t>
          </w:r>
          <w:r w:rsidRPr="00A0136C">
            <w:rPr>
              <w:rFonts w:ascii="Times New Roman" w:hAnsi="Times New Roman"/>
              <w:color w:val="7F7F7F" w:themeColor="text1" w:themeTint="80"/>
              <w:spacing w:val="-1"/>
              <w:sz w:val="24"/>
              <w:szCs w:val="24"/>
              <w:u w:val="single"/>
            </w:rPr>
            <w:t>Perhatikan jumlah kata mulai dari bagian Pendahuluan hingga Simpulan. Standar Jurnal Abdi Medika jumlah kata  tersebut di atas adalah berkisar antara 2500-3000 kata.</w:t>
          </w:r>
        </w:p>
        <w:p w:rsidR="003909D6" w:rsidRPr="00A0136C" w:rsidRDefault="003909D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aah singka</w:t>
          </w:r>
          <w:r>
            <w:rPr>
              <w:rFonts w:ascii="Times New Roman" w:eastAsia="MS Mincho" w:hAnsi="Times New Roman"/>
              <w:color w:val="7F7F7F" w:themeColor="text1" w:themeTint="80"/>
              <w:sz w:val="24"/>
              <w:szCs w:val="24"/>
              <w:lang w:eastAsia="ja-JP"/>
            </w:rPr>
            <w:t xml:space="preserve">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1</w:t>
          </w:r>
        </w:p>
        <w:p w:rsidR="003909D6" w:rsidRPr="00A0136C" w:rsidRDefault="003909D6" w:rsidP="002F08F9">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2</w:t>
          </w:r>
        </w:p>
        <w:p w:rsidR="003909D6" w:rsidRPr="00A0136C" w:rsidRDefault="003909D6" w:rsidP="002F08F9">
          <w:pPr>
            <w:spacing w:after="120" w:line="276" w:lineRule="auto"/>
            <w:jc w:val="both"/>
            <w:rPr>
              <w:rFonts w:ascii="Times New Roman" w:hAnsi="Times New Roman"/>
              <w:color w:val="7F7F7F" w:themeColor="text1" w:themeTint="80"/>
              <w:sz w:val="24"/>
              <w:szCs w:val="24"/>
            </w:rPr>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3</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4</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6"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p>
        <w:p w:rsidR="003909D6" w:rsidRPr="00A0136C" w:rsidRDefault="003909D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Pendahuluan diketik dengan </w:t>
          </w:r>
          <w:r w:rsidRPr="00A0136C">
            <w:rPr>
              <w:rFonts w:ascii="Times New Roman" w:hAnsi="Times New Roman"/>
              <w:i/>
              <w:color w:val="7F7F7F" w:themeColor="text1" w:themeTint="80"/>
              <w:spacing w:val="-1"/>
              <w:sz w:val="24"/>
              <w:szCs w:val="24"/>
            </w:rPr>
            <w:t>font</w:t>
          </w:r>
          <w:r w:rsidRPr="00A0136C">
            <w:rPr>
              <w:rFonts w:ascii="Times New Roman" w:hAnsi="Times New Roman"/>
              <w:color w:val="7F7F7F" w:themeColor="text1" w:themeTint="80"/>
              <w:spacing w:val="-1"/>
              <w:sz w:val="24"/>
              <w:szCs w:val="24"/>
            </w:rPr>
            <w:t xml:space="preserve"> </w:t>
          </w:r>
          <w:r>
            <w:rPr>
              <w:rFonts w:ascii="Times New Roman" w:hAnsi="Times New Roman"/>
              <w:color w:val="7F7F7F" w:themeColor="text1" w:themeTint="80"/>
              <w:spacing w:val="-1"/>
              <w:sz w:val="24"/>
              <w:szCs w:val="24"/>
            </w:rPr>
            <w:t>Times New Roman</w:t>
          </w:r>
          <w:r w:rsidRPr="00A0136C">
            <w:rPr>
              <w:rFonts w:ascii="Times New Roman" w:hAnsi="Times New Roman"/>
              <w:color w:val="7F7F7F" w:themeColor="text1" w:themeTint="80"/>
              <w:spacing w:val="-1"/>
              <w:sz w:val="24"/>
              <w:szCs w:val="24"/>
            </w:rPr>
            <w:t xml:space="preserve"> 12pt </w:t>
          </w:r>
          <w:r w:rsidRPr="00A0136C">
            <w:rPr>
              <w:rFonts w:ascii="Times New Roman" w:hAnsi="Times New Roman"/>
              <w:color w:val="7F7F7F" w:themeColor="text1" w:themeTint="80"/>
              <w:spacing w:val="-1"/>
              <w:sz w:val="24"/>
              <w:szCs w:val="24"/>
              <w:lang w:val="fr-FR"/>
            </w:rPr>
            <w:t>dan</w:t>
          </w:r>
          <w:r w:rsidRPr="00A0136C">
            <w:rPr>
              <w:rFonts w:ascii="Times New Roman" w:hAnsi="Times New Roman"/>
              <w:color w:val="7F7F7F" w:themeColor="text1" w:themeTint="80"/>
              <w:spacing w:val="-1"/>
              <w:sz w:val="24"/>
              <w:szCs w:val="24"/>
            </w:rPr>
            <w:t xml:space="preserve"> spasi 1,15. 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w:t>
          </w:r>
          <w:r>
            <w:rPr>
              <w:rFonts w:ascii="Times New Roman" w:eastAsia="MS Mincho" w:hAnsi="Times New Roman"/>
              <w:color w:val="7F7F7F" w:themeColor="text1" w:themeTint="80"/>
              <w:sz w:val="24"/>
              <w:szCs w:val="24"/>
              <w:lang w:eastAsia="ja-JP"/>
            </w:rPr>
            <w:t xml:space="preserve">aah singka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5</w:t>
          </w:r>
        </w:p>
        <w:p w:rsidR="003909D6" w:rsidRPr="00A0136C" w:rsidRDefault="003909D6" w:rsidP="00D93264">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6</w:t>
          </w:r>
        </w:p>
        <w:p w:rsidR="002D5C04" w:rsidRDefault="003909D6" w:rsidP="003909D6">
          <w:pPr>
            <w:pStyle w:val="77FD8ED0F6DB40998ABDE3A2AF8E634D38"/>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7</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8</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7"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9</w:t>
          </w:r>
        </w:p>
      </w:docPartBody>
    </w:docPart>
    <w:docPart>
      <w:docPartPr>
        <w:name w:val="5E8EA0778EA24760903D9D5CEC62751C"/>
        <w:category>
          <w:name w:val="General"/>
          <w:gallery w:val="placeholder"/>
        </w:category>
        <w:types>
          <w:type w:val="bbPlcHdr"/>
        </w:types>
        <w:behaviors>
          <w:behavior w:val="content"/>
        </w:behaviors>
        <w:guid w:val="{0FBDDA91-FD06-4A7B-A108-5DA01C0B24E1}"/>
      </w:docPartPr>
      <w:docPartBody>
        <w:p w:rsidR="008757ED" w:rsidRDefault="003909D6" w:rsidP="003909D6">
          <w:pPr>
            <w:pStyle w:val="5E8EA0778EA24760903D9D5CEC62751C33"/>
          </w:pPr>
          <w:r w:rsidRPr="00A0136C">
            <w:rPr>
              <w:rStyle w:val="Pendahuluan"/>
              <w:rFonts w:ascii="Times New Roman" w:hAnsi="Times New Roman"/>
              <w:color w:val="7F7F7F" w:themeColor="text1" w:themeTint="80"/>
              <w:szCs w:val="24"/>
            </w:rPr>
            <w:t xml:space="preserve">Copy dan paste-kan metode pada kolom ini. Jenis dan ukuran huruf otomatis akan menyesuaikan. </w:t>
          </w:r>
          <w:r w:rsidRPr="00A0136C">
            <w:rPr>
              <w:rFonts w:ascii="Times New Roman" w:hAnsi="Times New Roman"/>
              <w:color w:val="7F7F7F" w:themeColor="text1" w:themeTint="80"/>
              <w:spacing w:val="-1"/>
              <w:sz w:val="24"/>
              <w:szCs w:val="24"/>
            </w:rPr>
            <w:t xml:space="preserve">Bagian metode berisi rancang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teknik pengumpulan dan pengolahan data, serta  teknik  analisis  dan  interpretasi  data  yang  dilakukan  oleh  penulis. Metode</w:t>
          </w:r>
          <w:r w:rsidRPr="00A0136C">
            <w:rPr>
              <w:rFonts w:ascii="Times New Roman" w:eastAsia="MS Mincho" w:hAnsi="Times New Roman"/>
              <w:color w:val="7F7F7F" w:themeColor="text1" w:themeTint="80"/>
              <w:spacing w:val="-1"/>
              <w:sz w:val="24"/>
              <w:szCs w:val="24"/>
              <w:lang w:eastAsia="ja-JP"/>
            </w:rPr>
            <w:t xml:space="preserve"> harus ditulis dengan cukup detail sehingga bisa dilakukan ulang oleh penulis lain.  </w:t>
          </w:r>
          <w:r w:rsidRPr="00A0136C">
            <w:rPr>
              <w:rFonts w:ascii="Times New Roman" w:eastAsia="MS Mincho" w:hAnsi="Times New Roman"/>
              <w:color w:val="7F7F7F" w:themeColor="text1" w:themeTint="80"/>
              <w:spacing w:val="-1"/>
              <w:sz w:val="24"/>
              <w:szCs w:val="24"/>
              <w:lang w:val="es-ES" w:eastAsia="ja-JP"/>
            </w:rPr>
            <w:t xml:space="preserve">Informasi khusus dan atau protokol baru harus ditulis dengan detail. Jika materi, metode dan protokol sudah pernah dilakukan pada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eastAsia="MS Mincho" w:hAnsi="Times New Roman"/>
              <w:color w:val="7F7F7F" w:themeColor="text1" w:themeTint="80"/>
              <w:spacing w:val="-1"/>
              <w:sz w:val="24"/>
              <w:szCs w:val="24"/>
              <w:lang w:val="es-ES" w:eastAsia="ja-JP"/>
            </w:rPr>
            <w:t xml:space="preserve"> sebelumnya, penulis dapat mengutip artikel dimana protokol tersebut dijelaskan dengan detail.</w:t>
          </w:r>
          <w:r w:rsidRPr="00A0136C">
            <w:rPr>
              <w:rFonts w:ascii="Times New Roman" w:eastAsia="MS Mincho" w:hAnsi="Times New Roman"/>
              <w:color w:val="7F7F7F" w:themeColor="text1" w:themeTint="80"/>
              <w:spacing w:val="-1"/>
              <w:sz w:val="24"/>
              <w:szCs w:val="24"/>
              <w:vertAlign w:val="superscript"/>
              <w:lang w:val="es-ES" w:eastAsia="ja-JP"/>
            </w:rPr>
            <w:t>10</w:t>
          </w:r>
        </w:p>
      </w:docPartBody>
    </w:docPart>
    <w:docPart>
      <w:docPartPr>
        <w:name w:val="9A8ECCDB1BD64CA188AE62BE6D373511"/>
        <w:category>
          <w:name w:val="General"/>
          <w:gallery w:val="placeholder"/>
        </w:category>
        <w:types>
          <w:type w:val="bbPlcHdr"/>
        </w:types>
        <w:behaviors>
          <w:behavior w:val="content"/>
        </w:behaviors>
        <w:guid w:val="{691D6816-8ACA-4C44-B34B-4606D5D13814}"/>
      </w:docPartPr>
      <w:docPartBody>
        <w:p w:rsidR="003909D6" w:rsidRPr="00A0136C" w:rsidRDefault="003909D6" w:rsidP="00CA2F74">
          <w:pPr>
            <w:pStyle w:val="NormalWeb"/>
            <w:spacing w:before="120" w:beforeAutospacing="0" w:after="0" w:afterAutospacing="0" w:line="276" w:lineRule="auto"/>
            <w:jc w:val="both"/>
            <w:rPr>
              <w:bCs/>
              <w:color w:val="7F7F7F" w:themeColor="text1" w:themeTint="80"/>
              <w:vertAlign w:val="superscript"/>
              <w:lang w:val="id-ID"/>
            </w:rPr>
          </w:pPr>
          <w:r w:rsidRPr="00A0136C">
            <w:rPr>
              <w:rStyle w:val="Pendahuluan"/>
              <w:rFonts w:ascii="Times New Roman" w:hAnsi="Times New Roman"/>
              <w:color w:val="7F7F7F" w:themeColor="text1" w:themeTint="80"/>
            </w:rPr>
            <w:t xml:space="preserve">Copy dan paste-kan hasil dan pembahasan ke kolom ini. Jenis dan ukuran huruf akan otomatis menyesuaikan. </w:t>
          </w:r>
          <w:r w:rsidRPr="00A0136C">
            <w:rPr>
              <w:color w:val="7F7F7F" w:themeColor="text1" w:themeTint="80"/>
              <w:lang w:val="id-ID"/>
            </w:rPr>
            <w:t>Bagian hasil dan pembahasan digabung menjadi Hasil dan Pembahasan.</w:t>
          </w:r>
          <w:r w:rsidRPr="00A0136C">
            <w:rPr>
              <w:color w:val="7F7F7F" w:themeColor="text1" w:themeTint="80"/>
              <w:vertAlign w:val="superscript"/>
              <w:lang w:val="id-ID"/>
            </w:rPr>
            <w:t>11</w:t>
          </w:r>
          <w:r w:rsidRPr="00A0136C">
            <w:rPr>
              <w:color w:val="7F7F7F" w:themeColor="text1" w:themeTint="80"/>
              <w:lang w:val="id-ID"/>
            </w:rPr>
            <w:t xml:space="preserve"> Bagian ini bisa dibagi menjadi subbagian, masing-masing dengan sub judul yang ringkas dan sesuai.</w:t>
          </w:r>
          <w:r w:rsidRPr="00A0136C">
            <w:rPr>
              <w:color w:val="7F7F7F" w:themeColor="text1" w:themeTint="80"/>
              <w:vertAlign w:val="superscript"/>
              <w:lang w:val="id-ID"/>
            </w:rPr>
            <w:t>12</w:t>
          </w:r>
          <w:r w:rsidRPr="00A0136C">
            <w:rPr>
              <w:color w:val="7F7F7F" w:themeColor="text1" w:themeTint="80"/>
              <w:lang w:val="id-ID"/>
            </w:rPr>
            <w:t xml:space="preserve"> </w:t>
          </w:r>
          <w:r w:rsidRPr="00A0136C">
            <w:rPr>
              <w:bCs/>
              <w:color w:val="7F7F7F" w:themeColor="text1" w:themeTint="80"/>
              <w:lang w:val="id-ID"/>
            </w:rPr>
            <w:t xml:space="preserve">Bagian hasil memuat bagian-bagian rinci dalam bentuk sub topik-sub topik yang berkaitan langsung dengan fokus </w:t>
          </w:r>
          <w:r w:rsidRPr="00A0136C">
            <w:rPr>
              <w:rFonts w:eastAsia="MS Mincho"/>
              <w:color w:val="7F7F7F" w:themeColor="text1" w:themeTint="80"/>
              <w:lang w:eastAsia="ja-JP"/>
            </w:rPr>
            <w:t>pengabdian kepada masyarakat</w:t>
          </w:r>
          <w:r w:rsidRPr="00A0136C">
            <w:rPr>
              <w:bCs/>
              <w:color w:val="7F7F7F" w:themeColor="text1" w:themeTint="80"/>
              <w:lang w:val="id-ID"/>
            </w:rPr>
            <w:t xml:space="preserve"> dan kategori-kategori.</w:t>
          </w:r>
          <w:r w:rsidRPr="00A0136C">
            <w:rPr>
              <w:bCs/>
              <w:color w:val="7F7F7F" w:themeColor="text1" w:themeTint="80"/>
              <w:vertAlign w:val="superscript"/>
              <w:lang w:val="id-ID"/>
            </w:rPr>
            <w:t>13</w:t>
          </w:r>
        </w:p>
        <w:p w:rsidR="003909D6" w:rsidRPr="00A0136C" w:rsidRDefault="003909D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lang w:val="id-ID"/>
            </w:rPr>
            <w:t xml:space="preserve">Bagian ini harus menjelaskan hasil dari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interpretasi dari hasil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dengan </w:t>
          </w:r>
          <w:r w:rsidRPr="00A0136C">
            <w:rPr>
              <w:color w:val="7F7F7F" w:themeColor="text1" w:themeTint="80"/>
              <w:spacing w:val="-1"/>
              <w:lang w:val="id-ID"/>
            </w:rPr>
            <w:t>menggunakan teori dan atau hasil artikel sejenis sebagai pembanding, dan kesimpulan yang bisa diambil.</w:t>
          </w:r>
          <w:r w:rsidRPr="00A0136C">
            <w:rPr>
              <w:color w:val="7F7F7F" w:themeColor="text1" w:themeTint="80"/>
              <w:spacing w:val="-1"/>
              <w:vertAlign w:val="superscript"/>
              <w:lang w:val="id-ID"/>
            </w:rPr>
            <w:t>14</w:t>
          </w:r>
          <w:r w:rsidRPr="00A0136C">
            <w:rPr>
              <w:color w:val="7F7F7F" w:themeColor="text1" w:themeTint="80"/>
              <w:spacing w:val="-1"/>
              <w:lang w:val="id-ID"/>
            </w:rPr>
            <w:t xml:space="preserve"> Sebutkan semua tabel dan figure yang ditampilkan. Pada pembahasan, secara ringkas nyatakan implikasi dari hasil temuan yang baru.</w:t>
          </w:r>
          <w:r w:rsidRPr="00A0136C">
            <w:rPr>
              <w:color w:val="7F7F7F" w:themeColor="text1" w:themeTint="80"/>
              <w:spacing w:val="-1"/>
              <w:vertAlign w:val="superscript"/>
              <w:lang w:val="id-ID"/>
            </w:rPr>
            <w:t>15</w:t>
          </w:r>
        </w:p>
        <w:p w:rsidR="003909D6" w:rsidRPr="00A0136C" w:rsidRDefault="003909D6" w:rsidP="00CA2F74">
          <w:pPr>
            <w:pStyle w:val="NormalWeb"/>
            <w:spacing w:before="120" w:beforeAutospacing="0" w:after="0" w:afterAutospacing="0" w:line="276" w:lineRule="auto"/>
            <w:jc w:val="both"/>
            <w:rPr>
              <w:color w:val="7F7F7F" w:themeColor="text1" w:themeTint="80"/>
              <w:vertAlign w:val="superscript"/>
              <w:lang w:val="id-ID"/>
            </w:rPr>
          </w:pPr>
          <w:r w:rsidRPr="00A0136C">
            <w:rPr>
              <w:color w:val="7F7F7F" w:themeColor="text1" w:themeTint="80"/>
              <w:lang w:val="id-ID"/>
            </w:rPr>
            <w:t xml:space="preserve">Jika menggunakan sub-heading, pastikan menggunakan format sub-heading yang tepat secara struktur. </w:t>
          </w:r>
          <w:r w:rsidRPr="00A0136C">
            <w:rPr>
              <w:b/>
              <w:color w:val="7F7F7F" w:themeColor="text1" w:themeTint="80"/>
              <w:szCs w:val="26"/>
              <w:lang w:val="id-ID"/>
            </w:rPr>
            <w:t>Sub-heading 1</w:t>
          </w:r>
          <w:r w:rsidRPr="00A0136C">
            <w:rPr>
              <w:color w:val="7F7F7F" w:themeColor="text1" w:themeTint="80"/>
              <w:sz w:val="22"/>
              <w:lang w:val="id-ID"/>
            </w:rPr>
            <w:t xml:space="preserve"> </w:t>
          </w:r>
          <w:r w:rsidRPr="00A0136C">
            <w:rPr>
              <w:color w:val="7F7F7F" w:themeColor="text1" w:themeTint="80"/>
              <w:lang w:val="id-ID"/>
            </w:rPr>
            <w:t xml:space="preserve">menggunakan ukuran huruf 12 dan bercetak </w:t>
          </w:r>
          <w:r w:rsidRPr="00A0136C">
            <w:rPr>
              <w:b/>
              <w:color w:val="7F7F7F" w:themeColor="text1" w:themeTint="80"/>
              <w:lang w:val="id-ID"/>
            </w:rPr>
            <w:t>tebal</w:t>
          </w:r>
          <w:r w:rsidRPr="00A0136C">
            <w:rPr>
              <w:color w:val="7F7F7F" w:themeColor="text1" w:themeTint="80"/>
              <w:lang w:val="id-ID"/>
            </w:rPr>
            <w:t xml:space="preserve">; </w:t>
          </w:r>
          <w:r w:rsidRPr="00A0136C">
            <w:rPr>
              <w:i/>
              <w:color w:val="7F7F7F" w:themeColor="text1" w:themeTint="80"/>
              <w:lang w:val="id-ID"/>
            </w:rPr>
            <w:t>Sub-heading 2</w:t>
          </w:r>
          <w:r w:rsidRPr="00A0136C">
            <w:rPr>
              <w:color w:val="7F7F7F" w:themeColor="text1" w:themeTint="80"/>
              <w:lang w:val="id-ID"/>
            </w:rPr>
            <w:t xml:space="preserve"> menggunakan ukuran huruf 12 dan bercetak </w:t>
          </w:r>
          <w:r w:rsidRPr="00A0136C">
            <w:rPr>
              <w:i/>
              <w:color w:val="7F7F7F" w:themeColor="text1" w:themeTint="80"/>
              <w:lang w:val="id-ID"/>
            </w:rPr>
            <w:t>miring</w:t>
          </w:r>
          <w:r w:rsidRPr="00A0136C">
            <w:rPr>
              <w:color w:val="7F7F7F" w:themeColor="text1" w:themeTint="80"/>
              <w:lang w:val="id-ID"/>
            </w:rPr>
            <w:t>.</w:t>
          </w:r>
          <w:r w:rsidRPr="00A0136C">
            <w:rPr>
              <w:color w:val="7F7F7F" w:themeColor="text1" w:themeTint="80"/>
              <w:vertAlign w:val="superscript"/>
              <w:lang w:val="id-ID"/>
            </w:rPr>
            <w:t>16</w:t>
          </w:r>
        </w:p>
        <w:p w:rsidR="003909D6" w:rsidRPr="00A0136C" w:rsidRDefault="003909D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spacing w:val="-1"/>
              <w:lang w:val="id-ID"/>
            </w:rPr>
            <w:t>Mohon diperhatikan, gambar dan table tidak dimasukkan ke dalam template ini.</w:t>
          </w:r>
          <w:r w:rsidRPr="00A0136C">
            <w:rPr>
              <w:color w:val="7F7F7F" w:themeColor="text1" w:themeTint="80"/>
              <w:spacing w:val="-1"/>
              <w:vertAlign w:val="superscript"/>
              <w:lang w:val="id-ID"/>
            </w:rPr>
            <w:t>17</w:t>
          </w:r>
          <w:r w:rsidRPr="00A0136C">
            <w:rPr>
              <w:color w:val="7F7F7F" w:themeColor="text1" w:themeTint="80"/>
              <w:spacing w:val="-1"/>
              <w:lang w:val="id-ID"/>
            </w:rPr>
            <w:t xml:space="preserve"> Gambar dan table harus disimpan dalam file Microsoft Word (*.doc atau *.docx) terpisah.</w:t>
          </w:r>
          <w:r w:rsidRPr="00A0136C">
            <w:rPr>
              <w:color w:val="7F7F7F" w:themeColor="text1" w:themeTint="80"/>
              <w:spacing w:val="-1"/>
              <w:vertAlign w:val="superscript"/>
              <w:lang w:val="id-ID"/>
            </w:rPr>
            <w:t>18</w:t>
          </w:r>
          <w:r w:rsidRPr="00A0136C">
            <w:rPr>
              <w:color w:val="7F7F7F" w:themeColor="text1" w:themeTint="80"/>
              <w:spacing w:val="-1"/>
              <w:lang w:val="id-ID"/>
            </w:rPr>
            <w:t xml:space="preserve"> Jika jumlah gambar cukup banyak sehingga ukuran file Microsoft Word melebihi 2MB, disarankan memisahkan dalam beberapa file Microsoft Word.</w:t>
          </w:r>
          <w:r w:rsidRPr="00A0136C">
            <w:rPr>
              <w:color w:val="7F7F7F" w:themeColor="text1" w:themeTint="80"/>
              <w:spacing w:val="-1"/>
              <w:vertAlign w:val="superscript"/>
              <w:lang w:val="id-ID"/>
            </w:rPr>
            <w:t>19</w:t>
          </w:r>
          <w:r w:rsidRPr="00A0136C">
            <w:rPr>
              <w:color w:val="7F7F7F" w:themeColor="text1" w:themeTint="80"/>
              <w:spacing w:val="-1"/>
              <w:lang w:val="id-ID"/>
            </w:rPr>
            <w:t xml:space="preserve"> Semua tabel cukup disimpan dalam satu file Microsoft Word.</w:t>
          </w:r>
          <w:r w:rsidRPr="00A0136C">
            <w:rPr>
              <w:color w:val="7F7F7F" w:themeColor="text1" w:themeTint="80"/>
              <w:spacing w:val="-1"/>
              <w:vertAlign w:val="superscript"/>
              <w:lang w:val="id-ID"/>
            </w:rPr>
            <w:t>20</w:t>
          </w:r>
          <w:r w:rsidRPr="00A0136C">
            <w:rPr>
              <w:color w:val="7F7F7F" w:themeColor="text1" w:themeTint="80"/>
              <w:spacing w:val="-1"/>
              <w:lang w:val="id-ID"/>
            </w:rPr>
            <w:t xml:space="preserve"> Kami hanya menerima file dalam format Microsoft Word, sehingga dokumen dalam format lain, seperti PDF, akan ditolak.</w:t>
          </w:r>
          <w:r w:rsidRPr="00A0136C">
            <w:rPr>
              <w:color w:val="7F7F7F" w:themeColor="text1" w:themeTint="80"/>
              <w:spacing w:val="-1"/>
              <w:vertAlign w:val="superscript"/>
              <w:lang w:val="id-ID"/>
            </w:rPr>
            <w:t>21</w:t>
          </w:r>
        </w:p>
        <w:p w:rsidR="008757ED" w:rsidRDefault="003909D6" w:rsidP="003909D6">
          <w:pPr>
            <w:pStyle w:val="9A8ECCDB1BD64CA188AE62BE6D37351132"/>
          </w:pPr>
          <w:r w:rsidRPr="00A0136C">
            <w:rPr>
              <w:rFonts w:ascii="Times New Roman" w:hAnsi="Times New Roman"/>
              <w:color w:val="7F7F7F" w:themeColor="text1" w:themeTint="80"/>
              <w:spacing w:val="-1"/>
              <w:lang w:val="es-ES"/>
            </w:rPr>
            <w:t>Keterangan gambar (judul/legenda) dan table tetap disertakan bersama dengan gambar dan tabel tersebut.</w:t>
          </w:r>
          <w:r w:rsidRPr="00A0136C">
            <w:rPr>
              <w:rFonts w:ascii="Times New Roman" w:hAnsi="Times New Roman"/>
              <w:color w:val="7F7F7F" w:themeColor="text1" w:themeTint="80"/>
              <w:spacing w:val="-1"/>
              <w:vertAlign w:val="superscript"/>
              <w:lang w:val="es-ES"/>
            </w:rPr>
            <w:t>22</w:t>
          </w:r>
        </w:p>
      </w:docPartBody>
    </w:docPart>
    <w:docPart>
      <w:docPartPr>
        <w:name w:val="93F324BFA1DE45409D9E1E333A39C3F3"/>
        <w:category>
          <w:name w:val="General"/>
          <w:gallery w:val="placeholder"/>
        </w:category>
        <w:types>
          <w:type w:val="bbPlcHdr"/>
        </w:types>
        <w:behaviors>
          <w:behavior w:val="content"/>
        </w:behaviors>
        <w:guid w:val="{56D5AC47-7AF6-4F22-BF1F-E839CD45E92D}"/>
      </w:docPartPr>
      <w:docPartBody>
        <w:p w:rsidR="008757ED" w:rsidRDefault="003909D6" w:rsidP="003909D6">
          <w:pPr>
            <w:pStyle w:val="93F324BFA1DE45409D9E1E333A39C3F331"/>
          </w:pPr>
          <w:r w:rsidRPr="00A0136C">
            <w:rPr>
              <w:rStyle w:val="Pendahuluan"/>
              <w:rFonts w:ascii="Times New Roman" w:hAnsi="Times New Roman"/>
              <w:color w:val="7F7F7F" w:themeColor="text1" w:themeTint="80"/>
              <w:lang w:val="es-ES"/>
            </w:rPr>
            <w:t xml:space="preserve">Copy dan paste-kan simpulan pada kolom ini. </w:t>
          </w:r>
          <w:r w:rsidRPr="00A0136C">
            <w:rPr>
              <w:rStyle w:val="Pendahuluan"/>
              <w:rFonts w:ascii="Times New Roman" w:hAnsi="Times New Roman"/>
              <w:color w:val="7F7F7F" w:themeColor="text1" w:themeTint="80"/>
              <w:lang w:val="de-DE"/>
            </w:rPr>
            <w:t xml:space="preserve">Jenis dan ukuran huruf akan otomatis menyesuaikan. </w:t>
          </w:r>
          <w:r w:rsidRPr="00A0136C">
            <w:rPr>
              <w:rFonts w:ascii="Times New Roman" w:hAnsi="Times New Roman"/>
              <w:color w:val="7F7F7F" w:themeColor="text1" w:themeTint="80"/>
              <w:spacing w:val="-1"/>
              <w:sz w:val="24"/>
              <w:szCs w:val="24"/>
            </w:rPr>
            <w:t xml:space="preserve">Bagian simpulan berisi temu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yang merupakan jawaban atas pertanya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atau berupa intisari pembahasan hasil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Simpulan disajikan dalam bentuk paragraf, tidak dalam bentuk poin-poin.</w:t>
          </w:r>
        </w:p>
      </w:docPartBody>
    </w:docPart>
    <w:docPart>
      <w:docPartPr>
        <w:name w:val="0F29A5678DCA431190DF8ADEC2744D73"/>
        <w:category>
          <w:name w:val="General"/>
          <w:gallery w:val="placeholder"/>
        </w:category>
        <w:types>
          <w:type w:val="bbPlcHdr"/>
        </w:types>
        <w:behaviors>
          <w:behavior w:val="content"/>
        </w:behaviors>
        <w:guid w:val="{3F6E64B7-5099-4841-9710-6BBEA41B1C49}"/>
      </w:docPartPr>
      <w:docPartBody>
        <w:p w:rsidR="00D7630B" w:rsidRPr="00A0136C" w:rsidRDefault="00D7630B" w:rsidP="00841611">
          <w:pPr>
            <w:pStyle w:val="ListParagraph"/>
            <w:numPr>
              <w:ilvl w:val="0"/>
              <w:numId w:val="1"/>
            </w:numPr>
            <w:spacing w:after="120" w:line="276" w:lineRule="auto"/>
            <w:ind w:left="357" w:hanging="357"/>
            <w:jc w:val="both"/>
            <w:rPr>
              <w:rStyle w:val="DaftarPustaka"/>
              <w:rFonts w:ascii="Times New Roman" w:hAnsi="Times New Roman"/>
              <w:color w:val="7F7F7F" w:themeColor="text1" w:themeTint="80"/>
              <w:lang w:val="de-DE"/>
            </w:rPr>
          </w:pPr>
          <w:r w:rsidRPr="00A0136C">
            <w:rPr>
              <w:rStyle w:val="DaftarPustaka"/>
              <w:rFonts w:ascii="Times New Roman" w:hAnsi="Times New Roman"/>
              <w:color w:val="7F7F7F" w:themeColor="text1" w:themeTint="80"/>
              <w:lang w:val="de-DE"/>
            </w:rPr>
            <w:t>Copy dan paste-kan daftar pustaka ke kolom ini. Jenis dan ukuran huruf akan otomatis menyesuaika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 xml:space="preserve"> menggunakan sistem Vancouver. Mohon diperhatikan tata cara penulisan daftar pustaka agar menyesuaikan dengan standar </w:t>
          </w: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 xml:space="preserve">Kunjungi link berikut untuk melihat beberapa contoh sistem Vancouver dari beberapa media berbeda: </w:t>
          </w:r>
          <w:hyperlink r:id="rId8" w:history="1">
            <w:r w:rsidRPr="00A0136C">
              <w:rPr>
                <w:rStyle w:val="Hyperlink"/>
                <w:rFonts w:ascii="Times New Roman" w:hAnsi="Times New Roman"/>
                <w:color w:val="7F7F7F" w:themeColor="text1" w:themeTint="80"/>
                <w:lang w:val="de-DE"/>
              </w:rPr>
              <w:t>http://guides.lib.monash.edu/citing-referencing/vancouver</w:t>
            </w:r>
          </w:hyperlink>
          <w:r w:rsidRPr="00A0136C">
            <w:rPr>
              <w:rFonts w:ascii="Times New Roman" w:hAnsi="Times New Roman"/>
              <w:color w:val="7F7F7F" w:themeColor="text1" w:themeTint="80"/>
              <w:lang w:val="de-DE"/>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Disarankan menggunakan aplikasi Mendeley untuk memudahkan pembuatan daftar pustaka.</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Kauffman CA, Bonilla HF. Trends in antibiotic resistance with emphasis on VRE. FPR [CD-ROM]. 1998 Oct;20(10):[about 5 screens].</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uchler MW, Knaebel HP. Partial pancreaticoduodenectomy with superior mesenteric vein reconstruction. Real Surg [DVD]. 2004 May;1(5):[35 mi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axley N, Dunaway C. Cognition, creativity, and behavior: the Columban simulations [motion picture]. Baxley N, editor and producer. Champaign (IL): Research Press Company; 1982. 1 reel: 30 min., sound, color, 16 mm.</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Tabor M. Martha Tabor collection [photographs]. 1985-2006. 155 photographs: black &amp; white. Located at: Prints and Photographs Collection, National Library of Medicine, Bethesda, MD. Photographs depict contemporary health care professionals at work.</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Observation of bacterial growths in medium to study their effects on teeth [photograph]. [Bethesda (MD)]: National Institute of Dental Research (US); [date unknown]. 1 photograph: black &amp; white, 8 x 10 in.</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Stem cells in the brain [television broadcast]. Catalyst. Sydney: ABC; 2009 Jun 25.</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Monash University. 3 Minute thesis 2012: Anna Davey [video on the Internet]. 2012 September 9. Available from: https://youtu.be/m_5uBM5Fn1I?list=UUC0BGDE6nP3wdxJEK58HPpg</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ilverstein O. Mothers and sons: the crucial connection [web streaming video]. Hanover (USA): Microtraining Associates; 2005 [cited 2010 May 27]. Available from: http://ctiv.alexanderstreet.com/​View/536289</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Ambulance Victoria. Ambulance Victoria clinical practice guidelines for ambulance and MICA paramedics.  Doncaster (AU): Ambulance Victoria; 2014. 349 p.</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O'Campo P, Dunn JR, editors. Rethinking social epidemiology: towards a science of change. Dordrecht: Springer; 2012. 348 p.</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peroff L, Fritz MA. Clinical gynecologic endocrinology and infertility. 7th ed. Philadelphia: Lippincott Williams &amp; Wilkins; c2005. Chapter 29, Endometriosis; p. 1103-33.</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laxter PS, Farnsworth TP. Social health and class inequalities. In: Carter C, Peel JR, editors. Equalities and inequalities in health. 2nd ed. London: Academic Press; 1976. p. 165-78.</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chiraldi GR. Post-traumatic stress disorder sourcebook: a guide to healing, recovery, and growth [Internet]. New York: McGraw-Hill; 2000 [cited 2006 Nov 6]. 446 p. Available from: http://books.mcgraw-hill.com/​getbook.php?isbn=0071393722&amp;template=#toc DOI: 10.1036/0737302658</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urant CF. Medical management of type 2 diabetes. 5th ed. Alexandria (VA): American Diabetes Association; c2004. Table 3.12, Sample regimens for achieving glycemic control; p. 68</w:t>
          </w:r>
          <w:r w:rsidRPr="00A0136C">
            <w:rPr>
              <w:rFonts w:ascii="Times New Roman" w:hAnsi="Times New Roman"/>
              <w:color w:val="7F7F7F" w:themeColor="text1" w:themeTint="80"/>
              <w:lang w:val="en-US"/>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Grassby AJ. Health care in the multi-cultural society. In: Walpole R, editor. Rural Health. Proceedings of the Rural Health Conference of the Royal Australian College of General Practioners; 1978; Melbourne. Melbourne, AU: The Royal Australian College of Practioners; 1979. p. 49-50</w:t>
          </w:r>
          <w:r w:rsidRPr="00A0136C">
            <w:rPr>
              <w:rFonts w:ascii="Times New Roman" w:hAnsi="Times New Roman"/>
              <w:color w:val="7F7F7F" w:themeColor="text1" w:themeTint="80"/>
              <w:lang w:val="en-US"/>
            </w:rPr>
            <w:t>.</w:t>
          </w:r>
        </w:p>
        <w:p w:rsidR="00D7630B" w:rsidRPr="00A0136C" w:rsidRDefault="00D7630B"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Harris AH, editor. Economics and health. Proceedings of the 19th Australian Conference of Health Economists; 1997 Sep 13-14; Sydney, AU. Kensington (AU): School of Health Services Management, University of New South Wales; 1998</w:t>
          </w:r>
          <w:r w:rsidRPr="00A0136C">
            <w:rPr>
              <w:rFonts w:ascii="Times New Roman" w:hAnsi="Times New Roman"/>
              <w:color w:val="7F7F7F" w:themeColor="text1" w:themeTint="80"/>
              <w:lang w:val="en-US"/>
            </w:rPr>
            <w:t>.</w:t>
          </w:r>
        </w:p>
        <w:p w:rsidR="00D7630B" w:rsidRPr="002C7A09" w:rsidRDefault="00D7630B" w:rsidP="002C7A09">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 xml:space="preserve">Bashook PG, Miller SH, Parboosingh J, Horowitz SD, editors. Credentialing physician specialists: a world perspective [Internet]. Proceedings; 2000 Jun 8-10; Chicago. Evanston (IL): American Board of Medical Specialties, Research and Education Foundation; [cited 2006 Nov 3]. 221 p. Available from: </w:t>
          </w:r>
          <w:hyperlink r:id="rId9" w:history="1">
            <w:r w:rsidRPr="006E0CF7">
              <w:rPr>
                <w:rStyle w:val="Hyperlink"/>
                <w:rFonts w:ascii="Times New Roman" w:hAnsi="Times New Roman"/>
              </w:rPr>
              <w:t>http://www.abms.org/publications.asp</w:t>
            </w:r>
          </w:hyperlink>
          <w:r w:rsidRPr="00A0136C">
            <w:rPr>
              <w:rFonts w:ascii="Times New Roman" w:hAnsi="Times New Roman"/>
              <w:color w:val="7F7F7F" w:themeColor="text1" w:themeTint="80"/>
              <w:lang w:val="en-US"/>
            </w:rPr>
            <w:t>.</w:t>
          </w:r>
        </w:p>
        <w:p w:rsidR="008757ED" w:rsidRDefault="00D7630B" w:rsidP="00D7630B">
          <w:pPr>
            <w:pStyle w:val="0F29A5678DCA431190DF8ADEC2744D7357"/>
          </w:pPr>
          <w:r w:rsidRPr="002C7A09">
            <w:rPr>
              <w:rFonts w:ascii="Times New Roman" w:hAnsi="Times New Roman"/>
              <w:color w:val="7F7F7F" w:themeColor="text1" w:themeTint="80"/>
            </w:rPr>
            <w:t>Petitti DB, Crooks VC, Buckwalter JG, Chiu V. Blood pressure levels before dementia. Arch Neurol. 2005 Jan;62(1):112-6</w:t>
          </w:r>
          <w:r w:rsidRPr="002C7A09">
            <w:rPr>
              <w:rFonts w:ascii="Times New Roman" w:hAnsi="Times New Roman"/>
              <w:color w:val="7F7F7F" w:themeColor="text1" w:themeTint="80"/>
              <w:lang w:val="en-US"/>
            </w:rPr>
            <w:t>.</w:t>
          </w:r>
        </w:p>
      </w:docPartBody>
    </w:docPart>
    <w:docPart>
      <w:docPartPr>
        <w:name w:val="ABDDC8F4A6624B2087A4D99964B6877C"/>
        <w:category>
          <w:name w:val="General"/>
          <w:gallery w:val="placeholder"/>
        </w:category>
        <w:types>
          <w:type w:val="bbPlcHdr"/>
        </w:types>
        <w:behaviors>
          <w:behavior w:val="content"/>
        </w:behaviors>
        <w:guid w:val="{DF10AB83-823C-420B-B4D0-E7813785CEE7}"/>
      </w:docPartPr>
      <w:docPartBody>
        <w:p w:rsidR="004F4B0B" w:rsidRDefault="008B12BC" w:rsidP="008B12BC">
          <w:pPr>
            <w:pStyle w:val="ABDDC8F4A6624B2087A4D99964B6877C"/>
          </w:pPr>
          <w:r w:rsidRPr="00A0136C">
            <w:rPr>
              <w:rStyle w:val="Pendahuluan"/>
              <w:rFonts w:ascii="Times New Roman" w:hAnsi="Times New Roman"/>
              <w:color w:val="7F7F7F" w:themeColor="text1" w:themeTint="80"/>
              <w:szCs w:val="24"/>
            </w:rPr>
            <w:t xml:space="preserve">Copy dan paste-kan metode pada kolom ini. Jenis dan ukuran huruf otomatis akan menyesuaikan. </w:t>
          </w:r>
          <w:r w:rsidRPr="00A0136C">
            <w:rPr>
              <w:rFonts w:ascii="Times New Roman" w:hAnsi="Times New Roman"/>
              <w:color w:val="7F7F7F" w:themeColor="text1" w:themeTint="80"/>
              <w:spacing w:val="-1"/>
              <w:sz w:val="24"/>
              <w:szCs w:val="24"/>
            </w:rPr>
            <w:t xml:space="preserve">Bagian metode berisi rancang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teknik pengumpulan dan pengolahan data, serta  teknik  analisis  dan  interpretasi  data  yang  dilakukan  oleh  penulis. Metode</w:t>
          </w:r>
          <w:r w:rsidRPr="00A0136C">
            <w:rPr>
              <w:rFonts w:ascii="Times New Roman" w:eastAsia="MS Mincho" w:hAnsi="Times New Roman"/>
              <w:color w:val="7F7F7F" w:themeColor="text1" w:themeTint="80"/>
              <w:spacing w:val="-1"/>
              <w:sz w:val="24"/>
              <w:szCs w:val="24"/>
              <w:lang w:eastAsia="ja-JP"/>
            </w:rPr>
            <w:t xml:space="preserve"> harus ditulis dengan cukup detail sehingga bisa dilakukan ulang oleh penulis lain.  </w:t>
          </w:r>
          <w:r w:rsidRPr="00A0136C">
            <w:rPr>
              <w:rFonts w:ascii="Times New Roman" w:eastAsia="MS Mincho" w:hAnsi="Times New Roman"/>
              <w:color w:val="7F7F7F" w:themeColor="text1" w:themeTint="80"/>
              <w:spacing w:val="-1"/>
              <w:sz w:val="24"/>
              <w:szCs w:val="24"/>
              <w:lang w:val="es-ES" w:eastAsia="ja-JP"/>
            </w:rPr>
            <w:t xml:space="preserve">Informasi khusus dan atau protokol baru harus ditulis dengan detail. Jika materi, metode dan protokol sudah pernah dilakukan pada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eastAsia="MS Mincho" w:hAnsi="Times New Roman"/>
              <w:color w:val="7F7F7F" w:themeColor="text1" w:themeTint="80"/>
              <w:spacing w:val="-1"/>
              <w:sz w:val="24"/>
              <w:szCs w:val="24"/>
              <w:lang w:val="es-ES" w:eastAsia="ja-JP"/>
            </w:rPr>
            <w:t xml:space="preserve"> sebelumnya, penulis dapat mengutip artikel dimana protokol tersebut dijelaskan dengan detail.</w:t>
          </w:r>
          <w:r w:rsidRPr="00A0136C">
            <w:rPr>
              <w:rFonts w:ascii="Times New Roman" w:eastAsia="MS Mincho" w:hAnsi="Times New Roman"/>
              <w:color w:val="7F7F7F" w:themeColor="text1" w:themeTint="80"/>
              <w:spacing w:val="-1"/>
              <w:sz w:val="24"/>
              <w:szCs w:val="24"/>
              <w:vertAlign w:val="superscript"/>
              <w:lang w:val="es-ES" w:eastAsia="ja-JP"/>
            </w:rPr>
            <w:t>10</w:t>
          </w:r>
        </w:p>
      </w:docPartBody>
    </w:docPart>
    <w:docPart>
      <w:docPartPr>
        <w:name w:val="B4E52E90B0804DDAAD617520512187B0"/>
        <w:category>
          <w:name w:val="General"/>
          <w:gallery w:val="placeholder"/>
        </w:category>
        <w:types>
          <w:type w:val="bbPlcHdr"/>
        </w:types>
        <w:behaviors>
          <w:behavior w:val="content"/>
        </w:behaviors>
        <w:guid w:val="{BDEB2CB2-6478-4C5A-837F-31D6CDDCF079}"/>
      </w:docPartPr>
      <w:docPartBody>
        <w:p w:rsidR="00410F16" w:rsidRDefault="00AC4539" w:rsidP="00AC4539">
          <w:pPr>
            <w:pStyle w:val="B4E52E90B0804DDAAD617520512187B0"/>
          </w:pPr>
          <w:r w:rsidRPr="00A0136C">
            <w:rPr>
              <w:rStyle w:val="PlaceholderText"/>
              <w:rFonts w:ascii="Times New Roman" w:hAnsi="Times New Roman"/>
              <w:b/>
              <w:color w:val="7F7F7F" w:themeColor="text1" w:themeTint="80"/>
              <w:sz w:val="28"/>
              <w:szCs w:val="28"/>
            </w:rPr>
            <w:t xml:space="preserve">Copy dan paste-kan judul artikel di kolom ini. Judul maksimal terdiri atas 14 kata (dalam bahasa Indonesia) atau 12 kata (dalam bahasa Inggris). </w:t>
          </w:r>
          <w:r w:rsidRPr="00A0136C">
            <w:rPr>
              <w:rStyle w:val="PlaceholderText"/>
              <w:rFonts w:ascii="Times New Roman" w:hAnsi="Times New Roman"/>
              <w:b/>
              <w:noProof/>
              <w:color w:val="7F7F7F" w:themeColor="text1" w:themeTint="80"/>
              <w:sz w:val="28"/>
              <w:szCs w:val="28"/>
            </w:rPr>
            <w:t>Hanya huruf awal judul dan singkatan yang ditulis dengan huruf kapital</w:t>
          </w:r>
          <w:r w:rsidRPr="00A0136C">
            <w:rPr>
              <w:rStyle w:val="PlaceholderText"/>
              <w:rFonts w:ascii="Times New Roman" w:hAnsi="Times New Roman"/>
              <w:b/>
              <w:color w:val="7F7F7F" w:themeColor="text1" w:themeTint="80"/>
              <w:sz w:val="28"/>
              <w:szCs w:val="28"/>
            </w:rPr>
            <w:t>. Akhir judul tidak perlu diberikan tanda titik [.]</w:t>
          </w:r>
        </w:p>
      </w:docPartBody>
    </w:docPart>
    <w:docPart>
      <w:docPartPr>
        <w:name w:val="E43A97E5B6BD4693BE913C39E34CE156"/>
        <w:category>
          <w:name w:val="General"/>
          <w:gallery w:val="placeholder"/>
        </w:category>
        <w:types>
          <w:type w:val="bbPlcHdr"/>
        </w:types>
        <w:behaviors>
          <w:behavior w:val="content"/>
        </w:behaviors>
        <w:guid w:val="{12B24AF7-7D48-4FD9-B4AD-842BFB16F001}"/>
      </w:docPartPr>
      <w:docPartBody>
        <w:p w:rsidR="00410F16" w:rsidRDefault="00AC4539" w:rsidP="00AC4539">
          <w:pPr>
            <w:pStyle w:val="E43A97E5B6BD4693BE913C39E34CE156"/>
          </w:pPr>
          <w:r w:rsidRPr="00A0136C">
            <w:rPr>
              <w:rStyle w:val="NamaPenulis"/>
              <w:rFonts w:ascii="Times New Roman" w:hAnsi="Times New Roman"/>
              <w:color w:val="7F7F7F" w:themeColor="text1" w:themeTint="80"/>
              <w:szCs w:val="24"/>
            </w:rPr>
            <w:t>Copy dan paste-kan nama penulis di kolom ini. Nama penulis yang dituliskan adalah nama penulis yang sesuai dengan nama publikasi sebelumnya yang pernah ada. Antara nama penulis dipisahkan oleh tanda koma [,]. Nomor urut afiliasi diberikan dengan format Superscript di akhir setiap nama penulis, jika terdapat penulis yang berbeda afiliasi. Akhir nama penulis tidak perlu diberikan tanda titik [.]</w:t>
          </w:r>
        </w:p>
      </w:docPartBody>
    </w:docPart>
    <w:docPart>
      <w:docPartPr>
        <w:name w:val="E3D74C50DE684D089F719F44D1E3A5F5"/>
        <w:category>
          <w:name w:val="General"/>
          <w:gallery w:val="placeholder"/>
        </w:category>
        <w:types>
          <w:type w:val="bbPlcHdr"/>
        </w:types>
        <w:behaviors>
          <w:behavior w:val="content"/>
        </w:behaviors>
        <w:guid w:val="{7B6F8A51-1A77-4360-B010-F020703F95D5}"/>
      </w:docPartPr>
      <w:docPartBody>
        <w:p w:rsidR="00895BD4" w:rsidRDefault="00410F16" w:rsidP="00410F16">
          <w:pPr>
            <w:pStyle w:val="E3D74C50DE684D089F719F44D1E3A5F5"/>
          </w:pPr>
          <w:r w:rsidRPr="00A0136C">
            <w:rPr>
              <w:rStyle w:val="AbstrakBahasaIndonesia"/>
              <w:rFonts w:ascii="Times New Roman" w:hAnsi="Times New Roman"/>
              <w:color w:val="7F7F7F" w:themeColor="text1" w:themeTint="80"/>
            </w:rPr>
            <w:t xml:space="preserve">Copy dan paste-kan abstrak Bahasa Indonesia di kolom ini. Jumlah kata berkisar antara 150-200 kata. Mohon diperhatikan jumlah kata yang digunakan. Secara struktur, abstrak memuat tujuan, metode, hasil, dan kesimpulan. </w:t>
          </w:r>
          <w:r w:rsidRPr="00A0136C">
            <w:rPr>
              <w:rFonts w:ascii="Times New Roman" w:eastAsia="MS Mincho" w:hAnsi="Times New Roman"/>
              <w:color w:val="7F7F7F" w:themeColor="text1" w:themeTint="80"/>
              <w:spacing w:val="-1"/>
              <w:lang w:eastAsia="ja-JP"/>
            </w:rPr>
            <w:t xml:space="preserve">Akronim dan singkatan harus didefinisikan di dalam abstrak. </w:t>
          </w:r>
          <w:r w:rsidRPr="00A0136C">
            <w:rPr>
              <w:rStyle w:val="AbstrakBahasaIndonesia"/>
              <w:rFonts w:ascii="Times New Roman" w:hAnsi="Times New Roman"/>
              <w:color w:val="7F7F7F" w:themeColor="text1" w:themeTint="80"/>
            </w:rPr>
            <w:t xml:space="preserve">Untuk keseragaman format, ikuti contoh sebagai berikut </w:t>
          </w:r>
          <w:r w:rsidRPr="00A0136C">
            <w:rPr>
              <w:rStyle w:val="AbstrakBahasaIndonesia"/>
              <w:rFonts w:ascii="Times New Roman" w:hAnsi="Times New Roman"/>
              <w:color w:val="7F7F7F" w:themeColor="text1" w:themeTint="80"/>
            </w:rPr>
            <w:sym w:font="Wingdings" w:char="F0E0"/>
          </w:r>
          <w:r w:rsidRPr="00A0136C">
            <w:rPr>
              <w:rStyle w:val="AbstrakBahasaIndonesia"/>
              <w:rFonts w:ascii="Times New Roman" w:hAnsi="Times New Roman"/>
              <w:color w:val="7F7F7F" w:themeColor="text1" w:themeTint="80"/>
            </w:rPr>
            <w:t xml:space="preserve"> </w:t>
          </w:r>
          <w:r w:rsidRPr="00A0136C">
            <w:rPr>
              <w:rStyle w:val="AbstrakBahasaIndonesia"/>
              <w:rFonts w:ascii="Times New Roman" w:hAnsi="Times New Roman"/>
              <w:b/>
              <w:color w:val="7F7F7F" w:themeColor="text1" w:themeTint="80"/>
            </w:rPr>
            <w:t xml:space="preserve">Latar Belakang: </w:t>
          </w:r>
          <w:r w:rsidRPr="00A0136C">
            <w:rPr>
              <w:rStyle w:val="AbstrakBahasaIndonesia"/>
              <w:rFonts w:ascii="Times New Roman" w:hAnsi="Times New Roman"/>
              <w:color w:val="7F7F7F" w:themeColor="text1" w:themeTint="80"/>
            </w:rPr>
            <w:t xml:space="preserve">Latar belakang; </w:t>
          </w:r>
          <w:r w:rsidRPr="00A0136C">
            <w:rPr>
              <w:rStyle w:val="AbstrakBahasaIndonesia"/>
              <w:rFonts w:ascii="Times New Roman" w:hAnsi="Times New Roman"/>
              <w:b/>
              <w:color w:val="7F7F7F" w:themeColor="text1" w:themeTint="80"/>
            </w:rPr>
            <w:t>Metode:</w:t>
          </w:r>
          <w:r w:rsidRPr="00A0136C">
            <w:rPr>
              <w:rStyle w:val="AbstrakBahasaIndonesia"/>
              <w:rFonts w:ascii="Times New Roman" w:hAnsi="Times New Roman"/>
              <w:color w:val="7F7F7F" w:themeColor="text1" w:themeTint="80"/>
            </w:rPr>
            <w:t xml:space="preserve"> metode yang digunakan; </w:t>
          </w:r>
          <w:r w:rsidRPr="00A0136C">
            <w:rPr>
              <w:rStyle w:val="AbstrakBahasaIndonesia"/>
              <w:rFonts w:ascii="Times New Roman" w:hAnsi="Times New Roman"/>
              <w:b/>
              <w:color w:val="7F7F7F" w:themeColor="text1" w:themeTint="80"/>
            </w:rPr>
            <w:t>Hasil:</w:t>
          </w:r>
          <w:r w:rsidRPr="00A0136C">
            <w:rPr>
              <w:rStyle w:val="AbstrakBahasaIndonesia"/>
              <w:rFonts w:ascii="Times New Roman" w:hAnsi="Times New Roman"/>
              <w:color w:val="7F7F7F" w:themeColor="text1" w:themeTint="80"/>
            </w:rPr>
            <w:t xml:space="preserve"> hasil pengabdian kepada masyarakat; </w:t>
          </w:r>
          <w:r w:rsidRPr="00A0136C">
            <w:rPr>
              <w:rStyle w:val="AbstrakBahasaIndonesia"/>
              <w:rFonts w:ascii="Times New Roman" w:hAnsi="Times New Roman"/>
              <w:b/>
              <w:color w:val="7F7F7F" w:themeColor="text1" w:themeTint="80"/>
            </w:rPr>
            <w:t>Kesimpulan:</w:t>
          </w:r>
          <w:r w:rsidRPr="00A0136C">
            <w:rPr>
              <w:rStyle w:val="AbstrakBahasaIndonesia"/>
              <w:rFonts w:ascii="Times New Roman" w:hAnsi="Times New Roman"/>
              <w:color w:val="7F7F7F" w:themeColor="text1" w:themeTint="80"/>
            </w:rPr>
            <w:t xml:space="preserve"> kesimpulan.</w:t>
          </w:r>
        </w:p>
      </w:docPartBody>
    </w:docPart>
    <w:docPart>
      <w:docPartPr>
        <w:name w:val="55217A59C2B04C3F9A3F014520005B37"/>
        <w:category>
          <w:name w:val="General"/>
          <w:gallery w:val="placeholder"/>
        </w:category>
        <w:types>
          <w:type w:val="bbPlcHdr"/>
        </w:types>
        <w:behaviors>
          <w:behavior w:val="content"/>
        </w:behaviors>
        <w:guid w:val="{61BCA6A4-0FF7-4B3E-AF29-79F171AD1037}"/>
      </w:docPartPr>
      <w:docPartBody>
        <w:p w:rsidR="00895BD4" w:rsidRDefault="00410F16" w:rsidP="00410F16">
          <w:pPr>
            <w:pStyle w:val="55217A59C2B04C3F9A3F014520005B37"/>
          </w:pPr>
          <w:r w:rsidRPr="00A0136C">
            <w:rPr>
              <w:rStyle w:val="AbstrakBahasaInggris"/>
              <w:rFonts w:ascii="Times New Roman" w:hAnsi="Times New Roman"/>
              <w:color w:val="7F7F7F" w:themeColor="text1" w:themeTint="80"/>
            </w:rPr>
            <w:t xml:space="preserve">Copy and paste abstract in English here. </w:t>
          </w:r>
          <w:r w:rsidRPr="00A0136C">
            <w:rPr>
              <w:rStyle w:val="hps"/>
              <w:rFonts w:ascii="Times New Roman" w:hAnsi="Times New Roman"/>
              <w:i/>
              <w:color w:val="7F7F7F" w:themeColor="text1" w:themeTint="80"/>
            </w:rPr>
            <w:t>The length of abstract is 150-200 words,</w:t>
          </w:r>
          <w:r w:rsidRPr="00A0136C">
            <w:rPr>
              <w:rFonts w:ascii="Times New Roman" w:hAnsi="Times New Roman"/>
              <w:i/>
              <w:color w:val="7F7F7F" w:themeColor="text1" w:themeTint="80"/>
            </w:rPr>
            <w:t xml:space="preserve"> </w:t>
          </w:r>
          <w:r w:rsidRPr="00A0136C">
            <w:rPr>
              <w:rStyle w:val="hps"/>
              <w:rFonts w:ascii="Times New Roman" w:hAnsi="Times New Roman"/>
              <w:i/>
              <w:color w:val="7F7F7F" w:themeColor="text1" w:themeTint="80"/>
            </w:rPr>
            <w:t xml:space="preserve">giving a brief summary of the content covering objective, method, result, conclusions. Acronyms and abbreviations should be defined in the abstract. For purposes of uniformity, follow the example as follows </w:t>
          </w:r>
          <w:r w:rsidRPr="00A0136C">
            <w:rPr>
              <w:rStyle w:val="hps"/>
              <w:rFonts w:ascii="Times New Roman" w:hAnsi="Times New Roman"/>
              <w:i/>
              <w:color w:val="7F7F7F" w:themeColor="text1" w:themeTint="80"/>
            </w:rPr>
            <w:sym w:font="Wingdings" w:char="F0E0"/>
          </w:r>
          <w:r w:rsidRPr="00A0136C">
            <w:rPr>
              <w:rStyle w:val="hps"/>
              <w:rFonts w:ascii="Times New Roman" w:hAnsi="Times New Roman"/>
              <w:i/>
              <w:color w:val="7F7F7F" w:themeColor="text1" w:themeTint="80"/>
            </w:rPr>
            <w:t xml:space="preserve"> </w:t>
          </w:r>
          <w:r w:rsidRPr="00A0136C">
            <w:rPr>
              <w:rStyle w:val="hps"/>
              <w:rFonts w:ascii="Times New Roman" w:hAnsi="Times New Roman"/>
              <w:b/>
              <w:i/>
              <w:color w:val="7F7F7F" w:themeColor="text1" w:themeTint="80"/>
            </w:rPr>
            <w:t>Introduction:</w:t>
          </w:r>
          <w:r w:rsidRPr="00A0136C">
            <w:rPr>
              <w:rStyle w:val="hps"/>
              <w:rFonts w:ascii="Times New Roman" w:hAnsi="Times New Roman"/>
              <w:i/>
              <w:color w:val="7F7F7F" w:themeColor="text1" w:themeTint="80"/>
            </w:rPr>
            <w:t xml:space="preserve"> backgroud; </w:t>
          </w:r>
          <w:r w:rsidRPr="00A0136C">
            <w:rPr>
              <w:rStyle w:val="hps"/>
              <w:rFonts w:ascii="Times New Roman" w:hAnsi="Times New Roman"/>
              <w:b/>
              <w:i/>
              <w:color w:val="7F7F7F" w:themeColor="text1" w:themeTint="80"/>
            </w:rPr>
            <w:t>Method:</w:t>
          </w:r>
          <w:r w:rsidRPr="00A0136C">
            <w:rPr>
              <w:rStyle w:val="hps"/>
              <w:rFonts w:ascii="Times New Roman" w:hAnsi="Times New Roman"/>
              <w:i/>
              <w:color w:val="7F7F7F" w:themeColor="text1" w:themeTint="80"/>
            </w:rPr>
            <w:t xml:space="preserve"> method used; </w:t>
          </w:r>
          <w:r w:rsidRPr="00A0136C">
            <w:rPr>
              <w:rStyle w:val="hps"/>
              <w:rFonts w:ascii="Times New Roman" w:hAnsi="Times New Roman"/>
              <w:b/>
              <w:i/>
              <w:color w:val="7F7F7F" w:themeColor="text1" w:themeTint="80"/>
            </w:rPr>
            <w:t>Result:</w:t>
          </w:r>
          <w:r w:rsidRPr="00A0136C">
            <w:rPr>
              <w:rStyle w:val="hps"/>
              <w:rFonts w:ascii="Times New Roman" w:hAnsi="Times New Roman"/>
              <w:i/>
              <w:color w:val="7F7F7F" w:themeColor="text1" w:themeTint="80"/>
            </w:rPr>
            <w:t xml:space="preserve"> community service result; </w:t>
          </w:r>
          <w:r w:rsidRPr="00A0136C">
            <w:rPr>
              <w:rStyle w:val="hps"/>
              <w:rFonts w:ascii="Times New Roman" w:hAnsi="Times New Roman"/>
              <w:b/>
              <w:i/>
              <w:color w:val="7F7F7F" w:themeColor="text1" w:themeTint="80"/>
            </w:rPr>
            <w:t>Conclusion:</w:t>
          </w:r>
          <w:r w:rsidRPr="00A0136C">
            <w:rPr>
              <w:rStyle w:val="hps"/>
              <w:rFonts w:ascii="Times New Roman" w:hAnsi="Times New Roman"/>
              <w:i/>
              <w:color w:val="7F7F7F" w:themeColor="text1" w:themeTint="80"/>
            </w:rPr>
            <w:t xml:space="preserve"> conclusion.</w:t>
          </w:r>
        </w:p>
      </w:docPartBody>
    </w:docPart>
    <w:docPart>
      <w:docPartPr>
        <w:name w:val="75202B481F0F4C5BB9241F71FCC88FCA"/>
        <w:category>
          <w:name w:val="General"/>
          <w:gallery w:val="placeholder"/>
        </w:category>
        <w:types>
          <w:type w:val="bbPlcHdr"/>
        </w:types>
        <w:behaviors>
          <w:behavior w:val="content"/>
        </w:behaviors>
        <w:guid w:val="{5FB4F4AE-8308-4BB1-BE98-DBE649409E65}"/>
      </w:docPartPr>
      <w:docPartBody>
        <w:p w:rsidR="00895BD4" w:rsidRDefault="00410F16" w:rsidP="00410F16">
          <w:pPr>
            <w:pStyle w:val="75202B481F0F4C5BB9241F71FCC88FCA"/>
          </w:pPr>
          <w:r w:rsidRPr="00A0136C">
            <w:rPr>
              <w:rStyle w:val="KataKunciBahasaInggris"/>
              <w:rFonts w:ascii="Times New Roman" w:hAnsi="Times New Roman"/>
              <w:color w:val="7F7F7F" w:themeColor="text1" w:themeTint="80"/>
            </w:rPr>
            <w:t xml:space="preserve">Copy and paste keywords in English here. </w:t>
          </w:r>
          <w:r w:rsidRPr="00A0136C">
            <w:rPr>
              <w:rStyle w:val="hps"/>
              <w:rFonts w:ascii="Times New Roman" w:hAnsi="Times New Roman"/>
              <w:i/>
              <w:color w:val="7F7F7F" w:themeColor="text1" w:themeTint="80"/>
            </w:rPr>
            <w:t>The number of keyword is 3-5 words. Between keywords separated by semicolons [;].</w:t>
          </w:r>
        </w:p>
      </w:docPartBody>
    </w:docPart>
    <w:docPart>
      <w:docPartPr>
        <w:name w:val="FAEEC20010FA4B929083C03E79E47B19"/>
        <w:category>
          <w:name w:val="General"/>
          <w:gallery w:val="placeholder"/>
        </w:category>
        <w:types>
          <w:type w:val="bbPlcHdr"/>
        </w:types>
        <w:behaviors>
          <w:behavior w:val="content"/>
        </w:behaviors>
        <w:guid w:val="{AEC944FA-A6D5-4DBF-A2EC-55ACD6C46C06}"/>
      </w:docPartPr>
      <w:docPartBody>
        <w:p w:rsidR="00410F16" w:rsidRPr="00A0136C" w:rsidRDefault="00410F16" w:rsidP="00D93264">
          <w:pPr>
            <w:widowControl w:val="0"/>
            <w:autoSpaceDE w:val="0"/>
            <w:autoSpaceDN w:val="0"/>
            <w:adjustRightInd w:val="0"/>
            <w:spacing w:after="120" w:line="276" w:lineRule="auto"/>
            <w:jc w:val="both"/>
            <w:rPr>
              <w:rFonts w:ascii="Times New Roman" w:hAnsi="Times New Roman"/>
              <w:color w:val="7F7F7F" w:themeColor="text1" w:themeTint="80"/>
              <w:spacing w:val="-1"/>
              <w:sz w:val="24"/>
              <w:szCs w:val="24"/>
            </w:rPr>
          </w:pPr>
          <w:r w:rsidRPr="00A0136C">
            <w:rPr>
              <w:rFonts w:ascii="Times New Roman" w:hAnsi="Times New Roman"/>
              <w:color w:val="7F7F7F" w:themeColor="text1" w:themeTint="80"/>
              <w:spacing w:val="-1"/>
              <w:sz w:val="24"/>
              <w:szCs w:val="24"/>
            </w:rPr>
            <w:t xml:space="preserve">Copy dan paste-kan pendahuluan di kolom ini. Jenis dan ukuran huruf akan otomatis menyesuaikan. </w:t>
          </w:r>
          <w:r w:rsidRPr="00A0136C">
            <w:rPr>
              <w:rFonts w:ascii="Times New Roman" w:hAnsi="Times New Roman"/>
              <w:color w:val="7F7F7F" w:themeColor="text1" w:themeTint="80"/>
              <w:spacing w:val="-1"/>
              <w:sz w:val="24"/>
              <w:szCs w:val="24"/>
              <w:u w:val="single"/>
            </w:rPr>
            <w:t>Perhatikan jumlah kata mulai dari bagian Pendahuluan hingga Simpulan. Standar Jurnal Abdi Medika jumlah kata  tersebut di atas adalah berkisar antara 2500-3000 kata.</w:t>
          </w:r>
        </w:p>
        <w:p w:rsidR="00410F16" w:rsidRPr="00A0136C" w:rsidRDefault="00410F1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aah singka</w:t>
          </w:r>
          <w:r>
            <w:rPr>
              <w:rFonts w:ascii="Times New Roman" w:eastAsia="MS Mincho" w:hAnsi="Times New Roman"/>
              <w:color w:val="7F7F7F" w:themeColor="text1" w:themeTint="80"/>
              <w:sz w:val="24"/>
              <w:szCs w:val="24"/>
              <w:lang w:eastAsia="ja-JP"/>
            </w:rPr>
            <w:t xml:space="preserve">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1</w:t>
          </w:r>
        </w:p>
        <w:p w:rsidR="00410F16" w:rsidRPr="00A0136C" w:rsidRDefault="00410F16" w:rsidP="002F08F9">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2</w:t>
          </w:r>
        </w:p>
        <w:p w:rsidR="00410F16" w:rsidRPr="00A0136C" w:rsidRDefault="00410F16" w:rsidP="002F08F9">
          <w:pPr>
            <w:spacing w:after="120" w:line="276" w:lineRule="auto"/>
            <w:jc w:val="both"/>
            <w:rPr>
              <w:rFonts w:ascii="Times New Roman" w:hAnsi="Times New Roman"/>
              <w:color w:val="7F7F7F" w:themeColor="text1" w:themeTint="80"/>
              <w:sz w:val="24"/>
              <w:szCs w:val="24"/>
            </w:rPr>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3</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4</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10"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p>
        <w:p w:rsidR="00410F16" w:rsidRPr="00A0136C" w:rsidRDefault="00410F16" w:rsidP="00D93264">
          <w:pPr>
            <w:widowControl w:val="0"/>
            <w:autoSpaceDE w:val="0"/>
            <w:autoSpaceDN w:val="0"/>
            <w:adjustRightInd w:val="0"/>
            <w:spacing w:after="120" w:line="276" w:lineRule="auto"/>
            <w:jc w:val="both"/>
            <w:rPr>
              <w:rFonts w:ascii="Times New Roman" w:eastAsia="MS Mincho" w:hAnsi="Times New Roman"/>
              <w:color w:val="7F7F7F" w:themeColor="text1" w:themeTint="80"/>
              <w:sz w:val="24"/>
              <w:szCs w:val="24"/>
              <w:vertAlign w:val="superscript"/>
              <w:lang w:eastAsia="ja-JP"/>
            </w:rPr>
          </w:pPr>
          <w:r w:rsidRPr="00A0136C">
            <w:rPr>
              <w:rFonts w:ascii="Times New Roman" w:hAnsi="Times New Roman"/>
              <w:color w:val="7F7F7F" w:themeColor="text1" w:themeTint="80"/>
              <w:spacing w:val="-1"/>
              <w:sz w:val="24"/>
              <w:szCs w:val="24"/>
            </w:rPr>
            <w:t xml:space="preserve">Pendahuluan diketik dengan </w:t>
          </w:r>
          <w:r w:rsidRPr="00A0136C">
            <w:rPr>
              <w:rFonts w:ascii="Times New Roman" w:hAnsi="Times New Roman"/>
              <w:i/>
              <w:color w:val="7F7F7F" w:themeColor="text1" w:themeTint="80"/>
              <w:spacing w:val="-1"/>
              <w:sz w:val="24"/>
              <w:szCs w:val="24"/>
            </w:rPr>
            <w:t>font</w:t>
          </w:r>
          <w:r w:rsidRPr="00A0136C">
            <w:rPr>
              <w:rFonts w:ascii="Times New Roman" w:hAnsi="Times New Roman"/>
              <w:color w:val="7F7F7F" w:themeColor="text1" w:themeTint="80"/>
              <w:spacing w:val="-1"/>
              <w:sz w:val="24"/>
              <w:szCs w:val="24"/>
            </w:rPr>
            <w:t xml:space="preserve"> </w:t>
          </w:r>
          <w:r>
            <w:rPr>
              <w:rFonts w:ascii="Times New Roman" w:hAnsi="Times New Roman"/>
              <w:color w:val="7F7F7F" w:themeColor="text1" w:themeTint="80"/>
              <w:spacing w:val="-1"/>
              <w:sz w:val="24"/>
              <w:szCs w:val="24"/>
            </w:rPr>
            <w:t>Times New Roman</w:t>
          </w:r>
          <w:r w:rsidRPr="00A0136C">
            <w:rPr>
              <w:rFonts w:ascii="Times New Roman" w:hAnsi="Times New Roman"/>
              <w:color w:val="7F7F7F" w:themeColor="text1" w:themeTint="80"/>
              <w:spacing w:val="-1"/>
              <w:sz w:val="24"/>
              <w:szCs w:val="24"/>
            </w:rPr>
            <w:t xml:space="preserve"> 12pt </w:t>
          </w:r>
          <w:r w:rsidRPr="00A0136C">
            <w:rPr>
              <w:rFonts w:ascii="Times New Roman" w:hAnsi="Times New Roman"/>
              <w:color w:val="7F7F7F" w:themeColor="text1" w:themeTint="80"/>
              <w:spacing w:val="-1"/>
              <w:sz w:val="24"/>
              <w:szCs w:val="24"/>
              <w:lang w:val="fr-FR"/>
            </w:rPr>
            <w:t>dan</w:t>
          </w:r>
          <w:r w:rsidRPr="00A0136C">
            <w:rPr>
              <w:rFonts w:ascii="Times New Roman" w:hAnsi="Times New Roman"/>
              <w:color w:val="7F7F7F" w:themeColor="text1" w:themeTint="80"/>
              <w:spacing w:val="-1"/>
              <w:sz w:val="24"/>
              <w:szCs w:val="24"/>
            </w:rPr>
            <w:t xml:space="preserve"> spasi 1,15. Bagian pendahuluan dapat berisi </w:t>
          </w:r>
          <w:r w:rsidRPr="00A0136C">
            <w:rPr>
              <w:rFonts w:ascii="Times New Roman" w:eastAsia="MS Mincho" w:hAnsi="Times New Roman"/>
              <w:color w:val="7F7F7F" w:themeColor="text1" w:themeTint="80"/>
              <w:sz w:val="24"/>
              <w:szCs w:val="24"/>
              <w:lang w:eastAsia="ja-JP"/>
            </w:rPr>
            <w:t>latar belakang yang membawa pembaca di luar bidang keahliannya mengerti tujuan dan pentingnya pengabdian kepada masyarakat ini, penjelasan masalah yang akan dibahas dan mengapa hal tersebut penting, hasil tel</w:t>
          </w:r>
          <w:r>
            <w:rPr>
              <w:rFonts w:ascii="Times New Roman" w:eastAsia="MS Mincho" w:hAnsi="Times New Roman"/>
              <w:color w:val="7F7F7F" w:themeColor="text1" w:themeTint="80"/>
              <w:sz w:val="24"/>
              <w:szCs w:val="24"/>
              <w:lang w:eastAsia="ja-JP"/>
            </w:rPr>
            <w:t xml:space="preserve">aah singkat beberapa literatur </w:t>
          </w:r>
          <w:r w:rsidRPr="00A0136C">
            <w:rPr>
              <w:rFonts w:ascii="Times New Roman" w:eastAsia="MS Mincho" w:hAnsi="Times New Roman"/>
              <w:color w:val="7F7F7F" w:themeColor="text1" w:themeTint="80"/>
              <w:sz w:val="24"/>
              <w:szCs w:val="24"/>
              <w:lang w:eastAsia="ja-JP"/>
            </w:rPr>
            <w:t>dan pernyataan singkat mengenai tujuan keseluruhan dari pengabdian kepada masyarakat.</w:t>
          </w:r>
          <w:r w:rsidRPr="00A0136C">
            <w:rPr>
              <w:rFonts w:ascii="Times New Roman" w:eastAsia="MS Mincho" w:hAnsi="Times New Roman"/>
              <w:color w:val="7F7F7F" w:themeColor="text1" w:themeTint="80"/>
              <w:sz w:val="24"/>
              <w:szCs w:val="24"/>
              <w:vertAlign w:val="superscript"/>
              <w:lang w:eastAsia="ja-JP"/>
            </w:rPr>
            <w:t>5</w:t>
          </w:r>
        </w:p>
        <w:p w:rsidR="00410F16" w:rsidRPr="00A0136C" w:rsidRDefault="00410F16" w:rsidP="00D93264">
          <w:pPr>
            <w:spacing w:after="120" w:line="276" w:lineRule="auto"/>
            <w:jc w:val="both"/>
            <w:rPr>
              <w:rFonts w:ascii="Times New Roman" w:hAnsi="Times New Roman"/>
              <w:color w:val="7F7F7F" w:themeColor="text1" w:themeTint="80"/>
              <w:sz w:val="24"/>
              <w:szCs w:val="24"/>
              <w:vertAlign w:val="superscript"/>
            </w:rPr>
          </w:pP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dirancang untuk membantu para penulis dalam menyiapkan manuskrip. Ini merupakan format tampilan yang persis diharapkan oleh editor Jurnal Abdi Medika. Untuk menggunakan </w:t>
          </w:r>
          <w:r w:rsidRPr="00A0136C">
            <w:rPr>
              <w:rFonts w:ascii="Times New Roman" w:hAnsi="Times New Roman"/>
              <w:bCs/>
              <w:i/>
              <w:iCs/>
              <w:color w:val="7F7F7F" w:themeColor="text1" w:themeTint="80"/>
              <w:sz w:val="24"/>
              <w:szCs w:val="24"/>
            </w:rPr>
            <w:t>template</w:t>
          </w:r>
          <w:r w:rsidRPr="00A0136C">
            <w:rPr>
              <w:rFonts w:ascii="Times New Roman" w:hAnsi="Times New Roman"/>
              <w:bCs/>
              <w:color w:val="7F7F7F" w:themeColor="text1" w:themeTint="80"/>
              <w:sz w:val="24"/>
              <w:szCs w:val="24"/>
            </w:rPr>
            <w:t xml:space="preserve"> ini, cukup </w:t>
          </w:r>
          <w:r w:rsidRPr="00A0136C">
            <w:rPr>
              <w:rFonts w:ascii="Times New Roman" w:hAnsi="Times New Roman"/>
              <w:bCs/>
              <w:i/>
              <w:iCs/>
              <w:color w:val="7F7F7F" w:themeColor="text1" w:themeTint="80"/>
              <w:sz w:val="24"/>
              <w:szCs w:val="24"/>
            </w:rPr>
            <w:t>Save As</w:t>
          </w:r>
          <w:r w:rsidRPr="00A0136C">
            <w:rPr>
              <w:rFonts w:ascii="Times New Roman" w:hAnsi="Times New Roman"/>
              <w:bCs/>
              <w:color w:val="7F7F7F" w:themeColor="text1" w:themeTint="80"/>
              <w:sz w:val="24"/>
              <w:szCs w:val="24"/>
            </w:rPr>
            <w:t xml:space="preserve"> ke dokumen Anda, kemudian </w:t>
          </w:r>
          <w:r w:rsidRPr="00A0136C">
            <w:rPr>
              <w:rFonts w:ascii="Times New Roman" w:hAnsi="Times New Roman"/>
              <w:bCs/>
              <w:i/>
              <w:iCs/>
              <w:color w:val="7F7F7F" w:themeColor="text1" w:themeTint="80"/>
              <w:sz w:val="24"/>
              <w:szCs w:val="24"/>
            </w:rPr>
            <w:t>copy</w:t>
          </w:r>
          <w:r w:rsidRPr="00A0136C">
            <w:rPr>
              <w:rFonts w:ascii="Times New Roman" w:hAnsi="Times New Roman"/>
              <w:bCs/>
              <w:color w:val="7F7F7F" w:themeColor="text1" w:themeTint="80"/>
              <w:sz w:val="24"/>
              <w:szCs w:val="24"/>
            </w:rPr>
            <w:t xml:space="preserve"> dan </w:t>
          </w:r>
          <w:r w:rsidRPr="00A0136C">
            <w:rPr>
              <w:rFonts w:ascii="Times New Roman" w:hAnsi="Times New Roman"/>
              <w:bCs/>
              <w:i/>
              <w:iCs/>
              <w:color w:val="7F7F7F" w:themeColor="text1" w:themeTint="80"/>
              <w:sz w:val="24"/>
              <w:szCs w:val="24"/>
            </w:rPr>
            <w:t>paste</w:t>
          </w:r>
          <w:r w:rsidRPr="00A0136C">
            <w:rPr>
              <w:rFonts w:ascii="Times New Roman" w:hAnsi="Times New Roman"/>
              <w:bCs/>
              <w:color w:val="7F7F7F" w:themeColor="text1" w:themeTint="80"/>
              <w:sz w:val="24"/>
              <w:szCs w:val="24"/>
            </w:rPr>
            <w:t xml:space="preserve"> dokumen Anda di sini.</w:t>
          </w:r>
          <w:r w:rsidRPr="00A0136C">
            <w:rPr>
              <w:rFonts w:ascii="Times New Roman" w:hAnsi="Times New Roman"/>
              <w:bCs/>
              <w:color w:val="7F7F7F" w:themeColor="text1" w:themeTint="80"/>
              <w:sz w:val="24"/>
              <w:szCs w:val="24"/>
              <w:vertAlign w:val="superscript"/>
            </w:rPr>
            <w:t>6</w:t>
          </w:r>
        </w:p>
        <w:p w:rsidR="00895BD4" w:rsidRDefault="00410F16" w:rsidP="00410F16">
          <w:pPr>
            <w:pStyle w:val="FAEEC20010FA4B929083C03E79E47B19"/>
          </w:pPr>
          <w:r w:rsidRPr="00A0136C">
            <w:rPr>
              <w:rFonts w:ascii="Times New Roman" w:hAnsi="Times New Roman"/>
              <w:color w:val="7F7F7F" w:themeColor="text1" w:themeTint="80"/>
              <w:sz w:val="24"/>
              <w:szCs w:val="24"/>
            </w:rPr>
            <w:t xml:space="preserve">Penulis harus menggunak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pada </w:t>
          </w:r>
          <w:r w:rsidRPr="00A0136C">
            <w:rPr>
              <w:rFonts w:ascii="Times New Roman" w:hAnsi="Times New Roman"/>
              <w:i/>
              <w:color w:val="7F7F7F" w:themeColor="text1" w:themeTint="80"/>
              <w:sz w:val="24"/>
              <w:szCs w:val="24"/>
            </w:rPr>
            <w:t>template</w:t>
          </w:r>
          <w:r w:rsidRPr="00A0136C">
            <w:rPr>
              <w:rFonts w:ascii="Times New Roman" w:hAnsi="Times New Roman"/>
              <w:color w:val="7F7F7F" w:themeColor="text1" w:themeTint="80"/>
              <w:sz w:val="24"/>
              <w:szCs w:val="24"/>
            </w:rPr>
            <w:t xml:space="preserve"> ini.</w:t>
          </w:r>
          <w:r w:rsidRPr="00A0136C">
            <w:rPr>
              <w:rFonts w:ascii="Times New Roman" w:hAnsi="Times New Roman"/>
              <w:color w:val="7F7F7F" w:themeColor="text1" w:themeTint="80"/>
              <w:sz w:val="24"/>
              <w:szCs w:val="24"/>
              <w:vertAlign w:val="superscript"/>
            </w:rPr>
            <w:t>7</w:t>
          </w:r>
          <w:r w:rsidRPr="00A0136C">
            <w:rPr>
              <w:rFonts w:ascii="Times New Roman" w:hAnsi="Times New Roman"/>
              <w:color w:val="7F7F7F" w:themeColor="text1" w:themeTint="80"/>
              <w:sz w:val="24"/>
              <w:szCs w:val="24"/>
            </w:rPr>
            <w:t xml:space="preserve"> Mohon memeriksa kembali artikel asli agar dapat disesuaikan ke format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jika format asli berbeda, misal </w:t>
          </w:r>
          <w:r w:rsidRPr="00A0136C">
            <w:rPr>
              <w:rFonts w:ascii="Times New Roman" w:hAnsi="Times New Roman"/>
              <w:i/>
              <w:color w:val="7F7F7F" w:themeColor="text1" w:themeTint="80"/>
              <w:sz w:val="24"/>
              <w:szCs w:val="24"/>
            </w:rPr>
            <w:t>Harvard</w:t>
          </w:r>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8</w:t>
          </w:r>
          <w:r w:rsidRPr="00A0136C">
            <w:rPr>
              <w:rFonts w:ascii="Times New Roman" w:hAnsi="Times New Roman"/>
              <w:color w:val="7F7F7F" w:themeColor="text1" w:themeTint="80"/>
              <w:sz w:val="24"/>
              <w:szCs w:val="24"/>
            </w:rPr>
            <w:t xml:space="preserve"> Untuk panduan penggunaan sistem </w:t>
          </w:r>
          <w:r w:rsidRPr="00A0136C">
            <w:rPr>
              <w:rFonts w:ascii="Times New Roman" w:hAnsi="Times New Roman"/>
              <w:i/>
              <w:color w:val="7F7F7F" w:themeColor="text1" w:themeTint="80"/>
              <w:sz w:val="24"/>
              <w:szCs w:val="24"/>
            </w:rPr>
            <w:t>Vancouver</w:t>
          </w:r>
          <w:r w:rsidRPr="00A0136C">
            <w:rPr>
              <w:rFonts w:ascii="Times New Roman" w:hAnsi="Times New Roman"/>
              <w:color w:val="7F7F7F" w:themeColor="text1" w:themeTint="80"/>
              <w:sz w:val="24"/>
              <w:szCs w:val="24"/>
            </w:rPr>
            <w:t xml:space="preserve">, silakan dibuka </w:t>
          </w:r>
          <w:r w:rsidRPr="00A0136C">
            <w:rPr>
              <w:rFonts w:ascii="Times New Roman" w:hAnsi="Times New Roman"/>
              <w:i/>
              <w:color w:val="7F7F7F" w:themeColor="text1" w:themeTint="80"/>
              <w:sz w:val="24"/>
              <w:szCs w:val="24"/>
            </w:rPr>
            <w:t>link</w:t>
          </w:r>
          <w:r w:rsidRPr="00A0136C">
            <w:rPr>
              <w:rFonts w:ascii="Times New Roman" w:hAnsi="Times New Roman"/>
              <w:color w:val="7F7F7F" w:themeColor="text1" w:themeTint="80"/>
              <w:sz w:val="24"/>
              <w:szCs w:val="24"/>
            </w:rPr>
            <w:t xml:space="preserve"> berikut: </w:t>
          </w:r>
          <w:hyperlink r:id="rId11" w:history="1">
            <w:r w:rsidRPr="00A0136C">
              <w:rPr>
                <w:rStyle w:val="Hyperlink"/>
                <w:rFonts w:ascii="Times New Roman" w:hAnsi="Times New Roman"/>
                <w:color w:val="7F7F7F" w:themeColor="text1" w:themeTint="80"/>
                <w:sz w:val="24"/>
                <w:szCs w:val="24"/>
              </w:rPr>
              <w:t>http://guides.lib.monash.edu/citing-referencing/vancouver</w:t>
            </w:r>
          </w:hyperlink>
          <w:r w:rsidRPr="00A0136C">
            <w:rPr>
              <w:rFonts w:ascii="Times New Roman" w:hAnsi="Times New Roman"/>
              <w:color w:val="7F7F7F" w:themeColor="text1" w:themeTint="80"/>
              <w:sz w:val="24"/>
              <w:szCs w:val="24"/>
            </w:rPr>
            <w:t>.</w:t>
          </w:r>
          <w:r w:rsidRPr="00A0136C">
            <w:rPr>
              <w:rFonts w:ascii="Times New Roman" w:hAnsi="Times New Roman"/>
              <w:color w:val="7F7F7F" w:themeColor="text1" w:themeTint="80"/>
              <w:sz w:val="24"/>
              <w:szCs w:val="24"/>
              <w:vertAlign w:val="superscript"/>
            </w:rPr>
            <w:t>9</w:t>
          </w:r>
        </w:p>
      </w:docPartBody>
    </w:docPart>
    <w:docPart>
      <w:docPartPr>
        <w:name w:val="F2FCDB7CEB73459EA4BA0583396EBE4D"/>
        <w:category>
          <w:name w:val="General"/>
          <w:gallery w:val="placeholder"/>
        </w:category>
        <w:types>
          <w:type w:val="bbPlcHdr"/>
        </w:types>
        <w:behaviors>
          <w:behavior w:val="content"/>
        </w:behaviors>
        <w:guid w:val="{05EB5911-2166-4341-9A4C-155D757A4ADE}"/>
      </w:docPartPr>
      <w:docPartBody>
        <w:p w:rsidR="00410F16" w:rsidRPr="00A0136C" w:rsidRDefault="00410F16" w:rsidP="00CA2F74">
          <w:pPr>
            <w:pStyle w:val="NormalWeb"/>
            <w:spacing w:before="120" w:beforeAutospacing="0" w:after="0" w:afterAutospacing="0" w:line="276" w:lineRule="auto"/>
            <w:jc w:val="both"/>
            <w:rPr>
              <w:bCs/>
              <w:color w:val="7F7F7F" w:themeColor="text1" w:themeTint="80"/>
              <w:vertAlign w:val="superscript"/>
              <w:lang w:val="id-ID"/>
            </w:rPr>
          </w:pPr>
          <w:r w:rsidRPr="00A0136C">
            <w:rPr>
              <w:rStyle w:val="Pendahuluan"/>
              <w:rFonts w:ascii="Times New Roman" w:hAnsi="Times New Roman"/>
              <w:color w:val="7F7F7F" w:themeColor="text1" w:themeTint="80"/>
            </w:rPr>
            <w:t xml:space="preserve">Copy dan paste-kan hasil dan pembahasan ke kolom ini. Jenis dan ukuran huruf akan otomatis menyesuaikan. </w:t>
          </w:r>
          <w:r w:rsidRPr="00A0136C">
            <w:rPr>
              <w:color w:val="7F7F7F" w:themeColor="text1" w:themeTint="80"/>
              <w:lang w:val="id-ID"/>
            </w:rPr>
            <w:t>Bagian hasil dan pembahasan digabung menjadi Hasil dan Pembahasan.</w:t>
          </w:r>
          <w:r w:rsidRPr="00A0136C">
            <w:rPr>
              <w:color w:val="7F7F7F" w:themeColor="text1" w:themeTint="80"/>
              <w:vertAlign w:val="superscript"/>
              <w:lang w:val="id-ID"/>
            </w:rPr>
            <w:t>11</w:t>
          </w:r>
          <w:r w:rsidRPr="00A0136C">
            <w:rPr>
              <w:color w:val="7F7F7F" w:themeColor="text1" w:themeTint="80"/>
              <w:lang w:val="id-ID"/>
            </w:rPr>
            <w:t xml:space="preserve"> Bagian ini bisa dibagi menjadi subbagian, masing-masing dengan sub judul yang ringkas dan sesuai.</w:t>
          </w:r>
          <w:r w:rsidRPr="00A0136C">
            <w:rPr>
              <w:color w:val="7F7F7F" w:themeColor="text1" w:themeTint="80"/>
              <w:vertAlign w:val="superscript"/>
              <w:lang w:val="id-ID"/>
            </w:rPr>
            <w:t>12</w:t>
          </w:r>
          <w:r w:rsidRPr="00A0136C">
            <w:rPr>
              <w:color w:val="7F7F7F" w:themeColor="text1" w:themeTint="80"/>
              <w:lang w:val="id-ID"/>
            </w:rPr>
            <w:t xml:space="preserve"> </w:t>
          </w:r>
          <w:r w:rsidRPr="00A0136C">
            <w:rPr>
              <w:bCs/>
              <w:color w:val="7F7F7F" w:themeColor="text1" w:themeTint="80"/>
              <w:lang w:val="id-ID"/>
            </w:rPr>
            <w:t xml:space="preserve">Bagian hasil memuat bagian-bagian rinci dalam bentuk sub topik-sub topik yang berkaitan langsung dengan fokus </w:t>
          </w:r>
          <w:r w:rsidRPr="00A0136C">
            <w:rPr>
              <w:rFonts w:eastAsia="MS Mincho"/>
              <w:color w:val="7F7F7F" w:themeColor="text1" w:themeTint="80"/>
              <w:lang w:eastAsia="ja-JP"/>
            </w:rPr>
            <w:t>pengabdian kepada masyarakat</w:t>
          </w:r>
          <w:r w:rsidRPr="00A0136C">
            <w:rPr>
              <w:bCs/>
              <w:color w:val="7F7F7F" w:themeColor="text1" w:themeTint="80"/>
              <w:lang w:val="id-ID"/>
            </w:rPr>
            <w:t xml:space="preserve"> dan kategori-kategori.</w:t>
          </w:r>
          <w:r w:rsidRPr="00A0136C">
            <w:rPr>
              <w:bCs/>
              <w:color w:val="7F7F7F" w:themeColor="text1" w:themeTint="80"/>
              <w:vertAlign w:val="superscript"/>
              <w:lang w:val="id-ID"/>
            </w:rPr>
            <w:t>13</w:t>
          </w:r>
        </w:p>
        <w:p w:rsidR="00410F16" w:rsidRPr="00A0136C" w:rsidRDefault="00410F1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lang w:val="id-ID"/>
            </w:rPr>
            <w:t xml:space="preserve">Bagian ini harus menjelaskan hasil dari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interpretasi dari hasil </w:t>
          </w:r>
          <w:r w:rsidRPr="00A0136C">
            <w:rPr>
              <w:rFonts w:eastAsia="MS Mincho"/>
              <w:color w:val="7F7F7F" w:themeColor="text1" w:themeTint="80"/>
              <w:lang w:eastAsia="ja-JP"/>
            </w:rPr>
            <w:t>pengabdian kepada masyarakat</w:t>
          </w:r>
          <w:r w:rsidRPr="00A0136C">
            <w:rPr>
              <w:color w:val="7F7F7F" w:themeColor="text1" w:themeTint="80"/>
              <w:lang w:val="id-ID"/>
            </w:rPr>
            <w:t xml:space="preserve"> dengan </w:t>
          </w:r>
          <w:r w:rsidRPr="00A0136C">
            <w:rPr>
              <w:color w:val="7F7F7F" w:themeColor="text1" w:themeTint="80"/>
              <w:spacing w:val="-1"/>
              <w:lang w:val="id-ID"/>
            </w:rPr>
            <w:t>menggunakan teori dan atau hasil artikel sejenis sebagai pembanding, dan kesimpulan yang bisa diambil.</w:t>
          </w:r>
          <w:r w:rsidRPr="00A0136C">
            <w:rPr>
              <w:color w:val="7F7F7F" w:themeColor="text1" w:themeTint="80"/>
              <w:spacing w:val="-1"/>
              <w:vertAlign w:val="superscript"/>
              <w:lang w:val="id-ID"/>
            </w:rPr>
            <w:t>14</w:t>
          </w:r>
          <w:r w:rsidRPr="00A0136C">
            <w:rPr>
              <w:color w:val="7F7F7F" w:themeColor="text1" w:themeTint="80"/>
              <w:spacing w:val="-1"/>
              <w:lang w:val="id-ID"/>
            </w:rPr>
            <w:t xml:space="preserve"> Sebutkan semua tabel dan figure yang ditampilkan. Pada pembahasan, secara ringkas nyatakan implikasi dari hasil temuan yang baru.</w:t>
          </w:r>
          <w:r w:rsidRPr="00A0136C">
            <w:rPr>
              <w:color w:val="7F7F7F" w:themeColor="text1" w:themeTint="80"/>
              <w:spacing w:val="-1"/>
              <w:vertAlign w:val="superscript"/>
              <w:lang w:val="id-ID"/>
            </w:rPr>
            <w:t>15</w:t>
          </w:r>
        </w:p>
        <w:p w:rsidR="00410F16" w:rsidRPr="00A0136C" w:rsidRDefault="00410F16" w:rsidP="00CA2F74">
          <w:pPr>
            <w:pStyle w:val="NormalWeb"/>
            <w:spacing w:before="120" w:beforeAutospacing="0" w:after="0" w:afterAutospacing="0" w:line="276" w:lineRule="auto"/>
            <w:jc w:val="both"/>
            <w:rPr>
              <w:color w:val="7F7F7F" w:themeColor="text1" w:themeTint="80"/>
              <w:vertAlign w:val="superscript"/>
              <w:lang w:val="id-ID"/>
            </w:rPr>
          </w:pPr>
          <w:r w:rsidRPr="00A0136C">
            <w:rPr>
              <w:color w:val="7F7F7F" w:themeColor="text1" w:themeTint="80"/>
              <w:lang w:val="id-ID"/>
            </w:rPr>
            <w:t xml:space="preserve">Jika menggunakan sub-heading, pastikan menggunakan format sub-heading yang tepat secara struktur. </w:t>
          </w:r>
          <w:r w:rsidRPr="00A0136C">
            <w:rPr>
              <w:b/>
              <w:color w:val="7F7F7F" w:themeColor="text1" w:themeTint="80"/>
              <w:szCs w:val="26"/>
              <w:lang w:val="id-ID"/>
            </w:rPr>
            <w:t>Sub-heading 1</w:t>
          </w:r>
          <w:r w:rsidRPr="00A0136C">
            <w:rPr>
              <w:color w:val="7F7F7F" w:themeColor="text1" w:themeTint="80"/>
              <w:sz w:val="22"/>
              <w:lang w:val="id-ID"/>
            </w:rPr>
            <w:t xml:space="preserve"> </w:t>
          </w:r>
          <w:r w:rsidRPr="00A0136C">
            <w:rPr>
              <w:color w:val="7F7F7F" w:themeColor="text1" w:themeTint="80"/>
              <w:lang w:val="id-ID"/>
            </w:rPr>
            <w:t xml:space="preserve">menggunakan ukuran huruf 12 dan bercetak </w:t>
          </w:r>
          <w:r w:rsidRPr="00A0136C">
            <w:rPr>
              <w:b/>
              <w:color w:val="7F7F7F" w:themeColor="text1" w:themeTint="80"/>
              <w:lang w:val="id-ID"/>
            </w:rPr>
            <w:t>tebal</w:t>
          </w:r>
          <w:r w:rsidRPr="00A0136C">
            <w:rPr>
              <w:color w:val="7F7F7F" w:themeColor="text1" w:themeTint="80"/>
              <w:lang w:val="id-ID"/>
            </w:rPr>
            <w:t xml:space="preserve">; </w:t>
          </w:r>
          <w:r w:rsidRPr="00A0136C">
            <w:rPr>
              <w:i/>
              <w:color w:val="7F7F7F" w:themeColor="text1" w:themeTint="80"/>
              <w:lang w:val="id-ID"/>
            </w:rPr>
            <w:t>Sub-heading 2</w:t>
          </w:r>
          <w:r w:rsidRPr="00A0136C">
            <w:rPr>
              <w:color w:val="7F7F7F" w:themeColor="text1" w:themeTint="80"/>
              <w:lang w:val="id-ID"/>
            </w:rPr>
            <w:t xml:space="preserve"> menggunakan ukuran huruf 12 dan bercetak </w:t>
          </w:r>
          <w:r w:rsidRPr="00A0136C">
            <w:rPr>
              <w:i/>
              <w:color w:val="7F7F7F" w:themeColor="text1" w:themeTint="80"/>
              <w:lang w:val="id-ID"/>
            </w:rPr>
            <w:t>miring</w:t>
          </w:r>
          <w:r w:rsidRPr="00A0136C">
            <w:rPr>
              <w:color w:val="7F7F7F" w:themeColor="text1" w:themeTint="80"/>
              <w:lang w:val="id-ID"/>
            </w:rPr>
            <w:t>.</w:t>
          </w:r>
          <w:r w:rsidRPr="00A0136C">
            <w:rPr>
              <w:color w:val="7F7F7F" w:themeColor="text1" w:themeTint="80"/>
              <w:vertAlign w:val="superscript"/>
              <w:lang w:val="id-ID"/>
            </w:rPr>
            <w:t>16</w:t>
          </w:r>
        </w:p>
        <w:p w:rsidR="00410F16" w:rsidRPr="00A0136C" w:rsidRDefault="00410F16" w:rsidP="00CA2F74">
          <w:pPr>
            <w:pStyle w:val="NormalWeb"/>
            <w:spacing w:before="120" w:beforeAutospacing="0" w:after="0" w:afterAutospacing="0" w:line="276" w:lineRule="auto"/>
            <w:jc w:val="both"/>
            <w:rPr>
              <w:color w:val="7F7F7F" w:themeColor="text1" w:themeTint="80"/>
              <w:spacing w:val="-1"/>
              <w:vertAlign w:val="superscript"/>
              <w:lang w:val="id-ID"/>
            </w:rPr>
          </w:pPr>
          <w:r w:rsidRPr="00A0136C">
            <w:rPr>
              <w:color w:val="7F7F7F" w:themeColor="text1" w:themeTint="80"/>
              <w:spacing w:val="-1"/>
              <w:lang w:val="id-ID"/>
            </w:rPr>
            <w:t>Mohon diperhatikan, gambar dan table tidak dimasukkan ke dalam template ini.</w:t>
          </w:r>
          <w:r w:rsidRPr="00A0136C">
            <w:rPr>
              <w:color w:val="7F7F7F" w:themeColor="text1" w:themeTint="80"/>
              <w:spacing w:val="-1"/>
              <w:vertAlign w:val="superscript"/>
              <w:lang w:val="id-ID"/>
            </w:rPr>
            <w:t>17</w:t>
          </w:r>
          <w:r w:rsidRPr="00A0136C">
            <w:rPr>
              <w:color w:val="7F7F7F" w:themeColor="text1" w:themeTint="80"/>
              <w:spacing w:val="-1"/>
              <w:lang w:val="id-ID"/>
            </w:rPr>
            <w:t xml:space="preserve"> Gambar dan table harus disimpan dalam file Microsoft Word (*.doc atau *.docx) terpisah.</w:t>
          </w:r>
          <w:r w:rsidRPr="00A0136C">
            <w:rPr>
              <w:color w:val="7F7F7F" w:themeColor="text1" w:themeTint="80"/>
              <w:spacing w:val="-1"/>
              <w:vertAlign w:val="superscript"/>
              <w:lang w:val="id-ID"/>
            </w:rPr>
            <w:t>18</w:t>
          </w:r>
          <w:r w:rsidRPr="00A0136C">
            <w:rPr>
              <w:color w:val="7F7F7F" w:themeColor="text1" w:themeTint="80"/>
              <w:spacing w:val="-1"/>
              <w:lang w:val="id-ID"/>
            </w:rPr>
            <w:t xml:space="preserve"> Jika jumlah gambar cukup banyak sehingga ukuran file Microsoft Word melebihi 2MB, disarankan memisahkan dalam beberapa file Microsoft Word.</w:t>
          </w:r>
          <w:r w:rsidRPr="00A0136C">
            <w:rPr>
              <w:color w:val="7F7F7F" w:themeColor="text1" w:themeTint="80"/>
              <w:spacing w:val="-1"/>
              <w:vertAlign w:val="superscript"/>
              <w:lang w:val="id-ID"/>
            </w:rPr>
            <w:t>19</w:t>
          </w:r>
          <w:r w:rsidRPr="00A0136C">
            <w:rPr>
              <w:color w:val="7F7F7F" w:themeColor="text1" w:themeTint="80"/>
              <w:spacing w:val="-1"/>
              <w:lang w:val="id-ID"/>
            </w:rPr>
            <w:t xml:space="preserve"> Semua tabel cukup disimpan dalam satu file Microsoft Word.</w:t>
          </w:r>
          <w:r w:rsidRPr="00A0136C">
            <w:rPr>
              <w:color w:val="7F7F7F" w:themeColor="text1" w:themeTint="80"/>
              <w:spacing w:val="-1"/>
              <w:vertAlign w:val="superscript"/>
              <w:lang w:val="id-ID"/>
            </w:rPr>
            <w:t>20</w:t>
          </w:r>
          <w:r w:rsidRPr="00A0136C">
            <w:rPr>
              <w:color w:val="7F7F7F" w:themeColor="text1" w:themeTint="80"/>
              <w:spacing w:val="-1"/>
              <w:lang w:val="id-ID"/>
            </w:rPr>
            <w:t xml:space="preserve"> Kami hanya menerima file dalam format Microsoft Word, sehingga dokumen dalam format lain, seperti PDF, akan ditolak.</w:t>
          </w:r>
          <w:r w:rsidRPr="00A0136C">
            <w:rPr>
              <w:color w:val="7F7F7F" w:themeColor="text1" w:themeTint="80"/>
              <w:spacing w:val="-1"/>
              <w:vertAlign w:val="superscript"/>
              <w:lang w:val="id-ID"/>
            </w:rPr>
            <w:t>21</w:t>
          </w:r>
        </w:p>
        <w:p w:rsidR="00895BD4" w:rsidRDefault="00410F16" w:rsidP="00410F16">
          <w:pPr>
            <w:pStyle w:val="F2FCDB7CEB73459EA4BA0583396EBE4D"/>
          </w:pPr>
          <w:r w:rsidRPr="00A0136C">
            <w:rPr>
              <w:rFonts w:ascii="Times New Roman" w:hAnsi="Times New Roman"/>
              <w:color w:val="7F7F7F" w:themeColor="text1" w:themeTint="80"/>
              <w:spacing w:val="-1"/>
              <w:lang w:val="es-ES"/>
            </w:rPr>
            <w:t>Keterangan gambar (judul/legenda) dan table tetap disertakan bersama dengan gambar dan tabel tersebut.</w:t>
          </w:r>
          <w:r w:rsidRPr="00A0136C">
            <w:rPr>
              <w:rFonts w:ascii="Times New Roman" w:hAnsi="Times New Roman"/>
              <w:color w:val="7F7F7F" w:themeColor="text1" w:themeTint="80"/>
              <w:spacing w:val="-1"/>
              <w:vertAlign w:val="superscript"/>
              <w:lang w:val="es-ES"/>
            </w:rPr>
            <w:t>22</w:t>
          </w:r>
        </w:p>
      </w:docPartBody>
    </w:docPart>
    <w:docPart>
      <w:docPartPr>
        <w:name w:val="F1F331D6102A45BEB1AFA0D27965C1F5"/>
        <w:category>
          <w:name w:val="General"/>
          <w:gallery w:val="placeholder"/>
        </w:category>
        <w:types>
          <w:type w:val="bbPlcHdr"/>
        </w:types>
        <w:behaviors>
          <w:behavior w:val="content"/>
        </w:behaviors>
        <w:guid w:val="{7B970D5C-4EC5-41F1-B435-31C07CE6BC6E}"/>
      </w:docPartPr>
      <w:docPartBody>
        <w:p w:rsidR="00895BD4" w:rsidRDefault="00410F16" w:rsidP="00410F16">
          <w:pPr>
            <w:pStyle w:val="F1F331D6102A45BEB1AFA0D27965C1F5"/>
          </w:pPr>
          <w:r w:rsidRPr="00A0136C">
            <w:rPr>
              <w:rStyle w:val="Pendahuluan"/>
              <w:rFonts w:ascii="Times New Roman" w:hAnsi="Times New Roman"/>
              <w:color w:val="7F7F7F" w:themeColor="text1" w:themeTint="80"/>
              <w:lang w:val="es-ES"/>
            </w:rPr>
            <w:t xml:space="preserve">Copy dan paste-kan simpulan pada kolom ini. </w:t>
          </w:r>
          <w:r w:rsidRPr="00A0136C">
            <w:rPr>
              <w:rStyle w:val="Pendahuluan"/>
              <w:rFonts w:ascii="Times New Roman" w:hAnsi="Times New Roman"/>
              <w:color w:val="7F7F7F" w:themeColor="text1" w:themeTint="80"/>
              <w:lang w:val="de-DE"/>
            </w:rPr>
            <w:t xml:space="preserve">Jenis dan ukuran huruf akan otomatis menyesuaikan. </w:t>
          </w:r>
          <w:r w:rsidRPr="00A0136C">
            <w:rPr>
              <w:rFonts w:ascii="Times New Roman" w:hAnsi="Times New Roman"/>
              <w:color w:val="7F7F7F" w:themeColor="text1" w:themeTint="80"/>
              <w:spacing w:val="-1"/>
              <w:sz w:val="24"/>
              <w:szCs w:val="24"/>
            </w:rPr>
            <w:t xml:space="preserve">Bagian simpulan berisi temu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yang merupakan jawaban atas pertanyaan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xml:space="preserve"> atau berupa intisari pembahasan hasil </w:t>
          </w:r>
          <w:r w:rsidRPr="00A0136C">
            <w:rPr>
              <w:rFonts w:ascii="Times New Roman" w:eastAsia="MS Mincho" w:hAnsi="Times New Roman"/>
              <w:color w:val="7F7F7F" w:themeColor="text1" w:themeTint="80"/>
              <w:sz w:val="24"/>
              <w:szCs w:val="24"/>
              <w:lang w:eastAsia="ja-JP"/>
            </w:rPr>
            <w:t>pengabdian kepada masyarakat</w:t>
          </w:r>
          <w:r w:rsidRPr="00A0136C">
            <w:rPr>
              <w:rFonts w:ascii="Times New Roman" w:hAnsi="Times New Roman"/>
              <w:color w:val="7F7F7F" w:themeColor="text1" w:themeTint="80"/>
              <w:spacing w:val="-1"/>
              <w:sz w:val="24"/>
              <w:szCs w:val="24"/>
            </w:rPr>
            <w:t>. Simpulan disajikan dalam bentuk paragraf, tidak dalam bentuk poin-poin.</w:t>
          </w:r>
        </w:p>
      </w:docPartBody>
    </w:docPart>
    <w:docPart>
      <w:docPartPr>
        <w:name w:val="045EBD2958D84E888C99353B6FB5A5F8"/>
        <w:category>
          <w:name w:val="General"/>
          <w:gallery w:val="placeholder"/>
        </w:category>
        <w:types>
          <w:type w:val="bbPlcHdr"/>
        </w:types>
        <w:behaviors>
          <w:behavior w:val="content"/>
        </w:behaviors>
        <w:guid w:val="{08375D01-DEA5-4BC4-9A0C-584E822C39F2}"/>
      </w:docPartPr>
      <w:docPartBody>
        <w:p w:rsidR="00410F16" w:rsidRPr="00A0136C" w:rsidRDefault="00410F16" w:rsidP="00841611">
          <w:pPr>
            <w:pStyle w:val="ListParagraph"/>
            <w:numPr>
              <w:ilvl w:val="0"/>
              <w:numId w:val="1"/>
            </w:numPr>
            <w:spacing w:after="120" w:line="276" w:lineRule="auto"/>
            <w:ind w:left="357" w:hanging="357"/>
            <w:jc w:val="both"/>
            <w:rPr>
              <w:rStyle w:val="DaftarPustaka"/>
              <w:rFonts w:ascii="Times New Roman" w:hAnsi="Times New Roman"/>
              <w:color w:val="7F7F7F" w:themeColor="text1" w:themeTint="80"/>
              <w:lang w:val="de-DE"/>
            </w:rPr>
          </w:pPr>
          <w:r w:rsidRPr="00A0136C">
            <w:rPr>
              <w:rStyle w:val="DaftarPustaka"/>
              <w:rFonts w:ascii="Times New Roman" w:hAnsi="Times New Roman"/>
              <w:color w:val="7F7F7F" w:themeColor="text1" w:themeTint="80"/>
              <w:lang w:val="de-DE"/>
            </w:rPr>
            <w:t>Copy dan paste-kan daftar pustaka ke kolom ini. Jenis dan ukuran huruf akan otomatis menyesuaikan.</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 xml:space="preserve"> menggunakan sistem Vancouver. Mohon diperhatikan tata cara penulisan daftar pustaka agar menyesuaikan dengan standar </w:t>
          </w:r>
          <w:r w:rsidRPr="00A0136C">
            <w:rPr>
              <w:rFonts w:ascii="Times New Roman" w:hAnsi="Times New Roman"/>
              <w:color w:val="7F7F7F" w:themeColor="text1" w:themeTint="80"/>
            </w:rPr>
            <w:t>Jurnal Abdi Medika</w:t>
          </w:r>
          <w:r w:rsidRPr="00A0136C">
            <w:rPr>
              <w:rFonts w:ascii="Times New Roman" w:hAnsi="Times New Roman"/>
              <w:color w:val="7F7F7F" w:themeColor="text1" w:themeTint="80"/>
              <w:lang w:val="de-DE"/>
            </w:rPr>
            <w:t>.</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 xml:space="preserve">Kunjungi link berikut untuk melihat beberapa contoh sistem Vancouver dari beberapa media berbeda: </w:t>
          </w:r>
          <w:hyperlink r:id="rId12" w:history="1">
            <w:r w:rsidRPr="00A0136C">
              <w:rPr>
                <w:rStyle w:val="Hyperlink"/>
                <w:rFonts w:ascii="Times New Roman" w:hAnsi="Times New Roman"/>
                <w:color w:val="7F7F7F" w:themeColor="text1" w:themeTint="80"/>
                <w:lang w:val="de-DE"/>
              </w:rPr>
              <w:t>http://guides.lib.monash.edu/citing-referencing/vancouver</w:t>
            </w:r>
          </w:hyperlink>
          <w:r w:rsidRPr="00A0136C">
            <w:rPr>
              <w:rFonts w:ascii="Times New Roman" w:hAnsi="Times New Roman"/>
              <w:color w:val="7F7F7F" w:themeColor="text1" w:themeTint="80"/>
              <w:lang w:val="de-DE"/>
            </w:rPr>
            <w:t>.</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lang w:val="de-DE"/>
            </w:rPr>
            <w:t>Disarankan menggunakan aplikasi Mendeley untuk memudahkan pembuatan daftar pustaka.</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Kauffman CA, Bonilla HF. Trends in antibiotic resistance with emphasis on VRE. FPR [CD-ROM]. 1998 Oct;20(10):[about 5 screens].</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uchler MW, Knaebel HP. Partial pancreaticoduodenectomy with superior mesenteric vein reconstruction. Real Surg [DVD]. 2004 May;1(5):[35 min.].</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Baxley N, Dunaway C. Cognition, creativity, and behavior: the Columban simulations [motion picture]. Baxley N, editor and producer. Champaign (IL): Research Press Company; 1982. 1 reel: 30 min., sound, color, 16 mm.</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Tabor M. Martha Tabor collection [photographs]. 1985-2006. 155 photographs: black &amp; white. Located at: Prints and Photographs Collection, National Library of Medicine, Bethesda, MD. Photographs depict contemporary health care professionals at work.</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Observation of bacterial growths in medium to study their effects on teeth [photograph]. [Bethesda (MD)]: National Institute of Dental Research (US); [date unknown]. 1 photograph: black &amp; white, 8 x 10 in.</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de-DE"/>
            </w:rPr>
          </w:pPr>
          <w:r w:rsidRPr="00A0136C">
            <w:rPr>
              <w:rFonts w:ascii="Times New Roman" w:hAnsi="Times New Roman"/>
              <w:color w:val="7F7F7F" w:themeColor="text1" w:themeTint="80"/>
            </w:rPr>
            <w:t>Stem cells in the brain [television broadcast]. Catalyst. Sydney: ABC; 2009 Jun 25.</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Monash University. 3 Minute thesis 2012: Anna Davey [video on the Internet]. 2012 September 9. Available from: https://youtu.be/m_5uBM5Fn1I?list=UUC0BGDE6nP3wdxJEK58HPpg</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ilverstein O. Mothers and sons: the crucial connection [web streaming video]. Hanover (USA): Microtraining Associates; 2005 [cited 2010 May 27]. Available from: http://ctiv.alexanderstreet.com/​View/536289</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Ambulance Victoria. Ambulance Victoria clinical practice guidelines for ambulance and MICA paramedics.  Doncaster (AU): Ambulance Victoria; 2014. 349 p.</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O'Campo P, Dunn JR, editors. Rethinking social epidemiology: towards a science of change. Dordrecht: Springer; 2012. 348 p.</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peroff L, Fritz MA. Clinical gynecologic endocrinology and infertility. 7th ed. Philadelphia: Lippincott Williams &amp; Wilkins; c2005. Chapter 29, Endometriosis; p. 1103-33.</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laxter PS, Farnsworth TP. Social health and class inequalities. In: Carter C, Peel JR, editors. Equalities and inequalities in health. 2nd ed. London: Academic Press; 1976. p. 165-78.</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Schiraldi GR. Post-traumatic stress disorder sourcebook: a guide to healing, recovery, and growth [Internet]. New York: McGraw-Hill; 2000 [cited 2006 Nov 6]. 446 p. Available from: http://books.mcgraw-hill.com/​getbook.php?isbn=0071393722&amp;template=#toc DOI: 10.1036/0737302658</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Burant CF. Medical management of type 2 diabetes. 5th ed. Alexandria (VA): American Diabetes Association; c2004. Table 3.12, Sample regimens for achieving glycemic control; p. 68</w:t>
          </w:r>
          <w:r w:rsidRPr="00A0136C">
            <w:rPr>
              <w:rFonts w:ascii="Times New Roman" w:hAnsi="Times New Roman"/>
              <w:color w:val="7F7F7F" w:themeColor="text1" w:themeTint="80"/>
              <w:lang w:val="en-US"/>
            </w:rPr>
            <w:t>.</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Grassby AJ. Health care in the multi-cultural society. In: Walpole R, editor. Rural Health. Proceedings of the Rural Health Conference of the Royal Australian College of General Practioners; 1978; Melbourne. Melbourne, AU: The Royal Australian College of Practioners; 1979. p. 49-50</w:t>
          </w:r>
          <w:r w:rsidRPr="00A0136C">
            <w:rPr>
              <w:rFonts w:ascii="Times New Roman" w:hAnsi="Times New Roman"/>
              <w:color w:val="7F7F7F" w:themeColor="text1" w:themeTint="80"/>
              <w:lang w:val="en-US"/>
            </w:rPr>
            <w:t>.</w:t>
          </w:r>
        </w:p>
        <w:p w:rsidR="00410F16" w:rsidRPr="00A0136C" w:rsidRDefault="00410F16" w:rsidP="00841611">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Harris AH, editor. Economics and health. Proceedings of the 19th Australian Conference of Health Economists; 1997 Sep 13-14; Sydney, AU. Kensington (AU): School of Health Services Management, University of New South Wales; 1998</w:t>
          </w:r>
          <w:r w:rsidRPr="00A0136C">
            <w:rPr>
              <w:rFonts w:ascii="Times New Roman" w:hAnsi="Times New Roman"/>
              <w:color w:val="7F7F7F" w:themeColor="text1" w:themeTint="80"/>
              <w:lang w:val="en-US"/>
            </w:rPr>
            <w:t>.</w:t>
          </w:r>
        </w:p>
        <w:p w:rsidR="00410F16" w:rsidRPr="002C7A09" w:rsidRDefault="00410F16" w:rsidP="002C7A09">
          <w:pPr>
            <w:pStyle w:val="ListParagraph"/>
            <w:numPr>
              <w:ilvl w:val="0"/>
              <w:numId w:val="1"/>
            </w:numPr>
            <w:spacing w:after="120" w:line="276" w:lineRule="auto"/>
            <w:ind w:left="357" w:hanging="357"/>
            <w:jc w:val="both"/>
            <w:rPr>
              <w:rFonts w:ascii="Times New Roman" w:hAnsi="Times New Roman"/>
              <w:color w:val="7F7F7F" w:themeColor="text1" w:themeTint="80"/>
              <w:lang w:val="en-US"/>
            </w:rPr>
          </w:pPr>
          <w:r w:rsidRPr="00A0136C">
            <w:rPr>
              <w:rFonts w:ascii="Times New Roman" w:hAnsi="Times New Roman"/>
              <w:color w:val="7F7F7F" w:themeColor="text1" w:themeTint="80"/>
            </w:rPr>
            <w:t xml:space="preserve">Bashook PG, Miller SH, Parboosingh J, Horowitz SD, editors. Credentialing physician specialists: a world perspective [Internet]. Proceedings; 2000 Jun 8-10; Chicago. Evanston (IL): American Board of Medical Specialties, Research and Education Foundation; [cited 2006 Nov 3]. 221 p. Available from: </w:t>
          </w:r>
          <w:hyperlink r:id="rId13" w:history="1">
            <w:r w:rsidRPr="006E0CF7">
              <w:rPr>
                <w:rStyle w:val="Hyperlink"/>
                <w:rFonts w:ascii="Times New Roman" w:hAnsi="Times New Roman"/>
              </w:rPr>
              <w:t>http://www.abms.org/publications.asp</w:t>
            </w:r>
          </w:hyperlink>
          <w:r w:rsidRPr="00A0136C">
            <w:rPr>
              <w:rFonts w:ascii="Times New Roman" w:hAnsi="Times New Roman"/>
              <w:color w:val="7F7F7F" w:themeColor="text1" w:themeTint="80"/>
              <w:lang w:val="en-US"/>
            </w:rPr>
            <w:t>.</w:t>
          </w:r>
        </w:p>
        <w:p w:rsidR="00895BD4" w:rsidRDefault="00410F16" w:rsidP="00410F16">
          <w:pPr>
            <w:pStyle w:val="045EBD2958D84E888C99353B6FB5A5F8"/>
          </w:pPr>
          <w:r w:rsidRPr="002C7A09">
            <w:rPr>
              <w:rFonts w:ascii="Times New Roman" w:hAnsi="Times New Roman"/>
              <w:color w:val="7F7F7F" w:themeColor="text1" w:themeTint="80"/>
            </w:rPr>
            <w:t>Petitti DB, Crooks VC, Buckwalter JG, Chiu V. Blood pressure levels before dementia. Arch Neurol. 2005 Jan;62(1):112-6</w:t>
          </w:r>
          <w:r w:rsidRPr="002C7A09">
            <w:rPr>
              <w:rFonts w:ascii="Times New Roman" w:hAnsi="Times New Roman"/>
              <w:color w:val="7F7F7F" w:themeColor="text1" w:themeTint="80"/>
              <w:lang w:val="en-US"/>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411270"/>
    <w:multiLevelType w:val="hybridMultilevel"/>
    <w:tmpl w:val="64AC73C8"/>
    <w:lvl w:ilvl="0" w:tplc="40B82150">
      <w:start w:val="1"/>
      <w:numFmt w:val="decimal"/>
      <w:lvlText w:val="%1."/>
      <w:lvlJc w:val="left"/>
      <w:pPr>
        <w:ind w:left="720" w:hanging="360"/>
      </w:pPr>
      <w:rPr>
        <w:sz w:val="22"/>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DFA"/>
    <w:rsid w:val="0003550E"/>
    <w:rsid w:val="00072D91"/>
    <w:rsid w:val="000C0256"/>
    <w:rsid w:val="000C7CEC"/>
    <w:rsid w:val="000F42E3"/>
    <w:rsid w:val="001677EF"/>
    <w:rsid w:val="00196EBF"/>
    <w:rsid w:val="00204060"/>
    <w:rsid w:val="00224351"/>
    <w:rsid w:val="002D5C04"/>
    <w:rsid w:val="003019BE"/>
    <w:rsid w:val="00317806"/>
    <w:rsid w:val="00344051"/>
    <w:rsid w:val="003863BD"/>
    <w:rsid w:val="003909D6"/>
    <w:rsid w:val="003A609D"/>
    <w:rsid w:val="00410F16"/>
    <w:rsid w:val="0041444F"/>
    <w:rsid w:val="004C4C18"/>
    <w:rsid w:val="004D530E"/>
    <w:rsid w:val="004F4B0B"/>
    <w:rsid w:val="00533DF9"/>
    <w:rsid w:val="005A3EEA"/>
    <w:rsid w:val="005A56DA"/>
    <w:rsid w:val="00650E41"/>
    <w:rsid w:val="006A5154"/>
    <w:rsid w:val="006A5DC7"/>
    <w:rsid w:val="006C0CFF"/>
    <w:rsid w:val="00766D71"/>
    <w:rsid w:val="00770D35"/>
    <w:rsid w:val="007724AB"/>
    <w:rsid w:val="00774365"/>
    <w:rsid w:val="007D39D5"/>
    <w:rsid w:val="008757ED"/>
    <w:rsid w:val="00895BD4"/>
    <w:rsid w:val="008B12BC"/>
    <w:rsid w:val="009F3FA8"/>
    <w:rsid w:val="00A82750"/>
    <w:rsid w:val="00AA342B"/>
    <w:rsid w:val="00AC3FE9"/>
    <w:rsid w:val="00AC4539"/>
    <w:rsid w:val="00B328B6"/>
    <w:rsid w:val="00B81C2B"/>
    <w:rsid w:val="00B859F7"/>
    <w:rsid w:val="00C51996"/>
    <w:rsid w:val="00C92E0C"/>
    <w:rsid w:val="00CF1DFA"/>
    <w:rsid w:val="00D732D0"/>
    <w:rsid w:val="00D7630B"/>
    <w:rsid w:val="00E55620"/>
    <w:rsid w:val="00E61146"/>
    <w:rsid w:val="00E613BA"/>
    <w:rsid w:val="00EB5308"/>
    <w:rsid w:val="00ED6758"/>
    <w:rsid w:val="00EF252D"/>
    <w:rsid w:val="00F336B1"/>
    <w:rsid w:val="00FD01E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1DF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0F16"/>
    <w:rPr>
      <w:color w:val="808080"/>
    </w:rPr>
  </w:style>
  <w:style w:type="paragraph" w:customStyle="1" w:styleId="3F9DCC2FE6434DB7B287C5B7E31F2826">
    <w:name w:val="3F9DCC2FE6434DB7B287C5B7E31F2826"/>
    <w:rsid w:val="00CF1DFA"/>
    <w:rPr>
      <w:rFonts w:ascii="Calibri" w:eastAsia="Calibri" w:hAnsi="Calibri" w:cs="Times New Roman"/>
      <w:lang w:eastAsia="en-US"/>
    </w:rPr>
  </w:style>
  <w:style w:type="paragraph" w:customStyle="1" w:styleId="3F9DCC2FE6434DB7B287C5B7E31F28261">
    <w:name w:val="3F9DCC2FE6434DB7B287C5B7E31F28261"/>
    <w:rsid w:val="00CF1DFA"/>
    <w:rPr>
      <w:rFonts w:ascii="Calibri" w:eastAsia="Calibri" w:hAnsi="Calibri" w:cs="Times New Roman"/>
      <w:lang w:eastAsia="en-US"/>
    </w:rPr>
  </w:style>
  <w:style w:type="paragraph" w:customStyle="1" w:styleId="3F9DCC2FE6434DB7B287C5B7E31F28262">
    <w:name w:val="3F9DCC2FE6434DB7B287C5B7E31F28262"/>
    <w:rsid w:val="00CF1DFA"/>
    <w:rPr>
      <w:rFonts w:ascii="Calibri" w:eastAsia="Calibri" w:hAnsi="Calibri" w:cs="Times New Roman"/>
      <w:lang w:eastAsia="en-US"/>
    </w:rPr>
  </w:style>
  <w:style w:type="paragraph" w:customStyle="1" w:styleId="3F9DCC2FE6434DB7B287C5B7E31F28263">
    <w:name w:val="3F9DCC2FE6434DB7B287C5B7E31F28263"/>
    <w:rsid w:val="00CF1DFA"/>
    <w:rPr>
      <w:rFonts w:ascii="Calibri" w:eastAsia="Calibri" w:hAnsi="Calibri" w:cs="Times New Roman"/>
      <w:lang w:eastAsia="en-US"/>
    </w:rPr>
  </w:style>
  <w:style w:type="paragraph" w:customStyle="1" w:styleId="1D9D49F93E5A40E7A7A4CA0902043117">
    <w:name w:val="1D9D49F93E5A40E7A7A4CA0902043117"/>
    <w:rsid w:val="00CF1DFA"/>
    <w:rPr>
      <w:rFonts w:ascii="Calibri" w:eastAsia="Calibri" w:hAnsi="Calibri" w:cs="Times New Roman"/>
      <w:lang w:eastAsia="en-US"/>
    </w:rPr>
  </w:style>
  <w:style w:type="paragraph" w:customStyle="1" w:styleId="3F9DCC2FE6434DB7B287C5B7E31F28264">
    <w:name w:val="3F9DCC2FE6434DB7B287C5B7E31F28264"/>
    <w:rsid w:val="00CF1DFA"/>
    <w:rPr>
      <w:rFonts w:ascii="Calibri" w:eastAsia="Calibri" w:hAnsi="Calibri" w:cs="Times New Roman"/>
      <w:lang w:eastAsia="en-US"/>
    </w:rPr>
  </w:style>
  <w:style w:type="paragraph" w:customStyle="1" w:styleId="1D9D49F93E5A40E7A7A4CA09020431171">
    <w:name w:val="1D9D49F93E5A40E7A7A4CA09020431171"/>
    <w:rsid w:val="00CF1DFA"/>
    <w:rPr>
      <w:rFonts w:ascii="Calibri" w:eastAsia="Calibri" w:hAnsi="Calibri" w:cs="Times New Roman"/>
      <w:lang w:eastAsia="en-US"/>
    </w:rPr>
  </w:style>
  <w:style w:type="paragraph" w:customStyle="1" w:styleId="3F9DCC2FE6434DB7B287C5B7E31F28265">
    <w:name w:val="3F9DCC2FE6434DB7B287C5B7E31F28265"/>
    <w:rsid w:val="00CF1DFA"/>
    <w:rPr>
      <w:rFonts w:ascii="Calibri" w:eastAsia="Calibri" w:hAnsi="Calibri" w:cs="Times New Roman"/>
      <w:lang w:eastAsia="en-US"/>
    </w:rPr>
  </w:style>
  <w:style w:type="character" w:customStyle="1" w:styleId="NamaPenulis">
    <w:name w:val="Nama Penulis"/>
    <w:basedOn w:val="DefaultParagraphFont"/>
    <w:uiPriority w:val="1"/>
    <w:qFormat/>
    <w:rsid w:val="00AC4539"/>
    <w:rPr>
      <w:rFonts w:ascii="Calibri" w:hAnsi="Calibri"/>
      <w:i w:val="0"/>
      <w:strike w:val="0"/>
      <w:dstrike w:val="0"/>
      <w:vanish w:val="0"/>
      <w:sz w:val="24"/>
    </w:rPr>
  </w:style>
  <w:style w:type="paragraph" w:customStyle="1" w:styleId="DE8CD42385B046BDB4E11F19F22A3B5F">
    <w:name w:val="DE8CD42385B046BDB4E11F19F22A3B5F"/>
    <w:rsid w:val="00CF1DFA"/>
    <w:rPr>
      <w:rFonts w:ascii="Calibri" w:eastAsia="Calibri" w:hAnsi="Calibri" w:cs="Times New Roman"/>
      <w:lang w:eastAsia="en-US"/>
    </w:rPr>
  </w:style>
  <w:style w:type="paragraph" w:customStyle="1" w:styleId="1D9D49F93E5A40E7A7A4CA09020431172">
    <w:name w:val="1D9D49F93E5A40E7A7A4CA09020431172"/>
    <w:rsid w:val="00CF1DFA"/>
    <w:rPr>
      <w:rFonts w:ascii="Calibri" w:eastAsia="Calibri" w:hAnsi="Calibri" w:cs="Times New Roman"/>
      <w:lang w:eastAsia="en-US"/>
    </w:rPr>
  </w:style>
  <w:style w:type="paragraph" w:customStyle="1" w:styleId="3F9DCC2FE6434DB7B287C5B7E31F28266">
    <w:name w:val="3F9DCC2FE6434DB7B287C5B7E31F28266"/>
    <w:rsid w:val="00CF1DFA"/>
    <w:rPr>
      <w:rFonts w:ascii="Calibri" w:eastAsia="Calibri" w:hAnsi="Calibri" w:cs="Times New Roman"/>
      <w:lang w:eastAsia="en-US"/>
    </w:rPr>
  </w:style>
  <w:style w:type="paragraph" w:customStyle="1" w:styleId="DE8CD42385B046BDB4E11F19F22A3B5F1">
    <w:name w:val="DE8CD42385B046BDB4E11F19F22A3B5F1"/>
    <w:rsid w:val="00CF1DFA"/>
    <w:rPr>
      <w:rFonts w:ascii="Calibri" w:eastAsia="Calibri" w:hAnsi="Calibri" w:cs="Times New Roman"/>
      <w:lang w:eastAsia="en-US"/>
    </w:rPr>
  </w:style>
  <w:style w:type="paragraph" w:customStyle="1" w:styleId="1D9D49F93E5A40E7A7A4CA09020431173">
    <w:name w:val="1D9D49F93E5A40E7A7A4CA09020431173"/>
    <w:rsid w:val="00CF1DFA"/>
    <w:rPr>
      <w:rFonts w:ascii="Calibri" w:eastAsia="Calibri" w:hAnsi="Calibri" w:cs="Times New Roman"/>
      <w:lang w:eastAsia="en-US"/>
    </w:rPr>
  </w:style>
  <w:style w:type="paragraph" w:customStyle="1" w:styleId="3F9DCC2FE6434DB7B287C5B7E31F28267">
    <w:name w:val="3F9DCC2FE6434DB7B287C5B7E31F28267"/>
    <w:rsid w:val="00CF1DFA"/>
    <w:rPr>
      <w:rFonts w:ascii="Calibri" w:eastAsia="Calibri" w:hAnsi="Calibri" w:cs="Times New Roman"/>
      <w:lang w:eastAsia="en-US"/>
    </w:rPr>
  </w:style>
  <w:style w:type="paragraph" w:customStyle="1" w:styleId="DE8CD42385B046BDB4E11F19F22A3B5F2">
    <w:name w:val="DE8CD42385B046BDB4E11F19F22A3B5F2"/>
    <w:rsid w:val="00CF1DFA"/>
    <w:rPr>
      <w:rFonts w:ascii="Calibri" w:eastAsia="Calibri" w:hAnsi="Calibri" w:cs="Times New Roman"/>
      <w:lang w:eastAsia="en-US"/>
    </w:rPr>
  </w:style>
  <w:style w:type="paragraph" w:customStyle="1" w:styleId="1D9D49F93E5A40E7A7A4CA09020431174">
    <w:name w:val="1D9D49F93E5A40E7A7A4CA09020431174"/>
    <w:rsid w:val="00CF1DFA"/>
    <w:rPr>
      <w:rFonts w:ascii="Calibri" w:eastAsia="Calibri" w:hAnsi="Calibri" w:cs="Times New Roman"/>
      <w:lang w:eastAsia="en-US"/>
    </w:rPr>
  </w:style>
  <w:style w:type="paragraph" w:customStyle="1" w:styleId="3F9DCC2FE6434DB7B287C5B7E31F28268">
    <w:name w:val="3F9DCC2FE6434DB7B287C5B7E31F28268"/>
    <w:rsid w:val="00CF1DFA"/>
    <w:rPr>
      <w:rFonts w:ascii="Calibri" w:eastAsia="Calibri" w:hAnsi="Calibri" w:cs="Times New Roman"/>
      <w:lang w:eastAsia="en-US"/>
    </w:rPr>
  </w:style>
  <w:style w:type="paragraph" w:customStyle="1" w:styleId="DE8CD42385B046BDB4E11F19F22A3B5F3">
    <w:name w:val="DE8CD42385B046BDB4E11F19F22A3B5F3"/>
    <w:rsid w:val="00CF1DFA"/>
    <w:rPr>
      <w:rFonts w:ascii="Calibri" w:eastAsia="Calibri" w:hAnsi="Calibri" w:cs="Times New Roman"/>
      <w:lang w:eastAsia="en-US"/>
    </w:rPr>
  </w:style>
  <w:style w:type="paragraph" w:customStyle="1" w:styleId="1D9D49F93E5A40E7A7A4CA09020431175">
    <w:name w:val="1D9D49F93E5A40E7A7A4CA09020431175"/>
    <w:rsid w:val="00CF1DFA"/>
    <w:rPr>
      <w:rFonts w:ascii="Calibri" w:eastAsia="Calibri" w:hAnsi="Calibri" w:cs="Times New Roman"/>
      <w:lang w:eastAsia="en-US"/>
    </w:rPr>
  </w:style>
  <w:style w:type="paragraph" w:customStyle="1" w:styleId="3F9DCC2FE6434DB7B287C5B7E31F28269">
    <w:name w:val="3F9DCC2FE6434DB7B287C5B7E31F28269"/>
    <w:rsid w:val="00CF1DFA"/>
    <w:rPr>
      <w:rFonts w:ascii="Calibri" w:eastAsia="Calibri" w:hAnsi="Calibri" w:cs="Times New Roman"/>
      <w:lang w:eastAsia="en-US"/>
    </w:rPr>
  </w:style>
  <w:style w:type="paragraph" w:customStyle="1" w:styleId="DE8CD42385B046BDB4E11F19F22A3B5F4">
    <w:name w:val="DE8CD42385B046BDB4E11F19F22A3B5F4"/>
    <w:rsid w:val="00CF1DFA"/>
    <w:rPr>
      <w:rFonts w:ascii="Calibri" w:eastAsia="Calibri" w:hAnsi="Calibri" w:cs="Times New Roman"/>
      <w:lang w:eastAsia="en-US"/>
    </w:rPr>
  </w:style>
  <w:style w:type="paragraph" w:customStyle="1" w:styleId="1D9D49F93E5A40E7A7A4CA09020431176">
    <w:name w:val="1D9D49F93E5A40E7A7A4CA09020431176"/>
    <w:rsid w:val="00CF1DFA"/>
    <w:rPr>
      <w:rFonts w:ascii="Calibri" w:eastAsia="Calibri" w:hAnsi="Calibri" w:cs="Times New Roman"/>
      <w:lang w:eastAsia="en-US"/>
    </w:rPr>
  </w:style>
  <w:style w:type="paragraph" w:customStyle="1" w:styleId="3F9DCC2FE6434DB7B287C5B7E31F282610">
    <w:name w:val="3F9DCC2FE6434DB7B287C5B7E31F282610"/>
    <w:rsid w:val="00CF1DFA"/>
    <w:rPr>
      <w:rFonts w:ascii="Calibri" w:eastAsia="Calibri" w:hAnsi="Calibri" w:cs="Times New Roman"/>
      <w:lang w:eastAsia="en-US"/>
    </w:rPr>
  </w:style>
  <w:style w:type="paragraph" w:customStyle="1" w:styleId="DE8CD42385B046BDB4E11F19F22A3B5F5">
    <w:name w:val="DE8CD42385B046BDB4E11F19F22A3B5F5"/>
    <w:rsid w:val="00CF1DFA"/>
    <w:rPr>
      <w:rFonts w:ascii="Calibri" w:eastAsia="Calibri" w:hAnsi="Calibri" w:cs="Times New Roman"/>
      <w:lang w:eastAsia="en-US"/>
    </w:rPr>
  </w:style>
  <w:style w:type="character" w:customStyle="1" w:styleId="AfiliasiPenulis">
    <w:name w:val="Afiliasi Penulis"/>
    <w:basedOn w:val="DefaultParagraphFont"/>
    <w:uiPriority w:val="1"/>
    <w:qFormat/>
    <w:rsid w:val="00AC4539"/>
    <w:rPr>
      <w:rFonts w:ascii="Calibri" w:hAnsi="Calibri"/>
      <w:b w:val="0"/>
      <w:i/>
      <w:strike w:val="0"/>
      <w:dstrike w:val="0"/>
      <w:vanish w:val="0"/>
      <w:color w:val="000000" w:themeColor="text1"/>
      <w:sz w:val="22"/>
    </w:rPr>
  </w:style>
  <w:style w:type="paragraph" w:customStyle="1" w:styleId="A3602B6938F04E24958A758F76435770">
    <w:name w:val="A3602B6938F04E24958A758F76435770"/>
    <w:rsid w:val="00CF1DFA"/>
    <w:rPr>
      <w:rFonts w:ascii="Calibri" w:eastAsia="Calibri" w:hAnsi="Calibri" w:cs="Times New Roman"/>
      <w:lang w:eastAsia="en-US"/>
    </w:rPr>
  </w:style>
  <w:style w:type="paragraph" w:customStyle="1" w:styleId="1D9D49F93E5A40E7A7A4CA09020431177">
    <w:name w:val="1D9D49F93E5A40E7A7A4CA09020431177"/>
    <w:rsid w:val="00CF1DFA"/>
    <w:rPr>
      <w:rFonts w:ascii="Calibri" w:eastAsia="Calibri" w:hAnsi="Calibri" w:cs="Times New Roman"/>
      <w:lang w:eastAsia="en-US"/>
    </w:rPr>
  </w:style>
  <w:style w:type="paragraph" w:customStyle="1" w:styleId="3F9DCC2FE6434DB7B287C5B7E31F282611">
    <w:name w:val="3F9DCC2FE6434DB7B287C5B7E31F282611"/>
    <w:rsid w:val="00CF1DFA"/>
    <w:rPr>
      <w:rFonts w:ascii="Calibri" w:eastAsia="Calibri" w:hAnsi="Calibri" w:cs="Times New Roman"/>
      <w:lang w:eastAsia="en-US"/>
    </w:rPr>
  </w:style>
  <w:style w:type="paragraph" w:customStyle="1" w:styleId="DE8CD42385B046BDB4E11F19F22A3B5F6">
    <w:name w:val="DE8CD42385B046BDB4E11F19F22A3B5F6"/>
    <w:rsid w:val="00CF1DFA"/>
    <w:rPr>
      <w:rFonts w:ascii="Calibri" w:eastAsia="Calibri" w:hAnsi="Calibri" w:cs="Times New Roman"/>
      <w:lang w:eastAsia="en-US"/>
    </w:rPr>
  </w:style>
  <w:style w:type="paragraph" w:customStyle="1" w:styleId="A3602B6938F04E24958A758F764357701">
    <w:name w:val="A3602B6938F04E24958A758F764357701"/>
    <w:rsid w:val="00CF1DFA"/>
    <w:rPr>
      <w:rFonts w:ascii="Calibri" w:eastAsia="Calibri" w:hAnsi="Calibri" w:cs="Times New Roman"/>
      <w:lang w:eastAsia="en-US"/>
    </w:rPr>
  </w:style>
  <w:style w:type="paragraph" w:customStyle="1" w:styleId="1D9D49F93E5A40E7A7A4CA09020431178">
    <w:name w:val="1D9D49F93E5A40E7A7A4CA09020431178"/>
    <w:rsid w:val="00CF1DFA"/>
    <w:rPr>
      <w:rFonts w:ascii="Calibri" w:eastAsia="Calibri" w:hAnsi="Calibri" w:cs="Times New Roman"/>
      <w:lang w:eastAsia="en-US"/>
    </w:rPr>
  </w:style>
  <w:style w:type="paragraph" w:customStyle="1" w:styleId="3F9DCC2FE6434DB7B287C5B7E31F282612">
    <w:name w:val="3F9DCC2FE6434DB7B287C5B7E31F282612"/>
    <w:rsid w:val="00CF1DFA"/>
    <w:rPr>
      <w:rFonts w:ascii="Calibri" w:eastAsia="Calibri" w:hAnsi="Calibri" w:cs="Times New Roman"/>
      <w:lang w:eastAsia="en-US"/>
    </w:rPr>
  </w:style>
  <w:style w:type="paragraph" w:customStyle="1" w:styleId="DE8CD42385B046BDB4E11F19F22A3B5F7">
    <w:name w:val="DE8CD42385B046BDB4E11F19F22A3B5F7"/>
    <w:rsid w:val="00CF1DFA"/>
    <w:rPr>
      <w:rFonts w:ascii="Calibri" w:eastAsia="Calibri" w:hAnsi="Calibri" w:cs="Times New Roman"/>
      <w:lang w:eastAsia="en-US"/>
    </w:rPr>
  </w:style>
  <w:style w:type="paragraph" w:customStyle="1" w:styleId="A3602B6938F04E24958A758F764357702">
    <w:name w:val="A3602B6938F04E24958A758F764357702"/>
    <w:rsid w:val="00CF1DFA"/>
    <w:rPr>
      <w:rFonts w:ascii="Calibri" w:eastAsia="Calibri" w:hAnsi="Calibri" w:cs="Times New Roman"/>
      <w:lang w:eastAsia="en-US"/>
    </w:rPr>
  </w:style>
  <w:style w:type="paragraph" w:customStyle="1" w:styleId="9DE6401602074F98910ADC84B274ACB8">
    <w:name w:val="9DE6401602074F98910ADC84B274ACB8"/>
    <w:rsid w:val="00CF1DFA"/>
    <w:rPr>
      <w:rFonts w:ascii="Calibri" w:eastAsia="Calibri" w:hAnsi="Calibri" w:cs="Times New Roman"/>
      <w:lang w:eastAsia="en-US"/>
    </w:rPr>
  </w:style>
  <w:style w:type="paragraph" w:customStyle="1" w:styleId="1D9D49F93E5A40E7A7A4CA09020431179">
    <w:name w:val="1D9D49F93E5A40E7A7A4CA09020431179"/>
    <w:rsid w:val="00CF1DFA"/>
    <w:rPr>
      <w:rFonts w:ascii="Calibri" w:eastAsia="Calibri" w:hAnsi="Calibri" w:cs="Times New Roman"/>
      <w:lang w:eastAsia="en-US"/>
    </w:rPr>
  </w:style>
  <w:style w:type="paragraph" w:customStyle="1" w:styleId="3F9DCC2FE6434DB7B287C5B7E31F282613">
    <w:name w:val="3F9DCC2FE6434DB7B287C5B7E31F282613"/>
    <w:rsid w:val="00CF1DFA"/>
    <w:rPr>
      <w:rFonts w:ascii="Calibri" w:eastAsia="Calibri" w:hAnsi="Calibri" w:cs="Times New Roman"/>
      <w:lang w:eastAsia="en-US"/>
    </w:rPr>
  </w:style>
  <w:style w:type="paragraph" w:customStyle="1" w:styleId="DE8CD42385B046BDB4E11F19F22A3B5F8">
    <w:name w:val="DE8CD42385B046BDB4E11F19F22A3B5F8"/>
    <w:rsid w:val="00CF1DFA"/>
    <w:rPr>
      <w:rFonts w:ascii="Calibri" w:eastAsia="Calibri" w:hAnsi="Calibri" w:cs="Times New Roman"/>
      <w:lang w:eastAsia="en-US"/>
    </w:rPr>
  </w:style>
  <w:style w:type="paragraph" w:customStyle="1" w:styleId="A3602B6938F04E24958A758F764357703">
    <w:name w:val="A3602B6938F04E24958A758F764357703"/>
    <w:rsid w:val="00CF1DFA"/>
    <w:rPr>
      <w:rFonts w:ascii="Calibri" w:eastAsia="Calibri" w:hAnsi="Calibri" w:cs="Times New Roman"/>
      <w:lang w:eastAsia="en-US"/>
    </w:rPr>
  </w:style>
  <w:style w:type="paragraph" w:customStyle="1" w:styleId="9DE6401602074F98910ADC84B274ACB81">
    <w:name w:val="9DE6401602074F98910ADC84B274ACB81"/>
    <w:rsid w:val="00CF1DFA"/>
    <w:rPr>
      <w:rFonts w:ascii="Calibri" w:eastAsia="Calibri" w:hAnsi="Calibri" w:cs="Times New Roman"/>
      <w:lang w:eastAsia="en-US"/>
    </w:rPr>
  </w:style>
  <w:style w:type="character" w:customStyle="1" w:styleId="AbstrakBahasaIndonesia">
    <w:name w:val="Abstrak (Bahasa Indonesia)"/>
    <w:basedOn w:val="DefaultParagraphFont"/>
    <w:uiPriority w:val="1"/>
    <w:qFormat/>
    <w:rsid w:val="00410F16"/>
    <w:rPr>
      <w:rFonts w:ascii="Calibri" w:hAnsi="Calibri"/>
      <w:strike w:val="0"/>
      <w:dstrike w:val="0"/>
      <w:noProof w:val="0"/>
      <w:vanish w:val="0"/>
      <w:color w:val="auto"/>
      <w:sz w:val="22"/>
      <w:lang w:val="id-ID"/>
    </w:rPr>
  </w:style>
  <w:style w:type="paragraph" w:customStyle="1" w:styleId="910D7A3327EC40BB99B39A31EF376D92">
    <w:name w:val="910D7A3327EC40BB99B39A31EF376D92"/>
    <w:rsid w:val="00CF1DFA"/>
    <w:rPr>
      <w:rFonts w:ascii="Calibri" w:eastAsia="Calibri" w:hAnsi="Calibri" w:cs="Times New Roman"/>
      <w:lang w:eastAsia="en-US"/>
    </w:rPr>
  </w:style>
  <w:style w:type="paragraph" w:customStyle="1" w:styleId="1D9D49F93E5A40E7A7A4CA090204311710">
    <w:name w:val="1D9D49F93E5A40E7A7A4CA090204311710"/>
    <w:rsid w:val="00CF1DFA"/>
    <w:rPr>
      <w:rFonts w:ascii="Calibri" w:eastAsia="Calibri" w:hAnsi="Calibri" w:cs="Times New Roman"/>
      <w:lang w:eastAsia="en-US"/>
    </w:rPr>
  </w:style>
  <w:style w:type="paragraph" w:customStyle="1" w:styleId="3F9DCC2FE6434DB7B287C5B7E31F282614">
    <w:name w:val="3F9DCC2FE6434DB7B287C5B7E31F282614"/>
    <w:rsid w:val="00CF1DFA"/>
    <w:rPr>
      <w:rFonts w:ascii="Calibri" w:eastAsia="Calibri" w:hAnsi="Calibri" w:cs="Times New Roman"/>
      <w:lang w:eastAsia="en-US"/>
    </w:rPr>
  </w:style>
  <w:style w:type="paragraph" w:customStyle="1" w:styleId="DE8CD42385B046BDB4E11F19F22A3B5F9">
    <w:name w:val="DE8CD42385B046BDB4E11F19F22A3B5F9"/>
    <w:rsid w:val="00CF1DFA"/>
    <w:rPr>
      <w:rFonts w:ascii="Calibri" w:eastAsia="Calibri" w:hAnsi="Calibri" w:cs="Times New Roman"/>
      <w:lang w:eastAsia="en-US"/>
    </w:rPr>
  </w:style>
  <w:style w:type="paragraph" w:customStyle="1" w:styleId="A3602B6938F04E24958A758F764357704">
    <w:name w:val="A3602B6938F04E24958A758F764357704"/>
    <w:rsid w:val="00CF1DFA"/>
    <w:rPr>
      <w:rFonts w:ascii="Calibri" w:eastAsia="Calibri" w:hAnsi="Calibri" w:cs="Times New Roman"/>
      <w:lang w:eastAsia="en-US"/>
    </w:rPr>
  </w:style>
  <w:style w:type="paragraph" w:customStyle="1" w:styleId="9DE6401602074F98910ADC84B274ACB82">
    <w:name w:val="9DE6401602074F98910ADC84B274ACB82"/>
    <w:rsid w:val="00CF1DFA"/>
    <w:rPr>
      <w:rFonts w:ascii="Calibri" w:eastAsia="Calibri" w:hAnsi="Calibri" w:cs="Times New Roman"/>
      <w:lang w:eastAsia="en-US"/>
    </w:rPr>
  </w:style>
  <w:style w:type="paragraph" w:customStyle="1" w:styleId="910D7A3327EC40BB99B39A31EF376D921">
    <w:name w:val="910D7A3327EC40BB99B39A31EF376D921"/>
    <w:rsid w:val="00CF1DFA"/>
    <w:rPr>
      <w:rFonts w:ascii="Calibri" w:eastAsia="Calibri" w:hAnsi="Calibri" w:cs="Times New Roman"/>
      <w:lang w:eastAsia="en-US"/>
    </w:rPr>
  </w:style>
  <w:style w:type="paragraph" w:customStyle="1" w:styleId="D7D2F93999584622813004C611DB2478">
    <w:name w:val="D7D2F93999584622813004C611DB2478"/>
    <w:rsid w:val="00CF1DFA"/>
    <w:rPr>
      <w:rFonts w:ascii="Calibri" w:eastAsia="Calibri" w:hAnsi="Calibri" w:cs="Times New Roman"/>
      <w:lang w:eastAsia="en-US"/>
    </w:rPr>
  </w:style>
  <w:style w:type="paragraph" w:customStyle="1" w:styleId="1D9D49F93E5A40E7A7A4CA090204311711">
    <w:name w:val="1D9D49F93E5A40E7A7A4CA090204311711"/>
    <w:rsid w:val="00CF1DFA"/>
    <w:rPr>
      <w:rFonts w:ascii="Calibri" w:eastAsia="Calibri" w:hAnsi="Calibri" w:cs="Times New Roman"/>
      <w:lang w:eastAsia="en-US"/>
    </w:rPr>
  </w:style>
  <w:style w:type="paragraph" w:customStyle="1" w:styleId="3F9DCC2FE6434DB7B287C5B7E31F282615">
    <w:name w:val="3F9DCC2FE6434DB7B287C5B7E31F282615"/>
    <w:rsid w:val="00CF1DFA"/>
    <w:rPr>
      <w:rFonts w:ascii="Calibri" w:eastAsia="Calibri" w:hAnsi="Calibri" w:cs="Times New Roman"/>
      <w:lang w:eastAsia="en-US"/>
    </w:rPr>
  </w:style>
  <w:style w:type="paragraph" w:customStyle="1" w:styleId="DE8CD42385B046BDB4E11F19F22A3B5F10">
    <w:name w:val="DE8CD42385B046BDB4E11F19F22A3B5F10"/>
    <w:rsid w:val="00CF1DFA"/>
    <w:rPr>
      <w:rFonts w:ascii="Calibri" w:eastAsia="Calibri" w:hAnsi="Calibri" w:cs="Times New Roman"/>
      <w:lang w:eastAsia="en-US"/>
    </w:rPr>
  </w:style>
  <w:style w:type="paragraph" w:customStyle="1" w:styleId="A3602B6938F04E24958A758F764357705">
    <w:name w:val="A3602B6938F04E24958A758F764357705"/>
    <w:rsid w:val="00CF1DFA"/>
    <w:rPr>
      <w:rFonts w:ascii="Calibri" w:eastAsia="Calibri" w:hAnsi="Calibri" w:cs="Times New Roman"/>
      <w:lang w:eastAsia="en-US"/>
    </w:rPr>
  </w:style>
  <w:style w:type="paragraph" w:customStyle="1" w:styleId="9DE6401602074F98910ADC84B274ACB83">
    <w:name w:val="9DE6401602074F98910ADC84B274ACB83"/>
    <w:rsid w:val="00CF1DFA"/>
    <w:rPr>
      <w:rFonts w:ascii="Calibri" w:eastAsia="Calibri" w:hAnsi="Calibri" w:cs="Times New Roman"/>
      <w:lang w:eastAsia="en-US"/>
    </w:rPr>
  </w:style>
  <w:style w:type="paragraph" w:customStyle="1" w:styleId="910D7A3327EC40BB99B39A31EF376D922">
    <w:name w:val="910D7A3327EC40BB99B39A31EF376D922"/>
    <w:rsid w:val="00CF1DFA"/>
    <w:rPr>
      <w:rFonts w:ascii="Calibri" w:eastAsia="Calibri" w:hAnsi="Calibri" w:cs="Times New Roman"/>
      <w:lang w:eastAsia="en-US"/>
    </w:rPr>
  </w:style>
  <w:style w:type="paragraph" w:customStyle="1" w:styleId="D7D2F93999584622813004C611DB24781">
    <w:name w:val="D7D2F93999584622813004C611DB24781"/>
    <w:rsid w:val="00CF1DFA"/>
    <w:rPr>
      <w:rFonts w:ascii="Calibri" w:eastAsia="Calibri" w:hAnsi="Calibri" w:cs="Times New Roman"/>
      <w:lang w:eastAsia="en-US"/>
    </w:rPr>
  </w:style>
  <w:style w:type="character" w:customStyle="1" w:styleId="AbstrakBahasaInggris">
    <w:name w:val="Abstrak (Bahasa Inggris)"/>
    <w:basedOn w:val="DefaultParagraphFont"/>
    <w:uiPriority w:val="1"/>
    <w:qFormat/>
    <w:rsid w:val="00410F16"/>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CF1DFA"/>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CF1DFA"/>
    <w:rPr>
      <w:rFonts w:ascii="Calibri" w:eastAsia="Calibri" w:hAnsi="Calibri" w:cs="Times New Roman"/>
      <w:lang w:val="x-none" w:eastAsia="x-none"/>
    </w:rPr>
  </w:style>
  <w:style w:type="character" w:customStyle="1" w:styleId="hps">
    <w:name w:val="hps"/>
    <w:basedOn w:val="DefaultParagraphFont"/>
    <w:rsid w:val="00410F16"/>
  </w:style>
  <w:style w:type="paragraph" w:customStyle="1" w:styleId="5EDC50F60F534EB1A960C35A16BE1E3D">
    <w:name w:val="5EDC50F60F534EB1A960C35A16BE1E3D"/>
    <w:rsid w:val="00CF1DFA"/>
    <w:rPr>
      <w:rFonts w:ascii="Calibri" w:eastAsia="Calibri" w:hAnsi="Calibri" w:cs="Times New Roman"/>
      <w:lang w:eastAsia="en-US"/>
    </w:rPr>
  </w:style>
  <w:style w:type="paragraph" w:customStyle="1" w:styleId="1D9D49F93E5A40E7A7A4CA090204311712">
    <w:name w:val="1D9D49F93E5A40E7A7A4CA090204311712"/>
    <w:rsid w:val="00CF1DFA"/>
    <w:rPr>
      <w:rFonts w:ascii="Calibri" w:eastAsia="Calibri" w:hAnsi="Calibri" w:cs="Times New Roman"/>
      <w:lang w:eastAsia="en-US"/>
    </w:rPr>
  </w:style>
  <w:style w:type="paragraph" w:customStyle="1" w:styleId="3F9DCC2FE6434DB7B287C5B7E31F282616">
    <w:name w:val="3F9DCC2FE6434DB7B287C5B7E31F282616"/>
    <w:rsid w:val="00CF1DFA"/>
    <w:rPr>
      <w:rFonts w:ascii="Calibri" w:eastAsia="Calibri" w:hAnsi="Calibri" w:cs="Times New Roman"/>
      <w:lang w:eastAsia="en-US"/>
    </w:rPr>
  </w:style>
  <w:style w:type="paragraph" w:customStyle="1" w:styleId="DE8CD42385B046BDB4E11F19F22A3B5F11">
    <w:name w:val="DE8CD42385B046BDB4E11F19F22A3B5F11"/>
    <w:rsid w:val="00CF1DFA"/>
    <w:rPr>
      <w:rFonts w:ascii="Calibri" w:eastAsia="Calibri" w:hAnsi="Calibri" w:cs="Times New Roman"/>
      <w:lang w:eastAsia="en-US"/>
    </w:rPr>
  </w:style>
  <w:style w:type="paragraph" w:customStyle="1" w:styleId="A3602B6938F04E24958A758F764357706">
    <w:name w:val="A3602B6938F04E24958A758F764357706"/>
    <w:rsid w:val="00CF1DFA"/>
    <w:rPr>
      <w:rFonts w:ascii="Calibri" w:eastAsia="Calibri" w:hAnsi="Calibri" w:cs="Times New Roman"/>
      <w:lang w:eastAsia="en-US"/>
    </w:rPr>
  </w:style>
  <w:style w:type="paragraph" w:customStyle="1" w:styleId="9DE6401602074F98910ADC84B274ACB84">
    <w:name w:val="9DE6401602074F98910ADC84B274ACB84"/>
    <w:rsid w:val="00CF1DFA"/>
    <w:rPr>
      <w:rFonts w:ascii="Calibri" w:eastAsia="Calibri" w:hAnsi="Calibri" w:cs="Times New Roman"/>
      <w:lang w:eastAsia="en-US"/>
    </w:rPr>
  </w:style>
  <w:style w:type="paragraph" w:customStyle="1" w:styleId="910D7A3327EC40BB99B39A31EF376D923">
    <w:name w:val="910D7A3327EC40BB99B39A31EF376D923"/>
    <w:rsid w:val="00CF1DFA"/>
    <w:rPr>
      <w:rFonts w:ascii="Calibri" w:eastAsia="Calibri" w:hAnsi="Calibri" w:cs="Times New Roman"/>
      <w:lang w:eastAsia="en-US"/>
    </w:rPr>
  </w:style>
  <w:style w:type="paragraph" w:customStyle="1" w:styleId="D7D2F93999584622813004C611DB24782">
    <w:name w:val="D7D2F93999584622813004C611DB24782"/>
    <w:rsid w:val="00CF1DFA"/>
    <w:rPr>
      <w:rFonts w:ascii="Calibri" w:eastAsia="Calibri" w:hAnsi="Calibri" w:cs="Times New Roman"/>
      <w:lang w:eastAsia="en-US"/>
    </w:rPr>
  </w:style>
  <w:style w:type="paragraph" w:customStyle="1" w:styleId="5EDC50F60F534EB1A960C35A16BE1E3D1">
    <w:name w:val="5EDC50F60F534EB1A960C35A16BE1E3D1"/>
    <w:rsid w:val="00CF1DFA"/>
    <w:rPr>
      <w:rFonts w:ascii="Calibri" w:eastAsia="Calibri" w:hAnsi="Calibri" w:cs="Times New Roman"/>
      <w:lang w:eastAsia="en-US"/>
    </w:rPr>
  </w:style>
  <w:style w:type="character" w:customStyle="1" w:styleId="KataKunciBahasaInggris">
    <w:name w:val="Kata Kunci (Bahasa Inggris)"/>
    <w:basedOn w:val="DefaultParagraphFont"/>
    <w:uiPriority w:val="1"/>
    <w:qFormat/>
    <w:rsid w:val="00410F16"/>
    <w:rPr>
      <w:rFonts w:ascii="Calibri" w:hAnsi="Calibri"/>
      <w:i/>
      <w:strike w:val="0"/>
      <w:dstrike w:val="0"/>
      <w:noProof w:val="0"/>
      <w:vanish w:val="0"/>
      <w:sz w:val="22"/>
      <w:lang w:val="en-US"/>
    </w:rPr>
  </w:style>
  <w:style w:type="paragraph" w:customStyle="1" w:styleId="181B580BF6AA44F1992E4CAB4F19CCEB">
    <w:name w:val="181B580BF6AA44F1992E4CAB4F19CCEB"/>
    <w:rsid w:val="00CF1DFA"/>
    <w:rPr>
      <w:rFonts w:ascii="Calibri" w:eastAsia="Calibri" w:hAnsi="Calibri" w:cs="Times New Roman"/>
      <w:lang w:eastAsia="en-US"/>
    </w:rPr>
  </w:style>
  <w:style w:type="paragraph" w:customStyle="1" w:styleId="1D9D49F93E5A40E7A7A4CA090204311713">
    <w:name w:val="1D9D49F93E5A40E7A7A4CA090204311713"/>
    <w:rsid w:val="00CF1DFA"/>
    <w:rPr>
      <w:rFonts w:ascii="Calibri" w:eastAsia="Calibri" w:hAnsi="Calibri" w:cs="Times New Roman"/>
      <w:lang w:eastAsia="en-US"/>
    </w:rPr>
  </w:style>
  <w:style w:type="paragraph" w:customStyle="1" w:styleId="3F9DCC2FE6434DB7B287C5B7E31F282617">
    <w:name w:val="3F9DCC2FE6434DB7B287C5B7E31F282617"/>
    <w:rsid w:val="00CF1DFA"/>
    <w:rPr>
      <w:rFonts w:ascii="Calibri" w:eastAsia="Calibri" w:hAnsi="Calibri" w:cs="Times New Roman"/>
      <w:lang w:eastAsia="en-US"/>
    </w:rPr>
  </w:style>
  <w:style w:type="paragraph" w:customStyle="1" w:styleId="DE8CD42385B046BDB4E11F19F22A3B5F12">
    <w:name w:val="DE8CD42385B046BDB4E11F19F22A3B5F12"/>
    <w:rsid w:val="00CF1DFA"/>
    <w:rPr>
      <w:rFonts w:ascii="Calibri" w:eastAsia="Calibri" w:hAnsi="Calibri" w:cs="Times New Roman"/>
      <w:lang w:eastAsia="en-US"/>
    </w:rPr>
  </w:style>
  <w:style w:type="paragraph" w:customStyle="1" w:styleId="A3602B6938F04E24958A758F764357707">
    <w:name w:val="A3602B6938F04E24958A758F764357707"/>
    <w:rsid w:val="00CF1DFA"/>
    <w:rPr>
      <w:rFonts w:ascii="Calibri" w:eastAsia="Calibri" w:hAnsi="Calibri" w:cs="Times New Roman"/>
      <w:lang w:eastAsia="en-US"/>
    </w:rPr>
  </w:style>
  <w:style w:type="paragraph" w:customStyle="1" w:styleId="9DE6401602074F98910ADC84B274ACB85">
    <w:name w:val="9DE6401602074F98910ADC84B274ACB85"/>
    <w:rsid w:val="00CF1DFA"/>
    <w:rPr>
      <w:rFonts w:ascii="Calibri" w:eastAsia="Calibri" w:hAnsi="Calibri" w:cs="Times New Roman"/>
      <w:lang w:eastAsia="en-US"/>
    </w:rPr>
  </w:style>
  <w:style w:type="paragraph" w:customStyle="1" w:styleId="910D7A3327EC40BB99B39A31EF376D924">
    <w:name w:val="910D7A3327EC40BB99B39A31EF376D924"/>
    <w:rsid w:val="00CF1DFA"/>
    <w:rPr>
      <w:rFonts w:ascii="Calibri" w:eastAsia="Calibri" w:hAnsi="Calibri" w:cs="Times New Roman"/>
      <w:lang w:eastAsia="en-US"/>
    </w:rPr>
  </w:style>
  <w:style w:type="paragraph" w:customStyle="1" w:styleId="D7D2F93999584622813004C611DB24783">
    <w:name w:val="D7D2F93999584622813004C611DB24783"/>
    <w:rsid w:val="00CF1DFA"/>
    <w:rPr>
      <w:rFonts w:ascii="Calibri" w:eastAsia="Calibri" w:hAnsi="Calibri" w:cs="Times New Roman"/>
      <w:lang w:eastAsia="en-US"/>
    </w:rPr>
  </w:style>
  <w:style w:type="paragraph" w:customStyle="1" w:styleId="5EDC50F60F534EB1A960C35A16BE1E3D2">
    <w:name w:val="5EDC50F60F534EB1A960C35A16BE1E3D2"/>
    <w:rsid w:val="00CF1DFA"/>
    <w:rPr>
      <w:rFonts w:ascii="Calibri" w:eastAsia="Calibri" w:hAnsi="Calibri" w:cs="Times New Roman"/>
      <w:lang w:eastAsia="en-US"/>
    </w:rPr>
  </w:style>
  <w:style w:type="paragraph" w:customStyle="1" w:styleId="181B580BF6AA44F1992E4CAB4F19CCEB1">
    <w:name w:val="181B580BF6AA44F1992E4CAB4F19CCEB1"/>
    <w:rsid w:val="00CF1DFA"/>
    <w:rPr>
      <w:rFonts w:ascii="Calibri" w:eastAsia="Calibri" w:hAnsi="Calibri" w:cs="Times New Roman"/>
      <w:lang w:eastAsia="en-US"/>
    </w:rPr>
  </w:style>
  <w:style w:type="paragraph" w:customStyle="1" w:styleId="77FD8ED0F6DB40998ABDE3A2AF8E634D">
    <w:name w:val="77FD8ED0F6DB40998ABDE3A2AF8E634D"/>
    <w:rsid w:val="00CF1DFA"/>
    <w:rPr>
      <w:rFonts w:ascii="Calibri" w:eastAsia="Calibri" w:hAnsi="Calibri" w:cs="Times New Roman"/>
      <w:lang w:eastAsia="en-US"/>
    </w:rPr>
  </w:style>
  <w:style w:type="paragraph" w:customStyle="1" w:styleId="1D9D49F93E5A40E7A7A4CA090204311714">
    <w:name w:val="1D9D49F93E5A40E7A7A4CA090204311714"/>
    <w:rsid w:val="00CF1DFA"/>
    <w:rPr>
      <w:rFonts w:ascii="Calibri" w:eastAsia="Calibri" w:hAnsi="Calibri" w:cs="Times New Roman"/>
      <w:lang w:eastAsia="en-US"/>
    </w:rPr>
  </w:style>
  <w:style w:type="paragraph" w:customStyle="1" w:styleId="3F9DCC2FE6434DB7B287C5B7E31F282618">
    <w:name w:val="3F9DCC2FE6434DB7B287C5B7E31F282618"/>
    <w:rsid w:val="00CF1DFA"/>
    <w:rPr>
      <w:rFonts w:ascii="Calibri" w:eastAsia="Calibri" w:hAnsi="Calibri" w:cs="Times New Roman"/>
      <w:lang w:eastAsia="en-US"/>
    </w:rPr>
  </w:style>
  <w:style w:type="paragraph" w:customStyle="1" w:styleId="DE8CD42385B046BDB4E11F19F22A3B5F13">
    <w:name w:val="DE8CD42385B046BDB4E11F19F22A3B5F13"/>
    <w:rsid w:val="00CF1DFA"/>
    <w:rPr>
      <w:rFonts w:ascii="Calibri" w:eastAsia="Calibri" w:hAnsi="Calibri" w:cs="Times New Roman"/>
      <w:lang w:eastAsia="en-US"/>
    </w:rPr>
  </w:style>
  <w:style w:type="paragraph" w:customStyle="1" w:styleId="A3602B6938F04E24958A758F764357708">
    <w:name w:val="A3602B6938F04E24958A758F764357708"/>
    <w:rsid w:val="00CF1DFA"/>
    <w:rPr>
      <w:rFonts w:ascii="Calibri" w:eastAsia="Calibri" w:hAnsi="Calibri" w:cs="Times New Roman"/>
      <w:lang w:eastAsia="en-US"/>
    </w:rPr>
  </w:style>
  <w:style w:type="paragraph" w:customStyle="1" w:styleId="9DE6401602074F98910ADC84B274ACB86">
    <w:name w:val="9DE6401602074F98910ADC84B274ACB86"/>
    <w:rsid w:val="00CF1DFA"/>
    <w:rPr>
      <w:rFonts w:ascii="Calibri" w:eastAsia="Calibri" w:hAnsi="Calibri" w:cs="Times New Roman"/>
      <w:lang w:eastAsia="en-US"/>
    </w:rPr>
  </w:style>
  <w:style w:type="paragraph" w:customStyle="1" w:styleId="910D7A3327EC40BB99B39A31EF376D925">
    <w:name w:val="910D7A3327EC40BB99B39A31EF376D925"/>
    <w:rsid w:val="00CF1DFA"/>
    <w:rPr>
      <w:rFonts w:ascii="Calibri" w:eastAsia="Calibri" w:hAnsi="Calibri" w:cs="Times New Roman"/>
      <w:lang w:eastAsia="en-US"/>
    </w:rPr>
  </w:style>
  <w:style w:type="paragraph" w:customStyle="1" w:styleId="D7D2F93999584622813004C611DB24784">
    <w:name w:val="D7D2F93999584622813004C611DB24784"/>
    <w:rsid w:val="00CF1DFA"/>
    <w:rPr>
      <w:rFonts w:ascii="Calibri" w:eastAsia="Calibri" w:hAnsi="Calibri" w:cs="Times New Roman"/>
      <w:lang w:eastAsia="en-US"/>
    </w:rPr>
  </w:style>
  <w:style w:type="paragraph" w:customStyle="1" w:styleId="5EDC50F60F534EB1A960C35A16BE1E3D3">
    <w:name w:val="5EDC50F60F534EB1A960C35A16BE1E3D3"/>
    <w:rsid w:val="00CF1DFA"/>
    <w:rPr>
      <w:rFonts w:ascii="Calibri" w:eastAsia="Calibri" w:hAnsi="Calibri" w:cs="Times New Roman"/>
      <w:lang w:eastAsia="en-US"/>
    </w:rPr>
  </w:style>
  <w:style w:type="paragraph" w:customStyle="1" w:styleId="181B580BF6AA44F1992E4CAB4F19CCEB2">
    <w:name w:val="181B580BF6AA44F1992E4CAB4F19CCEB2"/>
    <w:rsid w:val="00CF1DFA"/>
    <w:rPr>
      <w:rFonts w:ascii="Calibri" w:eastAsia="Calibri" w:hAnsi="Calibri" w:cs="Times New Roman"/>
      <w:lang w:eastAsia="en-US"/>
    </w:rPr>
  </w:style>
  <w:style w:type="character" w:styleId="Hyperlink">
    <w:name w:val="Hyperlink"/>
    <w:basedOn w:val="DefaultParagraphFont"/>
    <w:uiPriority w:val="99"/>
    <w:unhideWhenUsed/>
    <w:rsid w:val="00410F16"/>
    <w:rPr>
      <w:color w:val="0000FF" w:themeColor="hyperlink"/>
      <w:u w:val="single"/>
    </w:rPr>
  </w:style>
  <w:style w:type="paragraph" w:customStyle="1" w:styleId="77FD8ED0F6DB40998ABDE3A2AF8E634D1">
    <w:name w:val="77FD8ED0F6DB40998ABDE3A2AF8E634D1"/>
    <w:rsid w:val="00CF1DFA"/>
    <w:rPr>
      <w:rFonts w:ascii="Calibri" w:eastAsia="Calibri" w:hAnsi="Calibri" w:cs="Times New Roman"/>
      <w:lang w:eastAsia="en-US"/>
    </w:rPr>
  </w:style>
  <w:style w:type="paragraph" w:customStyle="1" w:styleId="1D9D49F93E5A40E7A7A4CA090204311715">
    <w:name w:val="1D9D49F93E5A40E7A7A4CA090204311715"/>
    <w:rsid w:val="00CF1DFA"/>
    <w:rPr>
      <w:rFonts w:ascii="Calibri" w:eastAsia="Calibri" w:hAnsi="Calibri" w:cs="Times New Roman"/>
      <w:lang w:eastAsia="en-US"/>
    </w:rPr>
  </w:style>
  <w:style w:type="paragraph" w:customStyle="1" w:styleId="3F9DCC2FE6434DB7B287C5B7E31F282619">
    <w:name w:val="3F9DCC2FE6434DB7B287C5B7E31F282619"/>
    <w:rsid w:val="00CF1DFA"/>
    <w:rPr>
      <w:rFonts w:ascii="Calibri" w:eastAsia="Calibri" w:hAnsi="Calibri" w:cs="Times New Roman"/>
      <w:lang w:eastAsia="en-US"/>
    </w:rPr>
  </w:style>
  <w:style w:type="paragraph" w:customStyle="1" w:styleId="DE8CD42385B046BDB4E11F19F22A3B5F14">
    <w:name w:val="DE8CD42385B046BDB4E11F19F22A3B5F14"/>
    <w:rsid w:val="00CF1DFA"/>
    <w:rPr>
      <w:rFonts w:ascii="Calibri" w:eastAsia="Calibri" w:hAnsi="Calibri" w:cs="Times New Roman"/>
      <w:lang w:eastAsia="en-US"/>
    </w:rPr>
  </w:style>
  <w:style w:type="paragraph" w:customStyle="1" w:styleId="A3602B6938F04E24958A758F764357709">
    <w:name w:val="A3602B6938F04E24958A758F764357709"/>
    <w:rsid w:val="00CF1DFA"/>
    <w:rPr>
      <w:rFonts w:ascii="Calibri" w:eastAsia="Calibri" w:hAnsi="Calibri" w:cs="Times New Roman"/>
      <w:lang w:eastAsia="en-US"/>
    </w:rPr>
  </w:style>
  <w:style w:type="paragraph" w:customStyle="1" w:styleId="9DE6401602074F98910ADC84B274ACB87">
    <w:name w:val="9DE6401602074F98910ADC84B274ACB87"/>
    <w:rsid w:val="00CF1DFA"/>
    <w:rPr>
      <w:rFonts w:ascii="Calibri" w:eastAsia="Calibri" w:hAnsi="Calibri" w:cs="Times New Roman"/>
      <w:lang w:eastAsia="en-US"/>
    </w:rPr>
  </w:style>
  <w:style w:type="paragraph" w:customStyle="1" w:styleId="910D7A3327EC40BB99B39A31EF376D926">
    <w:name w:val="910D7A3327EC40BB99B39A31EF376D926"/>
    <w:rsid w:val="00CF1DFA"/>
    <w:rPr>
      <w:rFonts w:ascii="Calibri" w:eastAsia="Calibri" w:hAnsi="Calibri" w:cs="Times New Roman"/>
      <w:lang w:eastAsia="en-US"/>
    </w:rPr>
  </w:style>
  <w:style w:type="paragraph" w:customStyle="1" w:styleId="D7D2F93999584622813004C611DB24785">
    <w:name w:val="D7D2F93999584622813004C611DB24785"/>
    <w:rsid w:val="00CF1DFA"/>
    <w:rPr>
      <w:rFonts w:ascii="Calibri" w:eastAsia="Calibri" w:hAnsi="Calibri" w:cs="Times New Roman"/>
      <w:lang w:eastAsia="en-US"/>
    </w:rPr>
  </w:style>
  <w:style w:type="paragraph" w:customStyle="1" w:styleId="5EDC50F60F534EB1A960C35A16BE1E3D4">
    <w:name w:val="5EDC50F60F534EB1A960C35A16BE1E3D4"/>
    <w:rsid w:val="00CF1DFA"/>
    <w:rPr>
      <w:rFonts w:ascii="Calibri" w:eastAsia="Calibri" w:hAnsi="Calibri" w:cs="Times New Roman"/>
      <w:lang w:eastAsia="en-US"/>
    </w:rPr>
  </w:style>
  <w:style w:type="paragraph" w:customStyle="1" w:styleId="181B580BF6AA44F1992E4CAB4F19CCEB3">
    <w:name w:val="181B580BF6AA44F1992E4CAB4F19CCEB3"/>
    <w:rsid w:val="00CF1DFA"/>
    <w:rPr>
      <w:rFonts w:ascii="Calibri" w:eastAsia="Calibri" w:hAnsi="Calibri" w:cs="Times New Roman"/>
      <w:lang w:eastAsia="en-US"/>
    </w:rPr>
  </w:style>
  <w:style w:type="paragraph" w:customStyle="1" w:styleId="77FD8ED0F6DB40998ABDE3A2AF8E634D2">
    <w:name w:val="77FD8ED0F6DB40998ABDE3A2AF8E634D2"/>
    <w:rsid w:val="00CF1DFA"/>
    <w:rPr>
      <w:rFonts w:ascii="Calibri" w:eastAsia="Calibri" w:hAnsi="Calibri" w:cs="Times New Roman"/>
      <w:lang w:eastAsia="en-US"/>
    </w:rPr>
  </w:style>
  <w:style w:type="paragraph" w:customStyle="1" w:styleId="1D9D49F93E5A40E7A7A4CA090204311716">
    <w:name w:val="1D9D49F93E5A40E7A7A4CA090204311716"/>
    <w:rsid w:val="00CF1DFA"/>
    <w:rPr>
      <w:rFonts w:ascii="Calibri" w:eastAsia="Calibri" w:hAnsi="Calibri" w:cs="Times New Roman"/>
      <w:lang w:eastAsia="en-US"/>
    </w:rPr>
  </w:style>
  <w:style w:type="paragraph" w:customStyle="1" w:styleId="3F9DCC2FE6434DB7B287C5B7E31F282620">
    <w:name w:val="3F9DCC2FE6434DB7B287C5B7E31F282620"/>
    <w:rsid w:val="00CF1DFA"/>
    <w:rPr>
      <w:rFonts w:ascii="Calibri" w:eastAsia="Calibri" w:hAnsi="Calibri" w:cs="Times New Roman"/>
      <w:lang w:eastAsia="en-US"/>
    </w:rPr>
  </w:style>
  <w:style w:type="paragraph" w:customStyle="1" w:styleId="DE8CD42385B046BDB4E11F19F22A3B5F15">
    <w:name w:val="DE8CD42385B046BDB4E11F19F22A3B5F15"/>
    <w:rsid w:val="00CF1DFA"/>
    <w:rPr>
      <w:rFonts w:ascii="Calibri" w:eastAsia="Calibri" w:hAnsi="Calibri" w:cs="Times New Roman"/>
      <w:lang w:eastAsia="en-US"/>
    </w:rPr>
  </w:style>
  <w:style w:type="paragraph" w:customStyle="1" w:styleId="A3602B6938F04E24958A758F7643577010">
    <w:name w:val="A3602B6938F04E24958A758F7643577010"/>
    <w:rsid w:val="00CF1DFA"/>
    <w:rPr>
      <w:rFonts w:ascii="Calibri" w:eastAsia="Calibri" w:hAnsi="Calibri" w:cs="Times New Roman"/>
      <w:lang w:eastAsia="en-US"/>
    </w:rPr>
  </w:style>
  <w:style w:type="paragraph" w:customStyle="1" w:styleId="9DE6401602074F98910ADC84B274ACB88">
    <w:name w:val="9DE6401602074F98910ADC84B274ACB88"/>
    <w:rsid w:val="00CF1DFA"/>
    <w:rPr>
      <w:rFonts w:ascii="Calibri" w:eastAsia="Calibri" w:hAnsi="Calibri" w:cs="Times New Roman"/>
      <w:lang w:eastAsia="en-US"/>
    </w:rPr>
  </w:style>
  <w:style w:type="paragraph" w:customStyle="1" w:styleId="910D7A3327EC40BB99B39A31EF376D927">
    <w:name w:val="910D7A3327EC40BB99B39A31EF376D927"/>
    <w:rsid w:val="00CF1DFA"/>
    <w:rPr>
      <w:rFonts w:ascii="Calibri" w:eastAsia="Calibri" w:hAnsi="Calibri" w:cs="Times New Roman"/>
      <w:lang w:eastAsia="en-US"/>
    </w:rPr>
  </w:style>
  <w:style w:type="paragraph" w:customStyle="1" w:styleId="D7D2F93999584622813004C611DB24786">
    <w:name w:val="D7D2F93999584622813004C611DB24786"/>
    <w:rsid w:val="00CF1DFA"/>
    <w:rPr>
      <w:rFonts w:ascii="Calibri" w:eastAsia="Calibri" w:hAnsi="Calibri" w:cs="Times New Roman"/>
      <w:lang w:eastAsia="en-US"/>
    </w:rPr>
  </w:style>
  <w:style w:type="paragraph" w:customStyle="1" w:styleId="5EDC50F60F534EB1A960C35A16BE1E3D5">
    <w:name w:val="5EDC50F60F534EB1A960C35A16BE1E3D5"/>
    <w:rsid w:val="00CF1DFA"/>
    <w:rPr>
      <w:rFonts w:ascii="Calibri" w:eastAsia="Calibri" w:hAnsi="Calibri" w:cs="Times New Roman"/>
      <w:lang w:eastAsia="en-US"/>
    </w:rPr>
  </w:style>
  <w:style w:type="paragraph" w:customStyle="1" w:styleId="181B580BF6AA44F1992E4CAB4F19CCEB4">
    <w:name w:val="181B580BF6AA44F1992E4CAB4F19CCEB4"/>
    <w:rsid w:val="00CF1DFA"/>
    <w:rPr>
      <w:rFonts w:ascii="Calibri" w:eastAsia="Calibri" w:hAnsi="Calibri" w:cs="Times New Roman"/>
      <w:lang w:eastAsia="en-US"/>
    </w:rPr>
  </w:style>
  <w:style w:type="paragraph" w:customStyle="1" w:styleId="77FD8ED0F6DB40998ABDE3A2AF8E634D3">
    <w:name w:val="77FD8ED0F6DB40998ABDE3A2AF8E634D3"/>
    <w:rsid w:val="00CF1DFA"/>
    <w:rPr>
      <w:rFonts w:ascii="Calibri" w:eastAsia="Calibri" w:hAnsi="Calibri" w:cs="Times New Roman"/>
      <w:lang w:eastAsia="en-US"/>
    </w:rPr>
  </w:style>
  <w:style w:type="paragraph" w:customStyle="1" w:styleId="1D9D49F93E5A40E7A7A4CA090204311717">
    <w:name w:val="1D9D49F93E5A40E7A7A4CA090204311717"/>
    <w:rsid w:val="002D5C04"/>
    <w:rPr>
      <w:rFonts w:ascii="Calibri" w:eastAsia="Calibri" w:hAnsi="Calibri" w:cs="Times New Roman"/>
      <w:lang w:eastAsia="en-US"/>
    </w:rPr>
  </w:style>
  <w:style w:type="paragraph" w:customStyle="1" w:styleId="3F9DCC2FE6434DB7B287C5B7E31F282621">
    <w:name w:val="3F9DCC2FE6434DB7B287C5B7E31F282621"/>
    <w:rsid w:val="002D5C04"/>
    <w:rPr>
      <w:rFonts w:ascii="Calibri" w:eastAsia="Calibri" w:hAnsi="Calibri" w:cs="Times New Roman"/>
      <w:lang w:eastAsia="en-US"/>
    </w:rPr>
  </w:style>
  <w:style w:type="paragraph" w:customStyle="1" w:styleId="DE8CD42385B046BDB4E11F19F22A3B5F16">
    <w:name w:val="DE8CD42385B046BDB4E11F19F22A3B5F16"/>
    <w:rsid w:val="002D5C04"/>
    <w:rPr>
      <w:rFonts w:ascii="Calibri" w:eastAsia="Calibri" w:hAnsi="Calibri" w:cs="Times New Roman"/>
      <w:lang w:eastAsia="en-US"/>
    </w:rPr>
  </w:style>
  <w:style w:type="paragraph" w:customStyle="1" w:styleId="A3602B6938F04E24958A758F7643577011">
    <w:name w:val="A3602B6938F04E24958A758F7643577011"/>
    <w:rsid w:val="002D5C04"/>
    <w:rPr>
      <w:rFonts w:ascii="Calibri" w:eastAsia="Calibri" w:hAnsi="Calibri" w:cs="Times New Roman"/>
      <w:lang w:eastAsia="en-US"/>
    </w:rPr>
  </w:style>
  <w:style w:type="paragraph" w:customStyle="1" w:styleId="9DE6401602074F98910ADC84B274ACB89">
    <w:name w:val="9DE6401602074F98910ADC84B274ACB89"/>
    <w:rsid w:val="002D5C04"/>
    <w:rPr>
      <w:rFonts w:ascii="Calibri" w:eastAsia="Calibri" w:hAnsi="Calibri" w:cs="Times New Roman"/>
      <w:lang w:eastAsia="en-US"/>
    </w:rPr>
  </w:style>
  <w:style w:type="paragraph" w:customStyle="1" w:styleId="910D7A3327EC40BB99B39A31EF376D928">
    <w:name w:val="910D7A3327EC40BB99B39A31EF376D928"/>
    <w:rsid w:val="002D5C04"/>
    <w:rPr>
      <w:rFonts w:ascii="Calibri" w:eastAsia="Calibri" w:hAnsi="Calibri" w:cs="Times New Roman"/>
      <w:lang w:eastAsia="en-US"/>
    </w:rPr>
  </w:style>
  <w:style w:type="paragraph" w:customStyle="1" w:styleId="D7D2F93999584622813004C611DB24787">
    <w:name w:val="D7D2F93999584622813004C611DB24787"/>
    <w:rsid w:val="002D5C04"/>
    <w:rPr>
      <w:rFonts w:ascii="Calibri" w:eastAsia="Calibri" w:hAnsi="Calibri" w:cs="Times New Roman"/>
      <w:lang w:eastAsia="en-US"/>
    </w:rPr>
  </w:style>
  <w:style w:type="paragraph" w:customStyle="1" w:styleId="5EDC50F60F534EB1A960C35A16BE1E3D6">
    <w:name w:val="5EDC50F60F534EB1A960C35A16BE1E3D6"/>
    <w:rsid w:val="002D5C04"/>
    <w:rPr>
      <w:rFonts w:ascii="Calibri" w:eastAsia="Calibri" w:hAnsi="Calibri" w:cs="Times New Roman"/>
      <w:lang w:eastAsia="en-US"/>
    </w:rPr>
  </w:style>
  <w:style w:type="paragraph" w:customStyle="1" w:styleId="181B580BF6AA44F1992E4CAB4F19CCEB5">
    <w:name w:val="181B580BF6AA44F1992E4CAB4F19CCEB5"/>
    <w:rsid w:val="002D5C04"/>
    <w:rPr>
      <w:rFonts w:ascii="Calibri" w:eastAsia="Calibri" w:hAnsi="Calibri" w:cs="Times New Roman"/>
      <w:lang w:eastAsia="en-US"/>
    </w:rPr>
  </w:style>
  <w:style w:type="paragraph" w:customStyle="1" w:styleId="77FD8ED0F6DB40998ABDE3A2AF8E634D4">
    <w:name w:val="77FD8ED0F6DB40998ABDE3A2AF8E634D4"/>
    <w:rsid w:val="002D5C04"/>
    <w:rPr>
      <w:rFonts w:ascii="Calibri" w:eastAsia="Calibri" w:hAnsi="Calibri" w:cs="Times New Roman"/>
      <w:lang w:eastAsia="en-US"/>
    </w:rPr>
  </w:style>
  <w:style w:type="paragraph" w:customStyle="1" w:styleId="1D9D49F93E5A40E7A7A4CA090204311718">
    <w:name w:val="1D9D49F93E5A40E7A7A4CA090204311718"/>
    <w:rsid w:val="002D5C04"/>
    <w:rPr>
      <w:rFonts w:ascii="Calibri" w:eastAsia="Calibri" w:hAnsi="Calibri" w:cs="Times New Roman"/>
      <w:lang w:eastAsia="en-US"/>
    </w:rPr>
  </w:style>
  <w:style w:type="paragraph" w:customStyle="1" w:styleId="3F9DCC2FE6434DB7B287C5B7E31F282622">
    <w:name w:val="3F9DCC2FE6434DB7B287C5B7E31F282622"/>
    <w:rsid w:val="002D5C04"/>
    <w:rPr>
      <w:rFonts w:ascii="Calibri" w:eastAsia="Calibri" w:hAnsi="Calibri" w:cs="Times New Roman"/>
      <w:lang w:eastAsia="en-US"/>
    </w:rPr>
  </w:style>
  <w:style w:type="paragraph" w:customStyle="1" w:styleId="DE8CD42385B046BDB4E11F19F22A3B5F17">
    <w:name w:val="DE8CD42385B046BDB4E11F19F22A3B5F17"/>
    <w:rsid w:val="002D5C04"/>
    <w:rPr>
      <w:rFonts w:ascii="Calibri" w:eastAsia="Calibri" w:hAnsi="Calibri" w:cs="Times New Roman"/>
      <w:lang w:eastAsia="en-US"/>
    </w:rPr>
  </w:style>
  <w:style w:type="paragraph" w:customStyle="1" w:styleId="A3602B6938F04E24958A758F7643577012">
    <w:name w:val="A3602B6938F04E24958A758F7643577012"/>
    <w:rsid w:val="002D5C04"/>
    <w:rPr>
      <w:rFonts w:ascii="Calibri" w:eastAsia="Calibri" w:hAnsi="Calibri" w:cs="Times New Roman"/>
      <w:lang w:eastAsia="en-US"/>
    </w:rPr>
  </w:style>
  <w:style w:type="paragraph" w:customStyle="1" w:styleId="9DE6401602074F98910ADC84B274ACB810">
    <w:name w:val="9DE6401602074F98910ADC84B274ACB810"/>
    <w:rsid w:val="002D5C04"/>
    <w:rPr>
      <w:rFonts w:ascii="Calibri" w:eastAsia="Calibri" w:hAnsi="Calibri" w:cs="Times New Roman"/>
      <w:lang w:eastAsia="en-US"/>
    </w:rPr>
  </w:style>
  <w:style w:type="paragraph" w:customStyle="1" w:styleId="910D7A3327EC40BB99B39A31EF376D929">
    <w:name w:val="910D7A3327EC40BB99B39A31EF376D929"/>
    <w:rsid w:val="002D5C04"/>
    <w:rPr>
      <w:rFonts w:ascii="Calibri" w:eastAsia="Calibri" w:hAnsi="Calibri" w:cs="Times New Roman"/>
      <w:lang w:eastAsia="en-US"/>
    </w:rPr>
  </w:style>
  <w:style w:type="paragraph" w:customStyle="1" w:styleId="D7D2F93999584622813004C611DB24788">
    <w:name w:val="D7D2F93999584622813004C611DB24788"/>
    <w:rsid w:val="002D5C04"/>
    <w:rPr>
      <w:rFonts w:ascii="Calibri" w:eastAsia="Calibri" w:hAnsi="Calibri" w:cs="Times New Roman"/>
      <w:lang w:eastAsia="en-US"/>
    </w:rPr>
  </w:style>
  <w:style w:type="paragraph" w:customStyle="1" w:styleId="5EDC50F60F534EB1A960C35A16BE1E3D7">
    <w:name w:val="5EDC50F60F534EB1A960C35A16BE1E3D7"/>
    <w:rsid w:val="002D5C04"/>
    <w:rPr>
      <w:rFonts w:ascii="Calibri" w:eastAsia="Calibri" w:hAnsi="Calibri" w:cs="Times New Roman"/>
      <w:lang w:eastAsia="en-US"/>
    </w:rPr>
  </w:style>
  <w:style w:type="paragraph" w:customStyle="1" w:styleId="181B580BF6AA44F1992E4CAB4F19CCEB6">
    <w:name w:val="181B580BF6AA44F1992E4CAB4F19CCEB6"/>
    <w:rsid w:val="002D5C04"/>
    <w:rPr>
      <w:rFonts w:ascii="Calibri" w:eastAsia="Calibri" w:hAnsi="Calibri" w:cs="Times New Roman"/>
      <w:lang w:eastAsia="en-US"/>
    </w:rPr>
  </w:style>
  <w:style w:type="paragraph" w:customStyle="1" w:styleId="77FD8ED0F6DB40998ABDE3A2AF8E634D5">
    <w:name w:val="77FD8ED0F6DB40998ABDE3A2AF8E634D5"/>
    <w:rsid w:val="002D5C04"/>
    <w:rPr>
      <w:rFonts w:ascii="Calibri" w:eastAsia="Calibri" w:hAnsi="Calibri" w:cs="Times New Roman"/>
      <w:lang w:eastAsia="en-US"/>
    </w:rPr>
  </w:style>
  <w:style w:type="character" w:customStyle="1" w:styleId="Pendahuluan">
    <w:name w:val="Pendahuluan"/>
    <w:aliases w:val="Metode,Hasil,dan Kesimpulan"/>
    <w:basedOn w:val="DefaultParagraphFont"/>
    <w:uiPriority w:val="1"/>
    <w:rsid w:val="00410F16"/>
    <w:rPr>
      <w:rFonts w:ascii="Calibri" w:hAnsi="Calibri"/>
      <w:strike w:val="0"/>
      <w:dstrike w:val="0"/>
      <w:noProof w:val="0"/>
      <w:vanish w:val="0"/>
      <w:sz w:val="24"/>
      <w:lang w:val="id-ID"/>
    </w:rPr>
  </w:style>
  <w:style w:type="paragraph" w:customStyle="1" w:styleId="5E8EA0778EA24760903D9D5CEC62751C">
    <w:name w:val="5E8EA0778EA24760903D9D5CEC62751C"/>
    <w:rsid w:val="002D5C04"/>
    <w:rPr>
      <w:rFonts w:ascii="Calibri" w:eastAsia="Calibri" w:hAnsi="Calibri" w:cs="Times New Roman"/>
      <w:lang w:eastAsia="en-US"/>
    </w:rPr>
  </w:style>
  <w:style w:type="paragraph" w:customStyle="1" w:styleId="1D9D49F93E5A40E7A7A4CA090204311719">
    <w:name w:val="1D9D49F93E5A40E7A7A4CA090204311719"/>
    <w:rsid w:val="002D5C04"/>
    <w:rPr>
      <w:rFonts w:ascii="Calibri" w:eastAsia="Calibri" w:hAnsi="Calibri" w:cs="Times New Roman"/>
      <w:lang w:eastAsia="en-US"/>
    </w:rPr>
  </w:style>
  <w:style w:type="paragraph" w:customStyle="1" w:styleId="3F9DCC2FE6434DB7B287C5B7E31F282623">
    <w:name w:val="3F9DCC2FE6434DB7B287C5B7E31F282623"/>
    <w:rsid w:val="002D5C04"/>
    <w:rPr>
      <w:rFonts w:ascii="Calibri" w:eastAsia="Calibri" w:hAnsi="Calibri" w:cs="Times New Roman"/>
      <w:lang w:eastAsia="en-US"/>
    </w:rPr>
  </w:style>
  <w:style w:type="paragraph" w:customStyle="1" w:styleId="DE8CD42385B046BDB4E11F19F22A3B5F18">
    <w:name w:val="DE8CD42385B046BDB4E11F19F22A3B5F18"/>
    <w:rsid w:val="002D5C04"/>
    <w:rPr>
      <w:rFonts w:ascii="Calibri" w:eastAsia="Calibri" w:hAnsi="Calibri" w:cs="Times New Roman"/>
      <w:lang w:eastAsia="en-US"/>
    </w:rPr>
  </w:style>
  <w:style w:type="paragraph" w:customStyle="1" w:styleId="A3602B6938F04E24958A758F7643577013">
    <w:name w:val="A3602B6938F04E24958A758F7643577013"/>
    <w:rsid w:val="002D5C04"/>
    <w:rPr>
      <w:rFonts w:ascii="Calibri" w:eastAsia="Calibri" w:hAnsi="Calibri" w:cs="Times New Roman"/>
      <w:lang w:eastAsia="en-US"/>
    </w:rPr>
  </w:style>
  <w:style w:type="paragraph" w:customStyle="1" w:styleId="9DE6401602074F98910ADC84B274ACB811">
    <w:name w:val="9DE6401602074F98910ADC84B274ACB811"/>
    <w:rsid w:val="002D5C04"/>
    <w:rPr>
      <w:rFonts w:ascii="Calibri" w:eastAsia="Calibri" w:hAnsi="Calibri" w:cs="Times New Roman"/>
      <w:lang w:eastAsia="en-US"/>
    </w:rPr>
  </w:style>
  <w:style w:type="paragraph" w:customStyle="1" w:styleId="910D7A3327EC40BB99B39A31EF376D9210">
    <w:name w:val="910D7A3327EC40BB99B39A31EF376D9210"/>
    <w:rsid w:val="002D5C04"/>
    <w:rPr>
      <w:rFonts w:ascii="Calibri" w:eastAsia="Calibri" w:hAnsi="Calibri" w:cs="Times New Roman"/>
      <w:lang w:eastAsia="en-US"/>
    </w:rPr>
  </w:style>
  <w:style w:type="paragraph" w:customStyle="1" w:styleId="D7D2F93999584622813004C611DB24789">
    <w:name w:val="D7D2F93999584622813004C611DB24789"/>
    <w:rsid w:val="002D5C04"/>
    <w:rPr>
      <w:rFonts w:ascii="Calibri" w:eastAsia="Calibri" w:hAnsi="Calibri" w:cs="Times New Roman"/>
      <w:lang w:eastAsia="en-US"/>
    </w:rPr>
  </w:style>
  <w:style w:type="paragraph" w:customStyle="1" w:styleId="5EDC50F60F534EB1A960C35A16BE1E3D8">
    <w:name w:val="5EDC50F60F534EB1A960C35A16BE1E3D8"/>
    <w:rsid w:val="002D5C04"/>
    <w:rPr>
      <w:rFonts w:ascii="Calibri" w:eastAsia="Calibri" w:hAnsi="Calibri" w:cs="Times New Roman"/>
      <w:lang w:eastAsia="en-US"/>
    </w:rPr>
  </w:style>
  <w:style w:type="paragraph" w:customStyle="1" w:styleId="181B580BF6AA44F1992E4CAB4F19CCEB7">
    <w:name w:val="181B580BF6AA44F1992E4CAB4F19CCEB7"/>
    <w:rsid w:val="002D5C04"/>
    <w:rPr>
      <w:rFonts w:ascii="Calibri" w:eastAsia="Calibri" w:hAnsi="Calibri" w:cs="Times New Roman"/>
      <w:lang w:eastAsia="en-US"/>
    </w:rPr>
  </w:style>
  <w:style w:type="paragraph" w:customStyle="1" w:styleId="77FD8ED0F6DB40998ABDE3A2AF8E634D6">
    <w:name w:val="77FD8ED0F6DB40998ABDE3A2AF8E634D6"/>
    <w:rsid w:val="002D5C04"/>
    <w:rPr>
      <w:rFonts w:ascii="Calibri" w:eastAsia="Calibri" w:hAnsi="Calibri" w:cs="Times New Roman"/>
      <w:lang w:eastAsia="en-US"/>
    </w:rPr>
  </w:style>
  <w:style w:type="paragraph" w:customStyle="1" w:styleId="5E8EA0778EA24760903D9D5CEC62751C1">
    <w:name w:val="5E8EA0778EA24760903D9D5CEC62751C1"/>
    <w:rsid w:val="002D5C04"/>
    <w:rPr>
      <w:rFonts w:ascii="Calibri" w:eastAsia="Calibri" w:hAnsi="Calibri" w:cs="Times New Roman"/>
      <w:lang w:eastAsia="en-US"/>
    </w:rPr>
  </w:style>
  <w:style w:type="paragraph" w:styleId="NormalWeb">
    <w:name w:val="Normal (Web)"/>
    <w:basedOn w:val="Normal"/>
    <w:rsid w:val="00410F16"/>
    <w:pPr>
      <w:spacing w:before="100" w:beforeAutospacing="1" w:after="100" w:afterAutospacing="1" w:line="240" w:lineRule="auto"/>
    </w:pPr>
    <w:rPr>
      <w:rFonts w:ascii="Times New Roman" w:eastAsia="Times New Roman" w:hAnsi="Times New Roman"/>
      <w:sz w:val="24"/>
      <w:szCs w:val="24"/>
      <w:lang w:val="en-US" w:eastAsia="en-US"/>
    </w:rPr>
  </w:style>
  <w:style w:type="paragraph" w:customStyle="1" w:styleId="9A8ECCDB1BD64CA188AE62BE6D373511">
    <w:name w:val="9A8ECCDB1BD64CA188AE62BE6D373511"/>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1D9D49F93E5A40E7A7A4CA090204311720">
    <w:name w:val="1D9D49F93E5A40E7A7A4CA090204311720"/>
    <w:rsid w:val="002D5C04"/>
    <w:rPr>
      <w:rFonts w:ascii="Calibri" w:eastAsia="Calibri" w:hAnsi="Calibri" w:cs="Times New Roman"/>
      <w:lang w:eastAsia="en-US"/>
    </w:rPr>
  </w:style>
  <w:style w:type="paragraph" w:customStyle="1" w:styleId="3F9DCC2FE6434DB7B287C5B7E31F282624">
    <w:name w:val="3F9DCC2FE6434DB7B287C5B7E31F282624"/>
    <w:rsid w:val="002D5C04"/>
    <w:rPr>
      <w:rFonts w:ascii="Calibri" w:eastAsia="Calibri" w:hAnsi="Calibri" w:cs="Times New Roman"/>
      <w:lang w:eastAsia="en-US"/>
    </w:rPr>
  </w:style>
  <w:style w:type="paragraph" w:customStyle="1" w:styleId="DE8CD42385B046BDB4E11F19F22A3B5F19">
    <w:name w:val="DE8CD42385B046BDB4E11F19F22A3B5F19"/>
    <w:rsid w:val="002D5C04"/>
    <w:rPr>
      <w:rFonts w:ascii="Calibri" w:eastAsia="Calibri" w:hAnsi="Calibri" w:cs="Times New Roman"/>
      <w:lang w:eastAsia="en-US"/>
    </w:rPr>
  </w:style>
  <w:style w:type="paragraph" w:customStyle="1" w:styleId="A3602B6938F04E24958A758F7643577014">
    <w:name w:val="A3602B6938F04E24958A758F7643577014"/>
    <w:rsid w:val="002D5C04"/>
    <w:rPr>
      <w:rFonts w:ascii="Calibri" w:eastAsia="Calibri" w:hAnsi="Calibri" w:cs="Times New Roman"/>
      <w:lang w:eastAsia="en-US"/>
    </w:rPr>
  </w:style>
  <w:style w:type="paragraph" w:customStyle="1" w:styleId="9DE6401602074F98910ADC84B274ACB812">
    <w:name w:val="9DE6401602074F98910ADC84B274ACB812"/>
    <w:rsid w:val="002D5C04"/>
    <w:rPr>
      <w:rFonts w:ascii="Calibri" w:eastAsia="Calibri" w:hAnsi="Calibri" w:cs="Times New Roman"/>
      <w:lang w:eastAsia="en-US"/>
    </w:rPr>
  </w:style>
  <w:style w:type="paragraph" w:customStyle="1" w:styleId="910D7A3327EC40BB99B39A31EF376D9211">
    <w:name w:val="910D7A3327EC40BB99B39A31EF376D9211"/>
    <w:rsid w:val="002D5C04"/>
    <w:rPr>
      <w:rFonts w:ascii="Calibri" w:eastAsia="Calibri" w:hAnsi="Calibri" w:cs="Times New Roman"/>
      <w:lang w:eastAsia="en-US"/>
    </w:rPr>
  </w:style>
  <w:style w:type="paragraph" w:customStyle="1" w:styleId="D7D2F93999584622813004C611DB247810">
    <w:name w:val="D7D2F93999584622813004C611DB247810"/>
    <w:rsid w:val="002D5C04"/>
    <w:rPr>
      <w:rFonts w:ascii="Calibri" w:eastAsia="Calibri" w:hAnsi="Calibri" w:cs="Times New Roman"/>
      <w:lang w:eastAsia="en-US"/>
    </w:rPr>
  </w:style>
  <w:style w:type="paragraph" w:customStyle="1" w:styleId="5EDC50F60F534EB1A960C35A16BE1E3D9">
    <w:name w:val="5EDC50F60F534EB1A960C35A16BE1E3D9"/>
    <w:rsid w:val="002D5C04"/>
    <w:rPr>
      <w:rFonts w:ascii="Calibri" w:eastAsia="Calibri" w:hAnsi="Calibri" w:cs="Times New Roman"/>
      <w:lang w:eastAsia="en-US"/>
    </w:rPr>
  </w:style>
  <w:style w:type="paragraph" w:customStyle="1" w:styleId="181B580BF6AA44F1992E4CAB4F19CCEB8">
    <w:name w:val="181B580BF6AA44F1992E4CAB4F19CCEB8"/>
    <w:rsid w:val="002D5C04"/>
    <w:rPr>
      <w:rFonts w:ascii="Calibri" w:eastAsia="Calibri" w:hAnsi="Calibri" w:cs="Times New Roman"/>
      <w:lang w:eastAsia="en-US"/>
    </w:rPr>
  </w:style>
  <w:style w:type="paragraph" w:customStyle="1" w:styleId="77FD8ED0F6DB40998ABDE3A2AF8E634D7">
    <w:name w:val="77FD8ED0F6DB40998ABDE3A2AF8E634D7"/>
    <w:rsid w:val="002D5C04"/>
    <w:rPr>
      <w:rFonts w:ascii="Calibri" w:eastAsia="Calibri" w:hAnsi="Calibri" w:cs="Times New Roman"/>
      <w:lang w:eastAsia="en-US"/>
    </w:rPr>
  </w:style>
  <w:style w:type="paragraph" w:customStyle="1" w:styleId="5E8EA0778EA24760903D9D5CEC62751C2">
    <w:name w:val="5E8EA0778EA24760903D9D5CEC62751C2"/>
    <w:rsid w:val="002D5C04"/>
    <w:rPr>
      <w:rFonts w:ascii="Calibri" w:eastAsia="Calibri" w:hAnsi="Calibri" w:cs="Times New Roman"/>
      <w:lang w:eastAsia="en-US"/>
    </w:rPr>
  </w:style>
  <w:style w:type="paragraph" w:customStyle="1" w:styleId="9A8ECCDB1BD64CA188AE62BE6D3735111">
    <w:name w:val="9A8ECCDB1BD64CA188AE62BE6D3735111"/>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
    <w:name w:val="93F324BFA1DE45409D9E1E333A39C3F3"/>
    <w:rsid w:val="002D5C04"/>
    <w:rPr>
      <w:rFonts w:ascii="Calibri" w:eastAsia="Calibri" w:hAnsi="Calibri" w:cs="Times New Roman"/>
      <w:lang w:eastAsia="en-US"/>
    </w:rPr>
  </w:style>
  <w:style w:type="paragraph" w:customStyle="1" w:styleId="1D9D49F93E5A40E7A7A4CA090204311721">
    <w:name w:val="1D9D49F93E5A40E7A7A4CA090204311721"/>
    <w:rsid w:val="002D5C04"/>
    <w:rPr>
      <w:rFonts w:ascii="Calibri" w:eastAsia="Calibri" w:hAnsi="Calibri" w:cs="Times New Roman"/>
      <w:lang w:eastAsia="en-US"/>
    </w:rPr>
  </w:style>
  <w:style w:type="paragraph" w:customStyle="1" w:styleId="3F9DCC2FE6434DB7B287C5B7E31F282625">
    <w:name w:val="3F9DCC2FE6434DB7B287C5B7E31F282625"/>
    <w:rsid w:val="002D5C04"/>
    <w:rPr>
      <w:rFonts w:ascii="Calibri" w:eastAsia="Calibri" w:hAnsi="Calibri" w:cs="Times New Roman"/>
      <w:lang w:eastAsia="en-US"/>
    </w:rPr>
  </w:style>
  <w:style w:type="paragraph" w:customStyle="1" w:styleId="DE8CD42385B046BDB4E11F19F22A3B5F20">
    <w:name w:val="DE8CD42385B046BDB4E11F19F22A3B5F20"/>
    <w:rsid w:val="002D5C04"/>
    <w:rPr>
      <w:rFonts w:ascii="Calibri" w:eastAsia="Calibri" w:hAnsi="Calibri" w:cs="Times New Roman"/>
      <w:lang w:eastAsia="en-US"/>
    </w:rPr>
  </w:style>
  <w:style w:type="paragraph" w:customStyle="1" w:styleId="A3602B6938F04E24958A758F7643577015">
    <w:name w:val="A3602B6938F04E24958A758F7643577015"/>
    <w:rsid w:val="002D5C04"/>
    <w:rPr>
      <w:rFonts w:ascii="Calibri" w:eastAsia="Calibri" w:hAnsi="Calibri" w:cs="Times New Roman"/>
      <w:lang w:eastAsia="en-US"/>
    </w:rPr>
  </w:style>
  <w:style w:type="paragraph" w:customStyle="1" w:styleId="9DE6401602074F98910ADC84B274ACB813">
    <w:name w:val="9DE6401602074F98910ADC84B274ACB813"/>
    <w:rsid w:val="002D5C04"/>
    <w:rPr>
      <w:rFonts w:ascii="Calibri" w:eastAsia="Calibri" w:hAnsi="Calibri" w:cs="Times New Roman"/>
      <w:lang w:eastAsia="en-US"/>
    </w:rPr>
  </w:style>
  <w:style w:type="paragraph" w:customStyle="1" w:styleId="910D7A3327EC40BB99B39A31EF376D9212">
    <w:name w:val="910D7A3327EC40BB99B39A31EF376D9212"/>
    <w:rsid w:val="002D5C04"/>
    <w:rPr>
      <w:rFonts w:ascii="Calibri" w:eastAsia="Calibri" w:hAnsi="Calibri" w:cs="Times New Roman"/>
      <w:lang w:eastAsia="en-US"/>
    </w:rPr>
  </w:style>
  <w:style w:type="paragraph" w:customStyle="1" w:styleId="D7D2F93999584622813004C611DB247811">
    <w:name w:val="D7D2F93999584622813004C611DB247811"/>
    <w:rsid w:val="002D5C04"/>
    <w:rPr>
      <w:rFonts w:ascii="Calibri" w:eastAsia="Calibri" w:hAnsi="Calibri" w:cs="Times New Roman"/>
      <w:lang w:eastAsia="en-US"/>
    </w:rPr>
  </w:style>
  <w:style w:type="paragraph" w:customStyle="1" w:styleId="5EDC50F60F534EB1A960C35A16BE1E3D10">
    <w:name w:val="5EDC50F60F534EB1A960C35A16BE1E3D10"/>
    <w:rsid w:val="002D5C04"/>
    <w:rPr>
      <w:rFonts w:ascii="Calibri" w:eastAsia="Calibri" w:hAnsi="Calibri" w:cs="Times New Roman"/>
      <w:lang w:eastAsia="en-US"/>
    </w:rPr>
  </w:style>
  <w:style w:type="paragraph" w:customStyle="1" w:styleId="181B580BF6AA44F1992E4CAB4F19CCEB9">
    <w:name w:val="181B580BF6AA44F1992E4CAB4F19CCEB9"/>
    <w:rsid w:val="002D5C04"/>
    <w:rPr>
      <w:rFonts w:ascii="Calibri" w:eastAsia="Calibri" w:hAnsi="Calibri" w:cs="Times New Roman"/>
      <w:lang w:eastAsia="en-US"/>
    </w:rPr>
  </w:style>
  <w:style w:type="paragraph" w:customStyle="1" w:styleId="77FD8ED0F6DB40998ABDE3A2AF8E634D8">
    <w:name w:val="77FD8ED0F6DB40998ABDE3A2AF8E634D8"/>
    <w:rsid w:val="002D5C04"/>
    <w:rPr>
      <w:rFonts w:ascii="Calibri" w:eastAsia="Calibri" w:hAnsi="Calibri" w:cs="Times New Roman"/>
      <w:lang w:eastAsia="en-US"/>
    </w:rPr>
  </w:style>
  <w:style w:type="paragraph" w:customStyle="1" w:styleId="5E8EA0778EA24760903D9D5CEC62751C3">
    <w:name w:val="5E8EA0778EA24760903D9D5CEC62751C3"/>
    <w:rsid w:val="002D5C04"/>
    <w:rPr>
      <w:rFonts w:ascii="Calibri" w:eastAsia="Calibri" w:hAnsi="Calibri" w:cs="Times New Roman"/>
      <w:lang w:eastAsia="en-US"/>
    </w:rPr>
  </w:style>
  <w:style w:type="paragraph" w:customStyle="1" w:styleId="9A8ECCDB1BD64CA188AE62BE6D3735112">
    <w:name w:val="9A8ECCDB1BD64CA188AE62BE6D3735112"/>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
    <w:name w:val="93F324BFA1DE45409D9E1E333A39C3F31"/>
    <w:rsid w:val="002D5C04"/>
    <w:rPr>
      <w:rFonts w:ascii="Calibri" w:eastAsia="Calibri" w:hAnsi="Calibri" w:cs="Times New Roman"/>
      <w:lang w:eastAsia="en-US"/>
    </w:rPr>
  </w:style>
  <w:style w:type="paragraph" w:customStyle="1" w:styleId="1D9D49F93E5A40E7A7A4CA090204311722">
    <w:name w:val="1D9D49F93E5A40E7A7A4CA090204311722"/>
    <w:rsid w:val="002D5C04"/>
    <w:rPr>
      <w:rFonts w:ascii="Calibri" w:eastAsia="Calibri" w:hAnsi="Calibri" w:cs="Times New Roman"/>
      <w:lang w:eastAsia="en-US"/>
    </w:rPr>
  </w:style>
  <w:style w:type="paragraph" w:customStyle="1" w:styleId="3F9DCC2FE6434DB7B287C5B7E31F282626">
    <w:name w:val="3F9DCC2FE6434DB7B287C5B7E31F282626"/>
    <w:rsid w:val="002D5C04"/>
    <w:rPr>
      <w:rFonts w:ascii="Calibri" w:eastAsia="Calibri" w:hAnsi="Calibri" w:cs="Times New Roman"/>
      <w:lang w:eastAsia="en-US"/>
    </w:rPr>
  </w:style>
  <w:style w:type="paragraph" w:customStyle="1" w:styleId="DE8CD42385B046BDB4E11F19F22A3B5F21">
    <w:name w:val="DE8CD42385B046BDB4E11F19F22A3B5F21"/>
    <w:rsid w:val="002D5C04"/>
    <w:rPr>
      <w:rFonts w:ascii="Calibri" w:eastAsia="Calibri" w:hAnsi="Calibri" w:cs="Times New Roman"/>
      <w:lang w:eastAsia="en-US"/>
    </w:rPr>
  </w:style>
  <w:style w:type="paragraph" w:customStyle="1" w:styleId="A3602B6938F04E24958A758F7643577016">
    <w:name w:val="A3602B6938F04E24958A758F7643577016"/>
    <w:rsid w:val="002D5C04"/>
    <w:rPr>
      <w:rFonts w:ascii="Calibri" w:eastAsia="Calibri" w:hAnsi="Calibri" w:cs="Times New Roman"/>
      <w:lang w:eastAsia="en-US"/>
    </w:rPr>
  </w:style>
  <w:style w:type="paragraph" w:customStyle="1" w:styleId="9DE6401602074F98910ADC84B274ACB814">
    <w:name w:val="9DE6401602074F98910ADC84B274ACB814"/>
    <w:rsid w:val="002D5C04"/>
    <w:rPr>
      <w:rFonts w:ascii="Calibri" w:eastAsia="Calibri" w:hAnsi="Calibri" w:cs="Times New Roman"/>
      <w:lang w:eastAsia="en-US"/>
    </w:rPr>
  </w:style>
  <w:style w:type="paragraph" w:customStyle="1" w:styleId="910D7A3327EC40BB99B39A31EF376D9213">
    <w:name w:val="910D7A3327EC40BB99B39A31EF376D9213"/>
    <w:rsid w:val="002D5C04"/>
    <w:rPr>
      <w:rFonts w:ascii="Calibri" w:eastAsia="Calibri" w:hAnsi="Calibri" w:cs="Times New Roman"/>
      <w:lang w:eastAsia="en-US"/>
    </w:rPr>
  </w:style>
  <w:style w:type="paragraph" w:customStyle="1" w:styleId="D7D2F93999584622813004C611DB247812">
    <w:name w:val="D7D2F93999584622813004C611DB247812"/>
    <w:rsid w:val="002D5C04"/>
    <w:rPr>
      <w:rFonts w:ascii="Calibri" w:eastAsia="Calibri" w:hAnsi="Calibri" w:cs="Times New Roman"/>
      <w:lang w:eastAsia="en-US"/>
    </w:rPr>
  </w:style>
  <w:style w:type="paragraph" w:customStyle="1" w:styleId="5EDC50F60F534EB1A960C35A16BE1E3D11">
    <w:name w:val="5EDC50F60F534EB1A960C35A16BE1E3D11"/>
    <w:rsid w:val="002D5C04"/>
    <w:rPr>
      <w:rFonts w:ascii="Calibri" w:eastAsia="Calibri" w:hAnsi="Calibri" w:cs="Times New Roman"/>
      <w:lang w:eastAsia="en-US"/>
    </w:rPr>
  </w:style>
  <w:style w:type="paragraph" w:customStyle="1" w:styleId="181B580BF6AA44F1992E4CAB4F19CCEB10">
    <w:name w:val="181B580BF6AA44F1992E4CAB4F19CCEB10"/>
    <w:rsid w:val="002D5C04"/>
    <w:rPr>
      <w:rFonts w:ascii="Calibri" w:eastAsia="Calibri" w:hAnsi="Calibri" w:cs="Times New Roman"/>
      <w:lang w:eastAsia="en-US"/>
    </w:rPr>
  </w:style>
  <w:style w:type="paragraph" w:customStyle="1" w:styleId="77FD8ED0F6DB40998ABDE3A2AF8E634D9">
    <w:name w:val="77FD8ED0F6DB40998ABDE3A2AF8E634D9"/>
    <w:rsid w:val="002D5C04"/>
    <w:rPr>
      <w:rFonts w:ascii="Calibri" w:eastAsia="Calibri" w:hAnsi="Calibri" w:cs="Times New Roman"/>
      <w:lang w:eastAsia="en-US"/>
    </w:rPr>
  </w:style>
  <w:style w:type="paragraph" w:customStyle="1" w:styleId="5E8EA0778EA24760903D9D5CEC62751C4">
    <w:name w:val="5E8EA0778EA24760903D9D5CEC62751C4"/>
    <w:rsid w:val="002D5C04"/>
    <w:rPr>
      <w:rFonts w:ascii="Calibri" w:eastAsia="Calibri" w:hAnsi="Calibri" w:cs="Times New Roman"/>
      <w:lang w:eastAsia="en-US"/>
    </w:rPr>
  </w:style>
  <w:style w:type="paragraph" w:customStyle="1" w:styleId="9A8ECCDB1BD64CA188AE62BE6D3735113">
    <w:name w:val="9A8ECCDB1BD64CA188AE62BE6D3735113"/>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
    <w:name w:val="93F324BFA1DE45409D9E1E333A39C3F32"/>
    <w:rsid w:val="002D5C04"/>
    <w:rPr>
      <w:rFonts w:ascii="Calibri" w:eastAsia="Calibri" w:hAnsi="Calibri" w:cs="Times New Roman"/>
      <w:lang w:eastAsia="en-US"/>
    </w:rPr>
  </w:style>
  <w:style w:type="paragraph" w:customStyle="1" w:styleId="C8FEF6018D884811966C6FB2CDAF1A35">
    <w:name w:val="C8FEF6018D884811966C6FB2CDAF1A35"/>
    <w:rsid w:val="002D5C04"/>
    <w:rPr>
      <w:rFonts w:ascii="Calibri" w:eastAsia="Calibri" w:hAnsi="Calibri" w:cs="Times New Roman"/>
      <w:lang w:eastAsia="en-US"/>
    </w:rPr>
  </w:style>
  <w:style w:type="paragraph" w:customStyle="1" w:styleId="1D9D49F93E5A40E7A7A4CA090204311723">
    <w:name w:val="1D9D49F93E5A40E7A7A4CA090204311723"/>
    <w:rsid w:val="002D5C04"/>
    <w:rPr>
      <w:rFonts w:ascii="Calibri" w:eastAsia="Calibri" w:hAnsi="Calibri" w:cs="Times New Roman"/>
      <w:lang w:eastAsia="en-US"/>
    </w:rPr>
  </w:style>
  <w:style w:type="paragraph" w:customStyle="1" w:styleId="3F9DCC2FE6434DB7B287C5B7E31F282627">
    <w:name w:val="3F9DCC2FE6434DB7B287C5B7E31F282627"/>
    <w:rsid w:val="002D5C04"/>
    <w:rPr>
      <w:rFonts w:ascii="Calibri" w:eastAsia="Calibri" w:hAnsi="Calibri" w:cs="Times New Roman"/>
      <w:lang w:eastAsia="en-US"/>
    </w:rPr>
  </w:style>
  <w:style w:type="paragraph" w:customStyle="1" w:styleId="DE8CD42385B046BDB4E11F19F22A3B5F22">
    <w:name w:val="DE8CD42385B046BDB4E11F19F22A3B5F22"/>
    <w:rsid w:val="002D5C04"/>
    <w:rPr>
      <w:rFonts w:ascii="Calibri" w:eastAsia="Calibri" w:hAnsi="Calibri" w:cs="Times New Roman"/>
      <w:lang w:eastAsia="en-US"/>
    </w:rPr>
  </w:style>
  <w:style w:type="paragraph" w:customStyle="1" w:styleId="A3602B6938F04E24958A758F7643577017">
    <w:name w:val="A3602B6938F04E24958A758F7643577017"/>
    <w:rsid w:val="002D5C04"/>
    <w:rPr>
      <w:rFonts w:ascii="Calibri" w:eastAsia="Calibri" w:hAnsi="Calibri" w:cs="Times New Roman"/>
      <w:lang w:eastAsia="en-US"/>
    </w:rPr>
  </w:style>
  <w:style w:type="paragraph" w:customStyle="1" w:styleId="9DE6401602074F98910ADC84B274ACB815">
    <w:name w:val="9DE6401602074F98910ADC84B274ACB815"/>
    <w:rsid w:val="002D5C04"/>
    <w:rPr>
      <w:rFonts w:ascii="Calibri" w:eastAsia="Calibri" w:hAnsi="Calibri" w:cs="Times New Roman"/>
      <w:lang w:eastAsia="en-US"/>
    </w:rPr>
  </w:style>
  <w:style w:type="paragraph" w:customStyle="1" w:styleId="910D7A3327EC40BB99B39A31EF376D9214">
    <w:name w:val="910D7A3327EC40BB99B39A31EF376D9214"/>
    <w:rsid w:val="002D5C04"/>
    <w:rPr>
      <w:rFonts w:ascii="Calibri" w:eastAsia="Calibri" w:hAnsi="Calibri" w:cs="Times New Roman"/>
      <w:lang w:eastAsia="en-US"/>
    </w:rPr>
  </w:style>
  <w:style w:type="paragraph" w:customStyle="1" w:styleId="D7D2F93999584622813004C611DB247813">
    <w:name w:val="D7D2F93999584622813004C611DB247813"/>
    <w:rsid w:val="002D5C04"/>
    <w:rPr>
      <w:rFonts w:ascii="Calibri" w:eastAsia="Calibri" w:hAnsi="Calibri" w:cs="Times New Roman"/>
      <w:lang w:eastAsia="en-US"/>
    </w:rPr>
  </w:style>
  <w:style w:type="paragraph" w:customStyle="1" w:styleId="5EDC50F60F534EB1A960C35A16BE1E3D12">
    <w:name w:val="5EDC50F60F534EB1A960C35A16BE1E3D12"/>
    <w:rsid w:val="002D5C04"/>
    <w:rPr>
      <w:rFonts w:ascii="Calibri" w:eastAsia="Calibri" w:hAnsi="Calibri" w:cs="Times New Roman"/>
      <w:lang w:eastAsia="en-US"/>
    </w:rPr>
  </w:style>
  <w:style w:type="paragraph" w:customStyle="1" w:styleId="181B580BF6AA44F1992E4CAB4F19CCEB11">
    <w:name w:val="181B580BF6AA44F1992E4CAB4F19CCEB11"/>
    <w:rsid w:val="002D5C04"/>
    <w:rPr>
      <w:rFonts w:ascii="Calibri" w:eastAsia="Calibri" w:hAnsi="Calibri" w:cs="Times New Roman"/>
      <w:lang w:eastAsia="en-US"/>
    </w:rPr>
  </w:style>
  <w:style w:type="paragraph" w:customStyle="1" w:styleId="77FD8ED0F6DB40998ABDE3A2AF8E634D10">
    <w:name w:val="77FD8ED0F6DB40998ABDE3A2AF8E634D10"/>
    <w:rsid w:val="002D5C04"/>
    <w:rPr>
      <w:rFonts w:ascii="Calibri" w:eastAsia="Calibri" w:hAnsi="Calibri" w:cs="Times New Roman"/>
      <w:lang w:eastAsia="en-US"/>
    </w:rPr>
  </w:style>
  <w:style w:type="paragraph" w:customStyle="1" w:styleId="5E8EA0778EA24760903D9D5CEC62751C5">
    <w:name w:val="5E8EA0778EA24760903D9D5CEC62751C5"/>
    <w:rsid w:val="002D5C04"/>
    <w:rPr>
      <w:rFonts w:ascii="Calibri" w:eastAsia="Calibri" w:hAnsi="Calibri" w:cs="Times New Roman"/>
      <w:lang w:eastAsia="en-US"/>
    </w:rPr>
  </w:style>
  <w:style w:type="paragraph" w:customStyle="1" w:styleId="9A8ECCDB1BD64CA188AE62BE6D3735114">
    <w:name w:val="9A8ECCDB1BD64CA188AE62BE6D3735114"/>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3">
    <w:name w:val="93F324BFA1DE45409D9E1E333A39C3F33"/>
    <w:rsid w:val="002D5C04"/>
    <w:rPr>
      <w:rFonts w:ascii="Calibri" w:eastAsia="Calibri" w:hAnsi="Calibri" w:cs="Times New Roman"/>
      <w:lang w:eastAsia="en-US"/>
    </w:rPr>
  </w:style>
  <w:style w:type="paragraph" w:customStyle="1" w:styleId="C8FEF6018D884811966C6FB2CDAF1A351">
    <w:name w:val="C8FEF6018D884811966C6FB2CDAF1A351"/>
    <w:rsid w:val="002D5C04"/>
    <w:rPr>
      <w:rFonts w:ascii="Calibri" w:eastAsia="Calibri" w:hAnsi="Calibri" w:cs="Times New Roman"/>
      <w:lang w:eastAsia="en-US"/>
    </w:rPr>
  </w:style>
  <w:style w:type="paragraph" w:customStyle="1" w:styleId="C66A275B111F43BD8FCEBF3013FF13A4">
    <w:name w:val="C66A275B111F43BD8FCEBF3013FF13A4"/>
    <w:rsid w:val="002D5C04"/>
    <w:rPr>
      <w:rFonts w:ascii="Calibri" w:eastAsia="Calibri" w:hAnsi="Calibri" w:cs="Times New Roman"/>
      <w:lang w:eastAsia="en-US"/>
    </w:rPr>
  </w:style>
  <w:style w:type="paragraph" w:customStyle="1" w:styleId="1D9D49F93E5A40E7A7A4CA090204311724">
    <w:name w:val="1D9D49F93E5A40E7A7A4CA090204311724"/>
    <w:rsid w:val="002D5C04"/>
    <w:rPr>
      <w:rFonts w:ascii="Calibri" w:eastAsia="Calibri" w:hAnsi="Calibri" w:cs="Times New Roman"/>
      <w:lang w:eastAsia="en-US"/>
    </w:rPr>
  </w:style>
  <w:style w:type="paragraph" w:customStyle="1" w:styleId="3F9DCC2FE6434DB7B287C5B7E31F282628">
    <w:name w:val="3F9DCC2FE6434DB7B287C5B7E31F282628"/>
    <w:rsid w:val="002D5C04"/>
    <w:rPr>
      <w:rFonts w:ascii="Calibri" w:eastAsia="Calibri" w:hAnsi="Calibri" w:cs="Times New Roman"/>
      <w:lang w:eastAsia="en-US"/>
    </w:rPr>
  </w:style>
  <w:style w:type="paragraph" w:customStyle="1" w:styleId="DE8CD42385B046BDB4E11F19F22A3B5F23">
    <w:name w:val="DE8CD42385B046BDB4E11F19F22A3B5F23"/>
    <w:rsid w:val="002D5C04"/>
    <w:rPr>
      <w:rFonts w:ascii="Calibri" w:eastAsia="Calibri" w:hAnsi="Calibri" w:cs="Times New Roman"/>
      <w:lang w:eastAsia="en-US"/>
    </w:rPr>
  </w:style>
  <w:style w:type="paragraph" w:customStyle="1" w:styleId="A3602B6938F04E24958A758F7643577018">
    <w:name w:val="A3602B6938F04E24958A758F7643577018"/>
    <w:rsid w:val="002D5C04"/>
    <w:rPr>
      <w:rFonts w:ascii="Calibri" w:eastAsia="Calibri" w:hAnsi="Calibri" w:cs="Times New Roman"/>
      <w:lang w:eastAsia="en-US"/>
    </w:rPr>
  </w:style>
  <w:style w:type="paragraph" w:customStyle="1" w:styleId="9DE6401602074F98910ADC84B274ACB816">
    <w:name w:val="9DE6401602074F98910ADC84B274ACB816"/>
    <w:rsid w:val="002D5C04"/>
    <w:rPr>
      <w:rFonts w:ascii="Calibri" w:eastAsia="Calibri" w:hAnsi="Calibri" w:cs="Times New Roman"/>
      <w:lang w:eastAsia="en-US"/>
    </w:rPr>
  </w:style>
  <w:style w:type="paragraph" w:customStyle="1" w:styleId="910D7A3327EC40BB99B39A31EF376D9215">
    <w:name w:val="910D7A3327EC40BB99B39A31EF376D9215"/>
    <w:rsid w:val="002D5C04"/>
    <w:rPr>
      <w:rFonts w:ascii="Calibri" w:eastAsia="Calibri" w:hAnsi="Calibri" w:cs="Times New Roman"/>
      <w:lang w:eastAsia="en-US"/>
    </w:rPr>
  </w:style>
  <w:style w:type="paragraph" w:customStyle="1" w:styleId="D7D2F93999584622813004C611DB247814">
    <w:name w:val="D7D2F93999584622813004C611DB247814"/>
    <w:rsid w:val="002D5C04"/>
    <w:rPr>
      <w:rFonts w:ascii="Calibri" w:eastAsia="Calibri" w:hAnsi="Calibri" w:cs="Times New Roman"/>
      <w:lang w:eastAsia="en-US"/>
    </w:rPr>
  </w:style>
  <w:style w:type="paragraph" w:customStyle="1" w:styleId="5EDC50F60F534EB1A960C35A16BE1E3D13">
    <w:name w:val="5EDC50F60F534EB1A960C35A16BE1E3D13"/>
    <w:rsid w:val="002D5C04"/>
    <w:rPr>
      <w:rFonts w:ascii="Calibri" w:eastAsia="Calibri" w:hAnsi="Calibri" w:cs="Times New Roman"/>
      <w:lang w:eastAsia="en-US"/>
    </w:rPr>
  </w:style>
  <w:style w:type="paragraph" w:customStyle="1" w:styleId="181B580BF6AA44F1992E4CAB4F19CCEB12">
    <w:name w:val="181B580BF6AA44F1992E4CAB4F19CCEB12"/>
    <w:rsid w:val="002D5C04"/>
    <w:rPr>
      <w:rFonts w:ascii="Calibri" w:eastAsia="Calibri" w:hAnsi="Calibri" w:cs="Times New Roman"/>
      <w:lang w:eastAsia="en-US"/>
    </w:rPr>
  </w:style>
  <w:style w:type="paragraph" w:customStyle="1" w:styleId="77FD8ED0F6DB40998ABDE3A2AF8E634D11">
    <w:name w:val="77FD8ED0F6DB40998ABDE3A2AF8E634D11"/>
    <w:rsid w:val="002D5C04"/>
    <w:rPr>
      <w:rFonts w:ascii="Calibri" w:eastAsia="Calibri" w:hAnsi="Calibri" w:cs="Times New Roman"/>
      <w:lang w:eastAsia="en-US"/>
    </w:rPr>
  </w:style>
  <w:style w:type="paragraph" w:customStyle="1" w:styleId="5E8EA0778EA24760903D9D5CEC62751C6">
    <w:name w:val="5E8EA0778EA24760903D9D5CEC62751C6"/>
    <w:rsid w:val="002D5C04"/>
    <w:rPr>
      <w:rFonts w:ascii="Calibri" w:eastAsia="Calibri" w:hAnsi="Calibri" w:cs="Times New Roman"/>
      <w:lang w:eastAsia="en-US"/>
    </w:rPr>
  </w:style>
  <w:style w:type="paragraph" w:customStyle="1" w:styleId="9A8ECCDB1BD64CA188AE62BE6D3735115">
    <w:name w:val="9A8ECCDB1BD64CA188AE62BE6D3735115"/>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4">
    <w:name w:val="93F324BFA1DE45409D9E1E333A39C3F34"/>
    <w:rsid w:val="002D5C04"/>
    <w:rPr>
      <w:rFonts w:ascii="Calibri" w:eastAsia="Calibri" w:hAnsi="Calibri" w:cs="Times New Roman"/>
      <w:lang w:eastAsia="en-US"/>
    </w:rPr>
  </w:style>
  <w:style w:type="paragraph" w:customStyle="1" w:styleId="C8FEF6018D884811966C6FB2CDAF1A352">
    <w:name w:val="C8FEF6018D884811966C6FB2CDAF1A352"/>
    <w:rsid w:val="002D5C04"/>
    <w:rPr>
      <w:rFonts w:ascii="Calibri" w:eastAsia="Calibri" w:hAnsi="Calibri" w:cs="Times New Roman"/>
      <w:lang w:eastAsia="en-US"/>
    </w:rPr>
  </w:style>
  <w:style w:type="paragraph" w:customStyle="1" w:styleId="C66A275B111F43BD8FCEBF3013FF13A41">
    <w:name w:val="C66A275B111F43BD8FCEBF3013FF13A41"/>
    <w:rsid w:val="002D5C04"/>
    <w:rPr>
      <w:rFonts w:ascii="Calibri" w:eastAsia="Calibri" w:hAnsi="Calibri" w:cs="Times New Roman"/>
      <w:lang w:eastAsia="en-US"/>
    </w:rPr>
  </w:style>
  <w:style w:type="paragraph" w:customStyle="1" w:styleId="1D9D49F93E5A40E7A7A4CA090204311725">
    <w:name w:val="1D9D49F93E5A40E7A7A4CA090204311725"/>
    <w:rsid w:val="002D5C04"/>
    <w:rPr>
      <w:rFonts w:ascii="Calibri" w:eastAsia="Calibri" w:hAnsi="Calibri" w:cs="Times New Roman"/>
      <w:lang w:eastAsia="en-US"/>
    </w:rPr>
  </w:style>
  <w:style w:type="paragraph" w:customStyle="1" w:styleId="3F9DCC2FE6434DB7B287C5B7E31F282629">
    <w:name w:val="3F9DCC2FE6434DB7B287C5B7E31F282629"/>
    <w:rsid w:val="002D5C04"/>
    <w:rPr>
      <w:rFonts w:ascii="Calibri" w:eastAsia="Calibri" w:hAnsi="Calibri" w:cs="Times New Roman"/>
      <w:lang w:eastAsia="en-US"/>
    </w:rPr>
  </w:style>
  <w:style w:type="paragraph" w:customStyle="1" w:styleId="DE8CD42385B046BDB4E11F19F22A3B5F24">
    <w:name w:val="DE8CD42385B046BDB4E11F19F22A3B5F24"/>
    <w:rsid w:val="002D5C04"/>
    <w:rPr>
      <w:rFonts w:ascii="Calibri" w:eastAsia="Calibri" w:hAnsi="Calibri" w:cs="Times New Roman"/>
      <w:lang w:eastAsia="en-US"/>
    </w:rPr>
  </w:style>
  <w:style w:type="paragraph" w:customStyle="1" w:styleId="A3602B6938F04E24958A758F7643577019">
    <w:name w:val="A3602B6938F04E24958A758F7643577019"/>
    <w:rsid w:val="002D5C04"/>
    <w:rPr>
      <w:rFonts w:ascii="Calibri" w:eastAsia="Calibri" w:hAnsi="Calibri" w:cs="Times New Roman"/>
      <w:lang w:eastAsia="en-US"/>
    </w:rPr>
  </w:style>
  <w:style w:type="paragraph" w:customStyle="1" w:styleId="9DE6401602074F98910ADC84B274ACB817">
    <w:name w:val="9DE6401602074F98910ADC84B274ACB817"/>
    <w:rsid w:val="002D5C04"/>
    <w:rPr>
      <w:rFonts w:ascii="Calibri" w:eastAsia="Calibri" w:hAnsi="Calibri" w:cs="Times New Roman"/>
      <w:lang w:eastAsia="en-US"/>
    </w:rPr>
  </w:style>
  <w:style w:type="paragraph" w:customStyle="1" w:styleId="910D7A3327EC40BB99B39A31EF376D9216">
    <w:name w:val="910D7A3327EC40BB99B39A31EF376D9216"/>
    <w:rsid w:val="002D5C04"/>
    <w:rPr>
      <w:rFonts w:ascii="Calibri" w:eastAsia="Calibri" w:hAnsi="Calibri" w:cs="Times New Roman"/>
      <w:lang w:eastAsia="en-US"/>
    </w:rPr>
  </w:style>
  <w:style w:type="paragraph" w:customStyle="1" w:styleId="D7D2F93999584622813004C611DB247815">
    <w:name w:val="D7D2F93999584622813004C611DB247815"/>
    <w:rsid w:val="002D5C04"/>
    <w:rPr>
      <w:rFonts w:ascii="Calibri" w:eastAsia="Calibri" w:hAnsi="Calibri" w:cs="Times New Roman"/>
      <w:lang w:eastAsia="en-US"/>
    </w:rPr>
  </w:style>
  <w:style w:type="paragraph" w:customStyle="1" w:styleId="5EDC50F60F534EB1A960C35A16BE1E3D14">
    <w:name w:val="5EDC50F60F534EB1A960C35A16BE1E3D14"/>
    <w:rsid w:val="002D5C04"/>
    <w:rPr>
      <w:rFonts w:ascii="Calibri" w:eastAsia="Calibri" w:hAnsi="Calibri" w:cs="Times New Roman"/>
      <w:lang w:eastAsia="en-US"/>
    </w:rPr>
  </w:style>
  <w:style w:type="paragraph" w:customStyle="1" w:styleId="181B580BF6AA44F1992E4CAB4F19CCEB13">
    <w:name w:val="181B580BF6AA44F1992E4CAB4F19CCEB13"/>
    <w:rsid w:val="002D5C04"/>
    <w:rPr>
      <w:rFonts w:ascii="Calibri" w:eastAsia="Calibri" w:hAnsi="Calibri" w:cs="Times New Roman"/>
      <w:lang w:eastAsia="en-US"/>
    </w:rPr>
  </w:style>
  <w:style w:type="paragraph" w:customStyle="1" w:styleId="77FD8ED0F6DB40998ABDE3A2AF8E634D12">
    <w:name w:val="77FD8ED0F6DB40998ABDE3A2AF8E634D12"/>
    <w:rsid w:val="002D5C04"/>
    <w:rPr>
      <w:rFonts w:ascii="Calibri" w:eastAsia="Calibri" w:hAnsi="Calibri" w:cs="Times New Roman"/>
      <w:lang w:eastAsia="en-US"/>
    </w:rPr>
  </w:style>
  <w:style w:type="paragraph" w:customStyle="1" w:styleId="5E8EA0778EA24760903D9D5CEC62751C7">
    <w:name w:val="5E8EA0778EA24760903D9D5CEC62751C7"/>
    <w:rsid w:val="002D5C04"/>
    <w:rPr>
      <w:rFonts w:ascii="Calibri" w:eastAsia="Calibri" w:hAnsi="Calibri" w:cs="Times New Roman"/>
      <w:lang w:eastAsia="en-US"/>
    </w:rPr>
  </w:style>
  <w:style w:type="paragraph" w:customStyle="1" w:styleId="9A8ECCDB1BD64CA188AE62BE6D3735116">
    <w:name w:val="9A8ECCDB1BD64CA188AE62BE6D3735116"/>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5">
    <w:name w:val="93F324BFA1DE45409D9E1E333A39C3F35"/>
    <w:rsid w:val="002D5C04"/>
    <w:rPr>
      <w:rFonts w:ascii="Calibri" w:eastAsia="Calibri" w:hAnsi="Calibri" w:cs="Times New Roman"/>
      <w:lang w:eastAsia="en-US"/>
    </w:rPr>
  </w:style>
  <w:style w:type="paragraph" w:customStyle="1" w:styleId="C8FEF6018D884811966C6FB2CDAF1A353">
    <w:name w:val="C8FEF6018D884811966C6FB2CDAF1A353"/>
    <w:rsid w:val="002D5C04"/>
    <w:rPr>
      <w:rFonts w:ascii="Calibri" w:eastAsia="Calibri" w:hAnsi="Calibri" w:cs="Times New Roman"/>
      <w:lang w:eastAsia="en-US"/>
    </w:rPr>
  </w:style>
  <w:style w:type="paragraph" w:customStyle="1" w:styleId="C66A275B111F43BD8FCEBF3013FF13A42">
    <w:name w:val="C66A275B111F43BD8FCEBF3013FF13A42"/>
    <w:rsid w:val="002D5C04"/>
    <w:rPr>
      <w:rFonts w:ascii="Calibri" w:eastAsia="Calibri" w:hAnsi="Calibri" w:cs="Times New Roman"/>
      <w:lang w:eastAsia="en-US"/>
    </w:rPr>
  </w:style>
  <w:style w:type="paragraph" w:customStyle="1" w:styleId="1D65173FF37F4A289770C07DF8E56EB8">
    <w:name w:val="1D65173FF37F4A289770C07DF8E56EB8"/>
    <w:rsid w:val="002D5C04"/>
    <w:rPr>
      <w:rFonts w:ascii="Calibri" w:eastAsia="Calibri" w:hAnsi="Calibri" w:cs="Times New Roman"/>
      <w:lang w:eastAsia="en-US"/>
    </w:rPr>
  </w:style>
  <w:style w:type="paragraph" w:customStyle="1" w:styleId="1D9D49F93E5A40E7A7A4CA090204311726">
    <w:name w:val="1D9D49F93E5A40E7A7A4CA090204311726"/>
    <w:rsid w:val="002D5C04"/>
    <w:rPr>
      <w:rFonts w:ascii="Calibri" w:eastAsia="Calibri" w:hAnsi="Calibri" w:cs="Times New Roman"/>
      <w:lang w:eastAsia="en-US"/>
    </w:rPr>
  </w:style>
  <w:style w:type="paragraph" w:customStyle="1" w:styleId="3F9DCC2FE6434DB7B287C5B7E31F282630">
    <w:name w:val="3F9DCC2FE6434DB7B287C5B7E31F282630"/>
    <w:rsid w:val="002D5C04"/>
    <w:rPr>
      <w:rFonts w:ascii="Calibri" w:eastAsia="Calibri" w:hAnsi="Calibri" w:cs="Times New Roman"/>
      <w:lang w:eastAsia="en-US"/>
    </w:rPr>
  </w:style>
  <w:style w:type="paragraph" w:customStyle="1" w:styleId="DE8CD42385B046BDB4E11F19F22A3B5F25">
    <w:name w:val="DE8CD42385B046BDB4E11F19F22A3B5F25"/>
    <w:rsid w:val="002D5C04"/>
    <w:rPr>
      <w:rFonts w:ascii="Calibri" w:eastAsia="Calibri" w:hAnsi="Calibri" w:cs="Times New Roman"/>
      <w:lang w:eastAsia="en-US"/>
    </w:rPr>
  </w:style>
  <w:style w:type="paragraph" w:customStyle="1" w:styleId="A3602B6938F04E24958A758F7643577020">
    <w:name w:val="A3602B6938F04E24958A758F7643577020"/>
    <w:rsid w:val="002D5C04"/>
    <w:rPr>
      <w:rFonts w:ascii="Calibri" w:eastAsia="Calibri" w:hAnsi="Calibri" w:cs="Times New Roman"/>
      <w:lang w:eastAsia="en-US"/>
    </w:rPr>
  </w:style>
  <w:style w:type="paragraph" w:customStyle="1" w:styleId="9DE6401602074F98910ADC84B274ACB818">
    <w:name w:val="9DE6401602074F98910ADC84B274ACB818"/>
    <w:rsid w:val="002D5C04"/>
    <w:rPr>
      <w:rFonts w:ascii="Calibri" w:eastAsia="Calibri" w:hAnsi="Calibri" w:cs="Times New Roman"/>
      <w:lang w:eastAsia="en-US"/>
    </w:rPr>
  </w:style>
  <w:style w:type="paragraph" w:customStyle="1" w:styleId="910D7A3327EC40BB99B39A31EF376D9217">
    <w:name w:val="910D7A3327EC40BB99B39A31EF376D9217"/>
    <w:rsid w:val="002D5C04"/>
    <w:rPr>
      <w:rFonts w:ascii="Calibri" w:eastAsia="Calibri" w:hAnsi="Calibri" w:cs="Times New Roman"/>
      <w:lang w:eastAsia="en-US"/>
    </w:rPr>
  </w:style>
  <w:style w:type="paragraph" w:customStyle="1" w:styleId="D7D2F93999584622813004C611DB247816">
    <w:name w:val="D7D2F93999584622813004C611DB247816"/>
    <w:rsid w:val="002D5C04"/>
    <w:rPr>
      <w:rFonts w:ascii="Calibri" w:eastAsia="Calibri" w:hAnsi="Calibri" w:cs="Times New Roman"/>
      <w:lang w:eastAsia="en-US"/>
    </w:rPr>
  </w:style>
  <w:style w:type="paragraph" w:customStyle="1" w:styleId="5EDC50F60F534EB1A960C35A16BE1E3D15">
    <w:name w:val="5EDC50F60F534EB1A960C35A16BE1E3D15"/>
    <w:rsid w:val="002D5C04"/>
    <w:rPr>
      <w:rFonts w:ascii="Calibri" w:eastAsia="Calibri" w:hAnsi="Calibri" w:cs="Times New Roman"/>
      <w:lang w:eastAsia="en-US"/>
    </w:rPr>
  </w:style>
  <w:style w:type="paragraph" w:customStyle="1" w:styleId="181B580BF6AA44F1992E4CAB4F19CCEB14">
    <w:name w:val="181B580BF6AA44F1992E4CAB4F19CCEB14"/>
    <w:rsid w:val="002D5C04"/>
    <w:rPr>
      <w:rFonts w:ascii="Calibri" w:eastAsia="Calibri" w:hAnsi="Calibri" w:cs="Times New Roman"/>
      <w:lang w:eastAsia="en-US"/>
    </w:rPr>
  </w:style>
  <w:style w:type="paragraph" w:customStyle="1" w:styleId="77FD8ED0F6DB40998ABDE3A2AF8E634D13">
    <w:name w:val="77FD8ED0F6DB40998ABDE3A2AF8E634D13"/>
    <w:rsid w:val="002D5C04"/>
    <w:rPr>
      <w:rFonts w:ascii="Calibri" w:eastAsia="Calibri" w:hAnsi="Calibri" w:cs="Times New Roman"/>
      <w:lang w:eastAsia="en-US"/>
    </w:rPr>
  </w:style>
  <w:style w:type="paragraph" w:customStyle="1" w:styleId="5E8EA0778EA24760903D9D5CEC62751C8">
    <w:name w:val="5E8EA0778EA24760903D9D5CEC62751C8"/>
    <w:rsid w:val="002D5C04"/>
    <w:rPr>
      <w:rFonts w:ascii="Calibri" w:eastAsia="Calibri" w:hAnsi="Calibri" w:cs="Times New Roman"/>
      <w:lang w:eastAsia="en-US"/>
    </w:rPr>
  </w:style>
  <w:style w:type="paragraph" w:customStyle="1" w:styleId="9A8ECCDB1BD64CA188AE62BE6D3735117">
    <w:name w:val="9A8ECCDB1BD64CA188AE62BE6D3735117"/>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6">
    <w:name w:val="93F324BFA1DE45409D9E1E333A39C3F36"/>
    <w:rsid w:val="002D5C04"/>
    <w:rPr>
      <w:rFonts w:ascii="Calibri" w:eastAsia="Calibri" w:hAnsi="Calibri" w:cs="Times New Roman"/>
      <w:lang w:eastAsia="en-US"/>
    </w:rPr>
  </w:style>
  <w:style w:type="paragraph" w:customStyle="1" w:styleId="C8FEF6018D884811966C6FB2CDAF1A354">
    <w:name w:val="C8FEF6018D884811966C6FB2CDAF1A354"/>
    <w:rsid w:val="002D5C04"/>
    <w:rPr>
      <w:rFonts w:ascii="Calibri" w:eastAsia="Calibri" w:hAnsi="Calibri" w:cs="Times New Roman"/>
      <w:lang w:eastAsia="en-US"/>
    </w:rPr>
  </w:style>
  <w:style w:type="paragraph" w:customStyle="1" w:styleId="C66A275B111F43BD8FCEBF3013FF13A43">
    <w:name w:val="C66A275B111F43BD8FCEBF3013FF13A43"/>
    <w:rsid w:val="002D5C04"/>
    <w:rPr>
      <w:rFonts w:ascii="Calibri" w:eastAsia="Calibri" w:hAnsi="Calibri" w:cs="Times New Roman"/>
      <w:lang w:eastAsia="en-US"/>
    </w:rPr>
  </w:style>
  <w:style w:type="paragraph" w:customStyle="1" w:styleId="1D65173FF37F4A289770C07DF8E56EB81">
    <w:name w:val="1D65173FF37F4A289770C07DF8E56EB81"/>
    <w:rsid w:val="002D5C04"/>
    <w:rPr>
      <w:rFonts w:ascii="Calibri" w:eastAsia="Calibri" w:hAnsi="Calibri" w:cs="Times New Roman"/>
      <w:lang w:eastAsia="en-US"/>
    </w:rPr>
  </w:style>
  <w:style w:type="paragraph" w:customStyle="1" w:styleId="1D9D49F93E5A40E7A7A4CA090204311727">
    <w:name w:val="1D9D49F93E5A40E7A7A4CA090204311727"/>
    <w:rsid w:val="002D5C04"/>
    <w:rPr>
      <w:rFonts w:ascii="Calibri" w:eastAsia="Calibri" w:hAnsi="Calibri" w:cs="Times New Roman"/>
      <w:lang w:eastAsia="en-US"/>
    </w:rPr>
  </w:style>
  <w:style w:type="paragraph" w:customStyle="1" w:styleId="3F9DCC2FE6434DB7B287C5B7E31F282631">
    <w:name w:val="3F9DCC2FE6434DB7B287C5B7E31F282631"/>
    <w:rsid w:val="002D5C04"/>
    <w:rPr>
      <w:rFonts w:ascii="Calibri" w:eastAsia="Calibri" w:hAnsi="Calibri" w:cs="Times New Roman"/>
      <w:lang w:eastAsia="en-US"/>
    </w:rPr>
  </w:style>
  <w:style w:type="paragraph" w:customStyle="1" w:styleId="DE8CD42385B046BDB4E11F19F22A3B5F26">
    <w:name w:val="DE8CD42385B046BDB4E11F19F22A3B5F26"/>
    <w:rsid w:val="002D5C04"/>
    <w:rPr>
      <w:rFonts w:ascii="Calibri" w:eastAsia="Calibri" w:hAnsi="Calibri" w:cs="Times New Roman"/>
      <w:lang w:eastAsia="en-US"/>
    </w:rPr>
  </w:style>
  <w:style w:type="paragraph" w:customStyle="1" w:styleId="A3602B6938F04E24958A758F7643577021">
    <w:name w:val="A3602B6938F04E24958A758F7643577021"/>
    <w:rsid w:val="002D5C04"/>
    <w:rPr>
      <w:rFonts w:ascii="Calibri" w:eastAsia="Calibri" w:hAnsi="Calibri" w:cs="Times New Roman"/>
      <w:lang w:eastAsia="en-US"/>
    </w:rPr>
  </w:style>
  <w:style w:type="paragraph" w:customStyle="1" w:styleId="9DE6401602074F98910ADC84B274ACB819">
    <w:name w:val="9DE6401602074F98910ADC84B274ACB819"/>
    <w:rsid w:val="002D5C04"/>
    <w:rPr>
      <w:rFonts w:ascii="Calibri" w:eastAsia="Calibri" w:hAnsi="Calibri" w:cs="Times New Roman"/>
      <w:lang w:eastAsia="en-US"/>
    </w:rPr>
  </w:style>
  <w:style w:type="paragraph" w:customStyle="1" w:styleId="910D7A3327EC40BB99B39A31EF376D9218">
    <w:name w:val="910D7A3327EC40BB99B39A31EF376D9218"/>
    <w:rsid w:val="002D5C04"/>
    <w:rPr>
      <w:rFonts w:ascii="Calibri" w:eastAsia="Calibri" w:hAnsi="Calibri" w:cs="Times New Roman"/>
      <w:lang w:eastAsia="en-US"/>
    </w:rPr>
  </w:style>
  <w:style w:type="paragraph" w:customStyle="1" w:styleId="D7D2F93999584622813004C611DB247817">
    <w:name w:val="D7D2F93999584622813004C611DB247817"/>
    <w:rsid w:val="002D5C04"/>
    <w:rPr>
      <w:rFonts w:ascii="Calibri" w:eastAsia="Calibri" w:hAnsi="Calibri" w:cs="Times New Roman"/>
      <w:lang w:eastAsia="en-US"/>
    </w:rPr>
  </w:style>
  <w:style w:type="paragraph" w:customStyle="1" w:styleId="5EDC50F60F534EB1A960C35A16BE1E3D16">
    <w:name w:val="5EDC50F60F534EB1A960C35A16BE1E3D16"/>
    <w:rsid w:val="002D5C04"/>
    <w:rPr>
      <w:rFonts w:ascii="Calibri" w:eastAsia="Calibri" w:hAnsi="Calibri" w:cs="Times New Roman"/>
      <w:lang w:eastAsia="en-US"/>
    </w:rPr>
  </w:style>
  <w:style w:type="paragraph" w:customStyle="1" w:styleId="181B580BF6AA44F1992E4CAB4F19CCEB15">
    <w:name w:val="181B580BF6AA44F1992E4CAB4F19CCEB15"/>
    <w:rsid w:val="002D5C04"/>
    <w:rPr>
      <w:rFonts w:ascii="Calibri" w:eastAsia="Calibri" w:hAnsi="Calibri" w:cs="Times New Roman"/>
      <w:lang w:eastAsia="en-US"/>
    </w:rPr>
  </w:style>
  <w:style w:type="paragraph" w:customStyle="1" w:styleId="77FD8ED0F6DB40998ABDE3A2AF8E634D14">
    <w:name w:val="77FD8ED0F6DB40998ABDE3A2AF8E634D14"/>
    <w:rsid w:val="002D5C04"/>
    <w:rPr>
      <w:rFonts w:ascii="Calibri" w:eastAsia="Calibri" w:hAnsi="Calibri" w:cs="Times New Roman"/>
      <w:lang w:eastAsia="en-US"/>
    </w:rPr>
  </w:style>
  <w:style w:type="paragraph" w:customStyle="1" w:styleId="5E8EA0778EA24760903D9D5CEC62751C9">
    <w:name w:val="5E8EA0778EA24760903D9D5CEC62751C9"/>
    <w:rsid w:val="002D5C04"/>
    <w:rPr>
      <w:rFonts w:ascii="Calibri" w:eastAsia="Calibri" w:hAnsi="Calibri" w:cs="Times New Roman"/>
      <w:lang w:eastAsia="en-US"/>
    </w:rPr>
  </w:style>
  <w:style w:type="paragraph" w:customStyle="1" w:styleId="9A8ECCDB1BD64CA188AE62BE6D3735118">
    <w:name w:val="9A8ECCDB1BD64CA188AE62BE6D3735118"/>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7">
    <w:name w:val="93F324BFA1DE45409D9E1E333A39C3F37"/>
    <w:rsid w:val="002D5C04"/>
    <w:rPr>
      <w:rFonts w:ascii="Calibri" w:eastAsia="Calibri" w:hAnsi="Calibri" w:cs="Times New Roman"/>
      <w:lang w:eastAsia="en-US"/>
    </w:rPr>
  </w:style>
  <w:style w:type="paragraph" w:customStyle="1" w:styleId="C8FEF6018D884811966C6FB2CDAF1A355">
    <w:name w:val="C8FEF6018D884811966C6FB2CDAF1A355"/>
    <w:rsid w:val="002D5C04"/>
    <w:rPr>
      <w:rFonts w:ascii="Calibri" w:eastAsia="Calibri" w:hAnsi="Calibri" w:cs="Times New Roman"/>
      <w:lang w:eastAsia="en-US"/>
    </w:rPr>
  </w:style>
  <w:style w:type="paragraph" w:customStyle="1" w:styleId="C66A275B111F43BD8FCEBF3013FF13A44">
    <w:name w:val="C66A275B111F43BD8FCEBF3013FF13A44"/>
    <w:rsid w:val="002D5C04"/>
    <w:rPr>
      <w:rFonts w:ascii="Calibri" w:eastAsia="Calibri" w:hAnsi="Calibri" w:cs="Times New Roman"/>
      <w:lang w:eastAsia="en-US"/>
    </w:rPr>
  </w:style>
  <w:style w:type="paragraph" w:customStyle="1" w:styleId="1D65173FF37F4A289770C07DF8E56EB82">
    <w:name w:val="1D65173FF37F4A289770C07DF8E56EB82"/>
    <w:rsid w:val="002D5C04"/>
    <w:rPr>
      <w:rFonts w:ascii="Calibri" w:eastAsia="Calibri" w:hAnsi="Calibri" w:cs="Times New Roman"/>
      <w:lang w:eastAsia="en-US"/>
    </w:rPr>
  </w:style>
  <w:style w:type="character" w:customStyle="1" w:styleId="DaftarPustaka">
    <w:name w:val="Daftar Pustaka"/>
    <w:basedOn w:val="DefaultParagraphFont"/>
    <w:uiPriority w:val="1"/>
    <w:rsid w:val="00410F16"/>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uiPriority w:val="34"/>
    <w:qFormat/>
    <w:rsid w:val="00410F16"/>
    <w:pPr>
      <w:ind w:left="720"/>
      <w:contextualSpacing/>
    </w:pPr>
    <w:rPr>
      <w:rFonts w:ascii="Calibri" w:eastAsia="Calibri" w:hAnsi="Calibri"/>
      <w:sz w:val="22"/>
      <w:szCs w:val="22"/>
      <w:lang w:eastAsia="en-US"/>
    </w:rPr>
  </w:style>
  <w:style w:type="paragraph" w:customStyle="1" w:styleId="0F29A5678DCA431190DF8ADEC2744D73">
    <w:name w:val="0F29A5678DCA431190DF8ADEC2744D73"/>
    <w:rsid w:val="002D5C04"/>
    <w:pPr>
      <w:ind w:left="720"/>
      <w:contextualSpacing/>
    </w:pPr>
    <w:rPr>
      <w:rFonts w:ascii="Calibri" w:eastAsia="Calibri" w:hAnsi="Calibri" w:cs="Times New Roman"/>
      <w:lang w:eastAsia="en-US"/>
    </w:rPr>
  </w:style>
  <w:style w:type="paragraph" w:customStyle="1" w:styleId="1D9D49F93E5A40E7A7A4CA090204311728">
    <w:name w:val="1D9D49F93E5A40E7A7A4CA090204311728"/>
    <w:rsid w:val="008757ED"/>
    <w:rPr>
      <w:rFonts w:ascii="Calibri" w:eastAsia="Calibri" w:hAnsi="Calibri" w:cs="Times New Roman"/>
      <w:lang w:eastAsia="en-US"/>
    </w:rPr>
  </w:style>
  <w:style w:type="paragraph" w:customStyle="1" w:styleId="3F9DCC2FE6434DB7B287C5B7E31F282632">
    <w:name w:val="3F9DCC2FE6434DB7B287C5B7E31F282632"/>
    <w:rsid w:val="008757ED"/>
    <w:rPr>
      <w:rFonts w:ascii="Calibri" w:eastAsia="Calibri" w:hAnsi="Calibri" w:cs="Times New Roman"/>
      <w:lang w:eastAsia="en-US"/>
    </w:rPr>
  </w:style>
  <w:style w:type="paragraph" w:customStyle="1" w:styleId="DE8CD42385B046BDB4E11F19F22A3B5F27">
    <w:name w:val="DE8CD42385B046BDB4E11F19F22A3B5F27"/>
    <w:rsid w:val="008757ED"/>
    <w:rPr>
      <w:rFonts w:ascii="Calibri" w:eastAsia="Calibri" w:hAnsi="Calibri" w:cs="Times New Roman"/>
      <w:lang w:eastAsia="en-US"/>
    </w:rPr>
  </w:style>
  <w:style w:type="paragraph" w:customStyle="1" w:styleId="A3602B6938F04E24958A758F7643577022">
    <w:name w:val="A3602B6938F04E24958A758F7643577022"/>
    <w:rsid w:val="008757ED"/>
    <w:rPr>
      <w:rFonts w:ascii="Calibri" w:eastAsia="Calibri" w:hAnsi="Calibri" w:cs="Times New Roman"/>
      <w:lang w:eastAsia="en-US"/>
    </w:rPr>
  </w:style>
  <w:style w:type="paragraph" w:customStyle="1" w:styleId="9DE6401602074F98910ADC84B274ACB820">
    <w:name w:val="9DE6401602074F98910ADC84B274ACB820"/>
    <w:rsid w:val="008757ED"/>
    <w:rPr>
      <w:rFonts w:ascii="Calibri" w:eastAsia="Calibri" w:hAnsi="Calibri" w:cs="Times New Roman"/>
      <w:lang w:eastAsia="en-US"/>
    </w:rPr>
  </w:style>
  <w:style w:type="paragraph" w:customStyle="1" w:styleId="910D7A3327EC40BB99B39A31EF376D9219">
    <w:name w:val="910D7A3327EC40BB99B39A31EF376D9219"/>
    <w:rsid w:val="008757ED"/>
    <w:rPr>
      <w:rFonts w:ascii="Calibri" w:eastAsia="Calibri" w:hAnsi="Calibri" w:cs="Times New Roman"/>
      <w:lang w:eastAsia="en-US"/>
    </w:rPr>
  </w:style>
  <w:style w:type="paragraph" w:customStyle="1" w:styleId="D7D2F93999584622813004C611DB247818">
    <w:name w:val="D7D2F93999584622813004C611DB247818"/>
    <w:rsid w:val="008757ED"/>
    <w:rPr>
      <w:rFonts w:ascii="Calibri" w:eastAsia="Calibri" w:hAnsi="Calibri" w:cs="Times New Roman"/>
      <w:lang w:eastAsia="en-US"/>
    </w:rPr>
  </w:style>
  <w:style w:type="paragraph" w:customStyle="1" w:styleId="5EDC50F60F534EB1A960C35A16BE1E3D17">
    <w:name w:val="5EDC50F60F534EB1A960C35A16BE1E3D17"/>
    <w:rsid w:val="008757ED"/>
    <w:rPr>
      <w:rFonts w:ascii="Calibri" w:eastAsia="Calibri" w:hAnsi="Calibri" w:cs="Times New Roman"/>
      <w:lang w:eastAsia="en-US"/>
    </w:rPr>
  </w:style>
  <w:style w:type="paragraph" w:customStyle="1" w:styleId="181B580BF6AA44F1992E4CAB4F19CCEB16">
    <w:name w:val="181B580BF6AA44F1992E4CAB4F19CCEB16"/>
    <w:rsid w:val="008757ED"/>
    <w:rPr>
      <w:rFonts w:ascii="Calibri" w:eastAsia="Calibri" w:hAnsi="Calibri" w:cs="Times New Roman"/>
      <w:lang w:eastAsia="en-US"/>
    </w:rPr>
  </w:style>
  <w:style w:type="paragraph" w:customStyle="1" w:styleId="77FD8ED0F6DB40998ABDE3A2AF8E634D15">
    <w:name w:val="77FD8ED0F6DB40998ABDE3A2AF8E634D15"/>
    <w:rsid w:val="008757ED"/>
    <w:rPr>
      <w:rFonts w:ascii="Calibri" w:eastAsia="Calibri" w:hAnsi="Calibri" w:cs="Times New Roman"/>
      <w:lang w:eastAsia="en-US"/>
    </w:rPr>
  </w:style>
  <w:style w:type="paragraph" w:customStyle="1" w:styleId="5E8EA0778EA24760903D9D5CEC62751C10">
    <w:name w:val="5E8EA0778EA24760903D9D5CEC62751C10"/>
    <w:rsid w:val="008757ED"/>
    <w:rPr>
      <w:rFonts w:ascii="Calibri" w:eastAsia="Calibri" w:hAnsi="Calibri" w:cs="Times New Roman"/>
      <w:lang w:eastAsia="en-US"/>
    </w:rPr>
  </w:style>
  <w:style w:type="paragraph" w:customStyle="1" w:styleId="9A8ECCDB1BD64CA188AE62BE6D3735119">
    <w:name w:val="9A8ECCDB1BD64CA188AE62BE6D3735119"/>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8">
    <w:name w:val="93F324BFA1DE45409D9E1E333A39C3F38"/>
    <w:rsid w:val="008757ED"/>
    <w:rPr>
      <w:rFonts w:ascii="Calibri" w:eastAsia="Calibri" w:hAnsi="Calibri" w:cs="Times New Roman"/>
      <w:lang w:eastAsia="en-US"/>
    </w:rPr>
  </w:style>
  <w:style w:type="paragraph" w:customStyle="1" w:styleId="C8FEF6018D884811966C6FB2CDAF1A356">
    <w:name w:val="C8FEF6018D884811966C6FB2CDAF1A356"/>
    <w:rsid w:val="008757ED"/>
    <w:rPr>
      <w:rFonts w:ascii="Calibri" w:eastAsia="Calibri" w:hAnsi="Calibri" w:cs="Times New Roman"/>
      <w:lang w:eastAsia="en-US"/>
    </w:rPr>
  </w:style>
  <w:style w:type="paragraph" w:customStyle="1" w:styleId="C66A275B111F43BD8FCEBF3013FF13A45">
    <w:name w:val="C66A275B111F43BD8FCEBF3013FF13A45"/>
    <w:rsid w:val="008757ED"/>
    <w:rPr>
      <w:rFonts w:ascii="Calibri" w:eastAsia="Calibri" w:hAnsi="Calibri" w:cs="Times New Roman"/>
      <w:lang w:eastAsia="en-US"/>
    </w:rPr>
  </w:style>
  <w:style w:type="paragraph" w:customStyle="1" w:styleId="1D65173FF37F4A289770C07DF8E56EB83">
    <w:name w:val="1D65173FF37F4A289770C07DF8E56EB83"/>
    <w:rsid w:val="008757ED"/>
    <w:rPr>
      <w:rFonts w:ascii="Calibri" w:eastAsia="Calibri" w:hAnsi="Calibri" w:cs="Times New Roman"/>
      <w:lang w:eastAsia="en-US"/>
    </w:rPr>
  </w:style>
  <w:style w:type="paragraph" w:customStyle="1" w:styleId="0F29A5678DCA431190DF8ADEC2744D731">
    <w:name w:val="0F29A5678DCA431190DF8ADEC2744D731"/>
    <w:rsid w:val="008757ED"/>
    <w:pPr>
      <w:ind w:left="720"/>
      <w:contextualSpacing/>
    </w:pPr>
    <w:rPr>
      <w:rFonts w:ascii="Calibri" w:eastAsia="Calibri" w:hAnsi="Calibri" w:cs="Times New Roman"/>
      <w:lang w:eastAsia="en-US"/>
    </w:rPr>
  </w:style>
  <w:style w:type="paragraph" w:customStyle="1" w:styleId="1D9D49F93E5A40E7A7A4CA090204311729">
    <w:name w:val="1D9D49F93E5A40E7A7A4CA090204311729"/>
    <w:rsid w:val="008757ED"/>
    <w:rPr>
      <w:rFonts w:ascii="Calibri" w:eastAsia="Calibri" w:hAnsi="Calibri" w:cs="Times New Roman"/>
      <w:lang w:eastAsia="en-US"/>
    </w:rPr>
  </w:style>
  <w:style w:type="paragraph" w:customStyle="1" w:styleId="3F9DCC2FE6434DB7B287C5B7E31F282633">
    <w:name w:val="3F9DCC2FE6434DB7B287C5B7E31F282633"/>
    <w:rsid w:val="008757ED"/>
    <w:rPr>
      <w:rFonts w:ascii="Calibri" w:eastAsia="Calibri" w:hAnsi="Calibri" w:cs="Times New Roman"/>
      <w:lang w:eastAsia="en-US"/>
    </w:rPr>
  </w:style>
  <w:style w:type="paragraph" w:customStyle="1" w:styleId="DE8CD42385B046BDB4E11F19F22A3B5F28">
    <w:name w:val="DE8CD42385B046BDB4E11F19F22A3B5F28"/>
    <w:rsid w:val="008757ED"/>
    <w:rPr>
      <w:rFonts w:ascii="Calibri" w:eastAsia="Calibri" w:hAnsi="Calibri" w:cs="Times New Roman"/>
      <w:lang w:eastAsia="en-US"/>
    </w:rPr>
  </w:style>
  <w:style w:type="paragraph" w:customStyle="1" w:styleId="A3602B6938F04E24958A758F7643577023">
    <w:name w:val="A3602B6938F04E24958A758F7643577023"/>
    <w:rsid w:val="008757ED"/>
    <w:rPr>
      <w:rFonts w:ascii="Calibri" w:eastAsia="Calibri" w:hAnsi="Calibri" w:cs="Times New Roman"/>
      <w:lang w:eastAsia="en-US"/>
    </w:rPr>
  </w:style>
  <w:style w:type="paragraph" w:customStyle="1" w:styleId="9DE6401602074F98910ADC84B274ACB821">
    <w:name w:val="9DE6401602074F98910ADC84B274ACB821"/>
    <w:rsid w:val="008757ED"/>
    <w:rPr>
      <w:rFonts w:ascii="Calibri" w:eastAsia="Calibri" w:hAnsi="Calibri" w:cs="Times New Roman"/>
      <w:lang w:eastAsia="en-US"/>
    </w:rPr>
  </w:style>
  <w:style w:type="paragraph" w:customStyle="1" w:styleId="910D7A3327EC40BB99B39A31EF376D9220">
    <w:name w:val="910D7A3327EC40BB99B39A31EF376D9220"/>
    <w:rsid w:val="008757ED"/>
    <w:rPr>
      <w:rFonts w:ascii="Calibri" w:eastAsia="Calibri" w:hAnsi="Calibri" w:cs="Times New Roman"/>
      <w:lang w:eastAsia="en-US"/>
    </w:rPr>
  </w:style>
  <w:style w:type="paragraph" w:customStyle="1" w:styleId="D7D2F93999584622813004C611DB247819">
    <w:name w:val="D7D2F93999584622813004C611DB247819"/>
    <w:rsid w:val="008757ED"/>
    <w:rPr>
      <w:rFonts w:ascii="Calibri" w:eastAsia="Calibri" w:hAnsi="Calibri" w:cs="Times New Roman"/>
      <w:lang w:eastAsia="en-US"/>
    </w:rPr>
  </w:style>
  <w:style w:type="paragraph" w:customStyle="1" w:styleId="5EDC50F60F534EB1A960C35A16BE1E3D18">
    <w:name w:val="5EDC50F60F534EB1A960C35A16BE1E3D18"/>
    <w:rsid w:val="008757ED"/>
    <w:rPr>
      <w:rFonts w:ascii="Calibri" w:eastAsia="Calibri" w:hAnsi="Calibri" w:cs="Times New Roman"/>
      <w:lang w:eastAsia="en-US"/>
    </w:rPr>
  </w:style>
  <w:style w:type="paragraph" w:customStyle="1" w:styleId="181B580BF6AA44F1992E4CAB4F19CCEB17">
    <w:name w:val="181B580BF6AA44F1992E4CAB4F19CCEB17"/>
    <w:rsid w:val="008757ED"/>
    <w:rPr>
      <w:rFonts w:ascii="Calibri" w:eastAsia="Calibri" w:hAnsi="Calibri" w:cs="Times New Roman"/>
      <w:lang w:eastAsia="en-US"/>
    </w:rPr>
  </w:style>
  <w:style w:type="paragraph" w:customStyle="1" w:styleId="77FD8ED0F6DB40998ABDE3A2AF8E634D16">
    <w:name w:val="77FD8ED0F6DB40998ABDE3A2AF8E634D16"/>
    <w:rsid w:val="008757ED"/>
    <w:rPr>
      <w:rFonts w:ascii="Calibri" w:eastAsia="Calibri" w:hAnsi="Calibri" w:cs="Times New Roman"/>
      <w:lang w:eastAsia="en-US"/>
    </w:rPr>
  </w:style>
  <w:style w:type="paragraph" w:customStyle="1" w:styleId="5E8EA0778EA24760903D9D5CEC62751C11">
    <w:name w:val="5E8EA0778EA24760903D9D5CEC62751C11"/>
    <w:rsid w:val="008757ED"/>
    <w:rPr>
      <w:rFonts w:ascii="Calibri" w:eastAsia="Calibri" w:hAnsi="Calibri" w:cs="Times New Roman"/>
      <w:lang w:eastAsia="en-US"/>
    </w:rPr>
  </w:style>
  <w:style w:type="paragraph" w:customStyle="1" w:styleId="9A8ECCDB1BD64CA188AE62BE6D37351110">
    <w:name w:val="9A8ECCDB1BD64CA188AE62BE6D37351110"/>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9">
    <w:name w:val="93F324BFA1DE45409D9E1E333A39C3F39"/>
    <w:rsid w:val="008757ED"/>
    <w:rPr>
      <w:rFonts w:ascii="Calibri" w:eastAsia="Calibri" w:hAnsi="Calibri" w:cs="Times New Roman"/>
      <w:lang w:eastAsia="en-US"/>
    </w:rPr>
  </w:style>
  <w:style w:type="paragraph" w:customStyle="1" w:styleId="C8FEF6018D884811966C6FB2CDAF1A357">
    <w:name w:val="C8FEF6018D884811966C6FB2CDAF1A357"/>
    <w:rsid w:val="008757ED"/>
    <w:rPr>
      <w:rFonts w:ascii="Calibri" w:eastAsia="Calibri" w:hAnsi="Calibri" w:cs="Times New Roman"/>
      <w:lang w:eastAsia="en-US"/>
    </w:rPr>
  </w:style>
  <w:style w:type="paragraph" w:customStyle="1" w:styleId="C66A275B111F43BD8FCEBF3013FF13A46">
    <w:name w:val="C66A275B111F43BD8FCEBF3013FF13A46"/>
    <w:rsid w:val="008757ED"/>
    <w:rPr>
      <w:rFonts w:ascii="Calibri" w:eastAsia="Calibri" w:hAnsi="Calibri" w:cs="Times New Roman"/>
      <w:lang w:eastAsia="en-US"/>
    </w:rPr>
  </w:style>
  <w:style w:type="paragraph" w:customStyle="1" w:styleId="1D65173FF37F4A289770C07DF8E56EB84">
    <w:name w:val="1D65173FF37F4A289770C07DF8E56EB84"/>
    <w:rsid w:val="008757ED"/>
    <w:rPr>
      <w:rFonts w:ascii="Calibri" w:eastAsia="Calibri" w:hAnsi="Calibri" w:cs="Times New Roman"/>
      <w:lang w:eastAsia="en-US"/>
    </w:rPr>
  </w:style>
  <w:style w:type="paragraph" w:customStyle="1" w:styleId="0F29A5678DCA431190DF8ADEC2744D732">
    <w:name w:val="0F29A5678DCA431190DF8ADEC2744D732"/>
    <w:rsid w:val="008757ED"/>
    <w:pPr>
      <w:ind w:left="720"/>
      <w:contextualSpacing/>
    </w:pPr>
    <w:rPr>
      <w:rFonts w:ascii="Calibri" w:eastAsia="Calibri" w:hAnsi="Calibri" w:cs="Times New Roman"/>
      <w:lang w:eastAsia="en-US"/>
    </w:rPr>
  </w:style>
  <w:style w:type="paragraph" w:customStyle="1" w:styleId="1D9D49F93E5A40E7A7A4CA090204311730">
    <w:name w:val="1D9D49F93E5A40E7A7A4CA090204311730"/>
    <w:rsid w:val="008757ED"/>
    <w:rPr>
      <w:rFonts w:ascii="Calibri" w:eastAsia="Calibri" w:hAnsi="Calibri" w:cs="Times New Roman"/>
      <w:lang w:eastAsia="en-US"/>
    </w:rPr>
  </w:style>
  <w:style w:type="paragraph" w:customStyle="1" w:styleId="3F9DCC2FE6434DB7B287C5B7E31F282634">
    <w:name w:val="3F9DCC2FE6434DB7B287C5B7E31F282634"/>
    <w:rsid w:val="008757ED"/>
    <w:rPr>
      <w:rFonts w:ascii="Calibri" w:eastAsia="Calibri" w:hAnsi="Calibri" w:cs="Times New Roman"/>
      <w:lang w:eastAsia="en-US"/>
    </w:rPr>
  </w:style>
  <w:style w:type="paragraph" w:customStyle="1" w:styleId="DE8CD42385B046BDB4E11F19F22A3B5F29">
    <w:name w:val="DE8CD42385B046BDB4E11F19F22A3B5F29"/>
    <w:rsid w:val="008757ED"/>
    <w:rPr>
      <w:rFonts w:ascii="Calibri" w:eastAsia="Calibri" w:hAnsi="Calibri" w:cs="Times New Roman"/>
      <w:lang w:eastAsia="en-US"/>
    </w:rPr>
  </w:style>
  <w:style w:type="paragraph" w:customStyle="1" w:styleId="A3602B6938F04E24958A758F7643577024">
    <w:name w:val="A3602B6938F04E24958A758F7643577024"/>
    <w:rsid w:val="008757ED"/>
    <w:rPr>
      <w:rFonts w:ascii="Calibri" w:eastAsia="Calibri" w:hAnsi="Calibri" w:cs="Times New Roman"/>
      <w:lang w:eastAsia="en-US"/>
    </w:rPr>
  </w:style>
  <w:style w:type="paragraph" w:customStyle="1" w:styleId="9DE6401602074F98910ADC84B274ACB822">
    <w:name w:val="9DE6401602074F98910ADC84B274ACB822"/>
    <w:rsid w:val="008757ED"/>
    <w:rPr>
      <w:rFonts w:ascii="Calibri" w:eastAsia="Calibri" w:hAnsi="Calibri" w:cs="Times New Roman"/>
      <w:lang w:eastAsia="en-US"/>
    </w:rPr>
  </w:style>
  <w:style w:type="paragraph" w:customStyle="1" w:styleId="910D7A3327EC40BB99B39A31EF376D9221">
    <w:name w:val="910D7A3327EC40BB99B39A31EF376D9221"/>
    <w:rsid w:val="008757ED"/>
    <w:rPr>
      <w:rFonts w:ascii="Calibri" w:eastAsia="Calibri" w:hAnsi="Calibri" w:cs="Times New Roman"/>
      <w:lang w:eastAsia="en-US"/>
    </w:rPr>
  </w:style>
  <w:style w:type="paragraph" w:customStyle="1" w:styleId="D7D2F93999584622813004C611DB247820">
    <w:name w:val="D7D2F93999584622813004C611DB247820"/>
    <w:rsid w:val="008757ED"/>
    <w:rPr>
      <w:rFonts w:ascii="Calibri" w:eastAsia="Calibri" w:hAnsi="Calibri" w:cs="Times New Roman"/>
      <w:lang w:eastAsia="en-US"/>
    </w:rPr>
  </w:style>
  <w:style w:type="paragraph" w:customStyle="1" w:styleId="5EDC50F60F534EB1A960C35A16BE1E3D19">
    <w:name w:val="5EDC50F60F534EB1A960C35A16BE1E3D19"/>
    <w:rsid w:val="008757ED"/>
    <w:rPr>
      <w:rFonts w:ascii="Calibri" w:eastAsia="Calibri" w:hAnsi="Calibri" w:cs="Times New Roman"/>
      <w:lang w:eastAsia="en-US"/>
    </w:rPr>
  </w:style>
  <w:style w:type="paragraph" w:customStyle="1" w:styleId="181B580BF6AA44F1992E4CAB4F19CCEB18">
    <w:name w:val="181B580BF6AA44F1992E4CAB4F19CCEB18"/>
    <w:rsid w:val="008757ED"/>
    <w:rPr>
      <w:rFonts w:ascii="Calibri" w:eastAsia="Calibri" w:hAnsi="Calibri" w:cs="Times New Roman"/>
      <w:lang w:eastAsia="en-US"/>
    </w:rPr>
  </w:style>
  <w:style w:type="paragraph" w:customStyle="1" w:styleId="77FD8ED0F6DB40998ABDE3A2AF8E634D17">
    <w:name w:val="77FD8ED0F6DB40998ABDE3A2AF8E634D17"/>
    <w:rsid w:val="008757ED"/>
    <w:rPr>
      <w:rFonts w:ascii="Calibri" w:eastAsia="Calibri" w:hAnsi="Calibri" w:cs="Times New Roman"/>
      <w:lang w:eastAsia="en-US"/>
    </w:rPr>
  </w:style>
  <w:style w:type="paragraph" w:customStyle="1" w:styleId="5E8EA0778EA24760903D9D5CEC62751C12">
    <w:name w:val="5E8EA0778EA24760903D9D5CEC62751C12"/>
    <w:rsid w:val="008757ED"/>
    <w:rPr>
      <w:rFonts w:ascii="Calibri" w:eastAsia="Calibri" w:hAnsi="Calibri" w:cs="Times New Roman"/>
      <w:lang w:eastAsia="en-US"/>
    </w:rPr>
  </w:style>
  <w:style w:type="paragraph" w:customStyle="1" w:styleId="9A8ECCDB1BD64CA188AE62BE6D37351111">
    <w:name w:val="9A8ECCDB1BD64CA188AE62BE6D37351111"/>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0">
    <w:name w:val="93F324BFA1DE45409D9E1E333A39C3F310"/>
    <w:rsid w:val="008757ED"/>
    <w:rPr>
      <w:rFonts w:ascii="Calibri" w:eastAsia="Calibri" w:hAnsi="Calibri" w:cs="Times New Roman"/>
      <w:lang w:eastAsia="en-US"/>
    </w:rPr>
  </w:style>
  <w:style w:type="paragraph" w:customStyle="1" w:styleId="C8FEF6018D884811966C6FB2CDAF1A358">
    <w:name w:val="C8FEF6018D884811966C6FB2CDAF1A358"/>
    <w:rsid w:val="008757ED"/>
    <w:rPr>
      <w:rFonts w:ascii="Calibri" w:eastAsia="Calibri" w:hAnsi="Calibri" w:cs="Times New Roman"/>
      <w:lang w:eastAsia="en-US"/>
    </w:rPr>
  </w:style>
  <w:style w:type="paragraph" w:customStyle="1" w:styleId="C66A275B111F43BD8FCEBF3013FF13A47">
    <w:name w:val="C66A275B111F43BD8FCEBF3013FF13A47"/>
    <w:rsid w:val="008757ED"/>
    <w:rPr>
      <w:rFonts w:ascii="Calibri" w:eastAsia="Calibri" w:hAnsi="Calibri" w:cs="Times New Roman"/>
      <w:lang w:eastAsia="en-US"/>
    </w:rPr>
  </w:style>
  <w:style w:type="paragraph" w:customStyle="1" w:styleId="1D65173FF37F4A289770C07DF8E56EB85">
    <w:name w:val="1D65173FF37F4A289770C07DF8E56EB85"/>
    <w:rsid w:val="008757ED"/>
    <w:rPr>
      <w:rFonts w:ascii="Calibri" w:eastAsia="Calibri" w:hAnsi="Calibri" w:cs="Times New Roman"/>
      <w:lang w:eastAsia="en-US"/>
    </w:rPr>
  </w:style>
  <w:style w:type="paragraph" w:customStyle="1" w:styleId="0F29A5678DCA431190DF8ADEC2744D733">
    <w:name w:val="0F29A5678DCA431190DF8ADEC2744D733"/>
    <w:rsid w:val="008757ED"/>
    <w:pPr>
      <w:ind w:left="720"/>
      <w:contextualSpacing/>
    </w:pPr>
    <w:rPr>
      <w:rFonts w:ascii="Calibri" w:eastAsia="Calibri" w:hAnsi="Calibri" w:cs="Times New Roman"/>
      <w:lang w:eastAsia="en-US"/>
    </w:rPr>
  </w:style>
  <w:style w:type="paragraph" w:customStyle="1" w:styleId="1D9D49F93E5A40E7A7A4CA090204311731">
    <w:name w:val="1D9D49F93E5A40E7A7A4CA090204311731"/>
    <w:rsid w:val="008757ED"/>
    <w:rPr>
      <w:rFonts w:ascii="Calibri" w:eastAsia="Calibri" w:hAnsi="Calibri" w:cs="Times New Roman"/>
      <w:lang w:eastAsia="en-US"/>
    </w:rPr>
  </w:style>
  <w:style w:type="paragraph" w:customStyle="1" w:styleId="3F9DCC2FE6434DB7B287C5B7E31F282635">
    <w:name w:val="3F9DCC2FE6434DB7B287C5B7E31F282635"/>
    <w:rsid w:val="008757ED"/>
    <w:rPr>
      <w:rFonts w:ascii="Calibri" w:eastAsia="Calibri" w:hAnsi="Calibri" w:cs="Times New Roman"/>
      <w:lang w:eastAsia="en-US"/>
    </w:rPr>
  </w:style>
  <w:style w:type="paragraph" w:customStyle="1" w:styleId="DE8CD42385B046BDB4E11F19F22A3B5F30">
    <w:name w:val="DE8CD42385B046BDB4E11F19F22A3B5F30"/>
    <w:rsid w:val="008757ED"/>
    <w:rPr>
      <w:rFonts w:ascii="Calibri" w:eastAsia="Calibri" w:hAnsi="Calibri" w:cs="Times New Roman"/>
      <w:lang w:eastAsia="en-US"/>
    </w:rPr>
  </w:style>
  <w:style w:type="paragraph" w:customStyle="1" w:styleId="A3602B6938F04E24958A758F7643577025">
    <w:name w:val="A3602B6938F04E24958A758F7643577025"/>
    <w:rsid w:val="008757ED"/>
    <w:rPr>
      <w:rFonts w:ascii="Calibri" w:eastAsia="Calibri" w:hAnsi="Calibri" w:cs="Times New Roman"/>
      <w:lang w:eastAsia="en-US"/>
    </w:rPr>
  </w:style>
  <w:style w:type="paragraph" w:customStyle="1" w:styleId="9DE6401602074F98910ADC84B274ACB823">
    <w:name w:val="9DE6401602074F98910ADC84B274ACB823"/>
    <w:rsid w:val="008757ED"/>
    <w:rPr>
      <w:rFonts w:ascii="Calibri" w:eastAsia="Calibri" w:hAnsi="Calibri" w:cs="Times New Roman"/>
      <w:lang w:eastAsia="en-US"/>
    </w:rPr>
  </w:style>
  <w:style w:type="paragraph" w:customStyle="1" w:styleId="910D7A3327EC40BB99B39A31EF376D9222">
    <w:name w:val="910D7A3327EC40BB99B39A31EF376D9222"/>
    <w:rsid w:val="008757ED"/>
    <w:rPr>
      <w:rFonts w:ascii="Calibri" w:eastAsia="Calibri" w:hAnsi="Calibri" w:cs="Times New Roman"/>
      <w:lang w:eastAsia="en-US"/>
    </w:rPr>
  </w:style>
  <w:style w:type="paragraph" w:customStyle="1" w:styleId="D7D2F93999584622813004C611DB247821">
    <w:name w:val="D7D2F93999584622813004C611DB247821"/>
    <w:rsid w:val="008757ED"/>
    <w:rPr>
      <w:rFonts w:ascii="Calibri" w:eastAsia="Calibri" w:hAnsi="Calibri" w:cs="Times New Roman"/>
      <w:lang w:eastAsia="en-US"/>
    </w:rPr>
  </w:style>
  <w:style w:type="paragraph" w:customStyle="1" w:styleId="5EDC50F60F534EB1A960C35A16BE1E3D20">
    <w:name w:val="5EDC50F60F534EB1A960C35A16BE1E3D20"/>
    <w:rsid w:val="008757ED"/>
    <w:rPr>
      <w:rFonts w:ascii="Calibri" w:eastAsia="Calibri" w:hAnsi="Calibri" w:cs="Times New Roman"/>
      <w:lang w:eastAsia="en-US"/>
    </w:rPr>
  </w:style>
  <w:style w:type="paragraph" w:customStyle="1" w:styleId="181B580BF6AA44F1992E4CAB4F19CCEB19">
    <w:name w:val="181B580BF6AA44F1992E4CAB4F19CCEB19"/>
    <w:rsid w:val="008757ED"/>
    <w:rPr>
      <w:rFonts w:ascii="Calibri" w:eastAsia="Calibri" w:hAnsi="Calibri" w:cs="Times New Roman"/>
      <w:lang w:eastAsia="en-US"/>
    </w:rPr>
  </w:style>
  <w:style w:type="paragraph" w:customStyle="1" w:styleId="77FD8ED0F6DB40998ABDE3A2AF8E634D18">
    <w:name w:val="77FD8ED0F6DB40998ABDE3A2AF8E634D18"/>
    <w:rsid w:val="008757ED"/>
    <w:rPr>
      <w:rFonts w:ascii="Calibri" w:eastAsia="Calibri" w:hAnsi="Calibri" w:cs="Times New Roman"/>
      <w:lang w:eastAsia="en-US"/>
    </w:rPr>
  </w:style>
  <w:style w:type="paragraph" w:customStyle="1" w:styleId="5E8EA0778EA24760903D9D5CEC62751C13">
    <w:name w:val="5E8EA0778EA24760903D9D5CEC62751C13"/>
    <w:rsid w:val="008757ED"/>
    <w:rPr>
      <w:rFonts w:ascii="Calibri" w:eastAsia="Calibri" w:hAnsi="Calibri" w:cs="Times New Roman"/>
      <w:lang w:eastAsia="en-US"/>
    </w:rPr>
  </w:style>
  <w:style w:type="paragraph" w:customStyle="1" w:styleId="9A8ECCDB1BD64CA188AE62BE6D37351112">
    <w:name w:val="9A8ECCDB1BD64CA188AE62BE6D37351112"/>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1">
    <w:name w:val="93F324BFA1DE45409D9E1E333A39C3F311"/>
    <w:rsid w:val="008757ED"/>
    <w:rPr>
      <w:rFonts w:ascii="Calibri" w:eastAsia="Calibri" w:hAnsi="Calibri" w:cs="Times New Roman"/>
      <w:lang w:eastAsia="en-US"/>
    </w:rPr>
  </w:style>
  <w:style w:type="paragraph" w:customStyle="1" w:styleId="C8FEF6018D884811966C6FB2CDAF1A359">
    <w:name w:val="C8FEF6018D884811966C6FB2CDAF1A359"/>
    <w:rsid w:val="008757ED"/>
    <w:rPr>
      <w:rFonts w:ascii="Calibri" w:eastAsia="Calibri" w:hAnsi="Calibri" w:cs="Times New Roman"/>
      <w:lang w:eastAsia="en-US"/>
    </w:rPr>
  </w:style>
  <w:style w:type="paragraph" w:customStyle="1" w:styleId="C66A275B111F43BD8FCEBF3013FF13A48">
    <w:name w:val="C66A275B111F43BD8FCEBF3013FF13A48"/>
    <w:rsid w:val="008757ED"/>
    <w:rPr>
      <w:rFonts w:ascii="Calibri" w:eastAsia="Calibri" w:hAnsi="Calibri" w:cs="Times New Roman"/>
      <w:lang w:eastAsia="en-US"/>
    </w:rPr>
  </w:style>
  <w:style w:type="paragraph" w:customStyle="1" w:styleId="1D65173FF37F4A289770C07DF8E56EB86">
    <w:name w:val="1D65173FF37F4A289770C07DF8E56EB86"/>
    <w:rsid w:val="008757ED"/>
    <w:rPr>
      <w:rFonts w:ascii="Calibri" w:eastAsia="Calibri" w:hAnsi="Calibri" w:cs="Times New Roman"/>
      <w:lang w:eastAsia="en-US"/>
    </w:rPr>
  </w:style>
  <w:style w:type="paragraph" w:customStyle="1" w:styleId="0F29A5678DCA431190DF8ADEC2744D734">
    <w:name w:val="0F29A5678DCA431190DF8ADEC2744D734"/>
    <w:rsid w:val="008757ED"/>
    <w:pPr>
      <w:ind w:left="720"/>
      <w:contextualSpacing/>
    </w:pPr>
    <w:rPr>
      <w:rFonts w:ascii="Calibri" w:eastAsia="Calibri" w:hAnsi="Calibri" w:cs="Times New Roman"/>
      <w:lang w:eastAsia="en-US"/>
    </w:rPr>
  </w:style>
  <w:style w:type="paragraph" w:customStyle="1" w:styleId="1D9D49F93E5A40E7A7A4CA090204311732">
    <w:name w:val="1D9D49F93E5A40E7A7A4CA090204311732"/>
    <w:rsid w:val="00204060"/>
    <w:rPr>
      <w:rFonts w:ascii="Calibri" w:eastAsia="Calibri" w:hAnsi="Calibri" w:cs="Times New Roman"/>
      <w:lang w:eastAsia="en-US"/>
    </w:rPr>
  </w:style>
  <w:style w:type="paragraph" w:customStyle="1" w:styleId="3F9DCC2FE6434DB7B287C5B7E31F282636">
    <w:name w:val="3F9DCC2FE6434DB7B287C5B7E31F282636"/>
    <w:rsid w:val="00204060"/>
    <w:rPr>
      <w:rFonts w:ascii="Calibri" w:eastAsia="Calibri" w:hAnsi="Calibri" w:cs="Times New Roman"/>
      <w:lang w:eastAsia="en-US"/>
    </w:rPr>
  </w:style>
  <w:style w:type="paragraph" w:customStyle="1" w:styleId="DE8CD42385B046BDB4E11F19F22A3B5F31">
    <w:name w:val="DE8CD42385B046BDB4E11F19F22A3B5F31"/>
    <w:rsid w:val="00204060"/>
    <w:rPr>
      <w:rFonts w:ascii="Calibri" w:eastAsia="Calibri" w:hAnsi="Calibri" w:cs="Times New Roman"/>
      <w:lang w:eastAsia="en-US"/>
    </w:rPr>
  </w:style>
  <w:style w:type="paragraph" w:customStyle="1" w:styleId="A3602B6938F04E24958A758F7643577026">
    <w:name w:val="A3602B6938F04E24958A758F7643577026"/>
    <w:rsid w:val="00204060"/>
    <w:rPr>
      <w:rFonts w:ascii="Calibri" w:eastAsia="Calibri" w:hAnsi="Calibri" w:cs="Times New Roman"/>
      <w:lang w:eastAsia="en-US"/>
    </w:rPr>
  </w:style>
  <w:style w:type="paragraph" w:customStyle="1" w:styleId="9DE6401602074F98910ADC84B274ACB824">
    <w:name w:val="9DE6401602074F98910ADC84B274ACB824"/>
    <w:rsid w:val="00204060"/>
    <w:rPr>
      <w:rFonts w:ascii="Calibri" w:eastAsia="Calibri" w:hAnsi="Calibri" w:cs="Times New Roman"/>
      <w:lang w:eastAsia="en-US"/>
    </w:rPr>
  </w:style>
  <w:style w:type="paragraph" w:customStyle="1" w:styleId="910D7A3327EC40BB99B39A31EF376D9223">
    <w:name w:val="910D7A3327EC40BB99B39A31EF376D9223"/>
    <w:rsid w:val="00204060"/>
    <w:rPr>
      <w:rFonts w:ascii="Calibri" w:eastAsia="Calibri" w:hAnsi="Calibri" w:cs="Times New Roman"/>
      <w:lang w:eastAsia="en-US"/>
    </w:rPr>
  </w:style>
  <w:style w:type="paragraph" w:customStyle="1" w:styleId="D7D2F93999584622813004C611DB247822">
    <w:name w:val="D7D2F93999584622813004C611DB247822"/>
    <w:rsid w:val="00204060"/>
    <w:rPr>
      <w:rFonts w:ascii="Calibri" w:eastAsia="Calibri" w:hAnsi="Calibri" w:cs="Times New Roman"/>
      <w:lang w:eastAsia="en-US"/>
    </w:rPr>
  </w:style>
  <w:style w:type="paragraph" w:customStyle="1" w:styleId="5EDC50F60F534EB1A960C35A16BE1E3D21">
    <w:name w:val="5EDC50F60F534EB1A960C35A16BE1E3D21"/>
    <w:rsid w:val="00204060"/>
    <w:rPr>
      <w:rFonts w:ascii="Calibri" w:eastAsia="Calibri" w:hAnsi="Calibri" w:cs="Times New Roman"/>
      <w:lang w:eastAsia="en-US"/>
    </w:rPr>
  </w:style>
  <w:style w:type="paragraph" w:customStyle="1" w:styleId="181B580BF6AA44F1992E4CAB4F19CCEB20">
    <w:name w:val="181B580BF6AA44F1992E4CAB4F19CCEB20"/>
    <w:rsid w:val="00204060"/>
    <w:rPr>
      <w:rFonts w:ascii="Calibri" w:eastAsia="Calibri" w:hAnsi="Calibri" w:cs="Times New Roman"/>
      <w:lang w:eastAsia="en-US"/>
    </w:rPr>
  </w:style>
  <w:style w:type="paragraph" w:customStyle="1" w:styleId="77FD8ED0F6DB40998ABDE3A2AF8E634D19">
    <w:name w:val="77FD8ED0F6DB40998ABDE3A2AF8E634D19"/>
    <w:rsid w:val="00204060"/>
    <w:rPr>
      <w:rFonts w:ascii="Calibri" w:eastAsia="Calibri" w:hAnsi="Calibri" w:cs="Times New Roman"/>
      <w:lang w:eastAsia="en-US"/>
    </w:rPr>
  </w:style>
  <w:style w:type="paragraph" w:customStyle="1" w:styleId="5E8EA0778EA24760903D9D5CEC62751C14">
    <w:name w:val="5E8EA0778EA24760903D9D5CEC62751C14"/>
    <w:rsid w:val="00204060"/>
    <w:rPr>
      <w:rFonts w:ascii="Calibri" w:eastAsia="Calibri" w:hAnsi="Calibri" w:cs="Times New Roman"/>
      <w:lang w:eastAsia="en-US"/>
    </w:rPr>
  </w:style>
  <w:style w:type="paragraph" w:customStyle="1" w:styleId="9A8ECCDB1BD64CA188AE62BE6D37351113">
    <w:name w:val="9A8ECCDB1BD64CA188AE62BE6D37351113"/>
    <w:rsid w:val="0020406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2">
    <w:name w:val="93F324BFA1DE45409D9E1E333A39C3F312"/>
    <w:rsid w:val="00204060"/>
    <w:rPr>
      <w:rFonts w:ascii="Calibri" w:eastAsia="Calibri" w:hAnsi="Calibri" w:cs="Times New Roman"/>
      <w:lang w:eastAsia="en-US"/>
    </w:rPr>
  </w:style>
  <w:style w:type="paragraph" w:customStyle="1" w:styleId="C8FEF6018D884811966C6FB2CDAF1A3510">
    <w:name w:val="C8FEF6018D884811966C6FB2CDAF1A3510"/>
    <w:rsid w:val="00204060"/>
    <w:rPr>
      <w:rFonts w:ascii="Calibri" w:eastAsia="Calibri" w:hAnsi="Calibri" w:cs="Times New Roman"/>
      <w:lang w:eastAsia="en-US"/>
    </w:rPr>
  </w:style>
  <w:style w:type="paragraph" w:customStyle="1" w:styleId="C66A275B111F43BD8FCEBF3013FF13A49">
    <w:name w:val="C66A275B111F43BD8FCEBF3013FF13A49"/>
    <w:rsid w:val="00204060"/>
    <w:rPr>
      <w:rFonts w:ascii="Calibri" w:eastAsia="Calibri" w:hAnsi="Calibri" w:cs="Times New Roman"/>
      <w:lang w:eastAsia="en-US"/>
    </w:rPr>
  </w:style>
  <w:style w:type="paragraph" w:customStyle="1" w:styleId="1D65173FF37F4A289770C07DF8E56EB87">
    <w:name w:val="1D65173FF37F4A289770C07DF8E56EB87"/>
    <w:rsid w:val="00204060"/>
    <w:rPr>
      <w:rFonts w:ascii="Calibri" w:eastAsia="Calibri" w:hAnsi="Calibri" w:cs="Times New Roman"/>
      <w:lang w:eastAsia="en-US"/>
    </w:rPr>
  </w:style>
  <w:style w:type="paragraph" w:customStyle="1" w:styleId="0F29A5678DCA431190DF8ADEC2744D735">
    <w:name w:val="0F29A5678DCA431190DF8ADEC2744D735"/>
    <w:rsid w:val="00204060"/>
    <w:pPr>
      <w:ind w:left="720"/>
      <w:contextualSpacing/>
    </w:pPr>
    <w:rPr>
      <w:rFonts w:ascii="Calibri" w:eastAsia="Calibri" w:hAnsi="Calibri" w:cs="Times New Roman"/>
      <w:lang w:eastAsia="en-US"/>
    </w:rPr>
  </w:style>
  <w:style w:type="paragraph" w:customStyle="1" w:styleId="1D9D49F93E5A40E7A7A4CA090204311733">
    <w:name w:val="1D9D49F93E5A40E7A7A4CA090204311733"/>
    <w:rsid w:val="00204060"/>
    <w:rPr>
      <w:rFonts w:ascii="Calibri" w:eastAsia="Calibri" w:hAnsi="Calibri" w:cs="Times New Roman"/>
      <w:lang w:eastAsia="en-US"/>
    </w:rPr>
  </w:style>
  <w:style w:type="paragraph" w:customStyle="1" w:styleId="3F9DCC2FE6434DB7B287C5B7E31F282637">
    <w:name w:val="3F9DCC2FE6434DB7B287C5B7E31F282637"/>
    <w:rsid w:val="00204060"/>
    <w:rPr>
      <w:rFonts w:ascii="Calibri" w:eastAsia="Calibri" w:hAnsi="Calibri" w:cs="Times New Roman"/>
      <w:lang w:eastAsia="en-US"/>
    </w:rPr>
  </w:style>
  <w:style w:type="paragraph" w:customStyle="1" w:styleId="DE8CD42385B046BDB4E11F19F22A3B5F32">
    <w:name w:val="DE8CD42385B046BDB4E11F19F22A3B5F32"/>
    <w:rsid w:val="00204060"/>
    <w:rPr>
      <w:rFonts w:ascii="Calibri" w:eastAsia="Calibri" w:hAnsi="Calibri" w:cs="Times New Roman"/>
      <w:lang w:eastAsia="en-US"/>
    </w:rPr>
  </w:style>
  <w:style w:type="paragraph" w:customStyle="1" w:styleId="A3602B6938F04E24958A758F7643577027">
    <w:name w:val="A3602B6938F04E24958A758F7643577027"/>
    <w:rsid w:val="00204060"/>
    <w:rPr>
      <w:rFonts w:ascii="Calibri" w:eastAsia="Calibri" w:hAnsi="Calibri" w:cs="Times New Roman"/>
      <w:lang w:eastAsia="en-US"/>
    </w:rPr>
  </w:style>
  <w:style w:type="paragraph" w:customStyle="1" w:styleId="9DE6401602074F98910ADC84B274ACB825">
    <w:name w:val="9DE6401602074F98910ADC84B274ACB825"/>
    <w:rsid w:val="00204060"/>
    <w:rPr>
      <w:rFonts w:ascii="Calibri" w:eastAsia="Calibri" w:hAnsi="Calibri" w:cs="Times New Roman"/>
      <w:lang w:eastAsia="en-US"/>
    </w:rPr>
  </w:style>
  <w:style w:type="paragraph" w:customStyle="1" w:styleId="910D7A3327EC40BB99B39A31EF376D9224">
    <w:name w:val="910D7A3327EC40BB99B39A31EF376D9224"/>
    <w:rsid w:val="00204060"/>
    <w:rPr>
      <w:rFonts w:ascii="Calibri" w:eastAsia="Calibri" w:hAnsi="Calibri" w:cs="Times New Roman"/>
      <w:lang w:eastAsia="en-US"/>
    </w:rPr>
  </w:style>
  <w:style w:type="paragraph" w:customStyle="1" w:styleId="D7D2F93999584622813004C611DB247823">
    <w:name w:val="D7D2F93999584622813004C611DB247823"/>
    <w:rsid w:val="00204060"/>
    <w:rPr>
      <w:rFonts w:ascii="Calibri" w:eastAsia="Calibri" w:hAnsi="Calibri" w:cs="Times New Roman"/>
      <w:lang w:eastAsia="en-US"/>
    </w:rPr>
  </w:style>
  <w:style w:type="paragraph" w:customStyle="1" w:styleId="5EDC50F60F534EB1A960C35A16BE1E3D22">
    <w:name w:val="5EDC50F60F534EB1A960C35A16BE1E3D22"/>
    <w:rsid w:val="00204060"/>
    <w:rPr>
      <w:rFonts w:ascii="Calibri" w:eastAsia="Calibri" w:hAnsi="Calibri" w:cs="Times New Roman"/>
      <w:lang w:eastAsia="en-US"/>
    </w:rPr>
  </w:style>
  <w:style w:type="paragraph" w:customStyle="1" w:styleId="181B580BF6AA44F1992E4CAB4F19CCEB21">
    <w:name w:val="181B580BF6AA44F1992E4CAB4F19CCEB21"/>
    <w:rsid w:val="00204060"/>
    <w:rPr>
      <w:rFonts w:ascii="Calibri" w:eastAsia="Calibri" w:hAnsi="Calibri" w:cs="Times New Roman"/>
      <w:lang w:eastAsia="en-US"/>
    </w:rPr>
  </w:style>
  <w:style w:type="paragraph" w:customStyle="1" w:styleId="77FD8ED0F6DB40998ABDE3A2AF8E634D20">
    <w:name w:val="77FD8ED0F6DB40998ABDE3A2AF8E634D20"/>
    <w:rsid w:val="00204060"/>
    <w:rPr>
      <w:rFonts w:ascii="Calibri" w:eastAsia="Calibri" w:hAnsi="Calibri" w:cs="Times New Roman"/>
      <w:lang w:eastAsia="en-US"/>
    </w:rPr>
  </w:style>
  <w:style w:type="paragraph" w:customStyle="1" w:styleId="5E8EA0778EA24760903D9D5CEC62751C15">
    <w:name w:val="5E8EA0778EA24760903D9D5CEC62751C15"/>
    <w:rsid w:val="00204060"/>
    <w:rPr>
      <w:rFonts w:ascii="Calibri" w:eastAsia="Calibri" w:hAnsi="Calibri" w:cs="Times New Roman"/>
      <w:lang w:eastAsia="en-US"/>
    </w:rPr>
  </w:style>
  <w:style w:type="paragraph" w:customStyle="1" w:styleId="9A8ECCDB1BD64CA188AE62BE6D37351114">
    <w:name w:val="9A8ECCDB1BD64CA188AE62BE6D37351114"/>
    <w:rsid w:val="0020406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3">
    <w:name w:val="93F324BFA1DE45409D9E1E333A39C3F313"/>
    <w:rsid w:val="00204060"/>
    <w:rPr>
      <w:rFonts w:ascii="Calibri" w:eastAsia="Calibri" w:hAnsi="Calibri" w:cs="Times New Roman"/>
      <w:lang w:eastAsia="en-US"/>
    </w:rPr>
  </w:style>
  <w:style w:type="paragraph" w:customStyle="1" w:styleId="C8FEF6018D884811966C6FB2CDAF1A3511">
    <w:name w:val="C8FEF6018D884811966C6FB2CDAF1A3511"/>
    <w:rsid w:val="00204060"/>
    <w:rPr>
      <w:rFonts w:ascii="Calibri" w:eastAsia="Calibri" w:hAnsi="Calibri" w:cs="Times New Roman"/>
      <w:lang w:eastAsia="en-US"/>
    </w:rPr>
  </w:style>
  <w:style w:type="paragraph" w:customStyle="1" w:styleId="C66A275B111F43BD8FCEBF3013FF13A410">
    <w:name w:val="C66A275B111F43BD8FCEBF3013FF13A410"/>
    <w:rsid w:val="00204060"/>
    <w:rPr>
      <w:rFonts w:ascii="Calibri" w:eastAsia="Calibri" w:hAnsi="Calibri" w:cs="Times New Roman"/>
      <w:lang w:eastAsia="en-US"/>
    </w:rPr>
  </w:style>
  <w:style w:type="paragraph" w:customStyle="1" w:styleId="1D65173FF37F4A289770C07DF8E56EB88">
    <w:name w:val="1D65173FF37F4A289770C07DF8E56EB88"/>
    <w:rsid w:val="00204060"/>
    <w:rPr>
      <w:rFonts w:ascii="Calibri" w:eastAsia="Calibri" w:hAnsi="Calibri" w:cs="Times New Roman"/>
      <w:lang w:eastAsia="en-US"/>
    </w:rPr>
  </w:style>
  <w:style w:type="paragraph" w:customStyle="1" w:styleId="0F29A5678DCA431190DF8ADEC2744D736">
    <w:name w:val="0F29A5678DCA431190DF8ADEC2744D736"/>
    <w:rsid w:val="00204060"/>
    <w:pPr>
      <w:ind w:left="720"/>
      <w:contextualSpacing/>
    </w:pPr>
    <w:rPr>
      <w:rFonts w:ascii="Calibri" w:eastAsia="Calibri" w:hAnsi="Calibri" w:cs="Times New Roman"/>
      <w:lang w:eastAsia="en-US"/>
    </w:rPr>
  </w:style>
  <w:style w:type="paragraph" w:customStyle="1" w:styleId="1D9D49F93E5A40E7A7A4CA090204311734">
    <w:name w:val="1D9D49F93E5A40E7A7A4CA090204311734"/>
    <w:rsid w:val="00FD01EE"/>
    <w:rPr>
      <w:rFonts w:ascii="Calibri" w:eastAsia="Calibri" w:hAnsi="Calibri" w:cs="Times New Roman"/>
      <w:lang w:eastAsia="en-US"/>
    </w:rPr>
  </w:style>
  <w:style w:type="paragraph" w:customStyle="1" w:styleId="3F9DCC2FE6434DB7B287C5B7E31F282638">
    <w:name w:val="3F9DCC2FE6434DB7B287C5B7E31F282638"/>
    <w:rsid w:val="00FD01EE"/>
    <w:rPr>
      <w:rFonts w:ascii="Calibri" w:eastAsia="Calibri" w:hAnsi="Calibri" w:cs="Times New Roman"/>
      <w:lang w:eastAsia="en-US"/>
    </w:rPr>
  </w:style>
  <w:style w:type="paragraph" w:customStyle="1" w:styleId="DE8CD42385B046BDB4E11F19F22A3B5F33">
    <w:name w:val="DE8CD42385B046BDB4E11F19F22A3B5F33"/>
    <w:rsid w:val="00FD01EE"/>
    <w:rPr>
      <w:rFonts w:ascii="Calibri" w:eastAsia="Calibri" w:hAnsi="Calibri" w:cs="Times New Roman"/>
      <w:lang w:eastAsia="en-US"/>
    </w:rPr>
  </w:style>
  <w:style w:type="paragraph" w:customStyle="1" w:styleId="A3602B6938F04E24958A758F7643577028">
    <w:name w:val="A3602B6938F04E24958A758F7643577028"/>
    <w:rsid w:val="00FD01EE"/>
    <w:rPr>
      <w:rFonts w:ascii="Calibri" w:eastAsia="Calibri" w:hAnsi="Calibri" w:cs="Times New Roman"/>
      <w:lang w:eastAsia="en-US"/>
    </w:rPr>
  </w:style>
  <w:style w:type="paragraph" w:customStyle="1" w:styleId="9DE6401602074F98910ADC84B274ACB826">
    <w:name w:val="9DE6401602074F98910ADC84B274ACB826"/>
    <w:rsid w:val="00FD01EE"/>
    <w:rPr>
      <w:rFonts w:ascii="Calibri" w:eastAsia="Calibri" w:hAnsi="Calibri" w:cs="Times New Roman"/>
      <w:lang w:eastAsia="en-US"/>
    </w:rPr>
  </w:style>
  <w:style w:type="paragraph" w:customStyle="1" w:styleId="910D7A3327EC40BB99B39A31EF376D9225">
    <w:name w:val="910D7A3327EC40BB99B39A31EF376D9225"/>
    <w:rsid w:val="00FD01EE"/>
    <w:rPr>
      <w:rFonts w:ascii="Calibri" w:eastAsia="Calibri" w:hAnsi="Calibri" w:cs="Times New Roman"/>
      <w:lang w:eastAsia="en-US"/>
    </w:rPr>
  </w:style>
  <w:style w:type="paragraph" w:customStyle="1" w:styleId="D7D2F93999584622813004C611DB247824">
    <w:name w:val="D7D2F93999584622813004C611DB247824"/>
    <w:rsid w:val="00FD01EE"/>
    <w:rPr>
      <w:rFonts w:ascii="Calibri" w:eastAsia="Calibri" w:hAnsi="Calibri" w:cs="Times New Roman"/>
      <w:lang w:eastAsia="en-US"/>
    </w:rPr>
  </w:style>
  <w:style w:type="paragraph" w:customStyle="1" w:styleId="5EDC50F60F534EB1A960C35A16BE1E3D23">
    <w:name w:val="5EDC50F60F534EB1A960C35A16BE1E3D23"/>
    <w:rsid w:val="00FD01EE"/>
    <w:rPr>
      <w:rFonts w:ascii="Calibri" w:eastAsia="Calibri" w:hAnsi="Calibri" w:cs="Times New Roman"/>
      <w:lang w:eastAsia="en-US"/>
    </w:rPr>
  </w:style>
  <w:style w:type="paragraph" w:customStyle="1" w:styleId="181B580BF6AA44F1992E4CAB4F19CCEB22">
    <w:name w:val="181B580BF6AA44F1992E4CAB4F19CCEB22"/>
    <w:rsid w:val="00FD01EE"/>
    <w:rPr>
      <w:rFonts w:ascii="Calibri" w:eastAsia="Calibri" w:hAnsi="Calibri" w:cs="Times New Roman"/>
      <w:lang w:eastAsia="en-US"/>
    </w:rPr>
  </w:style>
  <w:style w:type="paragraph" w:customStyle="1" w:styleId="77FD8ED0F6DB40998ABDE3A2AF8E634D21">
    <w:name w:val="77FD8ED0F6DB40998ABDE3A2AF8E634D21"/>
    <w:rsid w:val="00FD01EE"/>
    <w:rPr>
      <w:rFonts w:ascii="Calibri" w:eastAsia="Calibri" w:hAnsi="Calibri" w:cs="Times New Roman"/>
      <w:lang w:eastAsia="en-US"/>
    </w:rPr>
  </w:style>
  <w:style w:type="paragraph" w:customStyle="1" w:styleId="5E8EA0778EA24760903D9D5CEC62751C16">
    <w:name w:val="5E8EA0778EA24760903D9D5CEC62751C16"/>
    <w:rsid w:val="00FD01EE"/>
    <w:rPr>
      <w:rFonts w:ascii="Calibri" w:eastAsia="Calibri" w:hAnsi="Calibri" w:cs="Times New Roman"/>
      <w:lang w:eastAsia="en-US"/>
    </w:rPr>
  </w:style>
  <w:style w:type="paragraph" w:customStyle="1" w:styleId="9A8ECCDB1BD64CA188AE62BE6D37351115">
    <w:name w:val="9A8ECCDB1BD64CA188AE62BE6D37351115"/>
    <w:rsid w:val="00FD01E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4">
    <w:name w:val="93F324BFA1DE45409D9E1E333A39C3F314"/>
    <w:rsid w:val="00FD01EE"/>
    <w:rPr>
      <w:rFonts w:ascii="Calibri" w:eastAsia="Calibri" w:hAnsi="Calibri" w:cs="Times New Roman"/>
      <w:lang w:eastAsia="en-US"/>
    </w:rPr>
  </w:style>
  <w:style w:type="paragraph" w:customStyle="1" w:styleId="C8FEF6018D884811966C6FB2CDAF1A3512">
    <w:name w:val="C8FEF6018D884811966C6FB2CDAF1A3512"/>
    <w:rsid w:val="00FD01EE"/>
    <w:rPr>
      <w:rFonts w:ascii="Calibri" w:eastAsia="Calibri" w:hAnsi="Calibri" w:cs="Times New Roman"/>
      <w:lang w:eastAsia="en-US"/>
    </w:rPr>
  </w:style>
  <w:style w:type="paragraph" w:customStyle="1" w:styleId="C66A275B111F43BD8FCEBF3013FF13A411">
    <w:name w:val="C66A275B111F43BD8FCEBF3013FF13A411"/>
    <w:rsid w:val="00FD01EE"/>
    <w:rPr>
      <w:rFonts w:ascii="Calibri" w:eastAsia="Calibri" w:hAnsi="Calibri" w:cs="Times New Roman"/>
      <w:lang w:eastAsia="en-US"/>
    </w:rPr>
  </w:style>
  <w:style w:type="paragraph" w:customStyle="1" w:styleId="1D65173FF37F4A289770C07DF8E56EB89">
    <w:name w:val="1D65173FF37F4A289770C07DF8E56EB89"/>
    <w:rsid w:val="00FD01EE"/>
    <w:rPr>
      <w:rFonts w:ascii="Calibri" w:eastAsia="Calibri" w:hAnsi="Calibri" w:cs="Times New Roman"/>
      <w:lang w:eastAsia="en-US"/>
    </w:rPr>
  </w:style>
  <w:style w:type="paragraph" w:customStyle="1" w:styleId="0F29A5678DCA431190DF8ADEC2744D737">
    <w:name w:val="0F29A5678DCA431190DF8ADEC2744D737"/>
    <w:rsid w:val="00FD01EE"/>
    <w:pPr>
      <w:ind w:left="720"/>
      <w:contextualSpacing/>
    </w:pPr>
    <w:rPr>
      <w:rFonts w:ascii="Calibri" w:eastAsia="Calibri" w:hAnsi="Calibri" w:cs="Times New Roman"/>
      <w:lang w:eastAsia="en-US"/>
    </w:rPr>
  </w:style>
  <w:style w:type="paragraph" w:customStyle="1" w:styleId="1D9D49F93E5A40E7A7A4CA090204311735">
    <w:name w:val="1D9D49F93E5A40E7A7A4CA090204311735"/>
    <w:rsid w:val="00FD01EE"/>
    <w:rPr>
      <w:rFonts w:ascii="Calibri" w:eastAsia="Calibri" w:hAnsi="Calibri" w:cs="Times New Roman"/>
      <w:lang w:eastAsia="en-US"/>
    </w:rPr>
  </w:style>
  <w:style w:type="paragraph" w:customStyle="1" w:styleId="3F9DCC2FE6434DB7B287C5B7E31F282639">
    <w:name w:val="3F9DCC2FE6434DB7B287C5B7E31F282639"/>
    <w:rsid w:val="00FD01EE"/>
    <w:rPr>
      <w:rFonts w:ascii="Calibri" w:eastAsia="Calibri" w:hAnsi="Calibri" w:cs="Times New Roman"/>
      <w:lang w:eastAsia="en-US"/>
    </w:rPr>
  </w:style>
  <w:style w:type="paragraph" w:customStyle="1" w:styleId="DE8CD42385B046BDB4E11F19F22A3B5F34">
    <w:name w:val="DE8CD42385B046BDB4E11F19F22A3B5F34"/>
    <w:rsid w:val="00FD01EE"/>
    <w:rPr>
      <w:rFonts w:ascii="Calibri" w:eastAsia="Calibri" w:hAnsi="Calibri" w:cs="Times New Roman"/>
      <w:lang w:eastAsia="en-US"/>
    </w:rPr>
  </w:style>
  <w:style w:type="paragraph" w:customStyle="1" w:styleId="A3602B6938F04E24958A758F7643577029">
    <w:name w:val="A3602B6938F04E24958A758F7643577029"/>
    <w:rsid w:val="00FD01EE"/>
    <w:rPr>
      <w:rFonts w:ascii="Calibri" w:eastAsia="Calibri" w:hAnsi="Calibri" w:cs="Times New Roman"/>
      <w:lang w:eastAsia="en-US"/>
    </w:rPr>
  </w:style>
  <w:style w:type="paragraph" w:customStyle="1" w:styleId="9DE6401602074F98910ADC84B274ACB827">
    <w:name w:val="9DE6401602074F98910ADC84B274ACB827"/>
    <w:rsid w:val="00FD01EE"/>
    <w:rPr>
      <w:rFonts w:ascii="Calibri" w:eastAsia="Calibri" w:hAnsi="Calibri" w:cs="Times New Roman"/>
      <w:lang w:eastAsia="en-US"/>
    </w:rPr>
  </w:style>
  <w:style w:type="paragraph" w:customStyle="1" w:styleId="910D7A3327EC40BB99B39A31EF376D9226">
    <w:name w:val="910D7A3327EC40BB99B39A31EF376D9226"/>
    <w:rsid w:val="00FD01EE"/>
    <w:rPr>
      <w:rFonts w:ascii="Calibri" w:eastAsia="Calibri" w:hAnsi="Calibri" w:cs="Times New Roman"/>
      <w:lang w:eastAsia="en-US"/>
    </w:rPr>
  </w:style>
  <w:style w:type="paragraph" w:customStyle="1" w:styleId="D7D2F93999584622813004C611DB247825">
    <w:name w:val="D7D2F93999584622813004C611DB247825"/>
    <w:rsid w:val="00FD01EE"/>
    <w:rPr>
      <w:rFonts w:ascii="Calibri" w:eastAsia="Calibri" w:hAnsi="Calibri" w:cs="Times New Roman"/>
      <w:lang w:eastAsia="en-US"/>
    </w:rPr>
  </w:style>
  <w:style w:type="paragraph" w:customStyle="1" w:styleId="5EDC50F60F534EB1A960C35A16BE1E3D24">
    <w:name w:val="5EDC50F60F534EB1A960C35A16BE1E3D24"/>
    <w:rsid w:val="00FD01EE"/>
    <w:rPr>
      <w:rFonts w:ascii="Calibri" w:eastAsia="Calibri" w:hAnsi="Calibri" w:cs="Times New Roman"/>
      <w:lang w:eastAsia="en-US"/>
    </w:rPr>
  </w:style>
  <w:style w:type="paragraph" w:customStyle="1" w:styleId="181B580BF6AA44F1992E4CAB4F19CCEB23">
    <w:name w:val="181B580BF6AA44F1992E4CAB4F19CCEB23"/>
    <w:rsid w:val="00FD01EE"/>
    <w:rPr>
      <w:rFonts w:ascii="Calibri" w:eastAsia="Calibri" w:hAnsi="Calibri" w:cs="Times New Roman"/>
      <w:lang w:eastAsia="en-US"/>
    </w:rPr>
  </w:style>
  <w:style w:type="paragraph" w:customStyle="1" w:styleId="77FD8ED0F6DB40998ABDE3A2AF8E634D22">
    <w:name w:val="77FD8ED0F6DB40998ABDE3A2AF8E634D22"/>
    <w:rsid w:val="00FD01EE"/>
    <w:rPr>
      <w:rFonts w:ascii="Calibri" w:eastAsia="Calibri" w:hAnsi="Calibri" w:cs="Times New Roman"/>
      <w:lang w:eastAsia="en-US"/>
    </w:rPr>
  </w:style>
  <w:style w:type="paragraph" w:customStyle="1" w:styleId="5E8EA0778EA24760903D9D5CEC62751C17">
    <w:name w:val="5E8EA0778EA24760903D9D5CEC62751C17"/>
    <w:rsid w:val="00FD01EE"/>
    <w:rPr>
      <w:rFonts w:ascii="Calibri" w:eastAsia="Calibri" w:hAnsi="Calibri" w:cs="Times New Roman"/>
      <w:lang w:eastAsia="en-US"/>
    </w:rPr>
  </w:style>
  <w:style w:type="paragraph" w:customStyle="1" w:styleId="9A8ECCDB1BD64CA188AE62BE6D37351116">
    <w:name w:val="9A8ECCDB1BD64CA188AE62BE6D37351116"/>
    <w:rsid w:val="00FD01E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5">
    <w:name w:val="93F324BFA1DE45409D9E1E333A39C3F315"/>
    <w:rsid w:val="00FD01EE"/>
    <w:rPr>
      <w:rFonts w:ascii="Calibri" w:eastAsia="Calibri" w:hAnsi="Calibri" w:cs="Times New Roman"/>
      <w:lang w:eastAsia="en-US"/>
    </w:rPr>
  </w:style>
  <w:style w:type="paragraph" w:customStyle="1" w:styleId="C8FEF6018D884811966C6FB2CDAF1A3513">
    <w:name w:val="C8FEF6018D884811966C6FB2CDAF1A3513"/>
    <w:rsid w:val="00FD01EE"/>
    <w:rPr>
      <w:rFonts w:ascii="Calibri" w:eastAsia="Calibri" w:hAnsi="Calibri" w:cs="Times New Roman"/>
      <w:lang w:eastAsia="en-US"/>
    </w:rPr>
  </w:style>
  <w:style w:type="paragraph" w:customStyle="1" w:styleId="C66A275B111F43BD8FCEBF3013FF13A412">
    <w:name w:val="C66A275B111F43BD8FCEBF3013FF13A412"/>
    <w:rsid w:val="00FD01EE"/>
    <w:rPr>
      <w:rFonts w:ascii="Calibri" w:eastAsia="Calibri" w:hAnsi="Calibri" w:cs="Times New Roman"/>
      <w:lang w:eastAsia="en-US"/>
    </w:rPr>
  </w:style>
  <w:style w:type="paragraph" w:customStyle="1" w:styleId="1D65173FF37F4A289770C07DF8E56EB810">
    <w:name w:val="1D65173FF37F4A289770C07DF8E56EB810"/>
    <w:rsid w:val="00FD01EE"/>
    <w:rPr>
      <w:rFonts w:ascii="Calibri" w:eastAsia="Calibri" w:hAnsi="Calibri" w:cs="Times New Roman"/>
      <w:lang w:eastAsia="en-US"/>
    </w:rPr>
  </w:style>
  <w:style w:type="paragraph" w:customStyle="1" w:styleId="0F29A5678DCA431190DF8ADEC2744D738">
    <w:name w:val="0F29A5678DCA431190DF8ADEC2744D738"/>
    <w:rsid w:val="00FD01EE"/>
    <w:pPr>
      <w:ind w:left="720"/>
      <w:contextualSpacing/>
    </w:pPr>
    <w:rPr>
      <w:rFonts w:ascii="Calibri" w:eastAsia="Calibri" w:hAnsi="Calibri" w:cs="Times New Roman"/>
      <w:lang w:eastAsia="en-US"/>
    </w:rPr>
  </w:style>
  <w:style w:type="paragraph" w:customStyle="1" w:styleId="1D9D49F93E5A40E7A7A4CA090204311736">
    <w:name w:val="1D9D49F93E5A40E7A7A4CA090204311736"/>
    <w:rsid w:val="00533DF9"/>
    <w:rPr>
      <w:rFonts w:ascii="Calibri" w:eastAsia="Calibri" w:hAnsi="Calibri" w:cs="Times New Roman"/>
      <w:lang w:eastAsia="en-US"/>
    </w:rPr>
  </w:style>
  <w:style w:type="paragraph" w:customStyle="1" w:styleId="3F9DCC2FE6434DB7B287C5B7E31F282640">
    <w:name w:val="3F9DCC2FE6434DB7B287C5B7E31F282640"/>
    <w:rsid w:val="00533DF9"/>
    <w:rPr>
      <w:rFonts w:ascii="Calibri" w:eastAsia="Calibri" w:hAnsi="Calibri" w:cs="Times New Roman"/>
      <w:lang w:eastAsia="en-US"/>
    </w:rPr>
  </w:style>
  <w:style w:type="paragraph" w:customStyle="1" w:styleId="DE8CD42385B046BDB4E11F19F22A3B5F35">
    <w:name w:val="DE8CD42385B046BDB4E11F19F22A3B5F35"/>
    <w:rsid w:val="00533DF9"/>
    <w:rPr>
      <w:rFonts w:ascii="Calibri" w:eastAsia="Calibri" w:hAnsi="Calibri" w:cs="Times New Roman"/>
      <w:lang w:eastAsia="en-US"/>
    </w:rPr>
  </w:style>
  <w:style w:type="paragraph" w:customStyle="1" w:styleId="A3602B6938F04E24958A758F7643577030">
    <w:name w:val="A3602B6938F04E24958A758F7643577030"/>
    <w:rsid w:val="00533DF9"/>
    <w:rPr>
      <w:rFonts w:ascii="Calibri" w:eastAsia="Calibri" w:hAnsi="Calibri" w:cs="Times New Roman"/>
      <w:lang w:eastAsia="en-US"/>
    </w:rPr>
  </w:style>
  <w:style w:type="paragraph" w:customStyle="1" w:styleId="9DE6401602074F98910ADC84B274ACB828">
    <w:name w:val="9DE6401602074F98910ADC84B274ACB828"/>
    <w:rsid w:val="00533DF9"/>
    <w:rPr>
      <w:rFonts w:ascii="Calibri" w:eastAsia="Calibri" w:hAnsi="Calibri" w:cs="Times New Roman"/>
      <w:lang w:eastAsia="en-US"/>
    </w:rPr>
  </w:style>
  <w:style w:type="paragraph" w:customStyle="1" w:styleId="910D7A3327EC40BB99B39A31EF376D9227">
    <w:name w:val="910D7A3327EC40BB99B39A31EF376D9227"/>
    <w:rsid w:val="00533DF9"/>
    <w:rPr>
      <w:rFonts w:ascii="Calibri" w:eastAsia="Calibri" w:hAnsi="Calibri" w:cs="Times New Roman"/>
      <w:lang w:eastAsia="en-US"/>
    </w:rPr>
  </w:style>
  <w:style w:type="paragraph" w:customStyle="1" w:styleId="D7D2F93999584622813004C611DB247826">
    <w:name w:val="D7D2F93999584622813004C611DB247826"/>
    <w:rsid w:val="00533DF9"/>
    <w:rPr>
      <w:rFonts w:ascii="Calibri" w:eastAsia="Calibri" w:hAnsi="Calibri" w:cs="Times New Roman"/>
      <w:lang w:eastAsia="en-US"/>
    </w:rPr>
  </w:style>
  <w:style w:type="paragraph" w:customStyle="1" w:styleId="5EDC50F60F534EB1A960C35A16BE1E3D25">
    <w:name w:val="5EDC50F60F534EB1A960C35A16BE1E3D25"/>
    <w:rsid w:val="00533DF9"/>
    <w:rPr>
      <w:rFonts w:ascii="Calibri" w:eastAsia="Calibri" w:hAnsi="Calibri" w:cs="Times New Roman"/>
      <w:lang w:eastAsia="en-US"/>
    </w:rPr>
  </w:style>
  <w:style w:type="paragraph" w:customStyle="1" w:styleId="181B580BF6AA44F1992E4CAB4F19CCEB24">
    <w:name w:val="181B580BF6AA44F1992E4CAB4F19CCEB24"/>
    <w:rsid w:val="00533DF9"/>
    <w:rPr>
      <w:rFonts w:ascii="Calibri" w:eastAsia="Calibri" w:hAnsi="Calibri" w:cs="Times New Roman"/>
      <w:lang w:eastAsia="en-US"/>
    </w:rPr>
  </w:style>
  <w:style w:type="paragraph" w:customStyle="1" w:styleId="77FD8ED0F6DB40998ABDE3A2AF8E634D23">
    <w:name w:val="77FD8ED0F6DB40998ABDE3A2AF8E634D23"/>
    <w:rsid w:val="00533DF9"/>
    <w:rPr>
      <w:rFonts w:ascii="Calibri" w:eastAsia="Calibri" w:hAnsi="Calibri" w:cs="Times New Roman"/>
      <w:lang w:eastAsia="en-US"/>
    </w:rPr>
  </w:style>
  <w:style w:type="paragraph" w:customStyle="1" w:styleId="5E8EA0778EA24760903D9D5CEC62751C18">
    <w:name w:val="5E8EA0778EA24760903D9D5CEC62751C18"/>
    <w:rsid w:val="00533DF9"/>
    <w:rPr>
      <w:rFonts w:ascii="Calibri" w:eastAsia="Calibri" w:hAnsi="Calibri" w:cs="Times New Roman"/>
      <w:lang w:eastAsia="en-US"/>
    </w:rPr>
  </w:style>
  <w:style w:type="paragraph" w:customStyle="1" w:styleId="9A8ECCDB1BD64CA188AE62BE6D37351117">
    <w:name w:val="9A8ECCDB1BD64CA188AE62BE6D37351117"/>
    <w:rsid w:val="00533D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6">
    <w:name w:val="93F324BFA1DE45409D9E1E333A39C3F316"/>
    <w:rsid w:val="00533DF9"/>
    <w:rPr>
      <w:rFonts w:ascii="Calibri" w:eastAsia="Calibri" w:hAnsi="Calibri" w:cs="Times New Roman"/>
      <w:lang w:eastAsia="en-US"/>
    </w:rPr>
  </w:style>
  <w:style w:type="paragraph" w:customStyle="1" w:styleId="C8FEF6018D884811966C6FB2CDAF1A3514">
    <w:name w:val="C8FEF6018D884811966C6FB2CDAF1A3514"/>
    <w:rsid w:val="00533DF9"/>
    <w:rPr>
      <w:rFonts w:ascii="Calibri" w:eastAsia="Calibri" w:hAnsi="Calibri" w:cs="Times New Roman"/>
      <w:lang w:eastAsia="en-US"/>
    </w:rPr>
  </w:style>
  <w:style w:type="paragraph" w:customStyle="1" w:styleId="C66A275B111F43BD8FCEBF3013FF13A413">
    <w:name w:val="C66A275B111F43BD8FCEBF3013FF13A413"/>
    <w:rsid w:val="00533DF9"/>
    <w:rPr>
      <w:rFonts w:ascii="Calibri" w:eastAsia="Calibri" w:hAnsi="Calibri" w:cs="Times New Roman"/>
      <w:lang w:eastAsia="en-US"/>
    </w:rPr>
  </w:style>
  <w:style w:type="paragraph" w:customStyle="1" w:styleId="1D65173FF37F4A289770C07DF8E56EB811">
    <w:name w:val="1D65173FF37F4A289770C07DF8E56EB811"/>
    <w:rsid w:val="00533DF9"/>
    <w:rPr>
      <w:rFonts w:ascii="Calibri" w:eastAsia="Calibri" w:hAnsi="Calibri" w:cs="Times New Roman"/>
      <w:lang w:eastAsia="en-US"/>
    </w:rPr>
  </w:style>
  <w:style w:type="paragraph" w:customStyle="1" w:styleId="0F29A5678DCA431190DF8ADEC2744D739">
    <w:name w:val="0F29A5678DCA431190DF8ADEC2744D739"/>
    <w:rsid w:val="00533DF9"/>
    <w:pPr>
      <w:ind w:left="720"/>
      <w:contextualSpacing/>
    </w:pPr>
    <w:rPr>
      <w:rFonts w:ascii="Calibri" w:eastAsia="Calibri" w:hAnsi="Calibri" w:cs="Times New Roman"/>
      <w:lang w:eastAsia="en-US"/>
    </w:rPr>
  </w:style>
  <w:style w:type="paragraph" w:customStyle="1" w:styleId="1D9D49F93E5A40E7A7A4CA090204311737">
    <w:name w:val="1D9D49F93E5A40E7A7A4CA090204311737"/>
    <w:rsid w:val="00533DF9"/>
    <w:rPr>
      <w:rFonts w:ascii="Calibri" w:eastAsia="Calibri" w:hAnsi="Calibri" w:cs="Times New Roman"/>
      <w:lang w:eastAsia="en-US"/>
    </w:rPr>
  </w:style>
  <w:style w:type="paragraph" w:customStyle="1" w:styleId="3F9DCC2FE6434DB7B287C5B7E31F282641">
    <w:name w:val="3F9DCC2FE6434DB7B287C5B7E31F282641"/>
    <w:rsid w:val="00533DF9"/>
    <w:rPr>
      <w:rFonts w:ascii="Calibri" w:eastAsia="Calibri" w:hAnsi="Calibri" w:cs="Times New Roman"/>
      <w:lang w:eastAsia="en-US"/>
    </w:rPr>
  </w:style>
  <w:style w:type="paragraph" w:customStyle="1" w:styleId="DE8CD42385B046BDB4E11F19F22A3B5F36">
    <w:name w:val="DE8CD42385B046BDB4E11F19F22A3B5F36"/>
    <w:rsid w:val="00533DF9"/>
    <w:rPr>
      <w:rFonts w:ascii="Calibri" w:eastAsia="Calibri" w:hAnsi="Calibri" w:cs="Times New Roman"/>
      <w:lang w:eastAsia="en-US"/>
    </w:rPr>
  </w:style>
  <w:style w:type="paragraph" w:customStyle="1" w:styleId="A3602B6938F04E24958A758F7643577031">
    <w:name w:val="A3602B6938F04E24958A758F7643577031"/>
    <w:rsid w:val="00533DF9"/>
    <w:rPr>
      <w:rFonts w:ascii="Calibri" w:eastAsia="Calibri" w:hAnsi="Calibri" w:cs="Times New Roman"/>
      <w:lang w:eastAsia="en-US"/>
    </w:rPr>
  </w:style>
  <w:style w:type="paragraph" w:customStyle="1" w:styleId="9DE6401602074F98910ADC84B274ACB829">
    <w:name w:val="9DE6401602074F98910ADC84B274ACB829"/>
    <w:rsid w:val="00533DF9"/>
    <w:rPr>
      <w:rFonts w:ascii="Calibri" w:eastAsia="Calibri" w:hAnsi="Calibri" w:cs="Times New Roman"/>
      <w:lang w:eastAsia="en-US"/>
    </w:rPr>
  </w:style>
  <w:style w:type="paragraph" w:customStyle="1" w:styleId="910D7A3327EC40BB99B39A31EF376D9228">
    <w:name w:val="910D7A3327EC40BB99B39A31EF376D9228"/>
    <w:rsid w:val="00533DF9"/>
    <w:rPr>
      <w:rFonts w:ascii="Calibri" w:eastAsia="Calibri" w:hAnsi="Calibri" w:cs="Times New Roman"/>
      <w:lang w:eastAsia="en-US"/>
    </w:rPr>
  </w:style>
  <w:style w:type="paragraph" w:customStyle="1" w:styleId="D7D2F93999584622813004C611DB247827">
    <w:name w:val="D7D2F93999584622813004C611DB247827"/>
    <w:rsid w:val="00533DF9"/>
    <w:rPr>
      <w:rFonts w:ascii="Calibri" w:eastAsia="Calibri" w:hAnsi="Calibri" w:cs="Times New Roman"/>
      <w:lang w:eastAsia="en-US"/>
    </w:rPr>
  </w:style>
  <w:style w:type="paragraph" w:customStyle="1" w:styleId="5EDC50F60F534EB1A960C35A16BE1E3D26">
    <w:name w:val="5EDC50F60F534EB1A960C35A16BE1E3D26"/>
    <w:rsid w:val="00533DF9"/>
    <w:rPr>
      <w:rFonts w:ascii="Calibri" w:eastAsia="Calibri" w:hAnsi="Calibri" w:cs="Times New Roman"/>
      <w:lang w:eastAsia="en-US"/>
    </w:rPr>
  </w:style>
  <w:style w:type="paragraph" w:customStyle="1" w:styleId="181B580BF6AA44F1992E4CAB4F19CCEB25">
    <w:name w:val="181B580BF6AA44F1992E4CAB4F19CCEB25"/>
    <w:rsid w:val="00533DF9"/>
    <w:rPr>
      <w:rFonts w:ascii="Calibri" w:eastAsia="Calibri" w:hAnsi="Calibri" w:cs="Times New Roman"/>
      <w:lang w:eastAsia="en-US"/>
    </w:rPr>
  </w:style>
  <w:style w:type="paragraph" w:customStyle="1" w:styleId="77FD8ED0F6DB40998ABDE3A2AF8E634D24">
    <w:name w:val="77FD8ED0F6DB40998ABDE3A2AF8E634D24"/>
    <w:rsid w:val="00533DF9"/>
    <w:rPr>
      <w:rFonts w:ascii="Calibri" w:eastAsia="Calibri" w:hAnsi="Calibri" w:cs="Times New Roman"/>
      <w:lang w:eastAsia="en-US"/>
    </w:rPr>
  </w:style>
  <w:style w:type="paragraph" w:customStyle="1" w:styleId="5E8EA0778EA24760903D9D5CEC62751C19">
    <w:name w:val="5E8EA0778EA24760903D9D5CEC62751C19"/>
    <w:rsid w:val="00533DF9"/>
    <w:rPr>
      <w:rFonts w:ascii="Calibri" w:eastAsia="Calibri" w:hAnsi="Calibri" w:cs="Times New Roman"/>
      <w:lang w:eastAsia="en-US"/>
    </w:rPr>
  </w:style>
  <w:style w:type="paragraph" w:customStyle="1" w:styleId="9A8ECCDB1BD64CA188AE62BE6D37351118">
    <w:name w:val="9A8ECCDB1BD64CA188AE62BE6D37351118"/>
    <w:rsid w:val="00533D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7">
    <w:name w:val="93F324BFA1DE45409D9E1E333A39C3F317"/>
    <w:rsid w:val="00533DF9"/>
    <w:rPr>
      <w:rFonts w:ascii="Calibri" w:eastAsia="Calibri" w:hAnsi="Calibri" w:cs="Times New Roman"/>
      <w:lang w:eastAsia="en-US"/>
    </w:rPr>
  </w:style>
  <w:style w:type="paragraph" w:customStyle="1" w:styleId="C8FEF6018D884811966C6FB2CDAF1A3515">
    <w:name w:val="C8FEF6018D884811966C6FB2CDAF1A3515"/>
    <w:rsid w:val="00533DF9"/>
    <w:rPr>
      <w:rFonts w:ascii="Calibri" w:eastAsia="Calibri" w:hAnsi="Calibri" w:cs="Times New Roman"/>
      <w:lang w:eastAsia="en-US"/>
    </w:rPr>
  </w:style>
  <w:style w:type="paragraph" w:customStyle="1" w:styleId="C66A275B111F43BD8FCEBF3013FF13A414">
    <w:name w:val="C66A275B111F43BD8FCEBF3013FF13A414"/>
    <w:rsid w:val="00533DF9"/>
    <w:rPr>
      <w:rFonts w:ascii="Calibri" w:eastAsia="Calibri" w:hAnsi="Calibri" w:cs="Times New Roman"/>
      <w:lang w:eastAsia="en-US"/>
    </w:rPr>
  </w:style>
  <w:style w:type="paragraph" w:customStyle="1" w:styleId="1D65173FF37F4A289770C07DF8E56EB812">
    <w:name w:val="1D65173FF37F4A289770C07DF8E56EB812"/>
    <w:rsid w:val="00533DF9"/>
    <w:rPr>
      <w:rFonts w:ascii="Calibri" w:eastAsia="Calibri" w:hAnsi="Calibri" w:cs="Times New Roman"/>
      <w:lang w:eastAsia="en-US"/>
    </w:rPr>
  </w:style>
  <w:style w:type="paragraph" w:customStyle="1" w:styleId="0F29A5678DCA431190DF8ADEC2744D7310">
    <w:name w:val="0F29A5678DCA431190DF8ADEC2744D7310"/>
    <w:rsid w:val="00533DF9"/>
    <w:pPr>
      <w:ind w:left="720"/>
      <w:contextualSpacing/>
    </w:pPr>
    <w:rPr>
      <w:rFonts w:ascii="Calibri" w:eastAsia="Calibri" w:hAnsi="Calibri" w:cs="Times New Roman"/>
      <w:lang w:eastAsia="en-US"/>
    </w:rPr>
  </w:style>
  <w:style w:type="paragraph" w:customStyle="1" w:styleId="1D9D49F93E5A40E7A7A4CA090204311738">
    <w:name w:val="1D9D49F93E5A40E7A7A4CA090204311738"/>
    <w:rsid w:val="00650E41"/>
    <w:rPr>
      <w:rFonts w:ascii="Calibri" w:eastAsia="Calibri" w:hAnsi="Calibri" w:cs="Times New Roman"/>
      <w:lang w:eastAsia="en-US"/>
    </w:rPr>
  </w:style>
  <w:style w:type="paragraph" w:customStyle="1" w:styleId="3F9DCC2FE6434DB7B287C5B7E31F282642">
    <w:name w:val="3F9DCC2FE6434DB7B287C5B7E31F282642"/>
    <w:rsid w:val="00650E41"/>
    <w:rPr>
      <w:rFonts w:ascii="Calibri" w:eastAsia="Calibri" w:hAnsi="Calibri" w:cs="Times New Roman"/>
      <w:lang w:eastAsia="en-US"/>
    </w:rPr>
  </w:style>
  <w:style w:type="paragraph" w:customStyle="1" w:styleId="DE8CD42385B046BDB4E11F19F22A3B5F37">
    <w:name w:val="DE8CD42385B046BDB4E11F19F22A3B5F37"/>
    <w:rsid w:val="00650E41"/>
    <w:rPr>
      <w:rFonts w:ascii="Calibri" w:eastAsia="Calibri" w:hAnsi="Calibri" w:cs="Times New Roman"/>
      <w:lang w:eastAsia="en-US"/>
    </w:rPr>
  </w:style>
  <w:style w:type="paragraph" w:customStyle="1" w:styleId="A3602B6938F04E24958A758F7643577032">
    <w:name w:val="A3602B6938F04E24958A758F7643577032"/>
    <w:rsid w:val="00650E41"/>
    <w:rPr>
      <w:rFonts w:ascii="Calibri" w:eastAsia="Calibri" w:hAnsi="Calibri" w:cs="Times New Roman"/>
      <w:lang w:eastAsia="en-US"/>
    </w:rPr>
  </w:style>
  <w:style w:type="paragraph" w:customStyle="1" w:styleId="9DE6401602074F98910ADC84B274ACB830">
    <w:name w:val="9DE6401602074F98910ADC84B274ACB830"/>
    <w:rsid w:val="00650E41"/>
    <w:rPr>
      <w:rFonts w:ascii="Calibri" w:eastAsia="Calibri" w:hAnsi="Calibri" w:cs="Times New Roman"/>
      <w:lang w:eastAsia="en-US"/>
    </w:rPr>
  </w:style>
  <w:style w:type="paragraph" w:customStyle="1" w:styleId="910D7A3327EC40BB99B39A31EF376D9229">
    <w:name w:val="910D7A3327EC40BB99B39A31EF376D9229"/>
    <w:rsid w:val="00650E41"/>
    <w:rPr>
      <w:rFonts w:ascii="Calibri" w:eastAsia="Calibri" w:hAnsi="Calibri" w:cs="Times New Roman"/>
      <w:lang w:eastAsia="en-US"/>
    </w:rPr>
  </w:style>
  <w:style w:type="paragraph" w:customStyle="1" w:styleId="D7D2F93999584622813004C611DB247828">
    <w:name w:val="D7D2F93999584622813004C611DB247828"/>
    <w:rsid w:val="00650E41"/>
    <w:rPr>
      <w:rFonts w:ascii="Calibri" w:eastAsia="Calibri" w:hAnsi="Calibri" w:cs="Times New Roman"/>
      <w:lang w:eastAsia="en-US"/>
    </w:rPr>
  </w:style>
  <w:style w:type="paragraph" w:customStyle="1" w:styleId="5EDC50F60F534EB1A960C35A16BE1E3D27">
    <w:name w:val="5EDC50F60F534EB1A960C35A16BE1E3D27"/>
    <w:rsid w:val="00650E41"/>
    <w:rPr>
      <w:rFonts w:ascii="Calibri" w:eastAsia="Calibri" w:hAnsi="Calibri" w:cs="Times New Roman"/>
      <w:lang w:eastAsia="en-US"/>
    </w:rPr>
  </w:style>
  <w:style w:type="paragraph" w:customStyle="1" w:styleId="181B580BF6AA44F1992E4CAB4F19CCEB26">
    <w:name w:val="181B580BF6AA44F1992E4CAB4F19CCEB26"/>
    <w:rsid w:val="00650E41"/>
    <w:rPr>
      <w:rFonts w:ascii="Calibri" w:eastAsia="Calibri" w:hAnsi="Calibri" w:cs="Times New Roman"/>
      <w:lang w:eastAsia="en-US"/>
    </w:rPr>
  </w:style>
  <w:style w:type="paragraph" w:customStyle="1" w:styleId="77FD8ED0F6DB40998ABDE3A2AF8E634D25">
    <w:name w:val="77FD8ED0F6DB40998ABDE3A2AF8E634D25"/>
    <w:rsid w:val="00650E41"/>
    <w:rPr>
      <w:rFonts w:ascii="Calibri" w:eastAsia="Calibri" w:hAnsi="Calibri" w:cs="Times New Roman"/>
      <w:lang w:eastAsia="en-US"/>
    </w:rPr>
  </w:style>
  <w:style w:type="paragraph" w:customStyle="1" w:styleId="5E8EA0778EA24760903D9D5CEC62751C20">
    <w:name w:val="5E8EA0778EA24760903D9D5CEC62751C20"/>
    <w:rsid w:val="00650E41"/>
    <w:rPr>
      <w:rFonts w:ascii="Calibri" w:eastAsia="Calibri" w:hAnsi="Calibri" w:cs="Times New Roman"/>
      <w:lang w:eastAsia="en-US"/>
    </w:rPr>
  </w:style>
  <w:style w:type="paragraph" w:customStyle="1" w:styleId="9A8ECCDB1BD64CA188AE62BE6D37351119">
    <w:name w:val="9A8ECCDB1BD64CA188AE62BE6D37351119"/>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8">
    <w:name w:val="93F324BFA1DE45409D9E1E333A39C3F318"/>
    <w:rsid w:val="00650E41"/>
    <w:rPr>
      <w:rFonts w:ascii="Calibri" w:eastAsia="Calibri" w:hAnsi="Calibri" w:cs="Times New Roman"/>
      <w:lang w:eastAsia="en-US"/>
    </w:rPr>
  </w:style>
  <w:style w:type="paragraph" w:customStyle="1" w:styleId="C8FEF6018D884811966C6FB2CDAF1A3516">
    <w:name w:val="C8FEF6018D884811966C6FB2CDAF1A3516"/>
    <w:rsid w:val="00650E41"/>
    <w:rPr>
      <w:rFonts w:ascii="Calibri" w:eastAsia="Calibri" w:hAnsi="Calibri" w:cs="Times New Roman"/>
      <w:lang w:eastAsia="en-US"/>
    </w:rPr>
  </w:style>
  <w:style w:type="paragraph" w:customStyle="1" w:styleId="C66A275B111F43BD8FCEBF3013FF13A415">
    <w:name w:val="C66A275B111F43BD8FCEBF3013FF13A415"/>
    <w:rsid w:val="00650E41"/>
    <w:rPr>
      <w:rFonts w:ascii="Calibri" w:eastAsia="Calibri" w:hAnsi="Calibri" w:cs="Times New Roman"/>
      <w:lang w:eastAsia="en-US"/>
    </w:rPr>
  </w:style>
  <w:style w:type="paragraph" w:customStyle="1" w:styleId="1D65173FF37F4A289770C07DF8E56EB813">
    <w:name w:val="1D65173FF37F4A289770C07DF8E56EB813"/>
    <w:rsid w:val="00650E41"/>
    <w:rPr>
      <w:rFonts w:ascii="Calibri" w:eastAsia="Calibri" w:hAnsi="Calibri" w:cs="Times New Roman"/>
      <w:lang w:eastAsia="en-US"/>
    </w:rPr>
  </w:style>
  <w:style w:type="paragraph" w:customStyle="1" w:styleId="0F29A5678DCA431190DF8ADEC2744D7311">
    <w:name w:val="0F29A5678DCA431190DF8ADEC2744D7311"/>
    <w:rsid w:val="00650E41"/>
    <w:pPr>
      <w:ind w:left="720"/>
      <w:contextualSpacing/>
    </w:pPr>
    <w:rPr>
      <w:rFonts w:ascii="Calibri" w:eastAsia="Calibri" w:hAnsi="Calibri" w:cs="Times New Roman"/>
      <w:lang w:eastAsia="en-US"/>
    </w:rPr>
  </w:style>
  <w:style w:type="paragraph" w:customStyle="1" w:styleId="1D9D49F93E5A40E7A7A4CA090204311739">
    <w:name w:val="1D9D49F93E5A40E7A7A4CA090204311739"/>
    <w:rsid w:val="00650E41"/>
    <w:rPr>
      <w:rFonts w:ascii="Calibri" w:eastAsia="Calibri" w:hAnsi="Calibri" w:cs="Times New Roman"/>
      <w:lang w:eastAsia="en-US"/>
    </w:rPr>
  </w:style>
  <w:style w:type="paragraph" w:customStyle="1" w:styleId="3F9DCC2FE6434DB7B287C5B7E31F282643">
    <w:name w:val="3F9DCC2FE6434DB7B287C5B7E31F282643"/>
    <w:rsid w:val="00650E41"/>
    <w:rPr>
      <w:rFonts w:ascii="Calibri" w:eastAsia="Calibri" w:hAnsi="Calibri" w:cs="Times New Roman"/>
      <w:lang w:eastAsia="en-US"/>
    </w:rPr>
  </w:style>
  <w:style w:type="paragraph" w:customStyle="1" w:styleId="DE8CD42385B046BDB4E11F19F22A3B5F38">
    <w:name w:val="DE8CD42385B046BDB4E11F19F22A3B5F38"/>
    <w:rsid w:val="00650E41"/>
    <w:rPr>
      <w:rFonts w:ascii="Calibri" w:eastAsia="Calibri" w:hAnsi="Calibri" w:cs="Times New Roman"/>
      <w:lang w:eastAsia="en-US"/>
    </w:rPr>
  </w:style>
  <w:style w:type="paragraph" w:customStyle="1" w:styleId="A3602B6938F04E24958A758F7643577033">
    <w:name w:val="A3602B6938F04E24958A758F7643577033"/>
    <w:rsid w:val="00650E41"/>
    <w:rPr>
      <w:rFonts w:ascii="Calibri" w:eastAsia="Calibri" w:hAnsi="Calibri" w:cs="Times New Roman"/>
      <w:lang w:eastAsia="en-US"/>
    </w:rPr>
  </w:style>
  <w:style w:type="paragraph" w:customStyle="1" w:styleId="9DE6401602074F98910ADC84B274ACB831">
    <w:name w:val="9DE6401602074F98910ADC84B274ACB831"/>
    <w:rsid w:val="00650E41"/>
    <w:rPr>
      <w:rFonts w:ascii="Calibri" w:eastAsia="Calibri" w:hAnsi="Calibri" w:cs="Times New Roman"/>
      <w:lang w:eastAsia="en-US"/>
    </w:rPr>
  </w:style>
  <w:style w:type="paragraph" w:customStyle="1" w:styleId="910D7A3327EC40BB99B39A31EF376D9230">
    <w:name w:val="910D7A3327EC40BB99B39A31EF376D9230"/>
    <w:rsid w:val="00650E41"/>
    <w:rPr>
      <w:rFonts w:ascii="Calibri" w:eastAsia="Calibri" w:hAnsi="Calibri" w:cs="Times New Roman"/>
      <w:lang w:eastAsia="en-US"/>
    </w:rPr>
  </w:style>
  <w:style w:type="paragraph" w:customStyle="1" w:styleId="D7D2F93999584622813004C611DB247829">
    <w:name w:val="D7D2F93999584622813004C611DB247829"/>
    <w:rsid w:val="00650E41"/>
    <w:rPr>
      <w:rFonts w:ascii="Calibri" w:eastAsia="Calibri" w:hAnsi="Calibri" w:cs="Times New Roman"/>
      <w:lang w:eastAsia="en-US"/>
    </w:rPr>
  </w:style>
  <w:style w:type="paragraph" w:customStyle="1" w:styleId="5EDC50F60F534EB1A960C35A16BE1E3D28">
    <w:name w:val="5EDC50F60F534EB1A960C35A16BE1E3D28"/>
    <w:rsid w:val="00650E41"/>
    <w:rPr>
      <w:rFonts w:ascii="Calibri" w:eastAsia="Calibri" w:hAnsi="Calibri" w:cs="Times New Roman"/>
      <w:lang w:eastAsia="en-US"/>
    </w:rPr>
  </w:style>
  <w:style w:type="paragraph" w:customStyle="1" w:styleId="181B580BF6AA44F1992E4CAB4F19CCEB27">
    <w:name w:val="181B580BF6AA44F1992E4CAB4F19CCEB27"/>
    <w:rsid w:val="00650E41"/>
    <w:rPr>
      <w:rFonts w:ascii="Calibri" w:eastAsia="Calibri" w:hAnsi="Calibri" w:cs="Times New Roman"/>
      <w:lang w:eastAsia="en-US"/>
    </w:rPr>
  </w:style>
  <w:style w:type="paragraph" w:customStyle="1" w:styleId="77FD8ED0F6DB40998ABDE3A2AF8E634D26">
    <w:name w:val="77FD8ED0F6DB40998ABDE3A2AF8E634D26"/>
    <w:rsid w:val="00650E41"/>
    <w:rPr>
      <w:rFonts w:ascii="Calibri" w:eastAsia="Calibri" w:hAnsi="Calibri" w:cs="Times New Roman"/>
      <w:lang w:eastAsia="en-US"/>
    </w:rPr>
  </w:style>
  <w:style w:type="paragraph" w:customStyle="1" w:styleId="5E8EA0778EA24760903D9D5CEC62751C21">
    <w:name w:val="5E8EA0778EA24760903D9D5CEC62751C21"/>
    <w:rsid w:val="00650E41"/>
    <w:rPr>
      <w:rFonts w:ascii="Calibri" w:eastAsia="Calibri" w:hAnsi="Calibri" w:cs="Times New Roman"/>
      <w:lang w:eastAsia="en-US"/>
    </w:rPr>
  </w:style>
  <w:style w:type="paragraph" w:customStyle="1" w:styleId="9A8ECCDB1BD64CA188AE62BE6D37351120">
    <w:name w:val="9A8ECCDB1BD64CA188AE62BE6D37351120"/>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9">
    <w:name w:val="93F324BFA1DE45409D9E1E333A39C3F319"/>
    <w:rsid w:val="00650E41"/>
    <w:rPr>
      <w:rFonts w:ascii="Calibri" w:eastAsia="Calibri" w:hAnsi="Calibri" w:cs="Times New Roman"/>
      <w:lang w:eastAsia="en-US"/>
    </w:rPr>
  </w:style>
  <w:style w:type="paragraph" w:customStyle="1" w:styleId="C8FEF6018D884811966C6FB2CDAF1A3517">
    <w:name w:val="C8FEF6018D884811966C6FB2CDAF1A3517"/>
    <w:rsid w:val="00650E41"/>
    <w:rPr>
      <w:rFonts w:ascii="Calibri" w:eastAsia="Calibri" w:hAnsi="Calibri" w:cs="Times New Roman"/>
      <w:lang w:eastAsia="en-US"/>
    </w:rPr>
  </w:style>
  <w:style w:type="paragraph" w:customStyle="1" w:styleId="C66A275B111F43BD8FCEBF3013FF13A416">
    <w:name w:val="C66A275B111F43BD8FCEBF3013FF13A416"/>
    <w:rsid w:val="00650E41"/>
    <w:rPr>
      <w:rFonts w:ascii="Calibri" w:eastAsia="Calibri" w:hAnsi="Calibri" w:cs="Times New Roman"/>
      <w:lang w:eastAsia="en-US"/>
    </w:rPr>
  </w:style>
  <w:style w:type="paragraph" w:customStyle="1" w:styleId="1D65173FF37F4A289770C07DF8E56EB814">
    <w:name w:val="1D65173FF37F4A289770C07DF8E56EB814"/>
    <w:rsid w:val="00650E41"/>
    <w:rPr>
      <w:rFonts w:ascii="Calibri" w:eastAsia="Calibri" w:hAnsi="Calibri" w:cs="Times New Roman"/>
      <w:lang w:eastAsia="en-US"/>
    </w:rPr>
  </w:style>
  <w:style w:type="paragraph" w:customStyle="1" w:styleId="0F29A5678DCA431190DF8ADEC2744D7312">
    <w:name w:val="0F29A5678DCA431190DF8ADEC2744D7312"/>
    <w:rsid w:val="00650E41"/>
    <w:pPr>
      <w:ind w:left="720"/>
      <w:contextualSpacing/>
    </w:pPr>
    <w:rPr>
      <w:rFonts w:ascii="Calibri" w:eastAsia="Calibri" w:hAnsi="Calibri" w:cs="Times New Roman"/>
      <w:lang w:eastAsia="en-US"/>
    </w:rPr>
  </w:style>
  <w:style w:type="paragraph" w:customStyle="1" w:styleId="1D9D49F93E5A40E7A7A4CA090204311740">
    <w:name w:val="1D9D49F93E5A40E7A7A4CA090204311740"/>
    <w:rsid w:val="00650E41"/>
    <w:rPr>
      <w:rFonts w:ascii="Calibri" w:eastAsia="Calibri" w:hAnsi="Calibri" w:cs="Times New Roman"/>
      <w:lang w:eastAsia="en-US"/>
    </w:rPr>
  </w:style>
  <w:style w:type="paragraph" w:customStyle="1" w:styleId="3F9DCC2FE6434DB7B287C5B7E31F282644">
    <w:name w:val="3F9DCC2FE6434DB7B287C5B7E31F282644"/>
    <w:rsid w:val="00650E41"/>
    <w:rPr>
      <w:rFonts w:ascii="Calibri" w:eastAsia="Calibri" w:hAnsi="Calibri" w:cs="Times New Roman"/>
      <w:lang w:eastAsia="en-US"/>
    </w:rPr>
  </w:style>
  <w:style w:type="paragraph" w:customStyle="1" w:styleId="DE8CD42385B046BDB4E11F19F22A3B5F39">
    <w:name w:val="DE8CD42385B046BDB4E11F19F22A3B5F39"/>
    <w:rsid w:val="00650E41"/>
    <w:rPr>
      <w:rFonts w:ascii="Calibri" w:eastAsia="Calibri" w:hAnsi="Calibri" w:cs="Times New Roman"/>
      <w:lang w:eastAsia="en-US"/>
    </w:rPr>
  </w:style>
  <w:style w:type="paragraph" w:customStyle="1" w:styleId="A3602B6938F04E24958A758F7643577034">
    <w:name w:val="A3602B6938F04E24958A758F7643577034"/>
    <w:rsid w:val="00650E41"/>
    <w:rPr>
      <w:rFonts w:ascii="Calibri" w:eastAsia="Calibri" w:hAnsi="Calibri" w:cs="Times New Roman"/>
      <w:lang w:eastAsia="en-US"/>
    </w:rPr>
  </w:style>
  <w:style w:type="paragraph" w:customStyle="1" w:styleId="9DE6401602074F98910ADC84B274ACB832">
    <w:name w:val="9DE6401602074F98910ADC84B274ACB832"/>
    <w:rsid w:val="00650E41"/>
    <w:rPr>
      <w:rFonts w:ascii="Calibri" w:eastAsia="Calibri" w:hAnsi="Calibri" w:cs="Times New Roman"/>
      <w:lang w:eastAsia="en-US"/>
    </w:rPr>
  </w:style>
  <w:style w:type="paragraph" w:customStyle="1" w:styleId="910D7A3327EC40BB99B39A31EF376D9231">
    <w:name w:val="910D7A3327EC40BB99B39A31EF376D9231"/>
    <w:rsid w:val="00650E41"/>
    <w:rPr>
      <w:rFonts w:ascii="Calibri" w:eastAsia="Calibri" w:hAnsi="Calibri" w:cs="Times New Roman"/>
      <w:lang w:eastAsia="en-US"/>
    </w:rPr>
  </w:style>
  <w:style w:type="paragraph" w:customStyle="1" w:styleId="D7D2F93999584622813004C611DB247830">
    <w:name w:val="D7D2F93999584622813004C611DB247830"/>
    <w:rsid w:val="00650E41"/>
    <w:rPr>
      <w:rFonts w:ascii="Calibri" w:eastAsia="Calibri" w:hAnsi="Calibri" w:cs="Times New Roman"/>
      <w:lang w:eastAsia="en-US"/>
    </w:rPr>
  </w:style>
  <w:style w:type="paragraph" w:customStyle="1" w:styleId="5EDC50F60F534EB1A960C35A16BE1E3D29">
    <w:name w:val="5EDC50F60F534EB1A960C35A16BE1E3D29"/>
    <w:rsid w:val="00650E41"/>
    <w:rPr>
      <w:rFonts w:ascii="Calibri" w:eastAsia="Calibri" w:hAnsi="Calibri" w:cs="Times New Roman"/>
      <w:lang w:eastAsia="en-US"/>
    </w:rPr>
  </w:style>
  <w:style w:type="paragraph" w:customStyle="1" w:styleId="181B580BF6AA44F1992E4CAB4F19CCEB28">
    <w:name w:val="181B580BF6AA44F1992E4CAB4F19CCEB28"/>
    <w:rsid w:val="00650E41"/>
    <w:rPr>
      <w:rFonts w:ascii="Calibri" w:eastAsia="Calibri" w:hAnsi="Calibri" w:cs="Times New Roman"/>
      <w:lang w:eastAsia="en-US"/>
    </w:rPr>
  </w:style>
  <w:style w:type="paragraph" w:customStyle="1" w:styleId="77FD8ED0F6DB40998ABDE3A2AF8E634D27">
    <w:name w:val="77FD8ED0F6DB40998ABDE3A2AF8E634D27"/>
    <w:rsid w:val="00650E41"/>
    <w:rPr>
      <w:rFonts w:ascii="Calibri" w:eastAsia="Calibri" w:hAnsi="Calibri" w:cs="Times New Roman"/>
      <w:lang w:eastAsia="en-US"/>
    </w:rPr>
  </w:style>
  <w:style w:type="paragraph" w:customStyle="1" w:styleId="5E8EA0778EA24760903D9D5CEC62751C22">
    <w:name w:val="5E8EA0778EA24760903D9D5CEC62751C22"/>
    <w:rsid w:val="00650E41"/>
    <w:rPr>
      <w:rFonts w:ascii="Calibri" w:eastAsia="Calibri" w:hAnsi="Calibri" w:cs="Times New Roman"/>
      <w:lang w:eastAsia="en-US"/>
    </w:rPr>
  </w:style>
  <w:style w:type="paragraph" w:customStyle="1" w:styleId="9A8ECCDB1BD64CA188AE62BE6D37351121">
    <w:name w:val="9A8ECCDB1BD64CA188AE62BE6D37351121"/>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0">
    <w:name w:val="93F324BFA1DE45409D9E1E333A39C3F320"/>
    <w:rsid w:val="00650E41"/>
    <w:rPr>
      <w:rFonts w:ascii="Calibri" w:eastAsia="Calibri" w:hAnsi="Calibri" w:cs="Times New Roman"/>
      <w:lang w:eastAsia="en-US"/>
    </w:rPr>
  </w:style>
  <w:style w:type="paragraph" w:customStyle="1" w:styleId="C8FEF6018D884811966C6FB2CDAF1A3518">
    <w:name w:val="C8FEF6018D884811966C6FB2CDAF1A3518"/>
    <w:rsid w:val="00650E41"/>
    <w:rPr>
      <w:rFonts w:ascii="Calibri" w:eastAsia="Calibri" w:hAnsi="Calibri" w:cs="Times New Roman"/>
      <w:lang w:eastAsia="en-US"/>
    </w:rPr>
  </w:style>
  <w:style w:type="paragraph" w:customStyle="1" w:styleId="C66A275B111F43BD8FCEBF3013FF13A417">
    <w:name w:val="C66A275B111F43BD8FCEBF3013FF13A417"/>
    <w:rsid w:val="00650E41"/>
    <w:rPr>
      <w:rFonts w:ascii="Calibri" w:eastAsia="Calibri" w:hAnsi="Calibri" w:cs="Times New Roman"/>
      <w:lang w:eastAsia="en-US"/>
    </w:rPr>
  </w:style>
  <w:style w:type="paragraph" w:customStyle="1" w:styleId="1D65173FF37F4A289770C07DF8E56EB815">
    <w:name w:val="1D65173FF37F4A289770C07DF8E56EB815"/>
    <w:rsid w:val="00650E41"/>
    <w:rPr>
      <w:rFonts w:ascii="Calibri" w:eastAsia="Calibri" w:hAnsi="Calibri" w:cs="Times New Roman"/>
      <w:lang w:eastAsia="en-US"/>
    </w:rPr>
  </w:style>
  <w:style w:type="paragraph" w:customStyle="1" w:styleId="0F29A5678DCA431190DF8ADEC2744D7313">
    <w:name w:val="0F29A5678DCA431190DF8ADEC2744D7313"/>
    <w:rsid w:val="00650E41"/>
    <w:pPr>
      <w:ind w:left="720"/>
      <w:contextualSpacing/>
    </w:pPr>
    <w:rPr>
      <w:rFonts w:ascii="Calibri" w:eastAsia="Calibri" w:hAnsi="Calibri" w:cs="Times New Roman"/>
      <w:lang w:eastAsia="en-US"/>
    </w:rPr>
  </w:style>
  <w:style w:type="paragraph" w:customStyle="1" w:styleId="1D9D49F93E5A40E7A7A4CA090204311741">
    <w:name w:val="1D9D49F93E5A40E7A7A4CA090204311741"/>
    <w:rsid w:val="00E613BA"/>
    <w:rPr>
      <w:rFonts w:ascii="Calibri" w:eastAsia="Calibri" w:hAnsi="Calibri" w:cs="Times New Roman"/>
      <w:lang w:eastAsia="en-US"/>
    </w:rPr>
  </w:style>
  <w:style w:type="paragraph" w:customStyle="1" w:styleId="3F9DCC2FE6434DB7B287C5B7E31F282645">
    <w:name w:val="3F9DCC2FE6434DB7B287C5B7E31F282645"/>
    <w:rsid w:val="00E613BA"/>
    <w:rPr>
      <w:rFonts w:ascii="Calibri" w:eastAsia="Calibri" w:hAnsi="Calibri" w:cs="Times New Roman"/>
      <w:lang w:eastAsia="en-US"/>
    </w:rPr>
  </w:style>
  <w:style w:type="paragraph" w:customStyle="1" w:styleId="DE8CD42385B046BDB4E11F19F22A3B5F40">
    <w:name w:val="DE8CD42385B046BDB4E11F19F22A3B5F40"/>
    <w:rsid w:val="00E613BA"/>
    <w:rPr>
      <w:rFonts w:ascii="Calibri" w:eastAsia="Calibri" w:hAnsi="Calibri" w:cs="Times New Roman"/>
      <w:lang w:eastAsia="en-US"/>
    </w:rPr>
  </w:style>
  <w:style w:type="paragraph" w:customStyle="1" w:styleId="A3602B6938F04E24958A758F7643577035">
    <w:name w:val="A3602B6938F04E24958A758F7643577035"/>
    <w:rsid w:val="00E613BA"/>
    <w:rPr>
      <w:rFonts w:ascii="Calibri" w:eastAsia="Calibri" w:hAnsi="Calibri" w:cs="Times New Roman"/>
      <w:lang w:eastAsia="en-US"/>
    </w:rPr>
  </w:style>
  <w:style w:type="paragraph" w:customStyle="1" w:styleId="9DE6401602074F98910ADC84B274ACB833">
    <w:name w:val="9DE6401602074F98910ADC84B274ACB833"/>
    <w:rsid w:val="00E613BA"/>
    <w:rPr>
      <w:rFonts w:ascii="Calibri" w:eastAsia="Calibri" w:hAnsi="Calibri" w:cs="Times New Roman"/>
      <w:lang w:eastAsia="en-US"/>
    </w:rPr>
  </w:style>
  <w:style w:type="paragraph" w:customStyle="1" w:styleId="910D7A3327EC40BB99B39A31EF376D9232">
    <w:name w:val="910D7A3327EC40BB99B39A31EF376D9232"/>
    <w:rsid w:val="00E613BA"/>
    <w:rPr>
      <w:rFonts w:ascii="Calibri" w:eastAsia="Calibri" w:hAnsi="Calibri" w:cs="Times New Roman"/>
      <w:lang w:eastAsia="en-US"/>
    </w:rPr>
  </w:style>
  <w:style w:type="paragraph" w:customStyle="1" w:styleId="D7D2F93999584622813004C611DB247831">
    <w:name w:val="D7D2F93999584622813004C611DB247831"/>
    <w:rsid w:val="00E613BA"/>
    <w:rPr>
      <w:rFonts w:ascii="Calibri" w:eastAsia="Calibri" w:hAnsi="Calibri" w:cs="Times New Roman"/>
      <w:lang w:eastAsia="en-US"/>
    </w:rPr>
  </w:style>
  <w:style w:type="paragraph" w:customStyle="1" w:styleId="5EDC50F60F534EB1A960C35A16BE1E3D30">
    <w:name w:val="5EDC50F60F534EB1A960C35A16BE1E3D30"/>
    <w:rsid w:val="00E613BA"/>
    <w:rPr>
      <w:rFonts w:ascii="Calibri" w:eastAsia="Calibri" w:hAnsi="Calibri" w:cs="Times New Roman"/>
      <w:lang w:eastAsia="en-US"/>
    </w:rPr>
  </w:style>
  <w:style w:type="paragraph" w:customStyle="1" w:styleId="181B580BF6AA44F1992E4CAB4F19CCEB29">
    <w:name w:val="181B580BF6AA44F1992E4CAB4F19CCEB29"/>
    <w:rsid w:val="00E613BA"/>
    <w:rPr>
      <w:rFonts w:ascii="Calibri" w:eastAsia="Calibri" w:hAnsi="Calibri" w:cs="Times New Roman"/>
      <w:lang w:eastAsia="en-US"/>
    </w:rPr>
  </w:style>
  <w:style w:type="paragraph" w:customStyle="1" w:styleId="77FD8ED0F6DB40998ABDE3A2AF8E634D28">
    <w:name w:val="77FD8ED0F6DB40998ABDE3A2AF8E634D28"/>
    <w:rsid w:val="00E613BA"/>
    <w:rPr>
      <w:rFonts w:ascii="Calibri" w:eastAsia="Calibri" w:hAnsi="Calibri" w:cs="Times New Roman"/>
      <w:lang w:eastAsia="en-US"/>
    </w:rPr>
  </w:style>
  <w:style w:type="paragraph" w:customStyle="1" w:styleId="5E8EA0778EA24760903D9D5CEC62751C23">
    <w:name w:val="5E8EA0778EA24760903D9D5CEC62751C23"/>
    <w:rsid w:val="00E613BA"/>
    <w:rPr>
      <w:rFonts w:ascii="Calibri" w:eastAsia="Calibri" w:hAnsi="Calibri" w:cs="Times New Roman"/>
      <w:lang w:eastAsia="en-US"/>
    </w:rPr>
  </w:style>
  <w:style w:type="paragraph" w:customStyle="1" w:styleId="9A8ECCDB1BD64CA188AE62BE6D37351122">
    <w:name w:val="9A8ECCDB1BD64CA188AE62BE6D37351122"/>
    <w:rsid w:val="00E613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1">
    <w:name w:val="93F324BFA1DE45409D9E1E333A39C3F321"/>
    <w:rsid w:val="00E613BA"/>
    <w:rPr>
      <w:rFonts w:ascii="Calibri" w:eastAsia="Calibri" w:hAnsi="Calibri" w:cs="Times New Roman"/>
      <w:lang w:eastAsia="en-US"/>
    </w:rPr>
  </w:style>
  <w:style w:type="paragraph" w:customStyle="1" w:styleId="C8FEF6018D884811966C6FB2CDAF1A3519">
    <w:name w:val="C8FEF6018D884811966C6FB2CDAF1A3519"/>
    <w:rsid w:val="00E613BA"/>
    <w:rPr>
      <w:rFonts w:ascii="Calibri" w:eastAsia="Calibri" w:hAnsi="Calibri" w:cs="Times New Roman"/>
      <w:lang w:eastAsia="en-US"/>
    </w:rPr>
  </w:style>
  <w:style w:type="paragraph" w:customStyle="1" w:styleId="C66A275B111F43BD8FCEBF3013FF13A418">
    <w:name w:val="C66A275B111F43BD8FCEBF3013FF13A418"/>
    <w:rsid w:val="00E613BA"/>
    <w:rPr>
      <w:rFonts w:ascii="Calibri" w:eastAsia="Calibri" w:hAnsi="Calibri" w:cs="Times New Roman"/>
      <w:lang w:eastAsia="en-US"/>
    </w:rPr>
  </w:style>
  <w:style w:type="paragraph" w:customStyle="1" w:styleId="1D65173FF37F4A289770C07DF8E56EB816">
    <w:name w:val="1D65173FF37F4A289770C07DF8E56EB816"/>
    <w:rsid w:val="00E613BA"/>
    <w:rPr>
      <w:rFonts w:ascii="Calibri" w:eastAsia="Calibri" w:hAnsi="Calibri" w:cs="Times New Roman"/>
      <w:lang w:eastAsia="en-US"/>
    </w:rPr>
  </w:style>
  <w:style w:type="paragraph" w:customStyle="1" w:styleId="0F29A5678DCA431190DF8ADEC2744D7314">
    <w:name w:val="0F29A5678DCA431190DF8ADEC2744D7314"/>
    <w:rsid w:val="00E613BA"/>
    <w:pPr>
      <w:ind w:left="720"/>
      <w:contextualSpacing/>
    </w:pPr>
    <w:rPr>
      <w:rFonts w:ascii="Calibri" w:eastAsia="Calibri" w:hAnsi="Calibri" w:cs="Times New Roman"/>
      <w:lang w:eastAsia="en-US"/>
    </w:rPr>
  </w:style>
  <w:style w:type="paragraph" w:customStyle="1" w:styleId="51F2D999201D4AEA99D8E466CADFBC61">
    <w:name w:val="51F2D999201D4AEA99D8E466CADFBC61"/>
    <w:rsid w:val="00C51996"/>
    <w:pPr>
      <w:spacing w:after="200" w:line="276" w:lineRule="auto"/>
    </w:pPr>
  </w:style>
  <w:style w:type="paragraph" w:customStyle="1" w:styleId="3B26BD2723104B519D52B3A16C5BDB0F">
    <w:name w:val="3B26BD2723104B519D52B3A16C5BDB0F"/>
    <w:rsid w:val="00C51996"/>
    <w:pPr>
      <w:spacing w:after="200" w:line="276" w:lineRule="auto"/>
    </w:pPr>
  </w:style>
  <w:style w:type="paragraph" w:customStyle="1" w:styleId="8FD5091D10CB4582B8F72C19403DEB5D">
    <w:name w:val="8FD5091D10CB4582B8F72C19403DEB5D"/>
    <w:rsid w:val="00C51996"/>
    <w:pPr>
      <w:spacing w:after="200" w:line="276" w:lineRule="auto"/>
    </w:pPr>
  </w:style>
  <w:style w:type="paragraph" w:customStyle="1" w:styleId="1D9D49F93E5A40E7A7A4CA090204311742">
    <w:name w:val="1D9D49F93E5A40E7A7A4CA090204311742"/>
    <w:rsid w:val="00B81C2B"/>
    <w:rPr>
      <w:rFonts w:ascii="Calibri" w:eastAsia="Calibri" w:hAnsi="Calibri" w:cs="Times New Roman"/>
      <w:lang w:eastAsia="en-US"/>
    </w:rPr>
  </w:style>
  <w:style w:type="paragraph" w:customStyle="1" w:styleId="3F9DCC2FE6434DB7B287C5B7E31F282646">
    <w:name w:val="3F9DCC2FE6434DB7B287C5B7E31F282646"/>
    <w:rsid w:val="00B81C2B"/>
    <w:rPr>
      <w:rFonts w:ascii="Calibri" w:eastAsia="Calibri" w:hAnsi="Calibri" w:cs="Times New Roman"/>
      <w:lang w:eastAsia="en-US"/>
    </w:rPr>
  </w:style>
  <w:style w:type="paragraph" w:customStyle="1" w:styleId="DE8CD42385B046BDB4E11F19F22A3B5F41">
    <w:name w:val="DE8CD42385B046BDB4E11F19F22A3B5F41"/>
    <w:rsid w:val="00B81C2B"/>
    <w:rPr>
      <w:rFonts w:ascii="Calibri" w:eastAsia="Calibri" w:hAnsi="Calibri" w:cs="Times New Roman"/>
      <w:lang w:eastAsia="en-US"/>
    </w:rPr>
  </w:style>
  <w:style w:type="paragraph" w:customStyle="1" w:styleId="A3602B6938F04E24958A758F7643577036">
    <w:name w:val="A3602B6938F04E24958A758F7643577036"/>
    <w:rsid w:val="00B81C2B"/>
    <w:rPr>
      <w:rFonts w:ascii="Calibri" w:eastAsia="Calibri" w:hAnsi="Calibri" w:cs="Times New Roman"/>
      <w:lang w:eastAsia="en-US"/>
    </w:rPr>
  </w:style>
  <w:style w:type="paragraph" w:customStyle="1" w:styleId="9DE6401602074F98910ADC84B274ACB834">
    <w:name w:val="9DE6401602074F98910ADC84B274ACB834"/>
    <w:rsid w:val="00B81C2B"/>
    <w:rPr>
      <w:rFonts w:ascii="Calibri" w:eastAsia="Calibri" w:hAnsi="Calibri" w:cs="Times New Roman"/>
      <w:lang w:eastAsia="en-US"/>
    </w:rPr>
  </w:style>
  <w:style w:type="paragraph" w:customStyle="1" w:styleId="910D7A3327EC40BB99B39A31EF376D9233">
    <w:name w:val="910D7A3327EC40BB99B39A31EF376D9233"/>
    <w:rsid w:val="00B81C2B"/>
    <w:rPr>
      <w:rFonts w:ascii="Calibri" w:eastAsia="Calibri" w:hAnsi="Calibri" w:cs="Times New Roman"/>
      <w:lang w:eastAsia="en-US"/>
    </w:rPr>
  </w:style>
  <w:style w:type="paragraph" w:customStyle="1" w:styleId="D7D2F93999584622813004C611DB247832">
    <w:name w:val="D7D2F93999584622813004C611DB247832"/>
    <w:rsid w:val="00B81C2B"/>
    <w:rPr>
      <w:rFonts w:ascii="Calibri" w:eastAsia="Calibri" w:hAnsi="Calibri" w:cs="Times New Roman"/>
      <w:lang w:eastAsia="en-US"/>
    </w:rPr>
  </w:style>
  <w:style w:type="paragraph" w:customStyle="1" w:styleId="5EDC50F60F534EB1A960C35A16BE1E3D31">
    <w:name w:val="5EDC50F60F534EB1A960C35A16BE1E3D31"/>
    <w:rsid w:val="00B81C2B"/>
    <w:rPr>
      <w:rFonts w:ascii="Calibri" w:eastAsia="Calibri" w:hAnsi="Calibri" w:cs="Times New Roman"/>
      <w:lang w:eastAsia="en-US"/>
    </w:rPr>
  </w:style>
  <w:style w:type="paragraph" w:customStyle="1" w:styleId="181B580BF6AA44F1992E4CAB4F19CCEB30">
    <w:name w:val="181B580BF6AA44F1992E4CAB4F19CCEB30"/>
    <w:rsid w:val="00B81C2B"/>
    <w:rPr>
      <w:rFonts w:ascii="Calibri" w:eastAsia="Calibri" w:hAnsi="Calibri" w:cs="Times New Roman"/>
      <w:lang w:eastAsia="en-US"/>
    </w:rPr>
  </w:style>
  <w:style w:type="paragraph" w:customStyle="1" w:styleId="77FD8ED0F6DB40998ABDE3A2AF8E634D29">
    <w:name w:val="77FD8ED0F6DB40998ABDE3A2AF8E634D29"/>
    <w:rsid w:val="00B81C2B"/>
    <w:rPr>
      <w:rFonts w:ascii="Calibri" w:eastAsia="Calibri" w:hAnsi="Calibri" w:cs="Times New Roman"/>
      <w:lang w:eastAsia="en-US"/>
    </w:rPr>
  </w:style>
  <w:style w:type="paragraph" w:customStyle="1" w:styleId="5E8EA0778EA24760903D9D5CEC62751C24">
    <w:name w:val="5E8EA0778EA24760903D9D5CEC62751C24"/>
    <w:rsid w:val="00B81C2B"/>
    <w:rPr>
      <w:rFonts w:ascii="Calibri" w:eastAsia="Calibri" w:hAnsi="Calibri" w:cs="Times New Roman"/>
      <w:lang w:eastAsia="en-US"/>
    </w:rPr>
  </w:style>
  <w:style w:type="paragraph" w:customStyle="1" w:styleId="9A8ECCDB1BD64CA188AE62BE6D37351123">
    <w:name w:val="9A8ECCDB1BD64CA188AE62BE6D37351123"/>
    <w:rsid w:val="00B81C2B"/>
    <w:rPr>
      <w:rFonts w:ascii="Calibri" w:eastAsia="Calibri" w:hAnsi="Calibri" w:cs="Times New Roman"/>
      <w:lang w:eastAsia="en-US"/>
    </w:rPr>
  </w:style>
  <w:style w:type="paragraph" w:customStyle="1" w:styleId="93F324BFA1DE45409D9E1E333A39C3F322">
    <w:name w:val="93F324BFA1DE45409D9E1E333A39C3F322"/>
    <w:rsid w:val="00B81C2B"/>
    <w:rPr>
      <w:rFonts w:ascii="Calibri" w:eastAsia="Calibri" w:hAnsi="Calibri" w:cs="Times New Roman"/>
      <w:lang w:eastAsia="en-US"/>
    </w:rPr>
  </w:style>
  <w:style w:type="paragraph" w:customStyle="1" w:styleId="C8FEF6018D884811966C6FB2CDAF1A3520">
    <w:name w:val="C8FEF6018D884811966C6FB2CDAF1A3520"/>
    <w:rsid w:val="00B81C2B"/>
    <w:rPr>
      <w:rFonts w:ascii="Calibri" w:eastAsia="Calibri" w:hAnsi="Calibri" w:cs="Times New Roman"/>
      <w:lang w:eastAsia="en-US"/>
    </w:rPr>
  </w:style>
  <w:style w:type="paragraph" w:customStyle="1" w:styleId="C66A275B111F43BD8FCEBF3013FF13A419">
    <w:name w:val="C66A275B111F43BD8FCEBF3013FF13A419"/>
    <w:rsid w:val="00B81C2B"/>
    <w:rPr>
      <w:rFonts w:ascii="Calibri" w:eastAsia="Calibri" w:hAnsi="Calibri" w:cs="Times New Roman"/>
      <w:lang w:eastAsia="en-US"/>
    </w:rPr>
  </w:style>
  <w:style w:type="paragraph" w:customStyle="1" w:styleId="1D65173FF37F4A289770C07DF8E56EB817">
    <w:name w:val="1D65173FF37F4A289770C07DF8E56EB817"/>
    <w:rsid w:val="00B81C2B"/>
    <w:rPr>
      <w:rFonts w:ascii="Calibri" w:eastAsia="Calibri" w:hAnsi="Calibri" w:cs="Times New Roman"/>
      <w:lang w:eastAsia="en-US"/>
    </w:rPr>
  </w:style>
  <w:style w:type="paragraph" w:customStyle="1" w:styleId="0F29A5678DCA431190DF8ADEC2744D7315">
    <w:name w:val="0F29A5678DCA431190DF8ADEC2744D7315"/>
    <w:rsid w:val="00B81C2B"/>
    <w:rPr>
      <w:rFonts w:ascii="Calibri" w:eastAsia="Calibri" w:hAnsi="Calibri" w:cs="Times New Roman"/>
      <w:lang w:eastAsia="en-US"/>
    </w:rPr>
  </w:style>
  <w:style w:type="paragraph" w:customStyle="1" w:styleId="1D9D49F93E5A40E7A7A4CA090204311743">
    <w:name w:val="1D9D49F93E5A40E7A7A4CA090204311743"/>
    <w:rsid w:val="00B81C2B"/>
    <w:rPr>
      <w:rFonts w:ascii="Calibri" w:eastAsia="Calibri" w:hAnsi="Calibri" w:cs="Times New Roman"/>
      <w:lang w:eastAsia="en-US"/>
    </w:rPr>
  </w:style>
  <w:style w:type="paragraph" w:customStyle="1" w:styleId="3F9DCC2FE6434DB7B287C5B7E31F282647">
    <w:name w:val="3F9DCC2FE6434DB7B287C5B7E31F282647"/>
    <w:rsid w:val="00B81C2B"/>
    <w:rPr>
      <w:rFonts w:ascii="Calibri" w:eastAsia="Calibri" w:hAnsi="Calibri" w:cs="Times New Roman"/>
      <w:lang w:eastAsia="en-US"/>
    </w:rPr>
  </w:style>
  <w:style w:type="paragraph" w:customStyle="1" w:styleId="DE8CD42385B046BDB4E11F19F22A3B5F42">
    <w:name w:val="DE8CD42385B046BDB4E11F19F22A3B5F42"/>
    <w:rsid w:val="00B81C2B"/>
    <w:rPr>
      <w:rFonts w:ascii="Calibri" w:eastAsia="Calibri" w:hAnsi="Calibri" w:cs="Times New Roman"/>
      <w:lang w:eastAsia="en-US"/>
    </w:rPr>
  </w:style>
  <w:style w:type="paragraph" w:customStyle="1" w:styleId="A3602B6938F04E24958A758F7643577037">
    <w:name w:val="A3602B6938F04E24958A758F7643577037"/>
    <w:rsid w:val="00B81C2B"/>
    <w:rPr>
      <w:rFonts w:ascii="Calibri" w:eastAsia="Calibri" w:hAnsi="Calibri" w:cs="Times New Roman"/>
      <w:lang w:eastAsia="en-US"/>
    </w:rPr>
  </w:style>
  <w:style w:type="paragraph" w:customStyle="1" w:styleId="9DE6401602074F98910ADC84B274ACB835">
    <w:name w:val="9DE6401602074F98910ADC84B274ACB835"/>
    <w:rsid w:val="00B81C2B"/>
    <w:rPr>
      <w:rFonts w:ascii="Calibri" w:eastAsia="Calibri" w:hAnsi="Calibri" w:cs="Times New Roman"/>
      <w:lang w:eastAsia="en-US"/>
    </w:rPr>
  </w:style>
  <w:style w:type="paragraph" w:customStyle="1" w:styleId="910D7A3327EC40BB99B39A31EF376D9234">
    <w:name w:val="910D7A3327EC40BB99B39A31EF376D9234"/>
    <w:rsid w:val="00B81C2B"/>
    <w:rPr>
      <w:rFonts w:ascii="Calibri" w:eastAsia="Calibri" w:hAnsi="Calibri" w:cs="Times New Roman"/>
      <w:lang w:eastAsia="en-US"/>
    </w:rPr>
  </w:style>
  <w:style w:type="paragraph" w:customStyle="1" w:styleId="D7D2F93999584622813004C611DB247833">
    <w:name w:val="D7D2F93999584622813004C611DB247833"/>
    <w:rsid w:val="00B81C2B"/>
    <w:rPr>
      <w:rFonts w:ascii="Calibri" w:eastAsia="Calibri" w:hAnsi="Calibri" w:cs="Times New Roman"/>
      <w:lang w:eastAsia="en-US"/>
    </w:rPr>
  </w:style>
  <w:style w:type="paragraph" w:customStyle="1" w:styleId="5EDC50F60F534EB1A960C35A16BE1E3D32">
    <w:name w:val="5EDC50F60F534EB1A960C35A16BE1E3D32"/>
    <w:rsid w:val="00B81C2B"/>
    <w:rPr>
      <w:rFonts w:ascii="Calibri" w:eastAsia="Calibri" w:hAnsi="Calibri" w:cs="Times New Roman"/>
      <w:lang w:eastAsia="en-US"/>
    </w:rPr>
  </w:style>
  <w:style w:type="paragraph" w:customStyle="1" w:styleId="181B580BF6AA44F1992E4CAB4F19CCEB31">
    <w:name w:val="181B580BF6AA44F1992E4CAB4F19CCEB31"/>
    <w:rsid w:val="00B81C2B"/>
    <w:rPr>
      <w:rFonts w:ascii="Calibri" w:eastAsia="Calibri" w:hAnsi="Calibri" w:cs="Times New Roman"/>
      <w:lang w:eastAsia="en-US"/>
    </w:rPr>
  </w:style>
  <w:style w:type="paragraph" w:customStyle="1" w:styleId="77FD8ED0F6DB40998ABDE3A2AF8E634D30">
    <w:name w:val="77FD8ED0F6DB40998ABDE3A2AF8E634D30"/>
    <w:rsid w:val="00B81C2B"/>
    <w:rPr>
      <w:rFonts w:ascii="Calibri" w:eastAsia="Calibri" w:hAnsi="Calibri" w:cs="Times New Roman"/>
      <w:lang w:eastAsia="en-US"/>
    </w:rPr>
  </w:style>
  <w:style w:type="paragraph" w:customStyle="1" w:styleId="5E8EA0778EA24760903D9D5CEC62751C25">
    <w:name w:val="5E8EA0778EA24760903D9D5CEC62751C25"/>
    <w:rsid w:val="00B81C2B"/>
    <w:rPr>
      <w:rFonts w:ascii="Calibri" w:eastAsia="Calibri" w:hAnsi="Calibri" w:cs="Times New Roman"/>
      <w:lang w:eastAsia="en-US"/>
    </w:rPr>
  </w:style>
  <w:style w:type="paragraph" w:customStyle="1" w:styleId="9A8ECCDB1BD64CA188AE62BE6D37351124">
    <w:name w:val="9A8ECCDB1BD64CA188AE62BE6D37351124"/>
    <w:rsid w:val="00B81C2B"/>
    <w:rPr>
      <w:rFonts w:ascii="Calibri" w:eastAsia="Calibri" w:hAnsi="Calibri" w:cs="Times New Roman"/>
      <w:lang w:eastAsia="en-US"/>
    </w:rPr>
  </w:style>
  <w:style w:type="paragraph" w:customStyle="1" w:styleId="93F324BFA1DE45409D9E1E333A39C3F323">
    <w:name w:val="93F324BFA1DE45409D9E1E333A39C3F323"/>
    <w:rsid w:val="00B81C2B"/>
    <w:rPr>
      <w:rFonts w:ascii="Calibri" w:eastAsia="Calibri" w:hAnsi="Calibri" w:cs="Times New Roman"/>
      <w:lang w:eastAsia="en-US"/>
    </w:rPr>
  </w:style>
  <w:style w:type="paragraph" w:customStyle="1" w:styleId="C8FEF6018D884811966C6FB2CDAF1A3521">
    <w:name w:val="C8FEF6018D884811966C6FB2CDAF1A3521"/>
    <w:rsid w:val="00B81C2B"/>
    <w:rPr>
      <w:rFonts w:ascii="Calibri" w:eastAsia="Calibri" w:hAnsi="Calibri" w:cs="Times New Roman"/>
      <w:lang w:eastAsia="en-US"/>
    </w:rPr>
  </w:style>
  <w:style w:type="paragraph" w:customStyle="1" w:styleId="C66A275B111F43BD8FCEBF3013FF13A420">
    <w:name w:val="C66A275B111F43BD8FCEBF3013FF13A420"/>
    <w:rsid w:val="00B81C2B"/>
    <w:rPr>
      <w:rFonts w:ascii="Calibri" w:eastAsia="Calibri" w:hAnsi="Calibri" w:cs="Times New Roman"/>
      <w:lang w:eastAsia="en-US"/>
    </w:rPr>
  </w:style>
  <w:style w:type="paragraph" w:customStyle="1" w:styleId="1D65173FF37F4A289770C07DF8E56EB818">
    <w:name w:val="1D65173FF37F4A289770C07DF8E56EB818"/>
    <w:rsid w:val="00B81C2B"/>
    <w:rPr>
      <w:rFonts w:ascii="Calibri" w:eastAsia="Calibri" w:hAnsi="Calibri" w:cs="Times New Roman"/>
      <w:lang w:eastAsia="en-US"/>
    </w:rPr>
  </w:style>
  <w:style w:type="paragraph" w:customStyle="1" w:styleId="0F29A5678DCA431190DF8ADEC2744D7316">
    <w:name w:val="0F29A5678DCA431190DF8ADEC2744D7316"/>
    <w:rsid w:val="00B81C2B"/>
    <w:rPr>
      <w:rFonts w:ascii="Calibri" w:eastAsia="Calibri" w:hAnsi="Calibri" w:cs="Times New Roman"/>
      <w:lang w:eastAsia="en-US"/>
    </w:rPr>
  </w:style>
  <w:style w:type="paragraph" w:customStyle="1" w:styleId="1D9D49F93E5A40E7A7A4CA090204311744">
    <w:name w:val="1D9D49F93E5A40E7A7A4CA090204311744"/>
    <w:rsid w:val="00B81C2B"/>
    <w:rPr>
      <w:rFonts w:ascii="Calibri" w:eastAsia="Calibri" w:hAnsi="Calibri" w:cs="Times New Roman"/>
      <w:lang w:eastAsia="en-US"/>
    </w:rPr>
  </w:style>
  <w:style w:type="paragraph" w:customStyle="1" w:styleId="3F9DCC2FE6434DB7B287C5B7E31F282648">
    <w:name w:val="3F9DCC2FE6434DB7B287C5B7E31F282648"/>
    <w:rsid w:val="00B81C2B"/>
    <w:rPr>
      <w:rFonts w:ascii="Calibri" w:eastAsia="Calibri" w:hAnsi="Calibri" w:cs="Times New Roman"/>
      <w:lang w:eastAsia="en-US"/>
    </w:rPr>
  </w:style>
  <w:style w:type="paragraph" w:customStyle="1" w:styleId="DE8CD42385B046BDB4E11F19F22A3B5F43">
    <w:name w:val="DE8CD42385B046BDB4E11F19F22A3B5F43"/>
    <w:rsid w:val="00B81C2B"/>
    <w:rPr>
      <w:rFonts w:ascii="Calibri" w:eastAsia="Calibri" w:hAnsi="Calibri" w:cs="Times New Roman"/>
      <w:lang w:eastAsia="en-US"/>
    </w:rPr>
  </w:style>
  <w:style w:type="paragraph" w:customStyle="1" w:styleId="A3602B6938F04E24958A758F7643577038">
    <w:name w:val="A3602B6938F04E24958A758F7643577038"/>
    <w:rsid w:val="00B81C2B"/>
    <w:rPr>
      <w:rFonts w:ascii="Calibri" w:eastAsia="Calibri" w:hAnsi="Calibri" w:cs="Times New Roman"/>
      <w:lang w:eastAsia="en-US"/>
    </w:rPr>
  </w:style>
  <w:style w:type="paragraph" w:customStyle="1" w:styleId="9DE6401602074F98910ADC84B274ACB836">
    <w:name w:val="9DE6401602074F98910ADC84B274ACB836"/>
    <w:rsid w:val="00B81C2B"/>
    <w:rPr>
      <w:rFonts w:ascii="Calibri" w:eastAsia="Calibri" w:hAnsi="Calibri" w:cs="Times New Roman"/>
      <w:lang w:eastAsia="en-US"/>
    </w:rPr>
  </w:style>
  <w:style w:type="paragraph" w:customStyle="1" w:styleId="910D7A3327EC40BB99B39A31EF376D9235">
    <w:name w:val="910D7A3327EC40BB99B39A31EF376D9235"/>
    <w:rsid w:val="00B81C2B"/>
    <w:rPr>
      <w:rFonts w:ascii="Calibri" w:eastAsia="Calibri" w:hAnsi="Calibri" w:cs="Times New Roman"/>
      <w:lang w:eastAsia="en-US"/>
    </w:rPr>
  </w:style>
  <w:style w:type="paragraph" w:customStyle="1" w:styleId="D7D2F93999584622813004C611DB247834">
    <w:name w:val="D7D2F93999584622813004C611DB247834"/>
    <w:rsid w:val="00B81C2B"/>
    <w:rPr>
      <w:rFonts w:ascii="Calibri" w:eastAsia="Calibri" w:hAnsi="Calibri" w:cs="Times New Roman"/>
      <w:lang w:eastAsia="en-US"/>
    </w:rPr>
  </w:style>
  <w:style w:type="paragraph" w:customStyle="1" w:styleId="5EDC50F60F534EB1A960C35A16BE1E3D33">
    <w:name w:val="5EDC50F60F534EB1A960C35A16BE1E3D33"/>
    <w:rsid w:val="00B81C2B"/>
    <w:rPr>
      <w:rFonts w:ascii="Calibri" w:eastAsia="Calibri" w:hAnsi="Calibri" w:cs="Times New Roman"/>
      <w:lang w:eastAsia="en-US"/>
    </w:rPr>
  </w:style>
  <w:style w:type="paragraph" w:customStyle="1" w:styleId="181B580BF6AA44F1992E4CAB4F19CCEB32">
    <w:name w:val="181B580BF6AA44F1992E4CAB4F19CCEB32"/>
    <w:rsid w:val="00B81C2B"/>
    <w:rPr>
      <w:rFonts w:ascii="Calibri" w:eastAsia="Calibri" w:hAnsi="Calibri" w:cs="Times New Roman"/>
      <w:lang w:eastAsia="en-US"/>
    </w:rPr>
  </w:style>
  <w:style w:type="paragraph" w:customStyle="1" w:styleId="77FD8ED0F6DB40998ABDE3A2AF8E634D31">
    <w:name w:val="77FD8ED0F6DB40998ABDE3A2AF8E634D31"/>
    <w:rsid w:val="00B81C2B"/>
    <w:rPr>
      <w:rFonts w:ascii="Calibri" w:eastAsia="Calibri" w:hAnsi="Calibri" w:cs="Times New Roman"/>
      <w:lang w:eastAsia="en-US"/>
    </w:rPr>
  </w:style>
  <w:style w:type="paragraph" w:customStyle="1" w:styleId="5E8EA0778EA24760903D9D5CEC62751C26">
    <w:name w:val="5E8EA0778EA24760903D9D5CEC62751C26"/>
    <w:rsid w:val="00B81C2B"/>
    <w:rPr>
      <w:rFonts w:ascii="Calibri" w:eastAsia="Calibri" w:hAnsi="Calibri" w:cs="Times New Roman"/>
      <w:lang w:eastAsia="en-US"/>
    </w:rPr>
  </w:style>
  <w:style w:type="paragraph" w:customStyle="1" w:styleId="9A8ECCDB1BD64CA188AE62BE6D37351125">
    <w:name w:val="9A8ECCDB1BD64CA188AE62BE6D37351125"/>
    <w:rsid w:val="00B81C2B"/>
    <w:rPr>
      <w:rFonts w:ascii="Calibri" w:eastAsia="Calibri" w:hAnsi="Calibri" w:cs="Times New Roman"/>
      <w:lang w:eastAsia="en-US"/>
    </w:rPr>
  </w:style>
  <w:style w:type="paragraph" w:customStyle="1" w:styleId="93F324BFA1DE45409D9E1E333A39C3F324">
    <w:name w:val="93F324BFA1DE45409D9E1E333A39C3F324"/>
    <w:rsid w:val="00B81C2B"/>
    <w:rPr>
      <w:rFonts w:ascii="Calibri" w:eastAsia="Calibri" w:hAnsi="Calibri" w:cs="Times New Roman"/>
      <w:lang w:eastAsia="en-US"/>
    </w:rPr>
  </w:style>
  <w:style w:type="paragraph" w:customStyle="1" w:styleId="C8FEF6018D884811966C6FB2CDAF1A3522">
    <w:name w:val="C8FEF6018D884811966C6FB2CDAF1A3522"/>
    <w:rsid w:val="00B81C2B"/>
    <w:rPr>
      <w:rFonts w:ascii="Calibri" w:eastAsia="Calibri" w:hAnsi="Calibri" w:cs="Times New Roman"/>
      <w:lang w:eastAsia="en-US"/>
    </w:rPr>
  </w:style>
  <w:style w:type="paragraph" w:customStyle="1" w:styleId="C66A275B111F43BD8FCEBF3013FF13A421">
    <w:name w:val="C66A275B111F43BD8FCEBF3013FF13A421"/>
    <w:rsid w:val="00B81C2B"/>
    <w:rPr>
      <w:rFonts w:ascii="Calibri" w:eastAsia="Calibri" w:hAnsi="Calibri" w:cs="Times New Roman"/>
      <w:lang w:eastAsia="en-US"/>
    </w:rPr>
  </w:style>
  <w:style w:type="paragraph" w:customStyle="1" w:styleId="1D65173FF37F4A289770C07DF8E56EB819">
    <w:name w:val="1D65173FF37F4A289770C07DF8E56EB819"/>
    <w:rsid w:val="00B81C2B"/>
    <w:rPr>
      <w:rFonts w:ascii="Calibri" w:eastAsia="Calibri" w:hAnsi="Calibri" w:cs="Times New Roman"/>
      <w:lang w:eastAsia="en-US"/>
    </w:rPr>
  </w:style>
  <w:style w:type="paragraph" w:customStyle="1" w:styleId="0F29A5678DCA431190DF8ADEC2744D7317">
    <w:name w:val="0F29A5678DCA431190DF8ADEC2744D7317"/>
    <w:rsid w:val="00B81C2B"/>
    <w:rPr>
      <w:rFonts w:ascii="Calibri" w:eastAsia="Calibri" w:hAnsi="Calibri" w:cs="Times New Roman"/>
      <w:lang w:eastAsia="en-US"/>
    </w:rPr>
  </w:style>
  <w:style w:type="paragraph" w:customStyle="1" w:styleId="1D9D49F93E5A40E7A7A4CA090204311745">
    <w:name w:val="1D9D49F93E5A40E7A7A4CA090204311745"/>
    <w:rsid w:val="00B81C2B"/>
    <w:rPr>
      <w:rFonts w:ascii="Calibri" w:eastAsia="Calibri" w:hAnsi="Calibri" w:cs="Times New Roman"/>
      <w:lang w:eastAsia="en-US"/>
    </w:rPr>
  </w:style>
  <w:style w:type="paragraph" w:customStyle="1" w:styleId="3F9DCC2FE6434DB7B287C5B7E31F282649">
    <w:name w:val="3F9DCC2FE6434DB7B287C5B7E31F282649"/>
    <w:rsid w:val="00B81C2B"/>
    <w:rPr>
      <w:rFonts w:ascii="Calibri" w:eastAsia="Calibri" w:hAnsi="Calibri" w:cs="Times New Roman"/>
      <w:lang w:eastAsia="en-US"/>
    </w:rPr>
  </w:style>
  <w:style w:type="paragraph" w:customStyle="1" w:styleId="DE8CD42385B046BDB4E11F19F22A3B5F44">
    <w:name w:val="DE8CD42385B046BDB4E11F19F22A3B5F44"/>
    <w:rsid w:val="00B81C2B"/>
    <w:rPr>
      <w:rFonts w:ascii="Calibri" w:eastAsia="Calibri" w:hAnsi="Calibri" w:cs="Times New Roman"/>
      <w:lang w:eastAsia="en-US"/>
    </w:rPr>
  </w:style>
  <w:style w:type="paragraph" w:customStyle="1" w:styleId="A3602B6938F04E24958A758F7643577039">
    <w:name w:val="A3602B6938F04E24958A758F7643577039"/>
    <w:rsid w:val="00B81C2B"/>
    <w:rPr>
      <w:rFonts w:ascii="Calibri" w:eastAsia="Calibri" w:hAnsi="Calibri" w:cs="Times New Roman"/>
      <w:lang w:eastAsia="en-US"/>
    </w:rPr>
  </w:style>
  <w:style w:type="paragraph" w:customStyle="1" w:styleId="9DE6401602074F98910ADC84B274ACB837">
    <w:name w:val="9DE6401602074F98910ADC84B274ACB837"/>
    <w:rsid w:val="00B81C2B"/>
    <w:rPr>
      <w:rFonts w:ascii="Calibri" w:eastAsia="Calibri" w:hAnsi="Calibri" w:cs="Times New Roman"/>
      <w:lang w:eastAsia="en-US"/>
    </w:rPr>
  </w:style>
  <w:style w:type="paragraph" w:customStyle="1" w:styleId="910D7A3327EC40BB99B39A31EF376D9236">
    <w:name w:val="910D7A3327EC40BB99B39A31EF376D9236"/>
    <w:rsid w:val="00B81C2B"/>
    <w:rPr>
      <w:rFonts w:ascii="Calibri" w:eastAsia="Calibri" w:hAnsi="Calibri" w:cs="Times New Roman"/>
      <w:lang w:eastAsia="en-US"/>
    </w:rPr>
  </w:style>
  <w:style w:type="paragraph" w:customStyle="1" w:styleId="D7D2F93999584622813004C611DB247835">
    <w:name w:val="D7D2F93999584622813004C611DB247835"/>
    <w:rsid w:val="00B81C2B"/>
    <w:rPr>
      <w:rFonts w:ascii="Calibri" w:eastAsia="Calibri" w:hAnsi="Calibri" w:cs="Times New Roman"/>
      <w:lang w:eastAsia="en-US"/>
    </w:rPr>
  </w:style>
  <w:style w:type="paragraph" w:customStyle="1" w:styleId="5EDC50F60F534EB1A960C35A16BE1E3D34">
    <w:name w:val="5EDC50F60F534EB1A960C35A16BE1E3D34"/>
    <w:rsid w:val="00B81C2B"/>
    <w:rPr>
      <w:rFonts w:ascii="Calibri" w:eastAsia="Calibri" w:hAnsi="Calibri" w:cs="Times New Roman"/>
      <w:lang w:eastAsia="en-US"/>
    </w:rPr>
  </w:style>
  <w:style w:type="paragraph" w:customStyle="1" w:styleId="181B580BF6AA44F1992E4CAB4F19CCEB33">
    <w:name w:val="181B580BF6AA44F1992E4CAB4F19CCEB33"/>
    <w:rsid w:val="00B81C2B"/>
    <w:rPr>
      <w:rFonts w:ascii="Calibri" w:eastAsia="Calibri" w:hAnsi="Calibri" w:cs="Times New Roman"/>
      <w:lang w:eastAsia="en-US"/>
    </w:rPr>
  </w:style>
  <w:style w:type="paragraph" w:customStyle="1" w:styleId="77FD8ED0F6DB40998ABDE3A2AF8E634D32">
    <w:name w:val="77FD8ED0F6DB40998ABDE3A2AF8E634D32"/>
    <w:rsid w:val="00B81C2B"/>
    <w:rPr>
      <w:rFonts w:ascii="Calibri" w:eastAsia="Calibri" w:hAnsi="Calibri" w:cs="Times New Roman"/>
      <w:lang w:eastAsia="en-US"/>
    </w:rPr>
  </w:style>
  <w:style w:type="paragraph" w:customStyle="1" w:styleId="5E8EA0778EA24760903D9D5CEC62751C27">
    <w:name w:val="5E8EA0778EA24760903D9D5CEC62751C27"/>
    <w:rsid w:val="00B81C2B"/>
    <w:rPr>
      <w:rFonts w:ascii="Calibri" w:eastAsia="Calibri" w:hAnsi="Calibri" w:cs="Times New Roman"/>
      <w:lang w:eastAsia="en-US"/>
    </w:rPr>
  </w:style>
  <w:style w:type="paragraph" w:customStyle="1" w:styleId="9A8ECCDB1BD64CA188AE62BE6D37351126">
    <w:name w:val="9A8ECCDB1BD64CA188AE62BE6D37351126"/>
    <w:rsid w:val="00B81C2B"/>
    <w:rPr>
      <w:rFonts w:ascii="Calibri" w:eastAsia="Calibri" w:hAnsi="Calibri" w:cs="Times New Roman"/>
      <w:lang w:eastAsia="en-US"/>
    </w:rPr>
  </w:style>
  <w:style w:type="paragraph" w:customStyle="1" w:styleId="93F324BFA1DE45409D9E1E333A39C3F325">
    <w:name w:val="93F324BFA1DE45409D9E1E333A39C3F325"/>
    <w:rsid w:val="00B81C2B"/>
    <w:rPr>
      <w:rFonts w:ascii="Calibri" w:eastAsia="Calibri" w:hAnsi="Calibri" w:cs="Times New Roman"/>
      <w:lang w:eastAsia="en-US"/>
    </w:rPr>
  </w:style>
  <w:style w:type="paragraph" w:customStyle="1" w:styleId="C8FEF6018D884811966C6FB2CDAF1A3523">
    <w:name w:val="C8FEF6018D884811966C6FB2CDAF1A3523"/>
    <w:rsid w:val="00B81C2B"/>
    <w:rPr>
      <w:rFonts w:ascii="Calibri" w:eastAsia="Calibri" w:hAnsi="Calibri" w:cs="Times New Roman"/>
      <w:lang w:eastAsia="en-US"/>
    </w:rPr>
  </w:style>
  <w:style w:type="paragraph" w:customStyle="1" w:styleId="C66A275B111F43BD8FCEBF3013FF13A422">
    <w:name w:val="C66A275B111F43BD8FCEBF3013FF13A422"/>
    <w:rsid w:val="00B81C2B"/>
    <w:rPr>
      <w:rFonts w:ascii="Calibri" w:eastAsia="Calibri" w:hAnsi="Calibri" w:cs="Times New Roman"/>
      <w:lang w:eastAsia="en-US"/>
    </w:rPr>
  </w:style>
  <w:style w:type="paragraph" w:customStyle="1" w:styleId="1D65173FF37F4A289770C07DF8E56EB820">
    <w:name w:val="1D65173FF37F4A289770C07DF8E56EB820"/>
    <w:rsid w:val="00B81C2B"/>
    <w:rPr>
      <w:rFonts w:ascii="Calibri" w:eastAsia="Calibri" w:hAnsi="Calibri" w:cs="Times New Roman"/>
      <w:lang w:eastAsia="en-US"/>
    </w:rPr>
  </w:style>
  <w:style w:type="paragraph" w:customStyle="1" w:styleId="0F29A5678DCA431190DF8ADEC2744D7318">
    <w:name w:val="0F29A5678DCA431190DF8ADEC2744D7318"/>
    <w:rsid w:val="00B81C2B"/>
    <w:rPr>
      <w:rFonts w:ascii="Calibri" w:eastAsia="Calibri" w:hAnsi="Calibri" w:cs="Times New Roman"/>
      <w:lang w:eastAsia="en-US"/>
    </w:rPr>
  </w:style>
  <w:style w:type="paragraph" w:customStyle="1" w:styleId="1D9D49F93E5A40E7A7A4CA090204311746">
    <w:name w:val="1D9D49F93E5A40E7A7A4CA090204311746"/>
    <w:rsid w:val="00766D71"/>
    <w:rPr>
      <w:rFonts w:ascii="Calibri" w:eastAsia="Calibri" w:hAnsi="Calibri" w:cs="Times New Roman"/>
      <w:lang w:eastAsia="en-US"/>
    </w:rPr>
  </w:style>
  <w:style w:type="paragraph" w:customStyle="1" w:styleId="3F9DCC2FE6434DB7B287C5B7E31F282650">
    <w:name w:val="3F9DCC2FE6434DB7B287C5B7E31F282650"/>
    <w:rsid w:val="00766D71"/>
    <w:rPr>
      <w:rFonts w:ascii="Calibri" w:eastAsia="Calibri" w:hAnsi="Calibri" w:cs="Times New Roman"/>
      <w:lang w:eastAsia="en-US"/>
    </w:rPr>
  </w:style>
  <w:style w:type="paragraph" w:customStyle="1" w:styleId="DE8CD42385B046BDB4E11F19F22A3B5F45">
    <w:name w:val="DE8CD42385B046BDB4E11F19F22A3B5F45"/>
    <w:rsid w:val="00766D71"/>
    <w:rPr>
      <w:rFonts w:ascii="Calibri" w:eastAsia="Calibri" w:hAnsi="Calibri" w:cs="Times New Roman"/>
      <w:lang w:eastAsia="en-US"/>
    </w:rPr>
  </w:style>
  <w:style w:type="paragraph" w:customStyle="1" w:styleId="A3602B6938F04E24958A758F7643577040">
    <w:name w:val="A3602B6938F04E24958A758F7643577040"/>
    <w:rsid w:val="00766D71"/>
    <w:rPr>
      <w:rFonts w:ascii="Calibri" w:eastAsia="Calibri" w:hAnsi="Calibri" w:cs="Times New Roman"/>
      <w:lang w:eastAsia="en-US"/>
    </w:rPr>
  </w:style>
  <w:style w:type="paragraph" w:customStyle="1" w:styleId="9DE6401602074F98910ADC84B274ACB838">
    <w:name w:val="9DE6401602074F98910ADC84B274ACB838"/>
    <w:rsid w:val="00766D71"/>
    <w:rPr>
      <w:rFonts w:ascii="Calibri" w:eastAsia="Calibri" w:hAnsi="Calibri" w:cs="Times New Roman"/>
      <w:lang w:eastAsia="en-US"/>
    </w:rPr>
  </w:style>
  <w:style w:type="paragraph" w:customStyle="1" w:styleId="910D7A3327EC40BB99B39A31EF376D9237">
    <w:name w:val="910D7A3327EC40BB99B39A31EF376D9237"/>
    <w:rsid w:val="00766D71"/>
    <w:rPr>
      <w:rFonts w:ascii="Calibri" w:eastAsia="Calibri" w:hAnsi="Calibri" w:cs="Times New Roman"/>
      <w:lang w:eastAsia="en-US"/>
    </w:rPr>
  </w:style>
  <w:style w:type="paragraph" w:customStyle="1" w:styleId="D7D2F93999584622813004C611DB247836">
    <w:name w:val="D7D2F93999584622813004C611DB247836"/>
    <w:rsid w:val="00766D71"/>
    <w:rPr>
      <w:rFonts w:ascii="Calibri" w:eastAsia="Calibri" w:hAnsi="Calibri" w:cs="Times New Roman"/>
      <w:lang w:eastAsia="en-US"/>
    </w:rPr>
  </w:style>
  <w:style w:type="paragraph" w:customStyle="1" w:styleId="5EDC50F60F534EB1A960C35A16BE1E3D35">
    <w:name w:val="5EDC50F60F534EB1A960C35A16BE1E3D35"/>
    <w:rsid w:val="00766D71"/>
    <w:rPr>
      <w:rFonts w:ascii="Calibri" w:eastAsia="Calibri" w:hAnsi="Calibri" w:cs="Times New Roman"/>
      <w:lang w:eastAsia="en-US"/>
    </w:rPr>
  </w:style>
  <w:style w:type="paragraph" w:customStyle="1" w:styleId="181B580BF6AA44F1992E4CAB4F19CCEB34">
    <w:name w:val="181B580BF6AA44F1992E4CAB4F19CCEB34"/>
    <w:rsid w:val="00766D71"/>
    <w:rPr>
      <w:rFonts w:ascii="Calibri" w:eastAsia="Calibri" w:hAnsi="Calibri" w:cs="Times New Roman"/>
      <w:lang w:eastAsia="en-US"/>
    </w:rPr>
  </w:style>
  <w:style w:type="paragraph" w:customStyle="1" w:styleId="77FD8ED0F6DB40998ABDE3A2AF8E634D33">
    <w:name w:val="77FD8ED0F6DB40998ABDE3A2AF8E634D33"/>
    <w:rsid w:val="00766D71"/>
    <w:rPr>
      <w:rFonts w:ascii="Calibri" w:eastAsia="Calibri" w:hAnsi="Calibri" w:cs="Times New Roman"/>
      <w:lang w:eastAsia="en-US"/>
    </w:rPr>
  </w:style>
  <w:style w:type="paragraph" w:customStyle="1" w:styleId="5E8EA0778EA24760903D9D5CEC62751C28">
    <w:name w:val="5E8EA0778EA24760903D9D5CEC62751C28"/>
    <w:rsid w:val="00766D71"/>
    <w:rPr>
      <w:rFonts w:ascii="Calibri" w:eastAsia="Calibri" w:hAnsi="Calibri" w:cs="Times New Roman"/>
      <w:lang w:eastAsia="en-US"/>
    </w:rPr>
  </w:style>
  <w:style w:type="paragraph" w:customStyle="1" w:styleId="9A8ECCDB1BD64CA188AE62BE6D37351127">
    <w:name w:val="9A8ECCDB1BD64CA188AE62BE6D37351127"/>
    <w:rsid w:val="00766D71"/>
    <w:rPr>
      <w:rFonts w:ascii="Calibri" w:eastAsia="Calibri" w:hAnsi="Calibri" w:cs="Times New Roman"/>
      <w:lang w:eastAsia="en-US"/>
    </w:rPr>
  </w:style>
  <w:style w:type="paragraph" w:customStyle="1" w:styleId="93F324BFA1DE45409D9E1E333A39C3F326">
    <w:name w:val="93F324BFA1DE45409D9E1E333A39C3F326"/>
    <w:rsid w:val="00766D71"/>
    <w:rPr>
      <w:rFonts w:ascii="Calibri" w:eastAsia="Calibri" w:hAnsi="Calibri" w:cs="Times New Roman"/>
      <w:lang w:eastAsia="en-US"/>
    </w:rPr>
  </w:style>
  <w:style w:type="paragraph" w:customStyle="1" w:styleId="C8FEF6018D884811966C6FB2CDAF1A3524">
    <w:name w:val="C8FEF6018D884811966C6FB2CDAF1A3524"/>
    <w:rsid w:val="00766D71"/>
    <w:rPr>
      <w:rFonts w:ascii="Calibri" w:eastAsia="Calibri" w:hAnsi="Calibri" w:cs="Times New Roman"/>
      <w:lang w:eastAsia="en-US"/>
    </w:rPr>
  </w:style>
  <w:style w:type="paragraph" w:customStyle="1" w:styleId="C66A275B111F43BD8FCEBF3013FF13A423">
    <w:name w:val="C66A275B111F43BD8FCEBF3013FF13A423"/>
    <w:rsid w:val="00766D71"/>
    <w:rPr>
      <w:rFonts w:ascii="Calibri" w:eastAsia="Calibri" w:hAnsi="Calibri" w:cs="Times New Roman"/>
      <w:lang w:eastAsia="en-US"/>
    </w:rPr>
  </w:style>
  <w:style w:type="paragraph" w:customStyle="1" w:styleId="1D65173FF37F4A289770C07DF8E56EB821">
    <w:name w:val="1D65173FF37F4A289770C07DF8E56EB821"/>
    <w:rsid w:val="00766D71"/>
    <w:rPr>
      <w:rFonts w:ascii="Calibri" w:eastAsia="Calibri" w:hAnsi="Calibri" w:cs="Times New Roman"/>
      <w:lang w:eastAsia="en-US"/>
    </w:rPr>
  </w:style>
  <w:style w:type="paragraph" w:customStyle="1" w:styleId="0F29A5678DCA431190DF8ADEC2744D7319">
    <w:name w:val="0F29A5678DCA431190DF8ADEC2744D7319"/>
    <w:rsid w:val="00766D71"/>
    <w:rPr>
      <w:rFonts w:ascii="Calibri" w:eastAsia="Calibri" w:hAnsi="Calibri" w:cs="Times New Roman"/>
      <w:lang w:eastAsia="en-US"/>
    </w:rPr>
  </w:style>
  <w:style w:type="paragraph" w:customStyle="1" w:styleId="1D9D49F93E5A40E7A7A4CA090204311747">
    <w:name w:val="1D9D49F93E5A40E7A7A4CA090204311747"/>
    <w:rsid w:val="003909D6"/>
    <w:rPr>
      <w:rFonts w:ascii="Calibri" w:eastAsia="Calibri" w:hAnsi="Calibri" w:cs="Times New Roman"/>
      <w:lang w:eastAsia="en-US"/>
    </w:rPr>
  </w:style>
  <w:style w:type="paragraph" w:customStyle="1" w:styleId="3F9DCC2FE6434DB7B287C5B7E31F282651">
    <w:name w:val="3F9DCC2FE6434DB7B287C5B7E31F282651"/>
    <w:rsid w:val="003909D6"/>
    <w:rPr>
      <w:rFonts w:ascii="Calibri" w:eastAsia="Calibri" w:hAnsi="Calibri" w:cs="Times New Roman"/>
      <w:lang w:eastAsia="en-US"/>
    </w:rPr>
  </w:style>
  <w:style w:type="paragraph" w:customStyle="1" w:styleId="DE8CD42385B046BDB4E11F19F22A3B5F46">
    <w:name w:val="DE8CD42385B046BDB4E11F19F22A3B5F46"/>
    <w:rsid w:val="003909D6"/>
    <w:rPr>
      <w:rFonts w:ascii="Calibri" w:eastAsia="Calibri" w:hAnsi="Calibri" w:cs="Times New Roman"/>
      <w:lang w:eastAsia="en-US"/>
    </w:rPr>
  </w:style>
  <w:style w:type="paragraph" w:customStyle="1" w:styleId="A3602B6938F04E24958A758F7643577041">
    <w:name w:val="A3602B6938F04E24958A758F7643577041"/>
    <w:rsid w:val="003909D6"/>
    <w:rPr>
      <w:rFonts w:ascii="Calibri" w:eastAsia="Calibri" w:hAnsi="Calibri" w:cs="Times New Roman"/>
      <w:lang w:eastAsia="en-US"/>
    </w:rPr>
  </w:style>
  <w:style w:type="paragraph" w:customStyle="1" w:styleId="9DE6401602074F98910ADC84B274ACB839">
    <w:name w:val="9DE6401602074F98910ADC84B274ACB839"/>
    <w:rsid w:val="003909D6"/>
    <w:rPr>
      <w:rFonts w:ascii="Calibri" w:eastAsia="Calibri" w:hAnsi="Calibri" w:cs="Times New Roman"/>
      <w:lang w:eastAsia="en-US"/>
    </w:rPr>
  </w:style>
  <w:style w:type="paragraph" w:customStyle="1" w:styleId="910D7A3327EC40BB99B39A31EF376D9238">
    <w:name w:val="910D7A3327EC40BB99B39A31EF376D9238"/>
    <w:rsid w:val="003909D6"/>
    <w:rPr>
      <w:rFonts w:ascii="Calibri" w:eastAsia="Calibri" w:hAnsi="Calibri" w:cs="Times New Roman"/>
      <w:lang w:eastAsia="en-US"/>
    </w:rPr>
  </w:style>
  <w:style w:type="paragraph" w:customStyle="1" w:styleId="D7D2F93999584622813004C611DB247837">
    <w:name w:val="D7D2F93999584622813004C611DB247837"/>
    <w:rsid w:val="003909D6"/>
    <w:rPr>
      <w:rFonts w:ascii="Calibri" w:eastAsia="Calibri" w:hAnsi="Calibri" w:cs="Times New Roman"/>
      <w:lang w:eastAsia="en-US"/>
    </w:rPr>
  </w:style>
  <w:style w:type="paragraph" w:customStyle="1" w:styleId="5EDC50F60F534EB1A960C35A16BE1E3D36">
    <w:name w:val="5EDC50F60F534EB1A960C35A16BE1E3D36"/>
    <w:rsid w:val="003909D6"/>
    <w:rPr>
      <w:rFonts w:ascii="Calibri" w:eastAsia="Calibri" w:hAnsi="Calibri" w:cs="Times New Roman"/>
      <w:lang w:eastAsia="en-US"/>
    </w:rPr>
  </w:style>
  <w:style w:type="paragraph" w:customStyle="1" w:styleId="181B580BF6AA44F1992E4CAB4F19CCEB35">
    <w:name w:val="181B580BF6AA44F1992E4CAB4F19CCEB35"/>
    <w:rsid w:val="003909D6"/>
    <w:rPr>
      <w:rFonts w:ascii="Calibri" w:eastAsia="Calibri" w:hAnsi="Calibri" w:cs="Times New Roman"/>
      <w:lang w:eastAsia="en-US"/>
    </w:rPr>
  </w:style>
  <w:style w:type="paragraph" w:customStyle="1" w:styleId="77FD8ED0F6DB40998ABDE3A2AF8E634D34">
    <w:name w:val="77FD8ED0F6DB40998ABDE3A2AF8E634D34"/>
    <w:rsid w:val="003909D6"/>
    <w:rPr>
      <w:rFonts w:ascii="Calibri" w:eastAsia="Calibri" w:hAnsi="Calibri" w:cs="Times New Roman"/>
      <w:lang w:eastAsia="en-US"/>
    </w:rPr>
  </w:style>
  <w:style w:type="paragraph" w:customStyle="1" w:styleId="5E8EA0778EA24760903D9D5CEC62751C29">
    <w:name w:val="5E8EA0778EA24760903D9D5CEC62751C29"/>
    <w:rsid w:val="003909D6"/>
    <w:rPr>
      <w:rFonts w:ascii="Calibri" w:eastAsia="Calibri" w:hAnsi="Calibri" w:cs="Times New Roman"/>
      <w:lang w:eastAsia="en-US"/>
    </w:rPr>
  </w:style>
  <w:style w:type="paragraph" w:customStyle="1" w:styleId="9A8ECCDB1BD64CA188AE62BE6D37351128">
    <w:name w:val="9A8ECCDB1BD64CA188AE62BE6D37351128"/>
    <w:rsid w:val="003909D6"/>
    <w:rPr>
      <w:rFonts w:ascii="Calibri" w:eastAsia="Calibri" w:hAnsi="Calibri" w:cs="Times New Roman"/>
      <w:lang w:eastAsia="en-US"/>
    </w:rPr>
  </w:style>
  <w:style w:type="paragraph" w:customStyle="1" w:styleId="93F324BFA1DE45409D9E1E333A39C3F327">
    <w:name w:val="93F324BFA1DE45409D9E1E333A39C3F327"/>
    <w:rsid w:val="003909D6"/>
    <w:rPr>
      <w:rFonts w:ascii="Calibri" w:eastAsia="Calibri" w:hAnsi="Calibri" w:cs="Times New Roman"/>
      <w:lang w:eastAsia="en-US"/>
    </w:rPr>
  </w:style>
  <w:style w:type="paragraph" w:customStyle="1" w:styleId="C8FEF6018D884811966C6FB2CDAF1A3525">
    <w:name w:val="C8FEF6018D884811966C6FB2CDAF1A3525"/>
    <w:rsid w:val="003909D6"/>
    <w:rPr>
      <w:rFonts w:ascii="Calibri" w:eastAsia="Calibri" w:hAnsi="Calibri" w:cs="Times New Roman"/>
      <w:lang w:eastAsia="en-US"/>
    </w:rPr>
  </w:style>
  <w:style w:type="paragraph" w:customStyle="1" w:styleId="C66A275B111F43BD8FCEBF3013FF13A424">
    <w:name w:val="C66A275B111F43BD8FCEBF3013FF13A424"/>
    <w:rsid w:val="003909D6"/>
    <w:rPr>
      <w:rFonts w:ascii="Calibri" w:eastAsia="Calibri" w:hAnsi="Calibri" w:cs="Times New Roman"/>
      <w:lang w:eastAsia="en-US"/>
    </w:rPr>
  </w:style>
  <w:style w:type="paragraph" w:customStyle="1" w:styleId="1D65173FF37F4A289770C07DF8E56EB822">
    <w:name w:val="1D65173FF37F4A289770C07DF8E56EB822"/>
    <w:rsid w:val="003909D6"/>
    <w:rPr>
      <w:rFonts w:ascii="Calibri" w:eastAsia="Calibri" w:hAnsi="Calibri" w:cs="Times New Roman"/>
      <w:lang w:eastAsia="en-US"/>
    </w:rPr>
  </w:style>
  <w:style w:type="paragraph" w:customStyle="1" w:styleId="0F29A5678DCA431190DF8ADEC2744D7320">
    <w:name w:val="0F29A5678DCA431190DF8ADEC2744D7320"/>
    <w:rsid w:val="003909D6"/>
    <w:rPr>
      <w:rFonts w:ascii="Calibri" w:eastAsia="Calibri" w:hAnsi="Calibri" w:cs="Times New Roman"/>
      <w:lang w:eastAsia="en-US"/>
    </w:rPr>
  </w:style>
  <w:style w:type="paragraph" w:customStyle="1" w:styleId="1D9D49F93E5A40E7A7A4CA090204311748">
    <w:name w:val="1D9D49F93E5A40E7A7A4CA090204311748"/>
    <w:rsid w:val="003909D6"/>
    <w:rPr>
      <w:rFonts w:ascii="Calibri" w:eastAsia="Calibri" w:hAnsi="Calibri" w:cs="Times New Roman"/>
      <w:lang w:eastAsia="en-US"/>
    </w:rPr>
  </w:style>
  <w:style w:type="paragraph" w:customStyle="1" w:styleId="3F9DCC2FE6434DB7B287C5B7E31F282652">
    <w:name w:val="3F9DCC2FE6434DB7B287C5B7E31F282652"/>
    <w:rsid w:val="003909D6"/>
    <w:rPr>
      <w:rFonts w:ascii="Calibri" w:eastAsia="Calibri" w:hAnsi="Calibri" w:cs="Times New Roman"/>
      <w:lang w:eastAsia="en-US"/>
    </w:rPr>
  </w:style>
  <w:style w:type="paragraph" w:customStyle="1" w:styleId="DE8CD42385B046BDB4E11F19F22A3B5F47">
    <w:name w:val="DE8CD42385B046BDB4E11F19F22A3B5F47"/>
    <w:rsid w:val="003909D6"/>
    <w:rPr>
      <w:rFonts w:ascii="Calibri" w:eastAsia="Calibri" w:hAnsi="Calibri" w:cs="Times New Roman"/>
      <w:lang w:eastAsia="en-US"/>
    </w:rPr>
  </w:style>
  <w:style w:type="paragraph" w:customStyle="1" w:styleId="A3602B6938F04E24958A758F7643577042">
    <w:name w:val="A3602B6938F04E24958A758F7643577042"/>
    <w:rsid w:val="003909D6"/>
    <w:rPr>
      <w:rFonts w:ascii="Calibri" w:eastAsia="Calibri" w:hAnsi="Calibri" w:cs="Times New Roman"/>
      <w:lang w:eastAsia="en-US"/>
    </w:rPr>
  </w:style>
  <w:style w:type="paragraph" w:customStyle="1" w:styleId="9DE6401602074F98910ADC84B274ACB840">
    <w:name w:val="9DE6401602074F98910ADC84B274ACB840"/>
    <w:rsid w:val="003909D6"/>
    <w:rPr>
      <w:rFonts w:ascii="Calibri" w:eastAsia="Calibri" w:hAnsi="Calibri" w:cs="Times New Roman"/>
      <w:lang w:eastAsia="en-US"/>
    </w:rPr>
  </w:style>
  <w:style w:type="paragraph" w:customStyle="1" w:styleId="910D7A3327EC40BB99B39A31EF376D9239">
    <w:name w:val="910D7A3327EC40BB99B39A31EF376D9239"/>
    <w:rsid w:val="003909D6"/>
    <w:rPr>
      <w:rFonts w:ascii="Calibri" w:eastAsia="Calibri" w:hAnsi="Calibri" w:cs="Times New Roman"/>
      <w:lang w:eastAsia="en-US"/>
    </w:rPr>
  </w:style>
  <w:style w:type="paragraph" w:customStyle="1" w:styleId="D7D2F93999584622813004C611DB247838">
    <w:name w:val="D7D2F93999584622813004C611DB247838"/>
    <w:rsid w:val="003909D6"/>
    <w:rPr>
      <w:rFonts w:ascii="Calibri" w:eastAsia="Calibri" w:hAnsi="Calibri" w:cs="Times New Roman"/>
      <w:lang w:eastAsia="en-US"/>
    </w:rPr>
  </w:style>
  <w:style w:type="paragraph" w:customStyle="1" w:styleId="5EDC50F60F534EB1A960C35A16BE1E3D37">
    <w:name w:val="5EDC50F60F534EB1A960C35A16BE1E3D37"/>
    <w:rsid w:val="003909D6"/>
    <w:rPr>
      <w:rFonts w:ascii="Calibri" w:eastAsia="Calibri" w:hAnsi="Calibri" w:cs="Times New Roman"/>
      <w:lang w:eastAsia="en-US"/>
    </w:rPr>
  </w:style>
  <w:style w:type="paragraph" w:customStyle="1" w:styleId="181B580BF6AA44F1992E4CAB4F19CCEB36">
    <w:name w:val="181B580BF6AA44F1992E4CAB4F19CCEB36"/>
    <w:rsid w:val="003909D6"/>
    <w:rPr>
      <w:rFonts w:ascii="Calibri" w:eastAsia="Calibri" w:hAnsi="Calibri" w:cs="Times New Roman"/>
      <w:lang w:eastAsia="en-US"/>
    </w:rPr>
  </w:style>
  <w:style w:type="paragraph" w:customStyle="1" w:styleId="77FD8ED0F6DB40998ABDE3A2AF8E634D35">
    <w:name w:val="77FD8ED0F6DB40998ABDE3A2AF8E634D35"/>
    <w:rsid w:val="003909D6"/>
    <w:rPr>
      <w:rFonts w:ascii="Calibri" w:eastAsia="Calibri" w:hAnsi="Calibri" w:cs="Times New Roman"/>
      <w:lang w:eastAsia="en-US"/>
    </w:rPr>
  </w:style>
  <w:style w:type="paragraph" w:customStyle="1" w:styleId="5E8EA0778EA24760903D9D5CEC62751C30">
    <w:name w:val="5E8EA0778EA24760903D9D5CEC62751C30"/>
    <w:rsid w:val="003909D6"/>
    <w:rPr>
      <w:rFonts w:ascii="Calibri" w:eastAsia="Calibri" w:hAnsi="Calibri" w:cs="Times New Roman"/>
      <w:lang w:eastAsia="en-US"/>
    </w:rPr>
  </w:style>
  <w:style w:type="paragraph" w:customStyle="1" w:styleId="9A8ECCDB1BD64CA188AE62BE6D37351129">
    <w:name w:val="9A8ECCDB1BD64CA188AE62BE6D37351129"/>
    <w:rsid w:val="003909D6"/>
    <w:rPr>
      <w:rFonts w:ascii="Calibri" w:eastAsia="Calibri" w:hAnsi="Calibri" w:cs="Times New Roman"/>
      <w:lang w:eastAsia="en-US"/>
    </w:rPr>
  </w:style>
  <w:style w:type="paragraph" w:customStyle="1" w:styleId="93F324BFA1DE45409D9E1E333A39C3F328">
    <w:name w:val="93F324BFA1DE45409D9E1E333A39C3F328"/>
    <w:rsid w:val="003909D6"/>
    <w:rPr>
      <w:rFonts w:ascii="Calibri" w:eastAsia="Calibri" w:hAnsi="Calibri" w:cs="Times New Roman"/>
      <w:lang w:eastAsia="en-US"/>
    </w:rPr>
  </w:style>
  <w:style w:type="paragraph" w:customStyle="1" w:styleId="C8FEF6018D884811966C6FB2CDAF1A3526">
    <w:name w:val="C8FEF6018D884811966C6FB2CDAF1A3526"/>
    <w:rsid w:val="003909D6"/>
    <w:rPr>
      <w:rFonts w:ascii="Calibri" w:eastAsia="Calibri" w:hAnsi="Calibri" w:cs="Times New Roman"/>
      <w:lang w:eastAsia="en-US"/>
    </w:rPr>
  </w:style>
  <w:style w:type="paragraph" w:customStyle="1" w:styleId="C66A275B111F43BD8FCEBF3013FF13A425">
    <w:name w:val="C66A275B111F43BD8FCEBF3013FF13A425"/>
    <w:rsid w:val="003909D6"/>
    <w:rPr>
      <w:rFonts w:ascii="Calibri" w:eastAsia="Calibri" w:hAnsi="Calibri" w:cs="Times New Roman"/>
      <w:lang w:eastAsia="en-US"/>
    </w:rPr>
  </w:style>
  <w:style w:type="paragraph" w:customStyle="1" w:styleId="1D65173FF37F4A289770C07DF8E56EB823">
    <w:name w:val="1D65173FF37F4A289770C07DF8E56EB823"/>
    <w:rsid w:val="003909D6"/>
    <w:rPr>
      <w:rFonts w:ascii="Calibri" w:eastAsia="Calibri" w:hAnsi="Calibri" w:cs="Times New Roman"/>
      <w:lang w:eastAsia="en-US"/>
    </w:rPr>
  </w:style>
  <w:style w:type="paragraph" w:customStyle="1" w:styleId="0F29A5678DCA431190DF8ADEC2744D7321">
    <w:name w:val="0F29A5678DCA431190DF8ADEC2744D7321"/>
    <w:rsid w:val="003909D6"/>
    <w:rPr>
      <w:rFonts w:ascii="Calibri" w:eastAsia="Calibri" w:hAnsi="Calibri" w:cs="Times New Roman"/>
      <w:lang w:eastAsia="en-US"/>
    </w:rPr>
  </w:style>
  <w:style w:type="paragraph" w:customStyle="1" w:styleId="1D9D49F93E5A40E7A7A4CA090204311749">
    <w:name w:val="1D9D49F93E5A40E7A7A4CA090204311749"/>
    <w:rsid w:val="003909D6"/>
    <w:rPr>
      <w:rFonts w:ascii="Calibri" w:eastAsia="Calibri" w:hAnsi="Calibri" w:cs="Times New Roman"/>
      <w:lang w:eastAsia="en-US"/>
    </w:rPr>
  </w:style>
  <w:style w:type="paragraph" w:customStyle="1" w:styleId="3F9DCC2FE6434DB7B287C5B7E31F282653">
    <w:name w:val="3F9DCC2FE6434DB7B287C5B7E31F282653"/>
    <w:rsid w:val="003909D6"/>
    <w:rPr>
      <w:rFonts w:ascii="Calibri" w:eastAsia="Calibri" w:hAnsi="Calibri" w:cs="Times New Roman"/>
      <w:lang w:eastAsia="en-US"/>
    </w:rPr>
  </w:style>
  <w:style w:type="paragraph" w:customStyle="1" w:styleId="DE8CD42385B046BDB4E11F19F22A3B5F48">
    <w:name w:val="DE8CD42385B046BDB4E11F19F22A3B5F48"/>
    <w:rsid w:val="003909D6"/>
    <w:rPr>
      <w:rFonts w:ascii="Calibri" w:eastAsia="Calibri" w:hAnsi="Calibri" w:cs="Times New Roman"/>
      <w:lang w:eastAsia="en-US"/>
    </w:rPr>
  </w:style>
  <w:style w:type="paragraph" w:customStyle="1" w:styleId="A3602B6938F04E24958A758F7643577043">
    <w:name w:val="A3602B6938F04E24958A758F7643577043"/>
    <w:rsid w:val="003909D6"/>
    <w:rPr>
      <w:rFonts w:ascii="Calibri" w:eastAsia="Calibri" w:hAnsi="Calibri" w:cs="Times New Roman"/>
      <w:lang w:eastAsia="en-US"/>
    </w:rPr>
  </w:style>
  <w:style w:type="paragraph" w:customStyle="1" w:styleId="9DE6401602074F98910ADC84B274ACB841">
    <w:name w:val="9DE6401602074F98910ADC84B274ACB841"/>
    <w:rsid w:val="003909D6"/>
    <w:rPr>
      <w:rFonts w:ascii="Calibri" w:eastAsia="Calibri" w:hAnsi="Calibri" w:cs="Times New Roman"/>
      <w:lang w:eastAsia="en-US"/>
    </w:rPr>
  </w:style>
  <w:style w:type="paragraph" w:customStyle="1" w:styleId="910D7A3327EC40BB99B39A31EF376D9240">
    <w:name w:val="910D7A3327EC40BB99B39A31EF376D9240"/>
    <w:rsid w:val="003909D6"/>
    <w:rPr>
      <w:rFonts w:ascii="Calibri" w:eastAsia="Calibri" w:hAnsi="Calibri" w:cs="Times New Roman"/>
      <w:lang w:eastAsia="en-US"/>
    </w:rPr>
  </w:style>
  <w:style w:type="paragraph" w:customStyle="1" w:styleId="D7D2F93999584622813004C611DB247839">
    <w:name w:val="D7D2F93999584622813004C611DB247839"/>
    <w:rsid w:val="003909D6"/>
    <w:rPr>
      <w:rFonts w:ascii="Calibri" w:eastAsia="Calibri" w:hAnsi="Calibri" w:cs="Times New Roman"/>
      <w:lang w:eastAsia="en-US"/>
    </w:rPr>
  </w:style>
  <w:style w:type="paragraph" w:customStyle="1" w:styleId="5EDC50F60F534EB1A960C35A16BE1E3D38">
    <w:name w:val="5EDC50F60F534EB1A960C35A16BE1E3D38"/>
    <w:rsid w:val="003909D6"/>
    <w:rPr>
      <w:rFonts w:ascii="Calibri" w:eastAsia="Calibri" w:hAnsi="Calibri" w:cs="Times New Roman"/>
      <w:lang w:eastAsia="en-US"/>
    </w:rPr>
  </w:style>
  <w:style w:type="paragraph" w:customStyle="1" w:styleId="181B580BF6AA44F1992E4CAB4F19CCEB37">
    <w:name w:val="181B580BF6AA44F1992E4CAB4F19CCEB37"/>
    <w:rsid w:val="003909D6"/>
    <w:rPr>
      <w:rFonts w:ascii="Calibri" w:eastAsia="Calibri" w:hAnsi="Calibri" w:cs="Times New Roman"/>
      <w:lang w:eastAsia="en-US"/>
    </w:rPr>
  </w:style>
  <w:style w:type="paragraph" w:customStyle="1" w:styleId="77FD8ED0F6DB40998ABDE3A2AF8E634D36">
    <w:name w:val="77FD8ED0F6DB40998ABDE3A2AF8E634D36"/>
    <w:rsid w:val="003909D6"/>
    <w:rPr>
      <w:rFonts w:ascii="Calibri" w:eastAsia="Calibri" w:hAnsi="Calibri" w:cs="Times New Roman"/>
      <w:lang w:eastAsia="en-US"/>
    </w:rPr>
  </w:style>
  <w:style w:type="paragraph" w:customStyle="1" w:styleId="5E8EA0778EA24760903D9D5CEC62751C31">
    <w:name w:val="5E8EA0778EA24760903D9D5CEC62751C31"/>
    <w:rsid w:val="003909D6"/>
    <w:rPr>
      <w:rFonts w:ascii="Calibri" w:eastAsia="Calibri" w:hAnsi="Calibri" w:cs="Times New Roman"/>
      <w:lang w:eastAsia="en-US"/>
    </w:rPr>
  </w:style>
  <w:style w:type="paragraph" w:customStyle="1" w:styleId="9A8ECCDB1BD64CA188AE62BE6D37351130">
    <w:name w:val="9A8ECCDB1BD64CA188AE62BE6D37351130"/>
    <w:rsid w:val="003909D6"/>
    <w:rPr>
      <w:rFonts w:ascii="Calibri" w:eastAsia="Calibri" w:hAnsi="Calibri" w:cs="Times New Roman"/>
      <w:lang w:eastAsia="en-US"/>
    </w:rPr>
  </w:style>
  <w:style w:type="paragraph" w:customStyle="1" w:styleId="93F324BFA1DE45409D9E1E333A39C3F329">
    <w:name w:val="93F324BFA1DE45409D9E1E333A39C3F329"/>
    <w:rsid w:val="003909D6"/>
    <w:rPr>
      <w:rFonts w:ascii="Calibri" w:eastAsia="Calibri" w:hAnsi="Calibri" w:cs="Times New Roman"/>
      <w:lang w:eastAsia="en-US"/>
    </w:rPr>
  </w:style>
  <w:style w:type="paragraph" w:customStyle="1" w:styleId="C8FEF6018D884811966C6FB2CDAF1A3527">
    <w:name w:val="C8FEF6018D884811966C6FB2CDAF1A3527"/>
    <w:rsid w:val="003909D6"/>
    <w:rPr>
      <w:rFonts w:ascii="Calibri" w:eastAsia="Calibri" w:hAnsi="Calibri" w:cs="Times New Roman"/>
      <w:lang w:eastAsia="en-US"/>
    </w:rPr>
  </w:style>
  <w:style w:type="paragraph" w:customStyle="1" w:styleId="C66A275B111F43BD8FCEBF3013FF13A426">
    <w:name w:val="C66A275B111F43BD8FCEBF3013FF13A426"/>
    <w:rsid w:val="003909D6"/>
    <w:rPr>
      <w:rFonts w:ascii="Calibri" w:eastAsia="Calibri" w:hAnsi="Calibri" w:cs="Times New Roman"/>
      <w:lang w:eastAsia="en-US"/>
    </w:rPr>
  </w:style>
  <w:style w:type="paragraph" w:customStyle="1" w:styleId="1D65173FF37F4A289770C07DF8E56EB824">
    <w:name w:val="1D65173FF37F4A289770C07DF8E56EB824"/>
    <w:rsid w:val="003909D6"/>
    <w:rPr>
      <w:rFonts w:ascii="Calibri" w:eastAsia="Calibri" w:hAnsi="Calibri" w:cs="Times New Roman"/>
      <w:lang w:eastAsia="en-US"/>
    </w:rPr>
  </w:style>
  <w:style w:type="paragraph" w:customStyle="1" w:styleId="0F29A5678DCA431190DF8ADEC2744D7322">
    <w:name w:val="0F29A5678DCA431190DF8ADEC2744D7322"/>
    <w:rsid w:val="003909D6"/>
    <w:rPr>
      <w:rFonts w:ascii="Calibri" w:eastAsia="Calibri" w:hAnsi="Calibri" w:cs="Times New Roman"/>
      <w:lang w:eastAsia="en-US"/>
    </w:rPr>
  </w:style>
  <w:style w:type="paragraph" w:customStyle="1" w:styleId="1D9D49F93E5A40E7A7A4CA090204311750">
    <w:name w:val="1D9D49F93E5A40E7A7A4CA090204311750"/>
    <w:rsid w:val="003909D6"/>
    <w:rPr>
      <w:rFonts w:ascii="Calibri" w:eastAsia="Calibri" w:hAnsi="Calibri" w:cs="Times New Roman"/>
      <w:lang w:eastAsia="en-US"/>
    </w:rPr>
  </w:style>
  <w:style w:type="paragraph" w:customStyle="1" w:styleId="3F9DCC2FE6434DB7B287C5B7E31F282654">
    <w:name w:val="3F9DCC2FE6434DB7B287C5B7E31F282654"/>
    <w:rsid w:val="003909D6"/>
    <w:rPr>
      <w:rFonts w:ascii="Calibri" w:eastAsia="Calibri" w:hAnsi="Calibri" w:cs="Times New Roman"/>
      <w:lang w:eastAsia="en-US"/>
    </w:rPr>
  </w:style>
  <w:style w:type="paragraph" w:customStyle="1" w:styleId="DE8CD42385B046BDB4E11F19F22A3B5F49">
    <w:name w:val="DE8CD42385B046BDB4E11F19F22A3B5F49"/>
    <w:rsid w:val="003909D6"/>
    <w:rPr>
      <w:rFonts w:ascii="Calibri" w:eastAsia="Calibri" w:hAnsi="Calibri" w:cs="Times New Roman"/>
      <w:lang w:eastAsia="en-US"/>
    </w:rPr>
  </w:style>
  <w:style w:type="paragraph" w:customStyle="1" w:styleId="A3602B6938F04E24958A758F7643577044">
    <w:name w:val="A3602B6938F04E24958A758F7643577044"/>
    <w:rsid w:val="003909D6"/>
    <w:rPr>
      <w:rFonts w:ascii="Calibri" w:eastAsia="Calibri" w:hAnsi="Calibri" w:cs="Times New Roman"/>
      <w:lang w:eastAsia="en-US"/>
    </w:rPr>
  </w:style>
  <w:style w:type="paragraph" w:customStyle="1" w:styleId="9DE6401602074F98910ADC84B274ACB842">
    <w:name w:val="9DE6401602074F98910ADC84B274ACB842"/>
    <w:rsid w:val="003909D6"/>
    <w:rPr>
      <w:rFonts w:ascii="Calibri" w:eastAsia="Calibri" w:hAnsi="Calibri" w:cs="Times New Roman"/>
      <w:lang w:eastAsia="en-US"/>
    </w:rPr>
  </w:style>
  <w:style w:type="paragraph" w:customStyle="1" w:styleId="910D7A3327EC40BB99B39A31EF376D9241">
    <w:name w:val="910D7A3327EC40BB99B39A31EF376D9241"/>
    <w:rsid w:val="003909D6"/>
    <w:rPr>
      <w:rFonts w:ascii="Calibri" w:eastAsia="Calibri" w:hAnsi="Calibri" w:cs="Times New Roman"/>
      <w:lang w:eastAsia="en-US"/>
    </w:rPr>
  </w:style>
  <w:style w:type="paragraph" w:customStyle="1" w:styleId="D7D2F93999584622813004C611DB247840">
    <w:name w:val="D7D2F93999584622813004C611DB247840"/>
    <w:rsid w:val="003909D6"/>
    <w:rPr>
      <w:rFonts w:ascii="Calibri" w:eastAsia="Calibri" w:hAnsi="Calibri" w:cs="Times New Roman"/>
      <w:lang w:eastAsia="en-US"/>
    </w:rPr>
  </w:style>
  <w:style w:type="paragraph" w:customStyle="1" w:styleId="5EDC50F60F534EB1A960C35A16BE1E3D39">
    <w:name w:val="5EDC50F60F534EB1A960C35A16BE1E3D39"/>
    <w:rsid w:val="003909D6"/>
    <w:rPr>
      <w:rFonts w:ascii="Calibri" w:eastAsia="Calibri" w:hAnsi="Calibri" w:cs="Times New Roman"/>
      <w:lang w:eastAsia="en-US"/>
    </w:rPr>
  </w:style>
  <w:style w:type="paragraph" w:customStyle="1" w:styleId="181B580BF6AA44F1992E4CAB4F19CCEB38">
    <w:name w:val="181B580BF6AA44F1992E4CAB4F19CCEB38"/>
    <w:rsid w:val="003909D6"/>
    <w:rPr>
      <w:rFonts w:ascii="Calibri" w:eastAsia="Calibri" w:hAnsi="Calibri" w:cs="Times New Roman"/>
      <w:lang w:eastAsia="en-US"/>
    </w:rPr>
  </w:style>
  <w:style w:type="paragraph" w:customStyle="1" w:styleId="77FD8ED0F6DB40998ABDE3A2AF8E634D37">
    <w:name w:val="77FD8ED0F6DB40998ABDE3A2AF8E634D37"/>
    <w:rsid w:val="003909D6"/>
    <w:rPr>
      <w:rFonts w:ascii="Calibri" w:eastAsia="Calibri" w:hAnsi="Calibri" w:cs="Times New Roman"/>
      <w:lang w:eastAsia="en-US"/>
    </w:rPr>
  </w:style>
  <w:style w:type="paragraph" w:customStyle="1" w:styleId="5E8EA0778EA24760903D9D5CEC62751C32">
    <w:name w:val="5E8EA0778EA24760903D9D5CEC62751C32"/>
    <w:rsid w:val="003909D6"/>
    <w:rPr>
      <w:rFonts w:ascii="Calibri" w:eastAsia="Calibri" w:hAnsi="Calibri" w:cs="Times New Roman"/>
      <w:lang w:eastAsia="en-US"/>
    </w:rPr>
  </w:style>
  <w:style w:type="paragraph" w:customStyle="1" w:styleId="9A8ECCDB1BD64CA188AE62BE6D37351131">
    <w:name w:val="9A8ECCDB1BD64CA188AE62BE6D37351131"/>
    <w:rsid w:val="003909D6"/>
    <w:rPr>
      <w:rFonts w:ascii="Calibri" w:eastAsia="Calibri" w:hAnsi="Calibri" w:cs="Times New Roman"/>
      <w:lang w:eastAsia="en-US"/>
    </w:rPr>
  </w:style>
  <w:style w:type="paragraph" w:customStyle="1" w:styleId="93F324BFA1DE45409D9E1E333A39C3F330">
    <w:name w:val="93F324BFA1DE45409D9E1E333A39C3F330"/>
    <w:rsid w:val="003909D6"/>
    <w:rPr>
      <w:rFonts w:ascii="Calibri" w:eastAsia="Calibri" w:hAnsi="Calibri" w:cs="Times New Roman"/>
      <w:lang w:eastAsia="en-US"/>
    </w:rPr>
  </w:style>
  <w:style w:type="paragraph" w:customStyle="1" w:styleId="C8FEF6018D884811966C6FB2CDAF1A3528">
    <w:name w:val="C8FEF6018D884811966C6FB2CDAF1A3528"/>
    <w:rsid w:val="003909D6"/>
    <w:rPr>
      <w:rFonts w:ascii="Calibri" w:eastAsia="Calibri" w:hAnsi="Calibri" w:cs="Times New Roman"/>
      <w:lang w:eastAsia="en-US"/>
    </w:rPr>
  </w:style>
  <w:style w:type="paragraph" w:customStyle="1" w:styleId="C66A275B111F43BD8FCEBF3013FF13A427">
    <w:name w:val="C66A275B111F43BD8FCEBF3013FF13A427"/>
    <w:rsid w:val="003909D6"/>
    <w:rPr>
      <w:rFonts w:ascii="Calibri" w:eastAsia="Calibri" w:hAnsi="Calibri" w:cs="Times New Roman"/>
      <w:lang w:eastAsia="en-US"/>
    </w:rPr>
  </w:style>
  <w:style w:type="paragraph" w:customStyle="1" w:styleId="1D65173FF37F4A289770C07DF8E56EB825">
    <w:name w:val="1D65173FF37F4A289770C07DF8E56EB825"/>
    <w:rsid w:val="003909D6"/>
    <w:rPr>
      <w:rFonts w:ascii="Calibri" w:eastAsia="Calibri" w:hAnsi="Calibri" w:cs="Times New Roman"/>
      <w:lang w:eastAsia="en-US"/>
    </w:rPr>
  </w:style>
  <w:style w:type="paragraph" w:customStyle="1" w:styleId="0F29A5678DCA431190DF8ADEC2744D7323">
    <w:name w:val="0F29A5678DCA431190DF8ADEC2744D7323"/>
    <w:rsid w:val="003909D6"/>
    <w:rPr>
      <w:rFonts w:ascii="Calibri" w:eastAsia="Calibri" w:hAnsi="Calibri" w:cs="Times New Roman"/>
      <w:lang w:eastAsia="en-US"/>
    </w:rPr>
  </w:style>
  <w:style w:type="paragraph" w:customStyle="1" w:styleId="1D9D49F93E5A40E7A7A4CA090204311751">
    <w:name w:val="1D9D49F93E5A40E7A7A4CA090204311751"/>
    <w:rsid w:val="003909D6"/>
    <w:rPr>
      <w:rFonts w:ascii="Calibri" w:eastAsia="Calibri" w:hAnsi="Calibri" w:cs="Times New Roman"/>
      <w:lang w:eastAsia="en-US"/>
    </w:rPr>
  </w:style>
  <w:style w:type="paragraph" w:customStyle="1" w:styleId="3F9DCC2FE6434DB7B287C5B7E31F282655">
    <w:name w:val="3F9DCC2FE6434DB7B287C5B7E31F282655"/>
    <w:rsid w:val="003909D6"/>
    <w:rPr>
      <w:rFonts w:ascii="Calibri" w:eastAsia="Calibri" w:hAnsi="Calibri" w:cs="Times New Roman"/>
      <w:lang w:eastAsia="en-US"/>
    </w:rPr>
  </w:style>
  <w:style w:type="paragraph" w:customStyle="1" w:styleId="DE8CD42385B046BDB4E11F19F22A3B5F50">
    <w:name w:val="DE8CD42385B046BDB4E11F19F22A3B5F50"/>
    <w:rsid w:val="003909D6"/>
    <w:rPr>
      <w:rFonts w:ascii="Calibri" w:eastAsia="Calibri" w:hAnsi="Calibri" w:cs="Times New Roman"/>
      <w:lang w:eastAsia="en-US"/>
    </w:rPr>
  </w:style>
  <w:style w:type="paragraph" w:customStyle="1" w:styleId="A3602B6938F04E24958A758F7643577045">
    <w:name w:val="A3602B6938F04E24958A758F7643577045"/>
    <w:rsid w:val="003909D6"/>
    <w:rPr>
      <w:rFonts w:ascii="Calibri" w:eastAsia="Calibri" w:hAnsi="Calibri" w:cs="Times New Roman"/>
      <w:lang w:eastAsia="en-US"/>
    </w:rPr>
  </w:style>
  <w:style w:type="paragraph" w:customStyle="1" w:styleId="9DE6401602074F98910ADC84B274ACB843">
    <w:name w:val="9DE6401602074F98910ADC84B274ACB843"/>
    <w:rsid w:val="003909D6"/>
    <w:rPr>
      <w:rFonts w:ascii="Calibri" w:eastAsia="Calibri" w:hAnsi="Calibri" w:cs="Times New Roman"/>
      <w:lang w:eastAsia="en-US"/>
    </w:rPr>
  </w:style>
  <w:style w:type="paragraph" w:customStyle="1" w:styleId="910D7A3327EC40BB99B39A31EF376D9242">
    <w:name w:val="910D7A3327EC40BB99B39A31EF376D9242"/>
    <w:rsid w:val="003909D6"/>
    <w:rPr>
      <w:rFonts w:ascii="Calibri" w:eastAsia="Calibri" w:hAnsi="Calibri" w:cs="Times New Roman"/>
      <w:lang w:eastAsia="en-US"/>
    </w:rPr>
  </w:style>
  <w:style w:type="paragraph" w:customStyle="1" w:styleId="D7D2F93999584622813004C611DB247841">
    <w:name w:val="D7D2F93999584622813004C611DB247841"/>
    <w:rsid w:val="003909D6"/>
    <w:rPr>
      <w:rFonts w:ascii="Calibri" w:eastAsia="Calibri" w:hAnsi="Calibri" w:cs="Times New Roman"/>
      <w:lang w:eastAsia="en-US"/>
    </w:rPr>
  </w:style>
  <w:style w:type="paragraph" w:customStyle="1" w:styleId="5EDC50F60F534EB1A960C35A16BE1E3D40">
    <w:name w:val="5EDC50F60F534EB1A960C35A16BE1E3D40"/>
    <w:rsid w:val="003909D6"/>
    <w:rPr>
      <w:rFonts w:ascii="Calibri" w:eastAsia="Calibri" w:hAnsi="Calibri" w:cs="Times New Roman"/>
      <w:lang w:eastAsia="en-US"/>
    </w:rPr>
  </w:style>
  <w:style w:type="paragraph" w:customStyle="1" w:styleId="181B580BF6AA44F1992E4CAB4F19CCEB39">
    <w:name w:val="181B580BF6AA44F1992E4CAB4F19CCEB39"/>
    <w:rsid w:val="003909D6"/>
    <w:rPr>
      <w:rFonts w:ascii="Calibri" w:eastAsia="Calibri" w:hAnsi="Calibri" w:cs="Times New Roman"/>
      <w:lang w:eastAsia="en-US"/>
    </w:rPr>
  </w:style>
  <w:style w:type="paragraph" w:customStyle="1" w:styleId="77FD8ED0F6DB40998ABDE3A2AF8E634D38">
    <w:name w:val="77FD8ED0F6DB40998ABDE3A2AF8E634D38"/>
    <w:rsid w:val="003909D6"/>
    <w:rPr>
      <w:rFonts w:ascii="Calibri" w:eastAsia="Calibri" w:hAnsi="Calibri" w:cs="Times New Roman"/>
      <w:lang w:eastAsia="en-US"/>
    </w:rPr>
  </w:style>
  <w:style w:type="paragraph" w:customStyle="1" w:styleId="5E8EA0778EA24760903D9D5CEC62751C33">
    <w:name w:val="5E8EA0778EA24760903D9D5CEC62751C33"/>
    <w:rsid w:val="003909D6"/>
    <w:rPr>
      <w:rFonts w:ascii="Calibri" w:eastAsia="Calibri" w:hAnsi="Calibri" w:cs="Times New Roman"/>
      <w:lang w:eastAsia="en-US"/>
    </w:rPr>
  </w:style>
  <w:style w:type="paragraph" w:customStyle="1" w:styleId="9A8ECCDB1BD64CA188AE62BE6D37351132">
    <w:name w:val="9A8ECCDB1BD64CA188AE62BE6D37351132"/>
    <w:rsid w:val="003909D6"/>
    <w:rPr>
      <w:rFonts w:ascii="Calibri" w:eastAsia="Calibri" w:hAnsi="Calibri" w:cs="Times New Roman"/>
      <w:lang w:eastAsia="en-US"/>
    </w:rPr>
  </w:style>
  <w:style w:type="paragraph" w:customStyle="1" w:styleId="93F324BFA1DE45409D9E1E333A39C3F331">
    <w:name w:val="93F324BFA1DE45409D9E1E333A39C3F331"/>
    <w:rsid w:val="003909D6"/>
    <w:rPr>
      <w:rFonts w:ascii="Calibri" w:eastAsia="Calibri" w:hAnsi="Calibri" w:cs="Times New Roman"/>
      <w:lang w:eastAsia="en-US"/>
    </w:rPr>
  </w:style>
  <w:style w:type="paragraph" w:customStyle="1" w:styleId="C8FEF6018D884811966C6FB2CDAF1A3529">
    <w:name w:val="C8FEF6018D884811966C6FB2CDAF1A3529"/>
    <w:rsid w:val="003909D6"/>
    <w:rPr>
      <w:rFonts w:ascii="Calibri" w:eastAsia="Calibri" w:hAnsi="Calibri" w:cs="Times New Roman"/>
      <w:lang w:eastAsia="en-US"/>
    </w:rPr>
  </w:style>
  <w:style w:type="paragraph" w:customStyle="1" w:styleId="C66A275B111F43BD8FCEBF3013FF13A428">
    <w:name w:val="C66A275B111F43BD8FCEBF3013FF13A428"/>
    <w:rsid w:val="003909D6"/>
    <w:rPr>
      <w:rFonts w:ascii="Calibri" w:eastAsia="Calibri" w:hAnsi="Calibri" w:cs="Times New Roman"/>
      <w:lang w:eastAsia="en-US"/>
    </w:rPr>
  </w:style>
  <w:style w:type="paragraph" w:customStyle="1" w:styleId="1D65173FF37F4A289770C07DF8E56EB826">
    <w:name w:val="1D65173FF37F4A289770C07DF8E56EB826"/>
    <w:rsid w:val="003909D6"/>
    <w:rPr>
      <w:rFonts w:ascii="Calibri" w:eastAsia="Calibri" w:hAnsi="Calibri" w:cs="Times New Roman"/>
      <w:lang w:eastAsia="en-US"/>
    </w:rPr>
  </w:style>
  <w:style w:type="paragraph" w:customStyle="1" w:styleId="0F29A5678DCA431190DF8ADEC2744D7324">
    <w:name w:val="0F29A5678DCA431190DF8ADEC2744D7324"/>
    <w:rsid w:val="003909D6"/>
    <w:pPr>
      <w:ind w:left="720"/>
      <w:contextualSpacing/>
    </w:pPr>
    <w:rPr>
      <w:rFonts w:ascii="Calibri" w:eastAsia="Calibri" w:hAnsi="Calibri" w:cs="Times New Roman"/>
      <w:lang w:eastAsia="en-US"/>
    </w:rPr>
  </w:style>
  <w:style w:type="paragraph" w:customStyle="1" w:styleId="1D9D49F93E5A40E7A7A4CA090204311752">
    <w:name w:val="1D9D49F93E5A40E7A7A4CA090204311752"/>
    <w:rsid w:val="008B12BC"/>
    <w:rPr>
      <w:rFonts w:ascii="Calibri" w:eastAsia="Calibri" w:hAnsi="Calibri" w:cs="Times New Roman"/>
      <w:lang w:eastAsia="en-US"/>
    </w:rPr>
  </w:style>
  <w:style w:type="paragraph" w:customStyle="1" w:styleId="3F9DCC2FE6434DB7B287C5B7E31F282656">
    <w:name w:val="3F9DCC2FE6434DB7B287C5B7E31F282656"/>
    <w:rsid w:val="008B12BC"/>
    <w:rPr>
      <w:rFonts w:ascii="Calibri" w:eastAsia="Calibri" w:hAnsi="Calibri" w:cs="Times New Roman"/>
      <w:lang w:eastAsia="en-US"/>
    </w:rPr>
  </w:style>
  <w:style w:type="paragraph" w:customStyle="1" w:styleId="DE8CD42385B046BDB4E11F19F22A3B5F51">
    <w:name w:val="DE8CD42385B046BDB4E11F19F22A3B5F51"/>
    <w:rsid w:val="008B12BC"/>
    <w:rPr>
      <w:rFonts w:ascii="Calibri" w:eastAsia="Calibri" w:hAnsi="Calibri" w:cs="Times New Roman"/>
      <w:lang w:eastAsia="en-US"/>
    </w:rPr>
  </w:style>
  <w:style w:type="paragraph" w:customStyle="1" w:styleId="A3602B6938F04E24958A758F7643577046">
    <w:name w:val="A3602B6938F04E24958A758F7643577046"/>
    <w:rsid w:val="008B12BC"/>
    <w:rPr>
      <w:rFonts w:ascii="Calibri" w:eastAsia="Calibri" w:hAnsi="Calibri" w:cs="Times New Roman"/>
      <w:lang w:eastAsia="en-US"/>
    </w:rPr>
  </w:style>
  <w:style w:type="paragraph" w:customStyle="1" w:styleId="9DE6401602074F98910ADC84B274ACB844">
    <w:name w:val="9DE6401602074F98910ADC84B274ACB844"/>
    <w:rsid w:val="008B12BC"/>
    <w:rPr>
      <w:rFonts w:ascii="Calibri" w:eastAsia="Calibri" w:hAnsi="Calibri" w:cs="Times New Roman"/>
      <w:lang w:eastAsia="en-US"/>
    </w:rPr>
  </w:style>
  <w:style w:type="paragraph" w:customStyle="1" w:styleId="910D7A3327EC40BB99B39A31EF376D9243">
    <w:name w:val="910D7A3327EC40BB99B39A31EF376D9243"/>
    <w:rsid w:val="008B12BC"/>
    <w:rPr>
      <w:rFonts w:ascii="Calibri" w:eastAsia="Calibri" w:hAnsi="Calibri" w:cs="Times New Roman"/>
      <w:lang w:eastAsia="en-US"/>
    </w:rPr>
  </w:style>
  <w:style w:type="paragraph" w:customStyle="1" w:styleId="D7D2F93999584622813004C611DB247842">
    <w:name w:val="D7D2F93999584622813004C611DB247842"/>
    <w:rsid w:val="008B12BC"/>
    <w:rPr>
      <w:rFonts w:ascii="Calibri" w:eastAsia="Calibri" w:hAnsi="Calibri" w:cs="Times New Roman"/>
      <w:lang w:eastAsia="en-US"/>
    </w:rPr>
  </w:style>
  <w:style w:type="paragraph" w:customStyle="1" w:styleId="5EDC50F60F534EB1A960C35A16BE1E3D41">
    <w:name w:val="5EDC50F60F534EB1A960C35A16BE1E3D41"/>
    <w:rsid w:val="008B12BC"/>
    <w:rPr>
      <w:rFonts w:ascii="Calibri" w:eastAsia="Calibri" w:hAnsi="Calibri" w:cs="Times New Roman"/>
      <w:lang w:eastAsia="en-US"/>
    </w:rPr>
  </w:style>
  <w:style w:type="paragraph" w:customStyle="1" w:styleId="181B580BF6AA44F1992E4CAB4F19CCEB40">
    <w:name w:val="181B580BF6AA44F1992E4CAB4F19CCEB40"/>
    <w:rsid w:val="008B12BC"/>
    <w:rPr>
      <w:rFonts w:ascii="Calibri" w:eastAsia="Calibri" w:hAnsi="Calibri" w:cs="Times New Roman"/>
      <w:lang w:eastAsia="en-US"/>
    </w:rPr>
  </w:style>
  <w:style w:type="paragraph" w:customStyle="1" w:styleId="C8FEF6018D884811966C6FB2CDAF1A3530">
    <w:name w:val="C8FEF6018D884811966C6FB2CDAF1A3530"/>
    <w:rsid w:val="008B12BC"/>
    <w:rPr>
      <w:rFonts w:ascii="Calibri" w:eastAsia="Calibri" w:hAnsi="Calibri" w:cs="Times New Roman"/>
      <w:lang w:eastAsia="en-US"/>
    </w:rPr>
  </w:style>
  <w:style w:type="paragraph" w:customStyle="1" w:styleId="C66A275B111F43BD8FCEBF3013FF13A429">
    <w:name w:val="C66A275B111F43BD8FCEBF3013FF13A429"/>
    <w:rsid w:val="008B12BC"/>
    <w:rPr>
      <w:rFonts w:ascii="Calibri" w:eastAsia="Calibri" w:hAnsi="Calibri" w:cs="Times New Roman"/>
      <w:lang w:eastAsia="en-US"/>
    </w:rPr>
  </w:style>
  <w:style w:type="paragraph" w:customStyle="1" w:styleId="1D65173FF37F4A289770C07DF8E56EB827">
    <w:name w:val="1D65173FF37F4A289770C07DF8E56EB827"/>
    <w:rsid w:val="008B12BC"/>
    <w:rPr>
      <w:rFonts w:ascii="Calibri" w:eastAsia="Calibri" w:hAnsi="Calibri" w:cs="Times New Roman"/>
      <w:lang w:eastAsia="en-US"/>
    </w:rPr>
  </w:style>
  <w:style w:type="paragraph" w:customStyle="1" w:styleId="0F29A5678DCA431190DF8ADEC2744D7325">
    <w:name w:val="0F29A5678DCA431190DF8ADEC2744D7325"/>
    <w:rsid w:val="008B12BC"/>
    <w:pPr>
      <w:ind w:left="720"/>
      <w:contextualSpacing/>
    </w:pPr>
    <w:rPr>
      <w:rFonts w:ascii="Calibri" w:eastAsia="Calibri" w:hAnsi="Calibri" w:cs="Times New Roman"/>
      <w:lang w:eastAsia="en-US"/>
    </w:rPr>
  </w:style>
  <w:style w:type="paragraph" w:customStyle="1" w:styleId="ABDDC8F4A6624B2087A4D99964B6877C">
    <w:name w:val="ABDDC8F4A6624B2087A4D99964B6877C"/>
    <w:rsid w:val="008B12BC"/>
    <w:pPr>
      <w:spacing w:after="200" w:line="276" w:lineRule="auto"/>
    </w:pPr>
    <w:rPr>
      <w:lang w:val="en-US" w:eastAsia="en-US"/>
    </w:rPr>
  </w:style>
  <w:style w:type="paragraph" w:customStyle="1" w:styleId="29418E64CEC04BF99E3C1E7EAE6F3F2F">
    <w:name w:val="29418E64CEC04BF99E3C1E7EAE6F3F2F"/>
    <w:rsid w:val="008B12BC"/>
    <w:pPr>
      <w:spacing w:after="200" w:line="276" w:lineRule="auto"/>
    </w:pPr>
    <w:rPr>
      <w:lang w:val="en-US" w:eastAsia="en-US"/>
    </w:rPr>
  </w:style>
  <w:style w:type="paragraph" w:customStyle="1" w:styleId="1D9D49F93E5A40E7A7A4CA090204311753">
    <w:name w:val="1D9D49F93E5A40E7A7A4CA090204311753"/>
    <w:rsid w:val="008B12BC"/>
    <w:rPr>
      <w:rFonts w:ascii="Calibri" w:eastAsia="Calibri" w:hAnsi="Calibri" w:cs="Times New Roman"/>
      <w:lang w:eastAsia="en-US"/>
    </w:rPr>
  </w:style>
  <w:style w:type="paragraph" w:customStyle="1" w:styleId="3F9DCC2FE6434DB7B287C5B7E31F282657">
    <w:name w:val="3F9DCC2FE6434DB7B287C5B7E31F282657"/>
    <w:rsid w:val="008B12BC"/>
    <w:rPr>
      <w:rFonts w:ascii="Calibri" w:eastAsia="Calibri" w:hAnsi="Calibri" w:cs="Times New Roman"/>
      <w:lang w:eastAsia="en-US"/>
    </w:rPr>
  </w:style>
  <w:style w:type="paragraph" w:customStyle="1" w:styleId="DE8CD42385B046BDB4E11F19F22A3B5F52">
    <w:name w:val="DE8CD42385B046BDB4E11F19F22A3B5F52"/>
    <w:rsid w:val="008B12BC"/>
    <w:rPr>
      <w:rFonts w:ascii="Calibri" w:eastAsia="Calibri" w:hAnsi="Calibri" w:cs="Times New Roman"/>
      <w:lang w:eastAsia="en-US"/>
    </w:rPr>
  </w:style>
  <w:style w:type="paragraph" w:customStyle="1" w:styleId="A3602B6938F04E24958A758F7643577047">
    <w:name w:val="A3602B6938F04E24958A758F7643577047"/>
    <w:rsid w:val="008B12BC"/>
    <w:rPr>
      <w:rFonts w:ascii="Calibri" w:eastAsia="Calibri" w:hAnsi="Calibri" w:cs="Times New Roman"/>
      <w:lang w:eastAsia="en-US"/>
    </w:rPr>
  </w:style>
  <w:style w:type="paragraph" w:customStyle="1" w:styleId="9DE6401602074F98910ADC84B274ACB845">
    <w:name w:val="9DE6401602074F98910ADC84B274ACB845"/>
    <w:rsid w:val="008B12BC"/>
    <w:rPr>
      <w:rFonts w:ascii="Calibri" w:eastAsia="Calibri" w:hAnsi="Calibri" w:cs="Times New Roman"/>
      <w:lang w:eastAsia="en-US"/>
    </w:rPr>
  </w:style>
  <w:style w:type="paragraph" w:customStyle="1" w:styleId="910D7A3327EC40BB99B39A31EF376D9244">
    <w:name w:val="910D7A3327EC40BB99B39A31EF376D9244"/>
    <w:rsid w:val="008B12BC"/>
    <w:rPr>
      <w:rFonts w:ascii="Calibri" w:eastAsia="Calibri" w:hAnsi="Calibri" w:cs="Times New Roman"/>
      <w:lang w:eastAsia="en-US"/>
    </w:rPr>
  </w:style>
  <w:style w:type="paragraph" w:customStyle="1" w:styleId="D7D2F93999584622813004C611DB247843">
    <w:name w:val="D7D2F93999584622813004C611DB247843"/>
    <w:rsid w:val="008B12BC"/>
    <w:rPr>
      <w:rFonts w:ascii="Calibri" w:eastAsia="Calibri" w:hAnsi="Calibri" w:cs="Times New Roman"/>
      <w:lang w:eastAsia="en-US"/>
    </w:rPr>
  </w:style>
  <w:style w:type="paragraph" w:customStyle="1" w:styleId="5EDC50F60F534EB1A960C35A16BE1E3D42">
    <w:name w:val="5EDC50F60F534EB1A960C35A16BE1E3D42"/>
    <w:rsid w:val="008B12BC"/>
    <w:rPr>
      <w:rFonts w:ascii="Calibri" w:eastAsia="Calibri" w:hAnsi="Calibri" w:cs="Times New Roman"/>
      <w:lang w:eastAsia="en-US"/>
    </w:rPr>
  </w:style>
  <w:style w:type="paragraph" w:customStyle="1" w:styleId="181B580BF6AA44F1992E4CAB4F19CCEB41">
    <w:name w:val="181B580BF6AA44F1992E4CAB4F19CCEB41"/>
    <w:rsid w:val="008B12BC"/>
    <w:rPr>
      <w:rFonts w:ascii="Calibri" w:eastAsia="Calibri" w:hAnsi="Calibri" w:cs="Times New Roman"/>
      <w:lang w:eastAsia="en-US"/>
    </w:rPr>
  </w:style>
  <w:style w:type="paragraph" w:customStyle="1" w:styleId="C8FEF6018D884811966C6FB2CDAF1A3531">
    <w:name w:val="C8FEF6018D884811966C6FB2CDAF1A3531"/>
    <w:rsid w:val="008B12BC"/>
    <w:rPr>
      <w:rFonts w:ascii="Calibri" w:eastAsia="Calibri" w:hAnsi="Calibri" w:cs="Times New Roman"/>
      <w:lang w:eastAsia="en-US"/>
    </w:rPr>
  </w:style>
  <w:style w:type="paragraph" w:customStyle="1" w:styleId="C66A275B111F43BD8FCEBF3013FF13A430">
    <w:name w:val="C66A275B111F43BD8FCEBF3013FF13A430"/>
    <w:rsid w:val="008B12BC"/>
    <w:rPr>
      <w:rFonts w:ascii="Calibri" w:eastAsia="Calibri" w:hAnsi="Calibri" w:cs="Times New Roman"/>
      <w:lang w:eastAsia="en-US"/>
    </w:rPr>
  </w:style>
  <w:style w:type="paragraph" w:customStyle="1" w:styleId="1D65173FF37F4A289770C07DF8E56EB828">
    <w:name w:val="1D65173FF37F4A289770C07DF8E56EB828"/>
    <w:rsid w:val="008B12BC"/>
    <w:rPr>
      <w:rFonts w:ascii="Calibri" w:eastAsia="Calibri" w:hAnsi="Calibri" w:cs="Times New Roman"/>
      <w:lang w:eastAsia="en-US"/>
    </w:rPr>
  </w:style>
  <w:style w:type="paragraph" w:customStyle="1" w:styleId="0F29A5678DCA431190DF8ADEC2744D7326">
    <w:name w:val="0F29A5678DCA431190DF8ADEC2744D7326"/>
    <w:rsid w:val="008B12BC"/>
    <w:pPr>
      <w:ind w:left="720"/>
      <w:contextualSpacing/>
    </w:pPr>
    <w:rPr>
      <w:rFonts w:ascii="Calibri" w:eastAsia="Calibri" w:hAnsi="Calibri" w:cs="Times New Roman"/>
      <w:lang w:eastAsia="en-US"/>
    </w:rPr>
  </w:style>
  <w:style w:type="paragraph" w:customStyle="1" w:styleId="1D9D49F93E5A40E7A7A4CA090204311754">
    <w:name w:val="1D9D49F93E5A40E7A7A4CA090204311754"/>
    <w:rsid w:val="008B12BC"/>
    <w:rPr>
      <w:rFonts w:ascii="Calibri" w:eastAsia="Calibri" w:hAnsi="Calibri" w:cs="Times New Roman"/>
      <w:lang w:eastAsia="en-US"/>
    </w:rPr>
  </w:style>
  <w:style w:type="paragraph" w:customStyle="1" w:styleId="3F9DCC2FE6434DB7B287C5B7E31F282658">
    <w:name w:val="3F9DCC2FE6434DB7B287C5B7E31F282658"/>
    <w:rsid w:val="008B12BC"/>
    <w:rPr>
      <w:rFonts w:ascii="Calibri" w:eastAsia="Calibri" w:hAnsi="Calibri" w:cs="Times New Roman"/>
      <w:lang w:eastAsia="en-US"/>
    </w:rPr>
  </w:style>
  <w:style w:type="paragraph" w:customStyle="1" w:styleId="DE8CD42385B046BDB4E11F19F22A3B5F53">
    <w:name w:val="DE8CD42385B046BDB4E11F19F22A3B5F53"/>
    <w:rsid w:val="008B12BC"/>
    <w:rPr>
      <w:rFonts w:ascii="Calibri" w:eastAsia="Calibri" w:hAnsi="Calibri" w:cs="Times New Roman"/>
      <w:lang w:eastAsia="en-US"/>
    </w:rPr>
  </w:style>
  <w:style w:type="paragraph" w:customStyle="1" w:styleId="A3602B6938F04E24958A758F7643577048">
    <w:name w:val="A3602B6938F04E24958A758F7643577048"/>
    <w:rsid w:val="008B12BC"/>
    <w:rPr>
      <w:rFonts w:ascii="Calibri" w:eastAsia="Calibri" w:hAnsi="Calibri" w:cs="Times New Roman"/>
      <w:lang w:eastAsia="en-US"/>
    </w:rPr>
  </w:style>
  <w:style w:type="paragraph" w:customStyle="1" w:styleId="9DE6401602074F98910ADC84B274ACB846">
    <w:name w:val="9DE6401602074F98910ADC84B274ACB846"/>
    <w:rsid w:val="008B12BC"/>
    <w:rPr>
      <w:rFonts w:ascii="Calibri" w:eastAsia="Calibri" w:hAnsi="Calibri" w:cs="Times New Roman"/>
      <w:lang w:eastAsia="en-US"/>
    </w:rPr>
  </w:style>
  <w:style w:type="paragraph" w:customStyle="1" w:styleId="910D7A3327EC40BB99B39A31EF376D9245">
    <w:name w:val="910D7A3327EC40BB99B39A31EF376D9245"/>
    <w:rsid w:val="008B12BC"/>
    <w:rPr>
      <w:rFonts w:ascii="Calibri" w:eastAsia="Calibri" w:hAnsi="Calibri" w:cs="Times New Roman"/>
      <w:lang w:eastAsia="en-US"/>
    </w:rPr>
  </w:style>
  <w:style w:type="paragraph" w:customStyle="1" w:styleId="D7D2F93999584622813004C611DB247844">
    <w:name w:val="D7D2F93999584622813004C611DB247844"/>
    <w:rsid w:val="008B12BC"/>
    <w:rPr>
      <w:rFonts w:ascii="Calibri" w:eastAsia="Calibri" w:hAnsi="Calibri" w:cs="Times New Roman"/>
      <w:lang w:eastAsia="en-US"/>
    </w:rPr>
  </w:style>
  <w:style w:type="paragraph" w:customStyle="1" w:styleId="5EDC50F60F534EB1A960C35A16BE1E3D43">
    <w:name w:val="5EDC50F60F534EB1A960C35A16BE1E3D43"/>
    <w:rsid w:val="008B12BC"/>
    <w:rPr>
      <w:rFonts w:ascii="Calibri" w:eastAsia="Calibri" w:hAnsi="Calibri" w:cs="Times New Roman"/>
      <w:lang w:eastAsia="en-US"/>
    </w:rPr>
  </w:style>
  <w:style w:type="paragraph" w:customStyle="1" w:styleId="181B580BF6AA44F1992E4CAB4F19CCEB42">
    <w:name w:val="181B580BF6AA44F1992E4CAB4F19CCEB42"/>
    <w:rsid w:val="008B12BC"/>
    <w:rPr>
      <w:rFonts w:ascii="Calibri" w:eastAsia="Calibri" w:hAnsi="Calibri" w:cs="Times New Roman"/>
      <w:lang w:eastAsia="en-US"/>
    </w:rPr>
  </w:style>
  <w:style w:type="paragraph" w:customStyle="1" w:styleId="C8FEF6018D884811966C6FB2CDAF1A3532">
    <w:name w:val="C8FEF6018D884811966C6FB2CDAF1A3532"/>
    <w:rsid w:val="008B12BC"/>
    <w:rPr>
      <w:rFonts w:ascii="Calibri" w:eastAsia="Calibri" w:hAnsi="Calibri" w:cs="Times New Roman"/>
      <w:lang w:eastAsia="en-US"/>
    </w:rPr>
  </w:style>
  <w:style w:type="paragraph" w:customStyle="1" w:styleId="C66A275B111F43BD8FCEBF3013FF13A431">
    <w:name w:val="C66A275B111F43BD8FCEBF3013FF13A431"/>
    <w:rsid w:val="008B12BC"/>
    <w:rPr>
      <w:rFonts w:ascii="Calibri" w:eastAsia="Calibri" w:hAnsi="Calibri" w:cs="Times New Roman"/>
      <w:lang w:eastAsia="en-US"/>
    </w:rPr>
  </w:style>
  <w:style w:type="paragraph" w:customStyle="1" w:styleId="1D65173FF37F4A289770C07DF8E56EB829">
    <w:name w:val="1D65173FF37F4A289770C07DF8E56EB829"/>
    <w:rsid w:val="008B12BC"/>
    <w:rPr>
      <w:rFonts w:ascii="Calibri" w:eastAsia="Calibri" w:hAnsi="Calibri" w:cs="Times New Roman"/>
      <w:lang w:eastAsia="en-US"/>
    </w:rPr>
  </w:style>
  <w:style w:type="paragraph" w:customStyle="1" w:styleId="0F29A5678DCA431190DF8ADEC2744D7327">
    <w:name w:val="0F29A5678DCA431190DF8ADEC2744D7327"/>
    <w:rsid w:val="008B12BC"/>
    <w:pPr>
      <w:ind w:left="720"/>
      <w:contextualSpacing/>
    </w:pPr>
    <w:rPr>
      <w:rFonts w:ascii="Calibri" w:eastAsia="Calibri" w:hAnsi="Calibri" w:cs="Times New Roman"/>
      <w:lang w:eastAsia="en-US"/>
    </w:rPr>
  </w:style>
  <w:style w:type="paragraph" w:customStyle="1" w:styleId="1767927029D448C9955AA26A27EC1262">
    <w:name w:val="1767927029D448C9955AA26A27EC1262"/>
    <w:rsid w:val="008B12BC"/>
    <w:pPr>
      <w:spacing w:after="200" w:line="276" w:lineRule="auto"/>
    </w:pPr>
    <w:rPr>
      <w:lang w:val="en-US" w:eastAsia="en-US"/>
    </w:rPr>
  </w:style>
  <w:style w:type="paragraph" w:customStyle="1" w:styleId="1D9D49F93E5A40E7A7A4CA090204311755">
    <w:name w:val="1D9D49F93E5A40E7A7A4CA090204311755"/>
    <w:rsid w:val="008B12BC"/>
    <w:rPr>
      <w:rFonts w:ascii="Calibri" w:eastAsia="Calibri" w:hAnsi="Calibri" w:cs="Times New Roman"/>
      <w:lang w:eastAsia="en-US"/>
    </w:rPr>
  </w:style>
  <w:style w:type="paragraph" w:customStyle="1" w:styleId="3F9DCC2FE6434DB7B287C5B7E31F282659">
    <w:name w:val="3F9DCC2FE6434DB7B287C5B7E31F282659"/>
    <w:rsid w:val="008B12BC"/>
    <w:rPr>
      <w:rFonts w:ascii="Calibri" w:eastAsia="Calibri" w:hAnsi="Calibri" w:cs="Times New Roman"/>
      <w:lang w:eastAsia="en-US"/>
    </w:rPr>
  </w:style>
  <w:style w:type="paragraph" w:customStyle="1" w:styleId="DE8CD42385B046BDB4E11F19F22A3B5F54">
    <w:name w:val="DE8CD42385B046BDB4E11F19F22A3B5F54"/>
    <w:rsid w:val="008B12BC"/>
    <w:rPr>
      <w:rFonts w:ascii="Calibri" w:eastAsia="Calibri" w:hAnsi="Calibri" w:cs="Times New Roman"/>
      <w:lang w:eastAsia="en-US"/>
    </w:rPr>
  </w:style>
  <w:style w:type="paragraph" w:customStyle="1" w:styleId="A3602B6938F04E24958A758F7643577049">
    <w:name w:val="A3602B6938F04E24958A758F7643577049"/>
    <w:rsid w:val="008B12BC"/>
    <w:rPr>
      <w:rFonts w:ascii="Calibri" w:eastAsia="Calibri" w:hAnsi="Calibri" w:cs="Times New Roman"/>
      <w:lang w:eastAsia="en-US"/>
    </w:rPr>
  </w:style>
  <w:style w:type="paragraph" w:customStyle="1" w:styleId="9DE6401602074F98910ADC84B274ACB847">
    <w:name w:val="9DE6401602074F98910ADC84B274ACB847"/>
    <w:rsid w:val="008B12BC"/>
    <w:rPr>
      <w:rFonts w:ascii="Calibri" w:eastAsia="Calibri" w:hAnsi="Calibri" w:cs="Times New Roman"/>
      <w:lang w:eastAsia="en-US"/>
    </w:rPr>
  </w:style>
  <w:style w:type="paragraph" w:customStyle="1" w:styleId="910D7A3327EC40BB99B39A31EF376D9246">
    <w:name w:val="910D7A3327EC40BB99B39A31EF376D9246"/>
    <w:rsid w:val="008B12BC"/>
    <w:rPr>
      <w:rFonts w:ascii="Calibri" w:eastAsia="Calibri" w:hAnsi="Calibri" w:cs="Times New Roman"/>
      <w:lang w:eastAsia="en-US"/>
    </w:rPr>
  </w:style>
  <w:style w:type="paragraph" w:customStyle="1" w:styleId="D7D2F93999584622813004C611DB247845">
    <w:name w:val="D7D2F93999584622813004C611DB247845"/>
    <w:rsid w:val="008B12BC"/>
    <w:rPr>
      <w:rFonts w:ascii="Calibri" w:eastAsia="Calibri" w:hAnsi="Calibri" w:cs="Times New Roman"/>
      <w:lang w:eastAsia="en-US"/>
    </w:rPr>
  </w:style>
  <w:style w:type="paragraph" w:customStyle="1" w:styleId="5EDC50F60F534EB1A960C35A16BE1E3D44">
    <w:name w:val="5EDC50F60F534EB1A960C35A16BE1E3D44"/>
    <w:rsid w:val="008B12BC"/>
    <w:rPr>
      <w:rFonts w:ascii="Calibri" w:eastAsia="Calibri" w:hAnsi="Calibri" w:cs="Times New Roman"/>
      <w:lang w:eastAsia="en-US"/>
    </w:rPr>
  </w:style>
  <w:style w:type="paragraph" w:customStyle="1" w:styleId="181B580BF6AA44F1992E4CAB4F19CCEB43">
    <w:name w:val="181B580BF6AA44F1992E4CAB4F19CCEB43"/>
    <w:rsid w:val="008B12BC"/>
    <w:rPr>
      <w:rFonts w:ascii="Calibri" w:eastAsia="Calibri" w:hAnsi="Calibri" w:cs="Times New Roman"/>
      <w:lang w:eastAsia="en-US"/>
    </w:rPr>
  </w:style>
  <w:style w:type="paragraph" w:customStyle="1" w:styleId="C8FEF6018D884811966C6FB2CDAF1A3533">
    <w:name w:val="C8FEF6018D884811966C6FB2CDAF1A3533"/>
    <w:rsid w:val="008B12BC"/>
    <w:rPr>
      <w:rFonts w:ascii="Calibri" w:eastAsia="Calibri" w:hAnsi="Calibri" w:cs="Times New Roman"/>
      <w:lang w:eastAsia="en-US"/>
    </w:rPr>
  </w:style>
  <w:style w:type="paragraph" w:customStyle="1" w:styleId="C66A275B111F43BD8FCEBF3013FF13A432">
    <w:name w:val="C66A275B111F43BD8FCEBF3013FF13A432"/>
    <w:rsid w:val="008B12BC"/>
    <w:rPr>
      <w:rFonts w:ascii="Calibri" w:eastAsia="Calibri" w:hAnsi="Calibri" w:cs="Times New Roman"/>
      <w:lang w:eastAsia="en-US"/>
    </w:rPr>
  </w:style>
  <w:style w:type="paragraph" w:customStyle="1" w:styleId="1D65173FF37F4A289770C07DF8E56EB830">
    <w:name w:val="1D65173FF37F4A289770C07DF8E56EB830"/>
    <w:rsid w:val="008B12BC"/>
    <w:rPr>
      <w:rFonts w:ascii="Calibri" w:eastAsia="Calibri" w:hAnsi="Calibri" w:cs="Times New Roman"/>
      <w:lang w:eastAsia="en-US"/>
    </w:rPr>
  </w:style>
  <w:style w:type="paragraph" w:customStyle="1" w:styleId="0F29A5678DCA431190DF8ADEC2744D7328">
    <w:name w:val="0F29A5678DCA431190DF8ADEC2744D7328"/>
    <w:rsid w:val="008B12BC"/>
    <w:pPr>
      <w:ind w:left="720"/>
      <w:contextualSpacing/>
    </w:pPr>
    <w:rPr>
      <w:rFonts w:ascii="Calibri" w:eastAsia="Calibri" w:hAnsi="Calibri" w:cs="Times New Roman"/>
      <w:lang w:eastAsia="en-US"/>
    </w:rPr>
  </w:style>
  <w:style w:type="paragraph" w:customStyle="1" w:styleId="1D9D49F93E5A40E7A7A4CA090204311756">
    <w:name w:val="1D9D49F93E5A40E7A7A4CA090204311756"/>
    <w:rsid w:val="008B12BC"/>
    <w:rPr>
      <w:rFonts w:ascii="Calibri" w:eastAsia="Calibri" w:hAnsi="Calibri" w:cs="Times New Roman"/>
      <w:lang w:eastAsia="en-US"/>
    </w:rPr>
  </w:style>
  <w:style w:type="paragraph" w:customStyle="1" w:styleId="3F9DCC2FE6434DB7B287C5B7E31F282660">
    <w:name w:val="3F9DCC2FE6434DB7B287C5B7E31F282660"/>
    <w:rsid w:val="008B12BC"/>
    <w:rPr>
      <w:rFonts w:ascii="Calibri" w:eastAsia="Calibri" w:hAnsi="Calibri" w:cs="Times New Roman"/>
      <w:lang w:eastAsia="en-US"/>
    </w:rPr>
  </w:style>
  <w:style w:type="paragraph" w:customStyle="1" w:styleId="DE8CD42385B046BDB4E11F19F22A3B5F55">
    <w:name w:val="DE8CD42385B046BDB4E11F19F22A3B5F55"/>
    <w:rsid w:val="008B12BC"/>
    <w:rPr>
      <w:rFonts w:ascii="Calibri" w:eastAsia="Calibri" w:hAnsi="Calibri" w:cs="Times New Roman"/>
      <w:lang w:eastAsia="en-US"/>
    </w:rPr>
  </w:style>
  <w:style w:type="paragraph" w:customStyle="1" w:styleId="A3602B6938F04E24958A758F7643577050">
    <w:name w:val="A3602B6938F04E24958A758F7643577050"/>
    <w:rsid w:val="008B12BC"/>
    <w:rPr>
      <w:rFonts w:ascii="Calibri" w:eastAsia="Calibri" w:hAnsi="Calibri" w:cs="Times New Roman"/>
      <w:lang w:eastAsia="en-US"/>
    </w:rPr>
  </w:style>
  <w:style w:type="paragraph" w:customStyle="1" w:styleId="9DE6401602074F98910ADC84B274ACB848">
    <w:name w:val="9DE6401602074F98910ADC84B274ACB848"/>
    <w:rsid w:val="008B12BC"/>
    <w:rPr>
      <w:rFonts w:ascii="Calibri" w:eastAsia="Calibri" w:hAnsi="Calibri" w:cs="Times New Roman"/>
      <w:lang w:eastAsia="en-US"/>
    </w:rPr>
  </w:style>
  <w:style w:type="paragraph" w:customStyle="1" w:styleId="910D7A3327EC40BB99B39A31EF376D9247">
    <w:name w:val="910D7A3327EC40BB99B39A31EF376D9247"/>
    <w:rsid w:val="008B12BC"/>
    <w:rPr>
      <w:rFonts w:ascii="Calibri" w:eastAsia="Calibri" w:hAnsi="Calibri" w:cs="Times New Roman"/>
      <w:lang w:eastAsia="en-US"/>
    </w:rPr>
  </w:style>
  <w:style w:type="paragraph" w:customStyle="1" w:styleId="D7D2F93999584622813004C611DB247846">
    <w:name w:val="D7D2F93999584622813004C611DB247846"/>
    <w:rsid w:val="008B12BC"/>
    <w:rPr>
      <w:rFonts w:ascii="Calibri" w:eastAsia="Calibri" w:hAnsi="Calibri" w:cs="Times New Roman"/>
      <w:lang w:eastAsia="en-US"/>
    </w:rPr>
  </w:style>
  <w:style w:type="paragraph" w:customStyle="1" w:styleId="5EDC50F60F534EB1A960C35A16BE1E3D45">
    <w:name w:val="5EDC50F60F534EB1A960C35A16BE1E3D45"/>
    <w:rsid w:val="008B12BC"/>
    <w:rPr>
      <w:rFonts w:ascii="Calibri" w:eastAsia="Calibri" w:hAnsi="Calibri" w:cs="Times New Roman"/>
      <w:lang w:eastAsia="en-US"/>
    </w:rPr>
  </w:style>
  <w:style w:type="paragraph" w:customStyle="1" w:styleId="181B580BF6AA44F1992E4CAB4F19CCEB44">
    <w:name w:val="181B580BF6AA44F1992E4CAB4F19CCEB44"/>
    <w:rsid w:val="008B12BC"/>
    <w:rPr>
      <w:rFonts w:ascii="Calibri" w:eastAsia="Calibri" w:hAnsi="Calibri" w:cs="Times New Roman"/>
      <w:lang w:eastAsia="en-US"/>
    </w:rPr>
  </w:style>
  <w:style w:type="paragraph" w:customStyle="1" w:styleId="C8FEF6018D884811966C6FB2CDAF1A3534">
    <w:name w:val="C8FEF6018D884811966C6FB2CDAF1A3534"/>
    <w:rsid w:val="008B12BC"/>
    <w:rPr>
      <w:rFonts w:ascii="Calibri" w:eastAsia="Calibri" w:hAnsi="Calibri" w:cs="Times New Roman"/>
      <w:lang w:eastAsia="en-US"/>
    </w:rPr>
  </w:style>
  <w:style w:type="paragraph" w:customStyle="1" w:styleId="C66A275B111F43BD8FCEBF3013FF13A433">
    <w:name w:val="C66A275B111F43BD8FCEBF3013FF13A433"/>
    <w:rsid w:val="008B12BC"/>
    <w:rPr>
      <w:rFonts w:ascii="Calibri" w:eastAsia="Calibri" w:hAnsi="Calibri" w:cs="Times New Roman"/>
      <w:lang w:eastAsia="en-US"/>
    </w:rPr>
  </w:style>
  <w:style w:type="paragraph" w:customStyle="1" w:styleId="1D65173FF37F4A289770C07DF8E56EB831">
    <w:name w:val="1D65173FF37F4A289770C07DF8E56EB831"/>
    <w:rsid w:val="008B12BC"/>
    <w:rPr>
      <w:rFonts w:ascii="Calibri" w:eastAsia="Calibri" w:hAnsi="Calibri" w:cs="Times New Roman"/>
      <w:lang w:eastAsia="en-US"/>
    </w:rPr>
  </w:style>
  <w:style w:type="paragraph" w:customStyle="1" w:styleId="0F29A5678DCA431190DF8ADEC2744D7329">
    <w:name w:val="0F29A5678DCA431190DF8ADEC2744D7329"/>
    <w:rsid w:val="008B12BC"/>
    <w:pPr>
      <w:ind w:left="720"/>
      <w:contextualSpacing/>
    </w:pPr>
    <w:rPr>
      <w:rFonts w:ascii="Calibri" w:eastAsia="Calibri" w:hAnsi="Calibri" w:cs="Times New Roman"/>
      <w:lang w:eastAsia="en-US"/>
    </w:rPr>
  </w:style>
  <w:style w:type="paragraph" w:customStyle="1" w:styleId="1D9D49F93E5A40E7A7A4CA090204311757">
    <w:name w:val="1D9D49F93E5A40E7A7A4CA090204311757"/>
    <w:rsid w:val="008B12BC"/>
    <w:rPr>
      <w:rFonts w:ascii="Calibri" w:eastAsia="Calibri" w:hAnsi="Calibri" w:cs="Times New Roman"/>
      <w:lang w:eastAsia="en-US"/>
    </w:rPr>
  </w:style>
  <w:style w:type="paragraph" w:customStyle="1" w:styleId="3F9DCC2FE6434DB7B287C5B7E31F282661">
    <w:name w:val="3F9DCC2FE6434DB7B287C5B7E31F282661"/>
    <w:rsid w:val="008B12BC"/>
    <w:rPr>
      <w:rFonts w:ascii="Calibri" w:eastAsia="Calibri" w:hAnsi="Calibri" w:cs="Times New Roman"/>
      <w:lang w:eastAsia="en-US"/>
    </w:rPr>
  </w:style>
  <w:style w:type="paragraph" w:customStyle="1" w:styleId="DE8CD42385B046BDB4E11F19F22A3B5F56">
    <w:name w:val="DE8CD42385B046BDB4E11F19F22A3B5F56"/>
    <w:rsid w:val="008B12BC"/>
    <w:rPr>
      <w:rFonts w:ascii="Calibri" w:eastAsia="Calibri" w:hAnsi="Calibri" w:cs="Times New Roman"/>
      <w:lang w:eastAsia="en-US"/>
    </w:rPr>
  </w:style>
  <w:style w:type="paragraph" w:customStyle="1" w:styleId="A3602B6938F04E24958A758F7643577051">
    <w:name w:val="A3602B6938F04E24958A758F7643577051"/>
    <w:rsid w:val="008B12BC"/>
    <w:rPr>
      <w:rFonts w:ascii="Calibri" w:eastAsia="Calibri" w:hAnsi="Calibri" w:cs="Times New Roman"/>
      <w:lang w:eastAsia="en-US"/>
    </w:rPr>
  </w:style>
  <w:style w:type="paragraph" w:customStyle="1" w:styleId="9DE6401602074F98910ADC84B274ACB849">
    <w:name w:val="9DE6401602074F98910ADC84B274ACB849"/>
    <w:rsid w:val="008B12BC"/>
    <w:rPr>
      <w:rFonts w:ascii="Calibri" w:eastAsia="Calibri" w:hAnsi="Calibri" w:cs="Times New Roman"/>
      <w:lang w:eastAsia="en-US"/>
    </w:rPr>
  </w:style>
  <w:style w:type="paragraph" w:customStyle="1" w:styleId="910D7A3327EC40BB99B39A31EF376D9248">
    <w:name w:val="910D7A3327EC40BB99B39A31EF376D9248"/>
    <w:rsid w:val="008B12BC"/>
    <w:rPr>
      <w:rFonts w:ascii="Calibri" w:eastAsia="Calibri" w:hAnsi="Calibri" w:cs="Times New Roman"/>
      <w:lang w:eastAsia="en-US"/>
    </w:rPr>
  </w:style>
  <w:style w:type="paragraph" w:customStyle="1" w:styleId="D7D2F93999584622813004C611DB247847">
    <w:name w:val="D7D2F93999584622813004C611DB247847"/>
    <w:rsid w:val="008B12BC"/>
    <w:rPr>
      <w:rFonts w:ascii="Calibri" w:eastAsia="Calibri" w:hAnsi="Calibri" w:cs="Times New Roman"/>
      <w:lang w:eastAsia="en-US"/>
    </w:rPr>
  </w:style>
  <w:style w:type="paragraph" w:customStyle="1" w:styleId="5EDC50F60F534EB1A960C35A16BE1E3D46">
    <w:name w:val="5EDC50F60F534EB1A960C35A16BE1E3D46"/>
    <w:rsid w:val="008B12BC"/>
    <w:rPr>
      <w:rFonts w:ascii="Calibri" w:eastAsia="Calibri" w:hAnsi="Calibri" w:cs="Times New Roman"/>
      <w:lang w:eastAsia="en-US"/>
    </w:rPr>
  </w:style>
  <w:style w:type="paragraph" w:customStyle="1" w:styleId="181B580BF6AA44F1992E4CAB4F19CCEB45">
    <w:name w:val="181B580BF6AA44F1992E4CAB4F19CCEB45"/>
    <w:rsid w:val="008B12BC"/>
    <w:rPr>
      <w:rFonts w:ascii="Calibri" w:eastAsia="Calibri" w:hAnsi="Calibri" w:cs="Times New Roman"/>
      <w:lang w:eastAsia="en-US"/>
    </w:rPr>
  </w:style>
  <w:style w:type="paragraph" w:customStyle="1" w:styleId="C8FEF6018D884811966C6FB2CDAF1A3535">
    <w:name w:val="C8FEF6018D884811966C6FB2CDAF1A3535"/>
    <w:rsid w:val="008B12BC"/>
    <w:rPr>
      <w:rFonts w:ascii="Calibri" w:eastAsia="Calibri" w:hAnsi="Calibri" w:cs="Times New Roman"/>
      <w:lang w:eastAsia="en-US"/>
    </w:rPr>
  </w:style>
  <w:style w:type="paragraph" w:customStyle="1" w:styleId="C66A275B111F43BD8FCEBF3013FF13A434">
    <w:name w:val="C66A275B111F43BD8FCEBF3013FF13A434"/>
    <w:rsid w:val="008B12BC"/>
    <w:rPr>
      <w:rFonts w:ascii="Calibri" w:eastAsia="Calibri" w:hAnsi="Calibri" w:cs="Times New Roman"/>
      <w:lang w:eastAsia="en-US"/>
    </w:rPr>
  </w:style>
  <w:style w:type="paragraph" w:customStyle="1" w:styleId="1D65173FF37F4A289770C07DF8E56EB832">
    <w:name w:val="1D65173FF37F4A289770C07DF8E56EB832"/>
    <w:rsid w:val="008B12BC"/>
    <w:rPr>
      <w:rFonts w:ascii="Calibri" w:eastAsia="Calibri" w:hAnsi="Calibri" w:cs="Times New Roman"/>
      <w:lang w:eastAsia="en-US"/>
    </w:rPr>
  </w:style>
  <w:style w:type="paragraph" w:customStyle="1" w:styleId="0F29A5678DCA431190DF8ADEC2744D7330">
    <w:name w:val="0F29A5678DCA431190DF8ADEC2744D7330"/>
    <w:rsid w:val="008B12BC"/>
    <w:pPr>
      <w:ind w:left="720"/>
      <w:contextualSpacing/>
    </w:pPr>
    <w:rPr>
      <w:rFonts w:ascii="Calibri" w:eastAsia="Calibri" w:hAnsi="Calibri" w:cs="Times New Roman"/>
      <w:lang w:eastAsia="en-US"/>
    </w:rPr>
  </w:style>
  <w:style w:type="paragraph" w:customStyle="1" w:styleId="21E53F1C506A4B09BE6DF3CE43AFC9C6">
    <w:name w:val="21E53F1C506A4B09BE6DF3CE43AFC9C6"/>
    <w:rsid w:val="008B12BC"/>
    <w:pPr>
      <w:spacing w:after="200" w:line="276" w:lineRule="auto"/>
    </w:pPr>
    <w:rPr>
      <w:lang w:val="en-US" w:eastAsia="en-US"/>
    </w:rPr>
  </w:style>
  <w:style w:type="paragraph" w:customStyle="1" w:styleId="1D9D49F93E5A40E7A7A4CA090204311758">
    <w:name w:val="1D9D49F93E5A40E7A7A4CA090204311758"/>
    <w:rsid w:val="008B12BC"/>
    <w:rPr>
      <w:rFonts w:ascii="Calibri" w:eastAsia="Calibri" w:hAnsi="Calibri" w:cs="Times New Roman"/>
      <w:lang w:eastAsia="en-US"/>
    </w:rPr>
  </w:style>
  <w:style w:type="paragraph" w:customStyle="1" w:styleId="3F9DCC2FE6434DB7B287C5B7E31F282662">
    <w:name w:val="3F9DCC2FE6434DB7B287C5B7E31F282662"/>
    <w:rsid w:val="008B12BC"/>
    <w:rPr>
      <w:rFonts w:ascii="Calibri" w:eastAsia="Calibri" w:hAnsi="Calibri" w:cs="Times New Roman"/>
      <w:lang w:eastAsia="en-US"/>
    </w:rPr>
  </w:style>
  <w:style w:type="paragraph" w:customStyle="1" w:styleId="DE8CD42385B046BDB4E11F19F22A3B5F57">
    <w:name w:val="DE8CD42385B046BDB4E11F19F22A3B5F57"/>
    <w:rsid w:val="008B12BC"/>
    <w:rPr>
      <w:rFonts w:ascii="Calibri" w:eastAsia="Calibri" w:hAnsi="Calibri" w:cs="Times New Roman"/>
      <w:lang w:eastAsia="en-US"/>
    </w:rPr>
  </w:style>
  <w:style w:type="paragraph" w:customStyle="1" w:styleId="A3602B6938F04E24958A758F7643577052">
    <w:name w:val="A3602B6938F04E24958A758F7643577052"/>
    <w:rsid w:val="008B12BC"/>
    <w:rPr>
      <w:rFonts w:ascii="Calibri" w:eastAsia="Calibri" w:hAnsi="Calibri" w:cs="Times New Roman"/>
      <w:lang w:eastAsia="en-US"/>
    </w:rPr>
  </w:style>
  <w:style w:type="paragraph" w:customStyle="1" w:styleId="9DE6401602074F98910ADC84B274ACB850">
    <w:name w:val="9DE6401602074F98910ADC84B274ACB850"/>
    <w:rsid w:val="008B12BC"/>
    <w:rPr>
      <w:rFonts w:ascii="Calibri" w:eastAsia="Calibri" w:hAnsi="Calibri" w:cs="Times New Roman"/>
      <w:lang w:eastAsia="en-US"/>
    </w:rPr>
  </w:style>
  <w:style w:type="paragraph" w:customStyle="1" w:styleId="910D7A3327EC40BB99B39A31EF376D9249">
    <w:name w:val="910D7A3327EC40BB99B39A31EF376D9249"/>
    <w:rsid w:val="008B12BC"/>
    <w:rPr>
      <w:rFonts w:ascii="Calibri" w:eastAsia="Calibri" w:hAnsi="Calibri" w:cs="Times New Roman"/>
      <w:lang w:eastAsia="en-US"/>
    </w:rPr>
  </w:style>
  <w:style w:type="paragraph" w:customStyle="1" w:styleId="D7D2F93999584622813004C611DB247848">
    <w:name w:val="D7D2F93999584622813004C611DB247848"/>
    <w:rsid w:val="008B12BC"/>
    <w:rPr>
      <w:rFonts w:ascii="Calibri" w:eastAsia="Calibri" w:hAnsi="Calibri" w:cs="Times New Roman"/>
      <w:lang w:eastAsia="en-US"/>
    </w:rPr>
  </w:style>
  <w:style w:type="paragraph" w:customStyle="1" w:styleId="5EDC50F60F534EB1A960C35A16BE1E3D47">
    <w:name w:val="5EDC50F60F534EB1A960C35A16BE1E3D47"/>
    <w:rsid w:val="008B12BC"/>
    <w:rPr>
      <w:rFonts w:ascii="Calibri" w:eastAsia="Calibri" w:hAnsi="Calibri" w:cs="Times New Roman"/>
      <w:lang w:eastAsia="en-US"/>
    </w:rPr>
  </w:style>
  <w:style w:type="paragraph" w:customStyle="1" w:styleId="181B580BF6AA44F1992E4CAB4F19CCEB46">
    <w:name w:val="181B580BF6AA44F1992E4CAB4F19CCEB46"/>
    <w:rsid w:val="008B12BC"/>
    <w:rPr>
      <w:rFonts w:ascii="Calibri" w:eastAsia="Calibri" w:hAnsi="Calibri" w:cs="Times New Roman"/>
      <w:lang w:eastAsia="en-US"/>
    </w:rPr>
  </w:style>
  <w:style w:type="paragraph" w:customStyle="1" w:styleId="C8FEF6018D884811966C6FB2CDAF1A3536">
    <w:name w:val="C8FEF6018D884811966C6FB2CDAF1A3536"/>
    <w:rsid w:val="008B12BC"/>
    <w:rPr>
      <w:rFonts w:ascii="Calibri" w:eastAsia="Calibri" w:hAnsi="Calibri" w:cs="Times New Roman"/>
      <w:lang w:eastAsia="en-US"/>
    </w:rPr>
  </w:style>
  <w:style w:type="paragraph" w:customStyle="1" w:styleId="C66A275B111F43BD8FCEBF3013FF13A435">
    <w:name w:val="C66A275B111F43BD8FCEBF3013FF13A435"/>
    <w:rsid w:val="008B12BC"/>
    <w:rPr>
      <w:rFonts w:ascii="Calibri" w:eastAsia="Calibri" w:hAnsi="Calibri" w:cs="Times New Roman"/>
      <w:lang w:eastAsia="en-US"/>
    </w:rPr>
  </w:style>
  <w:style w:type="paragraph" w:customStyle="1" w:styleId="1D65173FF37F4A289770C07DF8E56EB833">
    <w:name w:val="1D65173FF37F4A289770C07DF8E56EB833"/>
    <w:rsid w:val="008B12BC"/>
    <w:rPr>
      <w:rFonts w:ascii="Calibri" w:eastAsia="Calibri" w:hAnsi="Calibri" w:cs="Times New Roman"/>
      <w:lang w:eastAsia="en-US"/>
    </w:rPr>
  </w:style>
  <w:style w:type="paragraph" w:customStyle="1" w:styleId="0F29A5678DCA431190DF8ADEC2744D7331">
    <w:name w:val="0F29A5678DCA431190DF8ADEC2744D7331"/>
    <w:rsid w:val="008B12BC"/>
    <w:pPr>
      <w:ind w:left="720"/>
      <w:contextualSpacing/>
    </w:pPr>
    <w:rPr>
      <w:rFonts w:ascii="Calibri" w:eastAsia="Calibri" w:hAnsi="Calibri" w:cs="Times New Roman"/>
      <w:lang w:eastAsia="en-US"/>
    </w:rPr>
  </w:style>
  <w:style w:type="paragraph" w:customStyle="1" w:styleId="1D9D49F93E5A40E7A7A4CA090204311759">
    <w:name w:val="1D9D49F93E5A40E7A7A4CA090204311759"/>
    <w:rsid w:val="008B12BC"/>
    <w:rPr>
      <w:rFonts w:ascii="Calibri" w:eastAsia="Calibri" w:hAnsi="Calibri" w:cs="Times New Roman"/>
      <w:lang w:eastAsia="en-US"/>
    </w:rPr>
  </w:style>
  <w:style w:type="paragraph" w:customStyle="1" w:styleId="3F9DCC2FE6434DB7B287C5B7E31F282663">
    <w:name w:val="3F9DCC2FE6434DB7B287C5B7E31F282663"/>
    <w:rsid w:val="008B12BC"/>
    <w:rPr>
      <w:rFonts w:ascii="Calibri" w:eastAsia="Calibri" w:hAnsi="Calibri" w:cs="Times New Roman"/>
      <w:lang w:eastAsia="en-US"/>
    </w:rPr>
  </w:style>
  <w:style w:type="paragraph" w:customStyle="1" w:styleId="DE8CD42385B046BDB4E11F19F22A3B5F58">
    <w:name w:val="DE8CD42385B046BDB4E11F19F22A3B5F58"/>
    <w:rsid w:val="008B12BC"/>
    <w:rPr>
      <w:rFonts w:ascii="Calibri" w:eastAsia="Calibri" w:hAnsi="Calibri" w:cs="Times New Roman"/>
      <w:lang w:eastAsia="en-US"/>
    </w:rPr>
  </w:style>
  <w:style w:type="paragraph" w:customStyle="1" w:styleId="A3602B6938F04E24958A758F7643577053">
    <w:name w:val="A3602B6938F04E24958A758F7643577053"/>
    <w:rsid w:val="008B12BC"/>
    <w:rPr>
      <w:rFonts w:ascii="Calibri" w:eastAsia="Calibri" w:hAnsi="Calibri" w:cs="Times New Roman"/>
      <w:lang w:eastAsia="en-US"/>
    </w:rPr>
  </w:style>
  <w:style w:type="paragraph" w:customStyle="1" w:styleId="9DE6401602074F98910ADC84B274ACB851">
    <w:name w:val="9DE6401602074F98910ADC84B274ACB851"/>
    <w:rsid w:val="008B12BC"/>
    <w:rPr>
      <w:rFonts w:ascii="Calibri" w:eastAsia="Calibri" w:hAnsi="Calibri" w:cs="Times New Roman"/>
      <w:lang w:eastAsia="en-US"/>
    </w:rPr>
  </w:style>
  <w:style w:type="paragraph" w:customStyle="1" w:styleId="910D7A3327EC40BB99B39A31EF376D9250">
    <w:name w:val="910D7A3327EC40BB99B39A31EF376D9250"/>
    <w:rsid w:val="008B12BC"/>
    <w:rPr>
      <w:rFonts w:ascii="Calibri" w:eastAsia="Calibri" w:hAnsi="Calibri" w:cs="Times New Roman"/>
      <w:lang w:eastAsia="en-US"/>
    </w:rPr>
  </w:style>
  <w:style w:type="paragraph" w:customStyle="1" w:styleId="D7D2F93999584622813004C611DB247849">
    <w:name w:val="D7D2F93999584622813004C611DB247849"/>
    <w:rsid w:val="008B12BC"/>
    <w:rPr>
      <w:rFonts w:ascii="Calibri" w:eastAsia="Calibri" w:hAnsi="Calibri" w:cs="Times New Roman"/>
      <w:lang w:eastAsia="en-US"/>
    </w:rPr>
  </w:style>
  <w:style w:type="paragraph" w:customStyle="1" w:styleId="5EDC50F60F534EB1A960C35A16BE1E3D48">
    <w:name w:val="5EDC50F60F534EB1A960C35A16BE1E3D48"/>
    <w:rsid w:val="008B12BC"/>
    <w:rPr>
      <w:rFonts w:ascii="Calibri" w:eastAsia="Calibri" w:hAnsi="Calibri" w:cs="Times New Roman"/>
      <w:lang w:eastAsia="en-US"/>
    </w:rPr>
  </w:style>
  <w:style w:type="paragraph" w:customStyle="1" w:styleId="181B580BF6AA44F1992E4CAB4F19CCEB47">
    <w:name w:val="181B580BF6AA44F1992E4CAB4F19CCEB47"/>
    <w:rsid w:val="008B12BC"/>
    <w:rPr>
      <w:rFonts w:ascii="Calibri" w:eastAsia="Calibri" w:hAnsi="Calibri" w:cs="Times New Roman"/>
      <w:lang w:eastAsia="en-US"/>
    </w:rPr>
  </w:style>
  <w:style w:type="paragraph" w:customStyle="1" w:styleId="C8FEF6018D884811966C6FB2CDAF1A3537">
    <w:name w:val="C8FEF6018D884811966C6FB2CDAF1A3537"/>
    <w:rsid w:val="008B12BC"/>
    <w:rPr>
      <w:rFonts w:ascii="Calibri" w:eastAsia="Calibri" w:hAnsi="Calibri" w:cs="Times New Roman"/>
      <w:lang w:eastAsia="en-US"/>
    </w:rPr>
  </w:style>
  <w:style w:type="paragraph" w:customStyle="1" w:styleId="C66A275B111F43BD8FCEBF3013FF13A436">
    <w:name w:val="C66A275B111F43BD8FCEBF3013FF13A436"/>
    <w:rsid w:val="008B12BC"/>
    <w:rPr>
      <w:rFonts w:ascii="Calibri" w:eastAsia="Calibri" w:hAnsi="Calibri" w:cs="Times New Roman"/>
      <w:lang w:eastAsia="en-US"/>
    </w:rPr>
  </w:style>
  <w:style w:type="paragraph" w:customStyle="1" w:styleId="1D65173FF37F4A289770C07DF8E56EB834">
    <w:name w:val="1D65173FF37F4A289770C07DF8E56EB834"/>
    <w:rsid w:val="008B12BC"/>
    <w:rPr>
      <w:rFonts w:ascii="Calibri" w:eastAsia="Calibri" w:hAnsi="Calibri" w:cs="Times New Roman"/>
      <w:lang w:eastAsia="en-US"/>
    </w:rPr>
  </w:style>
  <w:style w:type="paragraph" w:customStyle="1" w:styleId="0F29A5678DCA431190DF8ADEC2744D7332">
    <w:name w:val="0F29A5678DCA431190DF8ADEC2744D7332"/>
    <w:rsid w:val="008B12BC"/>
    <w:pPr>
      <w:ind w:left="720"/>
      <w:contextualSpacing/>
    </w:pPr>
    <w:rPr>
      <w:rFonts w:ascii="Calibri" w:eastAsia="Calibri" w:hAnsi="Calibri" w:cs="Times New Roman"/>
      <w:lang w:eastAsia="en-US"/>
    </w:rPr>
  </w:style>
  <w:style w:type="paragraph" w:customStyle="1" w:styleId="A668023DEB9147F2A0AB9E7E390824FE">
    <w:name w:val="A668023DEB9147F2A0AB9E7E390824FE"/>
    <w:rsid w:val="008B12BC"/>
    <w:pPr>
      <w:spacing w:after="200" w:line="276" w:lineRule="auto"/>
    </w:pPr>
    <w:rPr>
      <w:lang w:val="en-US" w:eastAsia="en-US"/>
    </w:rPr>
  </w:style>
  <w:style w:type="paragraph" w:customStyle="1" w:styleId="1D9D49F93E5A40E7A7A4CA090204311760">
    <w:name w:val="1D9D49F93E5A40E7A7A4CA090204311760"/>
    <w:rsid w:val="008B12BC"/>
    <w:rPr>
      <w:rFonts w:ascii="Calibri" w:eastAsia="Calibri" w:hAnsi="Calibri" w:cs="Times New Roman"/>
      <w:lang w:eastAsia="en-US"/>
    </w:rPr>
  </w:style>
  <w:style w:type="paragraph" w:customStyle="1" w:styleId="3F9DCC2FE6434DB7B287C5B7E31F282664">
    <w:name w:val="3F9DCC2FE6434DB7B287C5B7E31F282664"/>
    <w:rsid w:val="008B12BC"/>
    <w:rPr>
      <w:rFonts w:ascii="Calibri" w:eastAsia="Calibri" w:hAnsi="Calibri" w:cs="Times New Roman"/>
      <w:lang w:eastAsia="en-US"/>
    </w:rPr>
  </w:style>
  <w:style w:type="paragraph" w:customStyle="1" w:styleId="DE8CD42385B046BDB4E11F19F22A3B5F59">
    <w:name w:val="DE8CD42385B046BDB4E11F19F22A3B5F59"/>
    <w:rsid w:val="008B12BC"/>
    <w:rPr>
      <w:rFonts w:ascii="Calibri" w:eastAsia="Calibri" w:hAnsi="Calibri" w:cs="Times New Roman"/>
      <w:lang w:eastAsia="en-US"/>
    </w:rPr>
  </w:style>
  <w:style w:type="paragraph" w:customStyle="1" w:styleId="A3602B6938F04E24958A758F7643577054">
    <w:name w:val="A3602B6938F04E24958A758F7643577054"/>
    <w:rsid w:val="008B12BC"/>
    <w:rPr>
      <w:rFonts w:ascii="Calibri" w:eastAsia="Calibri" w:hAnsi="Calibri" w:cs="Times New Roman"/>
      <w:lang w:eastAsia="en-US"/>
    </w:rPr>
  </w:style>
  <w:style w:type="paragraph" w:customStyle="1" w:styleId="9DE6401602074F98910ADC84B274ACB852">
    <w:name w:val="9DE6401602074F98910ADC84B274ACB852"/>
    <w:rsid w:val="008B12BC"/>
    <w:rPr>
      <w:rFonts w:ascii="Calibri" w:eastAsia="Calibri" w:hAnsi="Calibri" w:cs="Times New Roman"/>
      <w:lang w:eastAsia="en-US"/>
    </w:rPr>
  </w:style>
  <w:style w:type="paragraph" w:customStyle="1" w:styleId="910D7A3327EC40BB99B39A31EF376D9251">
    <w:name w:val="910D7A3327EC40BB99B39A31EF376D9251"/>
    <w:rsid w:val="008B12BC"/>
    <w:rPr>
      <w:rFonts w:ascii="Calibri" w:eastAsia="Calibri" w:hAnsi="Calibri" w:cs="Times New Roman"/>
      <w:lang w:eastAsia="en-US"/>
    </w:rPr>
  </w:style>
  <w:style w:type="paragraph" w:customStyle="1" w:styleId="D7D2F93999584622813004C611DB247850">
    <w:name w:val="D7D2F93999584622813004C611DB247850"/>
    <w:rsid w:val="008B12BC"/>
    <w:rPr>
      <w:rFonts w:ascii="Calibri" w:eastAsia="Calibri" w:hAnsi="Calibri" w:cs="Times New Roman"/>
      <w:lang w:eastAsia="en-US"/>
    </w:rPr>
  </w:style>
  <w:style w:type="paragraph" w:customStyle="1" w:styleId="5EDC50F60F534EB1A960C35A16BE1E3D49">
    <w:name w:val="5EDC50F60F534EB1A960C35A16BE1E3D49"/>
    <w:rsid w:val="008B12BC"/>
    <w:rPr>
      <w:rFonts w:ascii="Calibri" w:eastAsia="Calibri" w:hAnsi="Calibri" w:cs="Times New Roman"/>
      <w:lang w:eastAsia="en-US"/>
    </w:rPr>
  </w:style>
  <w:style w:type="paragraph" w:customStyle="1" w:styleId="181B580BF6AA44F1992E4CAB4F19CCEB48">
    <w:name w:val="181B580BF6AA44F1992E4CAB4F19CCEB48"/>
    <w:rsid w:val="008B12BC"/>
    <w:rPr>
      <w:rFonts w:ascii="Calibri" w:eastAsia="Calibri" w:hAnsi="Calibri" w:cs="Times New Roman"/>
      <w:lang w:eastAsia="en-US"/>
    </w:rPr>
  </w:style>
  <w:style w:type="paragraph" w:customStyle="1" w:styleId="C8FEF6018D884811966C6FB2CDAF1A3538">
    <w:name w:val="C8FEF6018D884811966C6FB2CDAF1A3538"/>
    <w:rsid w:val="008B12BC"/>
    <w:rPr>
      <w:rFonts w:ascii="Calibri" w:eastAsia="Calibri" w:hAnsi="Calibri" w:cs="Times New Roman"/>
      <w:lang w:eastAsia="en-US"/>
    </w:rPr>
  </w:style>
  <w:style w:type="paragraph" w:customStyle="1" w:styleId="C66A275B111F43BD8FCEBF3013FF13A437">
    <w:name w:val="C66A275B111F43BD8FCEBF3013FF13A437"/>
    <w:rsid w:val="008B12BC"/>
    <w:rPr>
      <w:rFonts w:ascii="Calibri" w:eastAsia="Calibri" w:hAnsi="Calibri" w:cs="Times New Roman"/>
      <w:lang w:eastAsia="en-US"/>
    </w:rPr>
  </w:style>
  <w:style w:type="paragraph" w:customStyle="1" w:styleId="1D65173FF37F4A289770C07DF8E56EB835">
    <w:name w:val="1D65173FF37F4A289770C07DF8E56EB835"/>
    <w:rsid w:val="008B12BC"/>
    <w:rPr>
      <w:rFonts w:ascii="Calibri" w:eastAsia="Calibri" w:hAnsi="Calibri" w:cs="Times New Roman"/>
      <w:lang w:eastAsia="en-US"/>
    </w:rPr>
  </w:style>
  <w:style w:type="paragraph" w:customStyle="1" w:styleId="0F29A5678DCA431190DF8ADEC2744D7333">
    <w:name w:val="0F29A5678DCA431190DF8ADEC2744D7333"/>
    <w:rsid w:val="008B12BC"/>
    <w:pPr>
      <w:ind w:left="720"/>
      <w:contextualSpacing/>
    </w:pPr>
    <w:rPr>
      <w:rFonts w:ascii="Calibri" w:eastAsia="Calibri" w:hAnsi="Calibri" w:cs="Times New Roman"/>
      <w:lang w:eastAsia="en-US"/>
    </w:rPr>
  </w:style>
  <w:style w:type="paragraph" w:customStyle="1" w:styleId="1D9D49F93E5A40E7A7A4CA090204311761">
    <w:name w:val="1D9D49F93E5A40E7A7A4CA090204311761"/>
    <w:rsid w:val="008B12BC"/>
    <w:rPr>
      <w:rFonts w:ascii="Calibri" w:eastAsia="Calibri" w:hAnsi="Calibri" w:cs="Times New Roman"/>
      <w:lang w:eastAsia="en-US"/>
    </w:rPr>
  </w:style>
  <w:style w:type="paragraph" w:customStyle="1" w:styleId="3F9DCC2FE6434DB7B287C5B7E31F282665">
    <w:name w:val="3F9DCC2FE6434DB7B287C5B7E31F282665"/>
    <w:rsid w:val="008B12BC"/>
    <w:rPr>
      <w:rFonts w:ascii="Calibri" w:eastAsia="Calibri" w:hAnsi="Calibri" w:cs="Times New Roman"/>
      <w:lang w:eastAsia="en-US"/>
    </w:rPr>
  </w:style>
  <w:style w:type="paragraph" w:customStyle="1" w:styleId="DE8CD42385B046BDB4E11F19F22A3B5F60">
    <w:name w:val="DE8CD42385B046BDB4E11F19F22A3B5F60"/>
    <w:rsid w:val="008B12BC"/>
    <w:rPr>
      <w:rFonts w:ascii="Calibri" w:eastAsia="Calibri" w:hAnsi="Calibri" w:cs="Times New Roman"/>
      <w:lang w:eastAsia="en-US"/>
    </w:rPr>
  </w:style>
  <w:style w:type="paragraph" w:customStyle="1" w:styleId="A3602B6938F04E24958A758F7643577055">
    <w:name w:val="A3602B6938F04E24958A758F7643577055"/>
    <w:rsid w:val="008B12BC"/>
    <w:rPr>
      <w:rFonts w:ascii="Calibri" w:eastAsia="Calibri" w:hAnsi="Calibri" w:cs="Times New Roman"/>
      <w:lang w:eastAsia="en-US"/>
    </w:rPr>
  </w:style>
  <w:style w:type="paragraph" w:customStyle="1" w:styleId="9DE6401602074F98910ADC84B274ACB853">
    <w:name w:val="9DE6401602074F98910ADC84B274ACB853"/>
    <w:rsid w:val="008B12BC"/>
    <w:rPr>
      <w:rFonts w:ascii="Calibri" w:eastAsia="Calibri" w:hAnsi="Calibri" w:cs="Times New Roman"/>
      <w:lang w:eastAsia="en-US"/>
    </w:rPr>
  </w:style>
  <w:style w:type="paragraph" w:customStyle="1" w:styleId="910D7A3327EC40BB99B39A31EF376D9252">
    <w:name w:val="910D7A3327EC40BB99B39A31EF376D9252"/>
    <w:rsid w:val="008B12BC"/>
    <w:rPr>
      <w:rFonts w:ascii="Calibri" w:eastAsia="Calibri" w:hAnsi="Calibri" w:cs="Times New Roman"/>
      <w:lang w:eastAsia="en-US"/>
    </w:rPr>
  </w:style>
  <w:style w:type="paragraph" w:customStyle="1" w:styleId="D7D2F93999584622813004C611DB247851">
    <w:name w:val="D7D2F93999584622813004C611DB247851"/>
    <w:rsid w:val="008B12BC"/>
    <w:rPr>
      <w:rFonts w:ascii="Calibri" w:eastAsia="Calibri" w:hAnsi="Calibri" w:cs="Times New Roman"/>
      <w:lang w:eastAsia="en-US"/>
    </w:rPr>
  </w:style>
  <w:style w:type="paragraph" w:customStyle="1" w:styleId="5EDC50F60F534EB1A960C35A16BE1E3D50">
    <w:name w:val="5EDC50F60F534EB1A960C35A16BE1E3D50"/>
    <w:rsid w:val="008B12BC"/>
    <w:rPr>
      <w:rFonts w:ascii="Calibri" w:eastAsia="Calibri" w:hAnsi="Calibri" w:cs="Times New Roman"/>
      <w:lang w:eastAsia="en-US"/>
    </w:rPr>
  </w:style>
  <w:style w:type="paragraph" w:customStyle="1" w:styleId="181B580BF6AA44F1992E4CAB4F19CCEB49">
    <w:name w:val="181B580BF6AA44F1992E4CAB4F19CCEB49"/>
    <w:rsid w:val="008B12BC"/>
    <w:rPr>
      <w:rFonts w:ascii="Calibri" w:eastAsia="Calibri" w:hAnsi="Calibri" w:cs="Times New Roman"/>
      <w:lang w:eastAsia="en-US"/>
    </w:rPr>
  </w:style>
  <w:style w:type="paragraph" w:customStyle="1" w:styleId="C8FEF6018D884811966C6FB2CDAF1A3539">
    <w:name w:val="C8FEF6018D884811966C6FB2CDAF1A3539"/>
    <w:rsid w:val="008B12BC"/>
    <w:rPr>
      <w:rFonts w:ascii="Calibri" w:eastAsia="Calibri" w:hAnsi="Calibri" w:cs="Times New Roman"/>
      <w:lang w:eastAsia="en-US"/>
    </w:rPr>
  </w:style>
  <w:style w:type="paragraph" w:customStyle="1" w:styleId="C66A275B111F43BD8FCEBF3013FF13A438">
    <w:name w:val="C66A275B111F43BD8FCEBF3013FF13A438"/>
    <w:rsid w:val="008B12BC"/>
    <w:rPr>
      <w:rFonts w:ascii="Calibri" w:eastAsia="Calibri" w:hAnsi="Calibri" w:cs="Times New Roman"/>
      <w:lang w:eastAsia="en-US"/>
    </w:rPr>
  </w:style>
  <w:style w:type="paragraph" w:customStyle="1" w:styleId="1D65173FF37F4A289770C07DF8E56EB836">
    <w:name w:val="1D65173FF37F4A289770C07DF8E56EB836"/>
    <w:rsid w:val="008B12BC"/>
    <w:rPr>
      <w:rFonts w:ascii="Calibri" w:eastAsia="Calibri" w:hAnsi="Calibri" w:cs="Times New Roman"/>
      <w:lang w:eastAsia="en-US"/>
    </w:rPr>
  </w:style>
  <w:style w:type="paragraph" w:customStyle="1" w:styleId="0F29A5678DCA431190DF8ADEC2744D7334">
    <w:name w:val="0F29A5678DCA431190DF8ADEC2744D7334"/>
    <w:rsid w:val="008B12BC"/>
    <w:pPr>
      <w:ind w:left="720"/>
      <w:contextualSpacing/>
    </w:pPr>
    <w:rPr>
      <w:rFonts w:ascii="Calibri" w:eastAsia="Calibri" w:hAnsi="Calibri" w:cs="Times New Roman"/>
      <w:lang w:eastAsia="en-US"/>
    </w:rPr>
  </w:style>
  <w:style w:type="paragraph" w:customStyle="1" w:styleId="1D9D49F93E5A40E7A7A4CA090204311762">
    <w:name w:val="1D9D49F93E5A40E7A7A4CA090204311762"/>
    <w:rsid w:val="008B12BC"/>
    <w:rPr>
      <w:rFonts w:ascii="Calibri" w:eastAsia="Calibri" w:hAnsi="Calibri" w:cs="Times New Roman"/>
      <w:lang w:eastAsia="en-US"/>
    </w:rPr>
  </w:style>
  <w:style w:type="paragraph" w:customStyle="1" w:styleId="3F9DCC2FE6434DB7B287C5B7E31F282666">
    <w:name w:val="3F9DCC2FE6434DB7B287C5B7E31F282666"/>
    <w:rsid w:val="008B12BC"/>
    <w:rPr>
      <w:rFonts w:ascii="Calibri" w:eastAsia="Calibri" w:hAnsi="Calibri" w:cs="Times New Roman"/>
      <w:lang w:eastAsia="en-US"/>
    </w:rPr>
  </w:style>
  <w:style w:type="paragraph" w:customStyle="1" w:styleId="DE8CD42385B046BDB4E11F19F22A3B5F61">
    <w:name w:val="DE8CD42385B046BDB4E11F19F22A3B5F61"/>
    <w:rsid w:val="008B12BC"/>
    <w:rPr>
      <w:rFonts w:ascii="Calibri" w:eastAsia="Calibri" w:hAnsi="Calibri" w:cs="Times New Roman"/>
      <w:lang w:eastAsia="en-US"/>
    </w:rPr>
  </w:style>
  <w:style w:type="paragraph" w:customStyle="1" w:styleId="A3602B6938F04E24958A758F7643577056">
    <w:name w:val="A3602B6938F04E24958A758F7643577056"/>
    <w:rsid w:val="008B12BC"/>
    <w:rPr>
      <w:rFonts w:ascii="Calibri" w:eastAsia="Calibri" w:hAnsi="Calibri" w:cs="Times New Roman"/>
      <w:lang w:eastAsia="en-US"/>
    </w:rPr>
  </w:style>
  <w:style w:type="paragraph" w:customStyle="1" w:styleId="9DE6401602074F98910ADC84B274ACB854">
    <w:name w:val="9DE6401602074F98910ADC84B274ACB854"/>
    <w:rsid w:val="008B12BC"/>
    <w:rPr>
      <w:rFonts w:ascii="Calibri" w:eastAsia="Calibri" w:hAnsi="Calibri" w:cs="Times New Roman"/>
      <w:lang w:eastAsia="en-US"/>
    </w:rPr>
  </w:style>
  <w:style w:type="paragraph" w:customStyle="1" w:styleId="910D7A3327EC40BB99B39A31EF376D9253">
    <w:name w:val="910D7A3327EC40BB99B39A31EF376D9253"/>
    <w:rsid w:val="008B12BC"/>
    <w:rPr>
      <w:rFonts w:ascii="Calibri" w:eastAsia="Calibri" w:hAnsi="Calibri" w:cs="Times New Roman"/>
      <w:lang w:eastAsia="en-US"/>
    </w:rPr>
  </w:style>
  <w:style w:type="paragraph" w:customStyle="1" w:styleId="D7D2F93999584622813004C611DB247852">
    <w:name w:val="D7D2F93999584622813004C611DB247852"/>
    <w:rsid w:val="008B12BC"/>
    <w:rPr>
      <w:rFonts w:ascii="Calibri" w:eastAsia="Calibri" w:hAnsi="Calibri" w:cs="Times New Roman"/>
      <w:lang w:eastAsia="en-US"/>
    </w:rPr>
  </w:style>
  <w:style w:type="paragraph" w:customStyle="1" w:styleId="5EDC50F60F534EB1A960C35A16BE1E3D51">
    <w:name w:val="5EDC50F60F534EB1A960C35A16BE1E3D51"/>
    <w:rsid w:val="008B12BC"/>
    <w:rPr>
      <w:rFonts w:ascii="Calibri" w:eastAsia="Calibri" w:hAnsi="Calibri" w:cs="Times New Roman"/>
      <w:lang w:eastAsia="en-US"/>
    </w:rPr>
  </w:style>
  <w:style w:type="paragraph" w:customStyle="1" w:styleId="181B580BF6AA44F1992E4CAB4F19CCEB50">
    <w:name w:val="181B580BF6AA44F1992E4CAB4F19CCEB50"/>
    <w:rsid w:val="008B12BC"/>
    <w:rPr>
      <w:rFonts w:ascii="Calibri" w:eastAsia="Calibri" w:hAnsi="Calibri" w:cs="Times New Roman"/>
      <w:lang w:eastAsia="en-US"/>
    </w:rPr>
  </w:style>
  <w:style w:type="paragraph" w:customStyle="1" w:styleId="C8FEF6018D884811966C6FB2CDAF1A3540">
    <w:name w:val="C8FEF6018D884811966C6FB2CDAF1A3540"/>
    <w:rsid w:val="008B12BC"/>
    <w:rPr>
      <w:rFonts w:ascii="Calibri" w:eastAsia="Calibri" w:hAnsi="Calibri" w:cs="Times New Roman"/>
      <w:lang w:eastAsia="en-US"/>
    </w:rPr>
  </w:style>
  <w:style w:type="paragraph" w:customStyle="1" w:styleId="C66A275B111F43BD8FCEBF3013FF13A439">
    <w:name w:val="C66A275B111F43BD8FCEBF3013FF13A439"/>
    <w:rsid w:val="008B12BC"/>
    <w:rPr>
      <w:rFonts w:ascii="Calibri" w:eastAsia="Calibri" w:hAnsi="Calibri" w:cs="Times New Roman"/>
      <w:lang w:eastAsia="en-US"/>
    </w:rPr>
  </w:style>
  <w:style w:type="paragraph" w:customStyle="1" w:styleId="1D65173FF37F4A289770C07DF8E56EB837">
    <w:name w:val="1D65173FF37F4A289770C07DF8E56EB837"/>
    <w:rsid w:val="008B12BC"/>
    <w:rPr>
      <w:rFonts w:ascii="Calibri" w:eastAsia="Calibri" w:hAnsi="Calibri" w:cs="Times New Roman"/>
      <w:lang w:eastAsia="en-US"/>
    </w:rPr>
  </w:style>
  <w:style w:type="paragraph" w:customStyle="1" w:styleId="0F29A5678DCA431190DF8ADEC2744D7335">
    <w:name w:val="0F29A5678DCA431190DF8ADEC2744D7335"/>
    <w:rsid w:val="008B12BC"/>
    <w:pPr>
      <w:ind w:left="720"/>
      <w:contextualSpacing/>
    </w:pPr>
    <w:rPr>
      <w:rFonts w:ascii="Calibri" w:eastAsia="Calibri" w:hAnsi="Calibri" w:cs="Times New Roman"/>
      <w:lang w:eastAsia="en-US"/>
    </w:rPr>
  </w:style>
  <w:style w:type="paragraph" w:customStyle="1" w:styleId="1D9D49F93E5A40E7A7A4CA090204311763">
    <w:name w:val="1D9D49F93E5A40E7A7A4CA090204311763"/>
    <w:rsid w:val="008B12BC"/>
    <w:rPr>
      <w:rFonts w:ascii="Calibri" w:eastAsia="Calibri" w:hAnsi="Calibri" w:cs="Times New Roman"/>
      <w:lang w:eastAsia="en-US"/>
    </w:rPr>
  </w:style>
  <w:style w:type="paragraph" w:customStyle="1" w:styleId="3F9DCC2FE6434DB7B287C5B7E31F282667">
    <w:name w:val="3F9DCC2FE6434DB7B287C5B7E31F282667"/>
    <w:rsid w:val="008B12BC"/>
    <w:rPr>
      <w:rFonts w:ascii="Calibri" w:eastAsia="Calibri" w:hAnsi="Calibri" w:cs="Times New Roman"/>
      <w:lang w:eastAsia="en-US"/>
    </w:rPr>
  </w:style>
  <w:style w:type="paragraph" w:customStyle="1" w:styleId="DE8CD42385B046BDB4E11F19F22A3B5F62">
    <w:name w:val="DE8CD42385B046BDB4E11F19F22A3B5F62"/>
    <w:rsid w:val="008B12BC"/>
    <w:rPr>
      <w:rFonts w:ascii="Calibri" w:eastAsia="Calibri" w:hAnsi="Calibri" w:cs="Times New Roman"/>
      <w:lang w:eastAsia="en-US"/>
    </w:rPr>
  </w:style>
  <w:style w:type="paragraph" w:customStyle="1" w:styleId="A3602B6938F04E24958A758F7643577057">
    <w:name w:val="A3602B6938F04E24958A758F7643577057"/>
    <w:rsid w:val="008B12BC"/>
    <w:rPr>
      <w:rFonts w:ascii="Calibri" w:eastAsia="Calibri" w:hAnsi="Calibri" w:cs="Times New Roman"/>
      <w:lang w:eastAsia="en-US"/>
    </w:rPr>
  </w:style>
  <w:style w:type="paragraph" w:customStyle="1" w:styleId="9DE6401602074F98910ADC84B274ACB855">
    <w:name w:val="9DE6401602074F98910ADC84B274ACB855"/>
    <w:rsid w:val="008B12BC"/>
    <w:rPr>
      <w:rFonts w:ascii="Calibri" w:eastAsia="Calibri" w:hAnsi="Calibri" w:cs="Times New Roman"/>
      <w:lang w:eastAsia="en-US"/>
    </w:rPr>
  </w:style>
  <w:style w:type="paragraph" w:customStyle="1" w:styleId="910D7A3327EC40BB99B39A31EF376D9254">
    <w:name w:val="910D7A3327EC40BB99B39A31EF376D9254"/>
    <w:rsid w:val="008B12BC"/>
    <w:rPr>
      <w:rFonts w:ascii="Calibri" w:eastAsia="Calibri" w:hAnsi="Calibri" w:cs="Times New Roman"/>
      <w:lang w:eastAsia="en-US"/>
    </w:rPr>
  </w:style>
  <w:style w:type="paragraph" w:customStyle="1" w:styleId="D7D2F93999584622813004C611DB247853">
    <w:name w:val="D7D2F93999584622813004C611DB247853"/>
    <w:rsid w:val="008B12BC"/>
    <w:rPr>
      <w:rFonts w:ascii="Calibri" w:eastAsia="Calibri" w:hAnsi="Calibri" w:cs="Times New Roman"/>
      <w:lang w:eastAsia="en-US"/>
    </w:rPr>
  </w:style>
  <w:style w:type="paragraph" w:customStyle="1" w:styleId="5EDC50F60F534EB1A960C35A16BE1E3D52">
    <w:name w:val="5EDC50F60F534EB1A960C35A16BE1E3D52"/>
    <w:rsid w:val="008B12BC"/>
    <w:rPr>
      <w:rFonts w:ascii="Calibri" w:eastAsia="Calibri" w:hAnsi="Calibri" w:cs="Times New Roman"/>
      <w:lang w:eastAsia="en-US"/>
    </w:rPr>
  </w:style>
  <w:style w:type="paragraph" w:customStyle="1" w:styleId="181B580BF6AA44F1992E4CAB4F19CCEB51">
    <w:name w:val="181B580BF6AA44F1992E4CAB4F19CCEB51"/>
    <w:rsid w:val="008B12BC"/>
    <w:rPr>
      <w:rFonts w:ascii="Calibri" w:eastAsia="Calibri" w:hAnsi="Calibri" w:cs="Times New Roman"/>
      <w:lang w:eastAsia="en-US"/>
    </w:rPr>
  </w:style>
  <w:style w:type="paragraph" w:customStyle="1" w:styleId="C8FEF6018D884811966C6FB2CDAF1A3541">
    <w:name w:val="C8FEF6018D884811966C6FB2CDAF1A3541"/>
    <w:rsid w:val="008B12BC"/>
    <w:rPr>
      <w:rFonts w:ascii="Calibri" w:eastAsia="Calibri" w:hAnsi="Calibri" w:cs="Times New Roman"/>
      <w:lang w:eastAsia="en-US"/>
    </w:rPr>
  </w:style>
  <w:style w:type="paragraph" w:customStyle="1" w:styleId="C66A275B111F43BD8FCEBF3013FF13A440">
    <w:name w:val="C66A275B111F43BD8FCEBF3013FF13A440"/>
    <w:rsid w:val="008B12BC"/>
    <w:rPr>
      <w:rFonts w:ascii="Calibri" w:eastAsia="Calibri" w:hAnsi="Calibri" w:cs="Times New Roman"/>
      <w:lang w:eastAsia="en-US"/>
    </w:rPr>
  </w:style>
  <w:style w:type="paragraph" w:customStyle="1" w:styleId="1D65173FF37F4A289770C07DF8E56EB838">
    <w:name w:val="1D65173FF37F4A289770C07DF8E56EB838"/>
    <w:rsid w:val="008B12BC"/>
    <w:rPr>
      <w:rFonts w:ascii="Calibri" w:eastAsia="Calibri" w:hAnsi="Calibri" w:cs="Times New Roman"/>
      <w:lang w:eastAsia="en-US"/>
    </w:rPr>
  </w:style>
  <w:style w:type="paragraph" w:customStyle="1" w:styleId="0F29A5678DCA431190DF8ADEC2744D7336">
    <w:name w:val="0F29A5678DCA431190DF8ADEC2744D7336"/>
    <w:rsid w:val="008B12BC"/>
    <w:pPr>
      <w:ind w:left="720"/>
      <w:contextualSpacing/>
    </w:pPr>
    <w:rPr>
      <w:rFonts w:ascii="Calibri" w:eastAsia="Calibri" w:hAnsi="Calibri" w:cs="Times New Roman"/>
      <w:lang w:eastAsia="en-US"/>
    </w:rPr>
  </w:style>
  <w:style w:type="paragraph" w:customStyle="1" w:styleId="1D9D49F93E5A40E7A7A4CA090204311764">
    <w:name w:val="1D9D49F93E5A40E7A7A4CA090204311764"/>
    <w:rsid w:val="008B12BC"/>
    <w:rPr>
      <w:rFonts w:ascii="Calibri" w:eastAsia="Calibri" w:hAnsi="Calibri" w:cs="Times New Roman"/>
      <w:lang w:eastAsia="en-US"/>
    </w:rPr>
  </w:style>
  <w:style w:type="paragraph" w:customStyle="1" w:styleId="3F9DCC2FE6434DB7B287C5B7E31F282668">
    <w:name w:val="3F9DCC2FE6434DB7B287C5B7E31F282668"/>
    <w:rsid w:val="008B12BC"/>
    <w:rPr>
      <w:rFonts w:ascii="Calibri" w:eastAsia="Calibri" w:hAnsi="Calibri" w:cs="Times New Roman"/>
      <w:lang w:eastAsia="en-US"/>
    </w:rPr>
  </w:style>
  <w:style w:type="paragraph" w:customStyle="1" w:styleId="DE8CD42385B046BDB4E11F19F22A3B5F63">
    <w:name w:val="DE8CD42385B046BDB4E11F19F22A3B5F63"/>
    <w:rsid w:val="008B12BC"/>
    <w:rPr>
      <w:rFonts w:ascii="Calibri" w:eastAsia="Calibri" w:hAnsi="Calibri" w:cs="Times New Roman"/>
      <w:lang w:eastAsia="en-US"/>
    </w:rPr>
  </w:style>
  <w:style w:type="paragraph" w:customStyle="1" w:styleId="A3602B6938F04E24958A758F7643577058">
    <w:name w:val="A3602B6938F04E24958A758F7643577058"/>
    <w:rsid w:val="008B12BC"/>
    <w:rPr>
      <w:rFonts w:ascii="Calibri" w:eastAsia="Calibri" w:hAnsi="Calibri" w:cs="Times New Roman"/>
      <w:lang w:eastAsia="en-US"/>
    </w:rPr>
  </w:style>
  <w:style w:type="paragraph" w:customStyle="1" w:styleId="9DE6401602074F98910ADC84B274ACB856">
    <w:name w:val="9DE6401602074F98910ADC84B274ACB856"/>
    <w:rsid w:val="008B12BC"/>
    <w:rPr>
      <w:rFonts w:ascii="Calibri" w:eastAsia="Calibri" w:hAnsi="Calibri" w:cs="Times New Roman"/>
      <w:lang w:eastAsia="en-US"/>
    </w:rPr>
  </w:style>
  <w:style w:type="paragraph" w:customStyle="1" w:styleId="910D7A3327EC40BB99B39A31EF376D9255">
    <w:name w:val="910D7A3327EC40BB99B39A31EF376D9255"/>
    <w:rsid w:val="008B12BC"/>
    <w:rPr>
      <w:rFonts w:ascii="Calibri" w:eastAsia="Calibri" w:hAnsi="Calibri" w:cs="Times New Roman"/>
      <w:lang w:eastAsia="en-US"/>
    </w:rPr>
  </w:style>
  <w:style w:type="paragraph" w:customStyle="1" w:styleId="D7D2F93999584622813004C611DB247854">
    <w:name w:val="D7D2F93999584622813004C611DB247854"/>
    <w:rsid w:val="008B12BC"/>
    <w:rPr>
      <w:rFonts w:ascii="Calibri" w:eastAsia="Calibri" w:hAnsi="Calibri" w:cs="Times New Roman"/>
      <w:lang w:eastAsia="en-US"/>
    </w:rPr>
  </w:style>
  <w:style w:type="paragraph" w:customStyle="1" w:styleId="5EDC50F60F534EB1A960C35A16BE1E3D53">
    <w:name w:val="5EDC50F60F534EB1A960C35A16BE1E3D53"/>
    <w:rsid w:val="008B12BC"/>
    <w:rPr>
      <w:rFonts w:ascii="Calibri" w:eastAsia="Calibri" w:hAnsi="Calibri" w:cs="Times New Roman"/>
      <w:lang w:eastAsia="en-US"/>
    </w:rPr>
  </w:style>
  <w:style w:type="paragraph" w:customStyle="1" w:styleId="181B580BF6AA44F1992E4CAB4F19CCEB52">
    <w:name w:val="181B580BF6AA44F1992E4CAB4F19CCEB52"/>
    <w:rsid w:val="008B12BC"/>
    <w:rPr>
      <w:rFonts w:ascii="Calibri" w:eastAsia="Calibri" w:hAnsi="Calibri" w:cs="Times New Roman"/>
      <w:lang w:eastAsia="en-US"/>
    </w:rPr>
  </w:style>
  <w:style w:type="paragraph" w:customStyle="1" w:styleId="C8FEF6018D884811966C6FB2CDAF1A3542">
    <w:name w:val="C8FEF6018D884811966C6FB2CDAF1A3542"/>
    <w:rsid w:val="008B12BC"/>
    <w:rPr>
      <w:rFonts w:ascii="Calibri" w:eastAsia="Calibri" w:hAnsi="Calibri" w:cs="Times New Roman"/>
      <w:lang w:eastAsia="en-US"/>
    </w:rPr>
  </w:style>
  <w:style w:type="paragraph" w:customStyle="1" w:styleId="C66A275B111F43BD8FCEBF3013FF13A441">
    <w:name w:val="C66A275B111F43BD8FCEBF3013FF13A441"/>
    <w:rsid w:val="008B12BC"/>
    <w:rPr>
      <w:rFonts w:ascii="Calibri" w:eastAsia="Calibri" w:hAnsi="Calibri" w:cs="Times New Roman"/>
      <w:lang w:eastAsia="en-US"/>
    </w:rPr>
  </w:style>
  <w:style w:type="paragraph" w:customStyle="1" w:styleId="1D65173FF37F4A289770C07DF8E56EB839">
    <w:name w:val="1D65173FF37F4A289770C07DF8E56EB839"/>
    <w:rsid w:val="008B12BC"/>
    <w:rPr>
      <w:rFonts w:ascii="Calibri" w:eastAsia="Calibri" w:hAnsi="Calibri" w:cs="Times New Roman"/>
      <w:lang w:eastAsia="en-US"/>
    </w:rPr>
  </w:style>
  <w:style w:type="paragraph" w:customStyle="1" w:styleId="0F29A5678DCA431190DF8ADEC2744D7337">
    <w:name w:val="0F29A5678DCA431190DF8ADEC2744D7337"/>
    <w:rsid w:val="008B12BC"/>
    <w:pPr>
      <w:ind w:left="720"/>
      <w:contextualSpacing/>
    </w:pPr>
    <w:rPr>
      <w:rFonts w:ascii="Calibri" w:eastAsia="Calibri" w:hAnsi="Calibri" w:cs="Times New Roman"/>
      <w:lang w:eastAsia="en-US"/>
    </w:rPr>
  </w:style>
  <w:style w:type="paragraph" w:customStyle="1" w:styleId="1D9D49F93E5A40E7A7A4CA090204311765">
    <w:name w:val="1D9D49F93E5A40E7A7A4CA090204311765"/>
    <w:rsid w:val="008B12BC"/>
    <w:rPr>
      <w:rFonts w:ascii="Calibri" w:eastAsia="Calibri" w:hAnsi="Calibri" w:cs="Times New Roman"/>
      <w:lang w:eastAsia="en-US"/>
    </w:rPr>
  </w:style>
  <w:style w:type="paragraph" w:customStyle="1" w:styleId="3F9DCC2FE6434DB7B287C5B7E31F282669">
    <w:name w:val="3F9DCC2FE6434DB7B287C5B7E31F282669"/>
    <w:rsid w:val="008B12BC"/>
    <w:rPr>
      <w:rFonts w:ascii="Calibri" w:eastAsia="Calibri" w:hAnsi="Calibri" w:cs="Times New Roman"/>
      <w:lang w:eastAsia="en-US"/>
    </w:rPr>
  </w:style>
  <w:style w:type="paragraph" w:customStyle="1" w:styleId="DE8CD42385B046BDB4E11F19F22A3B5F64">
    <w:name w:val="DE8CD42385B046BDB4E11F19F22A3B5F64"/>
    <w:rsid w:val="008B12BC"/>
    <w:rPr>
      <w:rFonts w:ascii="Calibri" w:eastAsia="Calibri" w:hAnsi="Calibri" w:cs="Times New Roman"/>
      <w:lang w:eastAsia="en-US"/>
    </w:rPr>
  </w:style>
  <w:style w:type="paragraph" w:customStyle="1" w:styleId="A3602B6938F04E24958A758F7643577059">
    <w:name w:val="A3602B6938F04E24958A758F7643577059"/>
    <w:rsid w:val="008B12BC"/>
    <w:rPr>
      <w:rFonts w:ascii="Calibri" w:eastAsia="Calibri" w:hAnsi="Calibri" w:cs="Times New Roman"/>
      <w:lang w:eastAsia="en-US"/>
    </w:rPr>
  </w:style>
  <w:style w:type="paragraph" w:customStyle="1" w:styleId="9DE6401602074F98910ADC84B274ACB857">
    <w:name w:val="9DE6401602074F98910ADC84B274ACB857"/>
    <w:rsid w:val="008B12BC"/>
    <w:rPr>
      <w:rFonts w:ascii="Calibri" w:eastAsia="Calibri" w:hAnsi="Calibri" w:cs="Times New Roman"/>
      <w:lang w:eastAsia="en-US"/>
    </w:rPr>
  </w:style>
  <w:style w:type="paragraph" w:customStyle="1" w:styleId="910D7A3327EC40BB99B39A31EF376D9256">
    <w:name w:val="910D7A3327EC40BB99B39A31EF376D9256"/>
    <w:rsid w:val="008B12BC"/>
    <w:rPr>
      <w:rFonts w:ascii="Calibri" w:eastAsia="Calibri" w:hAnsi="Calibri" w:cs="Times New Roman"/>
      <w:lang w:eastAsia="en-US"/>
    </w:rPr>
  </w:style>
  <w:style w:type="paragraph" w:customStyle="1" w:styleId="D7D2F93999584622813004C611DB247855">
    <w:name w:val="D7D2F93999584622813004C611DB247855"/>
    <w:rsid w:val="008B12BC"/>
    <w:rPr>
      <w:rFonts w:ascii="Calibri" w:eastAsia="Calibri" w:hAnsi="Calibri" w:cs="Times New Roman"/>
      <w:lang w:eastAsia="en-US"/>
    </w:rPr>
  </w:style>
  <w:style w:type="paragraph" w:customStyle="1" w:styleId="5EDC50F60F534EB1A960C35A16BE1E3D54">
    <w:name w:val="5EDC50F60F534EB1A960C35A16BE1E3D54"/>
    <w:rsid w:val="008B12BC"/>
    <w:rPr>
      <w:rFonts w:ascii="Calibri" w:eastAsia="Calibri" w:hAnsi="Calibri" w:cs="Times New Roman"/>
      <w:lang w:eastAsia="en-US"/>
    </w:rPr>
  </w:style>
  <w:style w:type="paragraph" w:customStyle="1" w:styleId="181B580BF6AA44F1992E4CAB4F19CCEB53">
    <w:name w:val="181B580BF6AA44F1992E4CAB4F19CCEB53"/>
    <w:rsid w:val="008B12BC"/>
    <w:rPr>
      <w:rFonts w:ascii="Calibri" w:eastAsia="Calibri" w:hAnsi="Calibri" w:cs="Times New Roman"/>
      <w:lang w:eastAsia="en-US"/>
    </w:rPr>
  </w:style>
  <w:style w:type="paragraph" w:customStyle="1" w:styleId="C8FEF6018D884811966C6FB2CDAF1A3543">
    <w:name w:val="C8FEF6018D884811966C6FB2CDAF1A3543"/>
    <w:rsid w:val="008B12BC"/>
    <w:rPr>
      <w:rFonts w:ascii="Calibri" w:eastAsia="Calibri" w:hAnsi="Calibri" w:cs="Times New Roman"/>
      <w:lang w:eastAsia="en-US"/>
    </w:rPr>
  </w:style>
  <w:style w:type="paragraph" w:customStyle="1" w:styleId="C66A275B111F43BD8FCEBF3013FF13A442">
    <w:name w:val="C66A275B111F43BD8FCEBF3013FF13A442"/>
    <w:rsid w:val="008B12BC"/>
    <w:rPr>
      <w:rFonts w:ascii="Calibri" w:eastAsia="Calibri" w:hAnsi="Calibri" w:cs="Times New Roman"/>
      <w:lang w:eastAsia="en-US"/>
    </w:rPr>
  </w:style>
  <w:style w:type="paragraph" w:customStyle="1" w:styleId="1D65173FF37F4A289770C07DF8E56EB840">
    <w:name w:val="1D65173FF37F4A289770C07DF8E56EB840"/>
    <w:rsid w:val="008B12BC"/>
    <w:rPr>
      <w:rFonts w:ascii="Calibri" w:eastAsia="Calibri" w:hAnsi="Calibri" w:cs="Times New Roman"/>
      <w:lang w:eastAsia="en-US"/>
    </w:rPr>
  </w:style>
  <w:style w:type="paragraph" w:customStyle="1" w:styleId="0F29A5678DCA431190DF8ADEC2744D7338">
    <w:name w:val="0F29A5678DCA431190DF8ADEC2744D7338"/>
    <w:rsid w:val="008B12BC"/>
    <w:pPr>
      <w:ind w:left="720"/>
      <w:contextualSpacing/>
    </w:pPr>
    <w:rPr>
      <w:rFonts w:ascii="Calibri" w:eastAsia="Calibri" w:hAnsi="Calibri" w:cs="Times New Roman"/>
      <w:lang w:eastAsia="en-US"/>
    </w:rPr>
  </w:style>
  <w:style w:type="paragraph" w:customStyle="1" w:styleId="1D9D49F93E5A40E7A7A4CA090204311766">
    <w:name w:val="1D9D49F93E5A40E7A7A4CA090204311766"/>
    <w:rsid w:val="008B12BC"/>
    <w:rPr>
      <w:rFonts w:ascii="Calibri" w:eastAsia="Calibri" w:hAnsi="Calibri" w:cs="Times New Roman"/>
      <w:lang w:eastAsia="en-US"/>
    </w:rPr>
  </w:style>
  <w:style w:type="paragraph" w:customStyle="1" w:styleId="3F9DCC2FE6434DB7B287C5B7E31F282670">
    <w:name w:val="3F9DCC2FE6434DB7B287C5B7E31F282670"/>
    <w:rsid w:val="008B12BC"/>
    <w:rPr>
      <w:rFonts w:ascii="Calibri" w:eastAsia="Calibri" w:hAnsi="Calibri" w:cs="Times New Roman"/>
      <w:lang w:eastAsia="en-US"/>
    </w:rPr>
  </w:style>
  <w:style w:type="paragraph" w:customStyle="1" w:styleId="DE8CD42385B046BDB4E11F19F22A3B5F65">
    <w:name w:val="DE8CD42385B046BDB4E11F19F22A3B5F65"/>
    <w:rsid w:val="008B12BC"/>
    <w:rPr>
      <w:rFonts w:ascii="Calibri" w:eastAsia="Calibri" w:hAnsi="Calibri" w:cs="Times New Roman"/>
      <w:lang w:eastAsia="en-US"/>
    </w:rPr>
  </w:style>
  <w:style w:type="paragraph" w:customStyle="1" w:styleId="A3602B6938F04E24958A758F7643577060">
    <w:name w:val="A3602B6938F04E24958A758F7643577060"/>
    <w:rsid w:val="008B12BC"/>
    <w:rPr>
      <w:rFonts w:ascii="Calibri" w:eastAsia="Calibri" w:hAnsi="Calibri" w:cs="Times New Roman"/>
      <w:lang w:eastAsia="en-US"/>
    </w:rPr>
  </w:style>
  <w:style w:type="paragraph" w:customStyle="1" w:styleId="9DE6401602074F98910ADC84B274ACB858">
    <w:name w:val="9DE6401602074F98910ADC84B274ACB858"/>
    <w:rsid w:val="008B12BC"/>
    <w:rPr>
      <w:rFonts w:ascii="Calibri" w:eastAsia="Calibri" w:hAnsi="Calibri" w:cs="Times New Roman"/>
      <w:lang w:eastAsia="en-US"/>
    </w:rPr>
  </w:style>
  <w:style w:type="paragraph" w:customStyle="1" w:styleId="910D7A3327EC40BB99B39A31EF376D9257">
    <w:name w:val="910D7A3327EC40BB99B39A31EF376D9257"/>
    <w:rsid w:val="008B12BC"/>
    <w:rPr>
      <w:rFonts w:ascii="Calibri" w:eastAsia="Calibri" w:hAnsi="Calibri" w:cs="Times New Roman"/>
      <w:lang w:eastAsia="en-US"/>
    </w:rPr>
  </w:style>
  <w:style w:type="paragraph" w:customStyle="1" w:styleId="D7D2F93999584622813004C611DB247856">
    <w:name w:val="D7D2F93999584622813004C611DB247856"/>
    <w:rsid w:val="008B12BC"/>
    <w:rPr>
      <w:rFonts w:ascii="Calibri" w:eastAsia="Calibri" w:hAnsi="Calibri" w:cs="Times New Roman"/>
      <w:lang w:eastAsia="en-US"/>
    </w:rPr>
  </w:style>
  <w:style w:type="paragraph" w:customStyle="1" w:styleId="5EDC50F60F534EB1A960C35A16BE1E3D55">
    <w:name w:val="5EDC50F60F534EB1A960C35A16BE1E3D55"/>
    <w:rsid w:val="008B12BC"/>
    <w:rPr>
      <w:rFonts w:ascii="Calibri" w:eastAsia="Calibri" w:hAnsi="Calibri" w:cs="Times New Roman"/>
      <w:lang w:eastAsia="en-US"/>
    </w:rPr>
  </w:style>
  <w:style w:type="paragraph" w:customStyle="1" w:styleId="181B580BF6AA44F1992E4CAB4F19CCEB54">
    <w:name w:val="181B580BF6AA44F1992E4CAB4F19CCEB54"/>
    <w:rsid w:val="008B12BC"/>
    <w:rPr>
      <w:rFonts w:ascii="Calibri" w:eastAsia="Calibri" w:hAnsi="Calibri" w:cs="Times New Roman"/>
      <w:lang w:eastAsia="en-US"/>
    </w:rPr>
  </w:style>
  <w:style w:type="paragraph" w:customStyle="1" w:styleId="C8FEF6018D884811966C6FB2CDAF1A3544">
    <w:name w:val="C8FEF6018D884811966C6FB2CDAF1A3544"/>
    <w:rsid w:val="008B12BC"/>
    <w:rPr>
      <w:rFonts w:ascii="Calibri" w:eastAsia="Calibri" w:hAnsi="Calibri" w:cs="Times New Roman"/>
      <w:lang w:eastAsia="en-US"/>
    </w:rPr>
  </w:style>
  <w:style w:type="paragraph" w:customStyle="1" w:styleId="C66A275B111F43BD8FCEBF3013FF13A443">
    <w:name w:val="C66A275B111F43BD8FCEBF3013FF13A443"/>
    <w:rsid w:val="008B12BC"/>
    <w:rPr>
      <w:rFonts w:ascii="Calibri" w:eastAsia="Calibri" w:hAnsi="Calibri" w:cs="Times New Roman"/>
      <w:lang w:eastAsia="en-US"/>
    </w:rPr>
  </w:style>
  <w:style w:type="paragraph" w:customStyle="1" w:styleId="1D65173FF37F4A289770C07DF8E56EB841">
    <w:name w:val="1D65173FF37F4A289770C07DF8E56EB841"/>
    <w:rsid w:val="008B12BC"/>
    <w:rPr>
      <w:rFonts w:ascii="Calibri" w:eastAsia="Calibri" w:hAnsi="Calibri" w:cs="Times New Roman"/>
      <w:lang w:eastAsia="en-US"/>
    </w:rPr>
  </w:style>
  <w:style w:type="paragraph" w:customStyle="1" w:styleId="0F29A5678DCA431190DF8ADEC2744D7339">
    <w:name w:val="0F29A5678DCA431190DF8ADEC2744D7339"/>
    <w:rsid w:val="008B12BC"/>
    <w:pPr>
      <w:ind w:left="720"/>
      <w:contextualSpacing/>
    </w:pPr>
    <w:rPr>
      <w:rFonts w:ascii="Calibri" w:eastAsia="Calibri" w:hAnsi="Calibri" w:cs="Times New Roman"/>
      <w:lang w:eastAsia="en-US"/>
    </w:rPr>
  </w:style>
  <w:style w:type="paragraph" w:customStyle="1" w:styleId="1D9D49F93E5A40E7A7A4CA090204311767">
    <w:name w:val="1D9D49F93E5A40E7A7A4CA090204311767"/>
    <w:rsid w:val="008B12BC"/>
    <w:rPr>
      <w:rFonts w:ascii="Calibri" w:eastAsia="Calibri" w:hAnsi="Calibri" w:cs="Times New Roman"/>
      <w:lang w:eastAsia="en-US"/>
    </w:rPr>
  </w:style>
  <w:style w:type="paragraph" w:customStyle="1" w:styleId="3F9DCC2FE6434DB7B287C5B7E31F282671">
    <w:name w:val="3F9DCC2FE6434DB7B287C5B7E31F282671"/>
    <w:rsid w:val="008B12BC"/>
    <w:rPr>
      <w:rFonts w:ascii="Calibri" w:eastAsia="Calibri" w:hAnsi="Calibri" w:cs="Times New Roman"/>
      <w:lang w:eastAsia="en-US"/>
    </w:rPr>
  </w:style>
  <w:style w:type="paragraph" w:customStyle="1" w:styleId="DE8CD42385B046BDB4E11F19F22A3B5F66">
    <w:name w:val="DE8CD42385B046BDB4E11F19F22A3B5F66"/>
    <w:rsid w:val="008B12BC"/>
    <w:rPr>
      <w:rFonts w:ascii="Calibri" w:eastAsia="Calibri" w:hAnsi="Calibri" w:cs="Times New Roman"/>
      <w:lang w:eastAsia="en-US"/>
    </w:rPr>
  </w:style>
  <w:style w:type="paragraph" w:customStyle="1" w:styleId="A3602B6938F04E24958A758F7643577061">
    <w:name w:val="A3602B6938F04E24958A758F7643577061"/>
    <w:rsid w:val="008B12BC"/>
    <w:rPr>
      <w:rFonts w:ascii="Calibri" w:eastAsia="Calibri" w:hAnsi="Calibri" w:cs="Times New Roman"/>
      <w:lang w:eastAsia="en-US"/>
    </w:rPr>
  </w:style>
  <w:style w:type="paragraph" w:customStyle="1" w:styleId="9DE6401602074F98910ADC84B274ACB859">
    <w:name w:val="9DE6401602074F98910ADC84B274ACB859"/>
    <w:rsid w:val="008B12BC"/>
    <w:rPr>
      <w:rFonts w:ascii="Calibri" w:eastAsia="Calibri" w:hAnsi="Calibri" w:cs="Times New Roman"/>
      <w:lang w:eastAsia="en-US"/>
    </w:rPr>
  </w:style>
  <w:style w:type="paragraph" w:customStyle="1" w:styleId="910D7A3327EC40BB99B39A31EF376D9258">
    <w:name w:val="910D7A3327EC40BB99B39A31EF376D9258"/>
    <w:rsid w:val="008B12BC"/>
    <w:rPr>
      <w:rFonts w:ascii="Calibri" w:eastAsia="Calibri" w:hAnsi="Calibri" w:cs="Times New Roman"/>
      <w:lang w:eastAsia="en-US"/>
    </w:rPr>
  </w:style>
  <w:style w:type="paragraph" w:customStyle="1" w:styleId="D7D2F93999584622813004C611DB247857">
    <w:name w:val="D7D2F93999584622813004C611DB247857"/>
    <w:rsid w:val="008B12BC"/>
    <w:rPr>
      <w:rFonts w:ascii="Calibri" w:eastAsia="Calibri" w:hAnsi="Calibri" w:cs="Times New Roman"/>
      <w:lang w:eastAsia="en-US"/>
    </w:rPr>
  </w:style>
  <w:style w:type="paragraph" w:customStyle="1" w:styleId="5EDC50F60F534EB1A960C35A16BE1E3D56">
    <w:name w:val="5EDC50F60F534EB1A960C35A16BE1E3D56"/>
    <w:rsid w:val="008B12BC"/>
    <w:rPr>
      <w:rFonts w:ascii="Calibri" w:eastAsia="Calibri" w:hAnsi="Calibri" w:cs="Times New Roman"/>
      <w:lang w:eastAsia="en-US"/>
    </w:rPr>
  </w:style>
  <w:style w:type="paragraph" w:customStyle="1" w:styleId="181B580BF6AA44F1992E4CAB4F19CCEB55">
    <w:name w:val="181B580BF6AA44F1992E4CAB4F19CCEB55"/>
    <w:rsid w:val="008B12BC"/>
    <w:rPr>
      <w:rFonts w:ascii="Calibri" w:eastAsia="Calibri" w:hAnsi="Calibri" w:cs="Times New Roman"/>
      <w:lang w:eastAsia="en-US"/>
    </w:rPr>
  </w:style>
  <w:style w:type="paragraph" w:customStyle="1" w:styleId="C8FEF6018D884811966C6FB2CDAF1A3545">
    <w:name w:val="C8FEF6018D884811966C6FB2CDAF1A3545"/>
    <w:rsid w:val="008B12BC"/>
    <w:rPr>
      <w:rFonts w:ascii="Calibri" w:eastAsia="Calibri" w:hAnsi="Calibri" w:cs="Times New Roman"/>
      <w:lang w:eastAsia="en-US"/>
    </w:rPr>
  </w:style>
  <w:style w:type="paragraph" w:customStyle="1" w:styleId="C66A275B111F43BD8FCEBF3013FF13A444">
    <w:name w:val="C66A275B111F43BD8FCEBF3013FF13A444"/>
    <w:rsid w:val="008B12BC"/>
    <w:rPr>
      <w:rFonts w:ascii="Calibri" w:eastAsia="Calibri" w:hAnsi="Calibri" w:cs="Times New Roman"/>
      <w:lang w:eastAsia="en-US"/>
    </w:rPr>
  </w:style>
  <w:style w:type="paragraph" w:customStyle="1" w:styleId="1D65173FF37F4A289770C07DF8E56EB842">
    <w:name w:val="1D65173FF37F4A289770C07DF8E56EB842"/>
    <w:rsid w:val="008B12BC"/>
    <w:rPr>
      <w:rFonts w:ascii="Calibri" w:eastAsia="Calibri" w:hAnsi="Calibri" w:cs="Times New Roman"/>
      <w:lang w:eastAsia="en-US"/>
    </w:rPr>
  </w:style>
  <w:style w:type="paragraph" w:customStyle="1" w:styleId="0F29A5678DCA431190DF8ADEC2744D7340">
    <w:name w:val="0F29A5678DCA431190DF8ADEC2744D7340"/>
    <w:rsid w:val="008B12BC"/>
    <w:pPr>
      <w:ind w:left="720"/>
      <w:contextualSpacing/>
    </w:pPr>
    <w:rPr>
      <w:rFonts w:ascii="Calibri" w:eastAsia="Calibri" w:hAnsi="Calibri" w:cs="Times New Roman"/>
      <w:lang w:eastAsia="en-US"/>
    </w:rPr>
  </w:style>
  <w:style w:type="paragraph" w:customStyle="1" w:styleId="1D9D49F93E5A40E7A7A4CA090204311768">
    <w:name w:val="1D9D49F93E5A40E7A7A4CA090204311768"/>
    <w:rsid w:val="008B12BC"/>
    <w:rPr>
      <w:rFonts w:ascii="Calibri" w:eastAsia="Calibri" w:hAnsi="Calibri" w:cs="Times New Roman"/>
      <w:lang w:eastAsia="en-US"/>
    </w:rPr>
  </w:style>
  <w:style w:type="paragraph" w:customStyle="1" w:styleId="3F9DCC2FE6434DB7B287C5B7E31F282672">
    <w:name w:val="3F9DCC2FE6434DB7B287C5B7E31F282672"/>
    <w:rsid w:val="008B12BC"/>
    <w:rPr>
      <w:rFonts w:ascii="Calibri" w:eastAsia="Calibri" w:hAnsi="Calibri" w:cs="Times New Roman"/>
      <w:lang w:eastAsia="en-US"/>
    </w:rPr>
  </w:style>
  <w:style w:type="paragraph" w:customStyle="1" w:styleId="DE8CD42385B046BDB4E11F19F22A3B5F67">
    <w:name w:val="DE8CD42385B046BDB4E11F19F22A3B5F67"/>
    <w:rsid w:val="008B12BC"/>
    <w:rPr>
      <w:rFonts w:ascii="Calibri" w:eastAsia="Calibri" w:hAnsi="Calibri" w:cs="Times New Roman"/>
      <w:lang w:eastAsia="en-US"/>
    </w:rPr>
  </w:style>
  <w:style w:type="paragraph" w:customStyle="1" w:styleId="A3602B6938F04E24958A758F7643577062">
    <w:name w:val="A3602B6938F04E24958A758F7643577062"/>
    <w:rsid w:val="008B12BC"/>
    <w:rPr>
      <w:rFonts w:ascii="Calibri" w:eastAsia="Calibri" w:hAnsi="Calibri" w:cs="Times New Roman"/>
      <w:lang w:eastAsia="en-US"/>
    </w:rPr>
  </w:style>
  <w:style w:type="paragraph" w:customStyle="1" w:styleId="9DE6401602074F98910ADC84B274ACB860">
    <w:name w:val="9DE6401602074F98910ADC84B274ACB860"/>
    <w:rsid w:val="008B12BC"/>
    <w:rPr>
      <w:rFonts w:ascii="Calibri" w:eastAsia="Calibri" w:hAnsi="Calibri" w:cs="Times New Roman"/>
      <w:lang w:eastAsia="en-US"/>
    </w:rPr>
  </w:style>
  <w:style w:type="paragraph" w:customStyle="1" w:styleId="910D7A3327EC40BB99B39A31EF376D9259">
    <w:name w:val="910D7A3327EC40BB99B39A31EF376D9259"/>
    <w:rsid w:val="008B12BC"/>
    <w:rPr>
      <w:rFonts w:ascii="Calibri" w:eastAsia="Calibri" w:hAnsi="Calibri" w:cs="Times New Roman"/>
      <w:lang w:eastAsia="en-US"/>
    </w:rPr>
  </w:style>
  <w:style w:type="paragraph" w:customStyle="1" w:styleId="D7D2F93999584622813004C611DB247858">
    <w:name w:val="D7D2F93999584622813004C611DB247858"/>
    <w:rsid w:val="008B12BC"/>
    <w:rPr>
      <w:rFonts w:ascii="Calibri" w:eastAsia="Calibri" w:hAnsi="Calibri" w:cs="Times New Roman"/>
      <w:lang w:eastAsia="en-US"/>
    </w:rPr>
  </w:style>
  <w:style w:type="paragraph" w:customStyle="1" w:styleId="5EDC50F60F534EB1A960C35A16BE1E3D57">
    <w:name w:val="5EDC50F60F534EB1A960C35A16BE1E3D57"/>
    <w:rsid w:val="008B12BC"/>
    <w:rPr>
      <w:rFonts w:ascii="Calibri" w:eastAsia="Calibri" w:hAnsi="Calibri" w:cs="Times New Roman"/>
      <w:lang w:eastAsia="en-US"/>
    </w:rPr>
  </w:style>
  <w:style w:type="paragraph" w:customStyle="1" w:styleId="181B580BF6AA44F1992E4CAB4F19CCEB56">
    <w:name w:val="181B580BF6AA44F1992E4CAB4F19CCEB56"/>
    <w:rsid w:val="008B12BC"/>
    <w:rPr>
      <w:rFonts w:ascii="Calibri" w:eastAsia="Calibri" w:hAnsi="Calibri" w:cs="Times New Roman"/>
      <w:lang w:eastAsia="en-US"/>
    </w:rPr>
  </w:style>
  <w:style w:type="paragraph" w:customStyle="1" w:styleId="C8FEF6018D884811966C6FB2CDAF1A3546">
    <w:name w:val="C8FEF6018D884811966C6FB2CDAF1A3546"/>
    <w:rsid w:val="008B12BC"/>
    <w:rPr>
      <w:rFonts w:ascii="Calibri" w:eastAsia="Calibri" w:hAnsi="Calibri" w:cs="Times New Roman"/>
      <w:lang w:eastAsia="en-US"/>
    </w:rPr>
  </w:style>
  <w:style w:type="paragraph" w:customStyle="1" w:styleId="C66A275B111F43BD8FCEBF3013FF13A445">
    <w:name w:val="C66A275B111F43BD8FCEBF3013FF13A445"/>
    <w:rsid w:val="008B12BC"/>
    <w:rPr>
      <w:rFonts w:ascii="Calibri" w:eastAsia="Calibri" w:hAnsi="Calibri" w:cs="Times New Roman"/>
      <w:lang w:eastAsia="en-US"/>
    </w:rPr>
  </w:style>
  <w:style w:type="paragraph" w:customStyle="1" w:styleId="1D65173FF37F4A289770C07DF8E56EB843">
    <w:name w:val="1D65173FF37F4A289770C07DF8E56EB843"/>
    <w:rsid w:val="008B12BC"/>
    <w:rPr>
      <w:rFonts w:ascii="Calibri" w:eastAsia="Calibri" w:hAnsi="Calibri" w:cs="Times New Roman"/>
      <w:lang w:eastAsia="en-US"/>
    </w:rPr>
  </w:style>
  <w:style w:type="paragraph" w:customStyle="1" w:styleId="0F29A5678DCA431190DF8ADEC2744D7341">
    <w:name w:val="0F29A5678DCA431190DF8ADEC2744D7341"/>
    <w:rsid w:val="008B12BC"/>
    <w:pPr>
      <w:ind w:left="720"/>
      <w:contextualSpacing/>
    </w:pPr>
    <w:rPr>
      <w:rFonts w:ascii="Calibri" w:eastAsia="Calibri" w:hAnsi="Calibri" w:cs="Times New Roman"/>
      <w:lang w:eastAsia="en-US"/>
    </w:rPr>
  </w:style>
  <w:style w:type="paragraph" w:customStyle="1" w:styleId="1D9D49F93E5A40E7A7A4CA090204311769">
    <w:name w:val="1D9D49F93E5A40E7A7A4CA090204311769"/>
    <w:rsid w:val="008B12BC"/>
    <w:rPr>
      <w:rFonts w:ascii="Calibri" w:eastAsia="Calibri" w:hAnsi="Calibri" w:cs="Times New Roman"/>
      <w:lang w:eastAsia="en-US"/>
    </w:rPr>
  </w:style>
  <w:style w:type="paragraph" w:customStyle="1" w:styleId="3F9DCC2FE6434DB7B287C5B7E31F282673">
    <w:name w:val="3F9DCC2FE6434DB7B287C5B7E31F282673"/>
    <w:rsid w:val="008B12BC"/>
    <w:rPr>
      <w:rFonts w:ascii="Calibri" w:eastAsia="Calibri" w:hAnsi="Calibri" w:cs="Times New Roman"/>
      <w:lang w:eastAsia="en-US"/>
    </w:rPr>
  </w:style>
  <w:style w:type="paragraph" w:customStyle="1" w:styleId="DE8CD42385B046BDB4E11F19F22A3B5F68">
    <w:name w:val="DE8CD42385B046BDB4E11F19F22A3B5F68"/>
    <w:rsid w:val="008B12BC"/>
    <w:rPr>
      <w:rFonts w:ascii="Calibri" w:eastAsia="Calibri" w:hAnsi="Calibri" w:cs="Times New Roman"/>
      <w:lang w:eastAsia="en-US"/>
    </w:rPr>
  </w:style>
  <w:style w:type="paragraph" w:customStyle="1" w:styleId="A3602B6938F04E24958A758F7643577063">
    <w:name w:val="A3602B6938F04E24958A758F7643577063"/>
    <w:rsid w:val="008B12BC"/>
    <w:rPr>
      <w:rFonts w:ascii="Calibri" w:eastAsia="Calibri" w:hAnsi="Calibri" w:cs="Times New Roman"/>
      <w:lang w:eastAsia="en-US"/>
    </w:rPr>
  </w:style>
  <w:style w:type="paragraph" w:customStyle="1" w:styleId="9DE6401602074F98910ADC84B274ACB861">
    <w:name w:val="9DE6401602074F98910ADC84B274ACB861"/>
    <w:rsid w:val="008B12BC"/>
    <w:rPr>
      <w:rFonts w:ascii="Calibri" w:eastAsia="Calibri" w:hAnsi="Calibri" w:cs="Times New Roman"/>
      <w:lang w:eastAsia="en-US"/>
    </w:rPr>
  </w:style>
  <w:style w:type="paragraph" w:customStyle="1" w:styleId="910D7A3327EC40BB99B39A31EF376D9260">
    <w:name w:val="910D7A3327EC40BB99B39A31EF376D9260"/>
    <w:rsid w:val="008B12BC"/>
    <w:rPr>
      <w:rFonts w:ascii="Calibri" w:eastAsia="Calibri" w:hAnsi="Calibri" w:cs="Times New Roman"/>
      <w:lang w:eastAsia="en-US"/>
    </w:rPr>
  </w:style>
  <w:style w:type="paragraph" w:customStyle="1" w:styleId="D7D2F93999584622813004C611DB247859">
    <w:name w:val="D7D2F93999584622813004C611DB247859"/>
    <w:rsid w:val="008B12BC"/>
    <w:rPr>
      <w:rFonts w:ascii="Calibri" w:eastAsia="Calibri" w:hAnsi="Calibri" w:cs="Times New Roman"/>
      <w:lang w:eastAsia="en-US"/>
    </w:rPr>
  </w:style>
  <w:style w:type="paragraph" w:customStyle="1" w:styleId="5EDC50F60F534EB1A960C35A16BE1E3D58">
    <w:name w:val="5EDC50F60F534EB1A960C35A16BE1E3D58"/>
    <w:rsid w:val="008B12BC"/>
    <w:rPr>
      <w:rFonts w:ascii="Calibri" w:eastAsia="Calibri" w:hAnsi="Calibri" w:cs="Times New Roman"/>
      <w:lang w:eastAsia="en-US"/>
    </w:rPr>
  </w:style>
  <w:style w:type="paragraph" w:customStyle="1" w:styleId="181B580BF6AA44F1992E4CAB4F19CCEB57">
    <w:name w:val="181B580BF6AA44F1992E4CAB4F19CCEB57"/>
    <w:rsid w:val="008B12BC"/>
    <w:rPr>
      <w:rFonts w:ascii="Calibri" w:eastAsia="Calibri" w:hAnsi="Calibri" w:cs="Times New Roman"/>
      <w:lang w:eastAsia="en-US"/>
    </w:rPr>
  </w:style>
  <w:style w:type="paragraph" w:customStyle="1" w:styleId="C8FEF6018D884811966C6FB2CDAF1A3547">
    <w:name w:val="C8FEF6018D884811966C6FB2CDAF1A3547"/>
    <w:rsid w:val="008B12BC"/>
    <w:rPr>
      <w:rFonts w:ascii="Calibri" w:eastAsia="Calibri" w:hAnsi="Calibri" w:cs="Times New Roman"/>
      <w:lang w:eastAsia="en-US"/>
    </w:rPr>
  </w:style>
  <w:style w:type="paragraph" w:customStyle="1" w:styleId="C66A275B111F43BD8FCEBF3013FF13A446">
    <w:name w:val="C66A275B111F43BD8FCEBF3013FF13A446"/>
    <w:rsid w:val="008B12BC"/>
    <w:rPr>
      <w:rFonts w:ascii="Calibri" w:eastAsia="Calibri" w:hAnsi="Calibri" w:cs="Times New Roman"/>
      <w:lang w:eastAsia="en-US"/>
    </w:rPr>
  </w:style>
  <w:style w:type="paragraph" w:customStyle="1" w:styleId="1D65173FF37F4A289770C07DF8E56EB844">
    <w:name w:val="1D65173FF37F4A289770C07DF8E56EB844"/>
    <w:rsid w:val="008B12BC"/>
    <w:rPr>
      <w:rFonts w:ascii="Calibri" w:eastAsia="Calibri" w:hAnsi="Calibri" w:cs="Times New Roman"/>
      <w:lang w:eastAsia="en-US"/>
    </w:rPr>
  </w:style>
  <w:style w:type="paragraph" w:customStyle="1" w:styleId="0F29A5678DCA431190DF8ADEC2744D7342">
    <w:name w:val="0F29A5678DCA431190DF8ADEC2744D7342"/>
    <w:rsid w:val="008B12BC"/>
    <w:pPr>
      <w:ind w:left="720"/>
      <w:contextualSpacing/>
    </w:pPr>
    <w:rPr>
      <w:rFonts w:ascii="Calibri" w:eastAsia="Calibri" w:hAnsi="Calibri" w:cs="Times New Roman"/>
      <w:lang w:eastAsia="en-US"/>
    </w:rPr>
  </w:style>
  <w:style w:type="paragraph" w:customStyle="1" w:styleId="1D9D49F93E5A40E7A7A4CA090204311770">
    <w:name w:val="1D9D49F93E5A40E7A7A4CA090204311770"/>
    <w:rsid w:val="008B12BC"/>
    <w:rPr>
      <w:rFonts w:ascii="Calibri" w:eastAsia="Calibri" w:hAnsi="Calibri" w:cs="Times New Roman"/>
      <w:lang w:eastAsia="en-US"/>
    </w:rPr>
  </w:style>
  <w:style w:type="paragraph" w:customStyle="1" w:styleId="3F9DCC2FE6434DB7B287C5B7E31F282674">
    <w:name w:val="3F9DCC2FE6434DB7B287C5B7E31F282674"/>
    <w:rsid w:val="008B12BC"/>
    <w:rPr>
      <w:rFonts w:ascii="Calibri" w:eastAsia="Calibri" w:hAnsi="Calibri" w:cs="Times New Roman"/>
      <w:lang w:eastAsia="en-US"/>
    </w:rPr>
  </w:style>
  <w:style w:type="paragraph" w:customStyle="1" w:styleId="DE8CD42385B046BDB4E11F19F22A3B5F69">
    <w:name w:val="DE8CD42385B046BDB4E11F19F22A3B5F69"/>
    <w:rsid w:val="008B12BC"/>
    <w:rPr>
      <w:rFonts w:ascii="Calibri" w:eastAsia="Calibri" w:hAnsi="Calibri" w:cs="Times New Roman"/>
      <w:lang w:eastAsia="en-US"/>
    </w:rPr>
  </w:style>
  <w:style w:type="paragraph" w:customStyle="1" w:styleId="A3602B6938F04E24958A758F7643577064">
    <w:name w:val="A3602B6938F04E24958A758F7643577064"/>
    <w:rsid w:val="008B12BC"/>
    <w:rPr>
      <w:rFonts w:ascii="Calibri" w:eastAsia="Calibri" w:hAnsi="Calibri" w:cs="Times New Roman"/>
      <w:lang w:eastAsia="en-US"/>
    </w:rPr>
  </w:style>
  <w:style w:type="paragraph" w:customStyle="1" w:styleId="9DE6401602074F98910ADC84B274ACB862">
    <w:name w:val="9DE6401602074F98910ADC84B274ACB862"/>
    <w:rsid w:val="008B12BC"/>
    <w:rPr>
      <w:rFonts w:ascii="Calibri" w:eastAsia="Calibri" w:hAnsi="Calibri" w:cs="Times New Roman"/>
      <w:lang w:eastAsia="en-US"/>
    </w:rPr>
  </w:style>
  <w:style w:type="paragraph" w:customStyle="1" w:styleId="910D7A3327EC40BB99B39A31EF376D9261">
    <w:name w:val="910D7A3327EC40BB99B39A31EF376D9261"/>
    <w:rsid w:val="008B12BC"/>
    <w:rPr>
      <w:rFonts w:ascii="Calibri" w:eastAsia="Calibri" w:hAnsi="Calibri" w:cs="Times New Roman"/>
      <w:lang w:eastAsia="en-US"/>
    </w:rPr>
  </w:style>
  <w:style w:type="paragraph" w:customStyle="1" w:styleId="D7D2F93999584622813004C611DB247860">
    <w:name w:val="D7D2F93999584622813004C611DB247860"/>
    <w:rsid w:val="008B12BC"/>
    <w:rPr>
      <w:rFonts w:ascii="Calibri" w:eastAsia="Calibri" w:hAnsi="Calibri" w:cs="Times New Roman"/>
      <w:lang w:eastAsia="en-US"/>
    </w:rPr>
  </w:style>
  <w:style w:type="paragraph" w:customStyle="1" w:styleId="5EDC50F60F534EB1A960C35A16BE1E3D59">
    <w:name w:val="5EDC50F60F534EB1A960C35A16BE1E3D59"/>
    <w:rsid w:val="008B12BC"/>
    <w:rPr>
      <w:rFonts w:ascii="Calibri" w:eastAsia="Calibri" w:hAnsi="Calibri" w:cs="Times New Roman"/>
      <w:lang w:eastAsia="en-US"/>
    </w:rPr>
  </w:style>
  <w:style w:type="paragraph" w:customStyle="1" w:styleId="181B580BF6AA44F1992E4CAB4F19CCEB58">
    <w:name w:val="181B580BF6AA44F1992E4CAB4F19CCEB58"/>
    <w:rsid w:val="008B12BC"/>
    <w:rPr>
      <w:rFonts w:ascii="Calibri" w:eastAsia="Calibri" w:hAnsi="Calibri" w:cs="Times New Roman"/>
      <w:lang w:eastAsia="en-US"/>
    </w:rPr>
  </w:style>
  <w:style w:type="paragraph" w:customStyle="1" w:styleId="C8FEF6018D884811966C6FB2CDAF1A3548">
    <w:name w:val="C8FEF6018D884811966C6FB2CDAF1A3548"/>
    <w:rsid w:val="008B12BC"/>
    <w:rPr>
      <w:rFonts w:ascii="Calibri" w:eastAsia="Calibri" w:hAnsi="Calibri" w:cs="Times New Roman"/>
      <w:lang w:eastAsia="en-US"/>
    </w:rPr>
  </w:style>
  <w:style w:type="paragraph" w:customStyle="1" w:styleId="C66A275B111F43BD8FCEBF3013FF13A447">
    <w:name w:val="C66A275B111F43BD8FCEBF3013FF13A447"/>
    <w:rsid w:val="008B12BC"/>
    <w:rPr>
      <w:rFonts w:ascii="Calibri" w:eastAsia="Calibri" w:hAnsi="Calibri" w:cs="Times New Roman"/>
      <w:lang w:eastAsia="en-US"/>
    </w:rPr>
  </w:style>
  <w:style w:type="paragraph" w:customStyle="1" w:styleId="1D65173FF37F4A289770C07DF8E56EB845">
    <w:name w:val="1D65173FF37F4A289770C07DF8E56EB845"/>
    <w:rsid w:val="008B12BC"/>
    <w:rPr>
      <w:rFonts w:ascii="Calibri" w:eastAsia="Calibri" w:hAnsi="Calibri" w:cs="Times New Roman"/>
      <w:lang w:eastAsia="en-US"/>
    </w:rPr>
  </w:style>
  <w:style w:type="paragraph" w:customStyle="1" w:styleId="0F29A5678DCA431190DF8ADEC2744D7343">
    <w:name w:val="0F29A5678DCA431190DF8ADEC2744D7343"/>
    <w:rsid w:val="008B12BC"/>
    <w:pPr>
      <w:ind w:left="720"/>
      <w:contextualSpacing/>
    </w:pPr>
    <w:rPr>
      <w:rFonts w:ascii="Calibri" w:eastAsia="Calibri" w:hAnsi="Calibri" w:cs="Times New Roman"/>
      <w:lang w:eastAsia="en-US"/>
    </w:rPr>
  </w:style>
  <w:style w:type="paragraph" w:customStyle="1" w:styleId="1D9D49F93E5A40E7A7A4CA090204311771">
    <w:name w:val="1D9D49F93E5A40E7A7A4CA090204311771"/>
    <w:rsid w:val="008B12BC"/>
    <w:rPr>
      <w:rFonts w:ascii="Calibri" w:eastAsia="Calibri" w:hAnsi="Calibri" w:cs="Times New Roman"/>
      <w:lang w:eastAsia="en-US"/>
    </w:rPr>
  </w:style>
  <w:style w:type="paragraph" w:customStyle="1" w:styleId="3F9DCC2FE6434DB7B287C5B7E31F282675">
    <w:name w:val="3F9DCC2FE6434DB7B287C5B7E31F282675"/>
    <w:rsid w:val="008B12BC"/>
    <w:rPr>
      <w:rFonts w:ascii="Calibri" w:eastAsia="Calibri" w:hAnsi="Calibri" w:cs="Times New Roman"/>
      <w:lang w:eastAsia="en-US"/>
    </w:rPr>
  </w:style>
  <w:style w:type="paragraph" w:customStyle="1" w:styleId="DE8CD42385B046BDB4E11F19F22A3B5F70">
    <w:name w:val="DE8CD42385B046BDB4E11F19F22A3B5F70"/>
    <w:rsid w:val="008B12BC"/>
    <w:rPr>
      <w:rFonts w:ascii="Calibri" w:eastAsia="Calibri" w:hAnsi="Calibri" w:cs="Times New Roman"/>
      <w:lang w:eastAsia="en-US"/>
    </w:rPr>
  </w:style>
  <w:style w:type="paragraph" w:customStyle="1" w:styleId="A3602B6938F04E24958A758F7643577065">
    <w:name w:val="A3602B6938F04E24958A758F7643577065"/>
    <w:rsid w:val="008B12BC"/>
    <w:rPr>
      <w:rFonts w:ascii="Calibri" w:eastAsia="Calibri" w:hAnsi="Calibri" w:cs="Times New Roman"/>
      <w:lang w:eastAsia="en-US"/>
    </w:rPr>
  </w:style>
  <w:style w:type="paragraph" w:customStyle="1" w:styleId="9DE6401602074F98910ADC84B274ACB863">
    <w:name w:val="9DE6401602074F98910ADC84B274ACB863"/>
    <w:rsid w:val="008B12BC"/>
    <w:rPr>
      <w:rFonts w:ascii="Calibri" w:eastAsia="Calibri" w:hAnsi="Calibri" w:cs="Times New Roman"/>
      <w:lang w:eastAsia="en-US"/>
    </w:rPr>
  </w:style>
  <w:style w:type="paragraph" w:customStyle="1" w:styleId="910D7A3327EC40BB99B39A31EF376D9262">
    <w:name w:val="910D7A3327EC40BB99B39A31EF376D9262"/>
    <w:rsid w:val="008B12BC"/>
    <w:rPr>
      <w:rFonts w:ascii="Calibri" w:eastAsia="Calibri" w:hAnsi="Calibri" w:cs="Times New Roman"/>
      <w:lang w:eastAsia="en-US"/>
    </w:rPr>
  </w:style>
  <w:style w:type="paragraph" w:customStyle="1" w:styleId="D7D2F93999584622813004C611DB247861">
    <w:name w:val="D7D2F93999584622813004C611DB247861"/>
    <w:rsid w:val="008B12BC"/>
    <w:rPr>
      <w:rFonts w:ascii="Calibri" w:eastAsia="Calibri" w:hAnsi="Calibri" w:cs="Times New Roman"/>
      <w:lang w:eastAsia="en-US"/>
    </w:rPr>
  </w:style>
  <w:style w:type="paragraph" w:customStyle="1" w:styleId="5EDC50F60F534EB1A960C35A16BE1E3D60">
    <w:name w:val="5EDC50F60F534EB1A960C35A16BE1E3D60"/>
    <w:rsid w:val="008B12BC"/>
    <w:rPr>
      <w:rFonts w:ascii="Calibri" w:eastAsia="Calibri" w:hAnsi="Calibri" w:cs="Times New Roman"/>
      <w:lang w:eastAsia="en-US"/>
    </w:rPr>
  </w:style>
  <w:style w:type="paragraph" w:customStyle="1" w:styleId="181B580BF6AA44F1992E4CAB4F19CCEB59">
    <w:name w:val="181B580BF6AA44F1992E4CAB4F19CCEB59"/>
    <w:rsid w:val="008B12BC"/>
    <w:rPr>
      <w:rFonts w:ascii="Calibri" w:eastAsia="Calibri" w:hAnsi="Calibri" w:cs="Times New Roman"/>
      <w:lang w:eastAsia="en-US"/>
    </w:rPr>
  </w:style>
  <w:style w:type="paragraph" w:customStyle="1" w:styleId="C8FEF6018D884811966C6FB2CDAF1A3549">
    <w:name w:val="C8FEF6018D884811966C6FB2CDAF1A3549"/>
    <w:rsid w:val="008B12BC"/>
    <w:rPr>
      <w:rFonts w:ascii="Calibri" w:eastAsia="Calibri" w:hAnsi="Calibri" w:cs="Times New Roman"/>
      <w:lang w:eastAsia="en-US"/>
    </w:rPr>
  </w:style>
  <w:style w:type="paragraph" w:customStyle="1" w:styleId="C66A275B111F43BD8FCEBF3013FF13A448">
    <w:name w:val="C66A275B111F43BD8FCEBF3013FF13A448"/>
    <w:rsid w:val="008B12BC"/>
    <w:rPr>
      <w:rFonts w:ascii="Calibri" w:eastAsia="Calibri" w:hAnsi="Calibri" w:cs="Times New Roman"/>
      <w:lang w:eastAsia="en-US"/>
    </w:rPr>
  </w:style>
  <w:style w:type="paragraph" w:customStyle="1" w:styleId="1D65173FF37F4A289770C07DF8E56EB846">
    <w:name w:val="1D65173FF37F4A289770C07DF8E56EB846"/>
    <w:rsid w:val="008B12BC"/>
    <w:rPr>
      <w:rFonts w:ascii="Calibri" w:eastAsia="Calibri" w:hAnsi="Calibri" w:cs="Times New Roman"/>
      <w:lang w:eastAsia="en-US"/>
    </w:rPr>
  </w:style>
  <w:style w:type="paragraph" w:customStyle="1" w:styleId="0F29A5678DCA431190DF8ADEC2744D7344">
    <w:name w:val="0F29A5678DCA431190DF8ADEC2744D7344"/>
    <w:rsid w:val="008B12BC"/>
    <w:pPr>
      <w:ind w:left="720"/>
      <w:contextualSpacing/>
    </w:pPr>
    <w:rPr>
      <w:rFonts w:ascii="Calibri" w:eastAsia="Calibri" w:hAnsi="Calibri" w:cs="Times New Roman"/>
      <w:lang w:eastAsia="en-US"/>
    </w:rPr>
  </w:style>
  <w:style w:type="paragraph" w:customStyle="1" w:styleId="1D9D49F93E5A40E7A7A4CA090204311772">
    <w:name w:val="1D9D49F93E5A40E7A7A4CA090204311772"/>
    <w:rsid w:val="008B12BC"/>
    <w:rPr>
      <w:rFonts w:ascii="Calibri" w:eastAsia="Calibri" w:hAnsi="Calibri" w:cs="Times New Roman"/>
      <w:lang w:eastAsia="en-US"/>
    </w:rPr>
  </w:style>
  <w:style w:type="paragraph" w:customStyle="1" w:styleId="3F9DCC2FE6434DB7B287C5B7E31F282676">
    <w:name w:val="3F9DCC2FE6434DB7B287C5B7E31F282676"/>
    <w:rsid w:val="008B12BC"/>
    <w:rPr>
      <w:rFonts w:ascii="Calibri" w:eastAsia="Calibri" w:hAnsi="Calibri" w:cs="Times New Roman"/>
      <w:lang w:eastAsia="en-US"/>
    </w:rPr>
  </w:style>
  <w:style w:type="paragraph" w:customStyle="1" w:styleId="DE8CD42385B046BDB4E11F19F22A3B5F71">
    <w:name w:val="DE8CD42385B046BDB4E11F19F22A3B5F71"/>
    <w:rsid w:val="008B12BC"/>
    <w:rPr>
      <w:rFonts w:ascii="Calibri" w:eastAsia="Calibri" w:hAnsi="Calibri" w:cs="Times New Roman"/>
      <w:lang w:eastAsia="en-US"/>
    </w:rPr>
  </w:style>
  <w:style w:type="paragraph" w:customStyle="1" w:styleId="A3602B6938F04E24958A758F7643577066">
    <w:name w:val="A3602B6938F04E24958A758F7643577066"/>
    <w:rsid w:val="008B12BC"/>
    <w:rPr>
      <w:rFonts w:ascii="Calibri" w:eastAsia="Calibri" w:hAnsi="Calibri" w:cs="Times New Roman"/>
      <w:lang w:eastAsia="en-US"/>
    </w:rPr>
  </w:style>
  <w:style w:type="paragraph" w:customStyle="1" w:styleId="9DE6401602074F98910ADC84B274ACB864">
    <w:name w:val="9DE6401602074F98910ADC84B274ACB864"/>
    <w:rsid w:val="008B12BC"/>
    <w:rPr>
      <w:rFonts w:ascii="Calibri" w:eastAsia="Calibri" w:hAnsi="Calibri" w:cs="Times New Roman"/>
      <w:lang w:eastAsia="en-US"/>
    </w:rPr>
  </w:style>
  <w:style w:type="paragraph" w:customStyle="1" w:styleId="910D7A3327EC40BB99B39A31EF376D9263">
    <w:name w:val="910D7A3327EC40BB99B39A31EF376D9263"/>
    <w:rsid w:val="008B12BC"/>
    <w:rPr>
      <w:rFonts w:ascii="Calibri" w:eastAsia="Calibri" w:hAnsi="Calibri" w:cs="Times New Roman"/>
      <w:lang w:eastAsia="en-US"/>
    </w:rPr>
  </w:style>
  <w:style w:type="paragraph" w:customStyle="1" w:styleId="D7D2F93999584622813004C611DB247862">
    <w:name w:val="D7D2F93999584622813004C611DB247862"/>
    <w:rsid w:val="008B12BC"/>
    <w:rPr>
      <w:rFonts w:ascii="Calibri" w:eastAsia="Calibri" w:hAnsi="Calibri" w:cs="Times New Roman"/>
      <w:lang w:eastAsia="en-US"/>
    </w:rPr>
  </w:style>
  <w:style w:type="paragraph" w:customStyle="1" w:styleId="5EDC50F60F534EB1A960C35A16BE1E3D61">
    <w:name w:val="5EDC50F60F534EB1A960C35A16BE1E3D61"/>
    <w:rsid w:val="008B12BC"/>
    <w:rPr>
      <w:rFonts w:ascii="Calibri" w:eastAsia="Calibri" w:hAnsi="Calibri" w:cs="Times New Roman"/>
      <w:lang w:eastAsia="en-US"/>
    </w:rPr>
  </w:style>
  <w:style w:type="paragraph" w:customStyle="1" w:styleId="181B580BF6AA44F1992E4CAB4F19CCEB60">
    <w:name w:val="181B580BF6AA44F1992E4CAB4F19CCEB60"/>
    <w:rsid w:val="008B12BC"/>
    <w:rPr>
      <w:rFonts w:ascii="Calibri" w:eastAsia="Calibri" w:hAnsi="Calibri" w:cs="Times New Roman"/>
      <w:lang w:eastAsia="en-US"/>
    </w:rPr>
  </w:style>
  <w:style w:type="paragraph" w:customStyle="1" w:styleId="C8FEF6018D884811966C6FB2CDAF1A3550">
    <w:name w:val="C8FEF6018D884811966C6FB2CDAF1A3550"/>
    <w:rsid w:val="008B12BC"/>
    <w:rPr>
      <w:rFonts w:ascii="Calibri" w:eastAsia="Calibri" w:hAnsi="Calibri" w:cs="Times New Roman"/>
      <w:lang w:eastAsia="en-US"/>
    </w:rPr>
  </w:style>
  <w:style w:type="paragraph" w:customStyle="1" w:styleId="C66A275B111F43BD8FCEBF3013FF13A449">
    <w:name w:val="C66A275B111F43BD8FCEBF3013FF13A449"/>
    <w:rsid w:val="008B12BC"/>
    <w:rPr>
      <w:rFonts w:ascii="Calibri" w:eastAsia="Calibri" w:hAnsi="Calibri" w:cs="Times New Roman"/>
      <w:lang w:eastAsia="en-US"/>
    </w:rPr>
  </w:style>
  <w:style w:type="paragraph" w:customStyle="1" w:styleId="1D65173FF37F4A289770C07DF8E56EB847">
    <w:name w:val="1D65173FF37F4A289770C07DF8E56EB847"/>
    <w:rsid w:val="008B12BC"/>
    <w:rPr>
      <w:rFonts w:ascii="Calibri" w:eastAsia="Calibri" w:hAnsi="Calibri" w:cs="Times New Roman"/>
      <w:lang w:eastAsia="en-US"/>
    </w:rPr>
  </w:style>
  <w:style w:type="paragraph" w:customStyle="1" w:styleId="0F29A5678DCA431190DF8ADEC2744D7345">
    <w:name w:val="0F29A5678DCA431190DF8ADEC2744D7345"/>
    <w:rsid w:val="008B12BC"/>
    <w:pPr>
      <w:ind w:left="720"/>
      <w:contextualSpacing/>
    </w:pPr>
    <w:rPr>
      <w:rFonts w:ascii="Calibri" w:eastAsia="Calibri" w:hAnsi="Calibri" w:cs="Times New Roman"/>
      <w:lang w:eastAsia="en-US"/>
    </w:rPr>
  </w:style>
  <w:style w:type="paragraph" w:customStyle="1" w:styleId="1D9D49F93E5A40E7A7A4CA090204311773">
    <w:name w:val="1D9D49F93E5A40E7A7A4CA090204311773"/>
    <w:rsid w:val="008B12BC"/>
    <w:rPr>
      <w:rFonts w:ascii="Calibri" w:eastAsia="Calibri" w:hAnsi="Calibri" w:cs="Times New Roman"/>
      <w:lang w:eastAsia="en-US"/>
    </w:rPr>
  </w:style>
  <w:style w:type="paragraph" w:customStyle="1" w:styleId="3F9DCC2FE6434DB7B287C5B7E31F282677">
    <w:name w:val="3F9DCC2FE6434DB7B287C5B7E31F282677"/>
    <w:rsid w:val="008B12BC"/>
    <w:rPr>
      <w:rFonts w:ascii="Calibri" w:eastAsia="Calibri" w:hAnsi="Calibri" w:cs="Times New Roman"/>
      <w:lang w:eastAsia="en-US"/>
    </w:rPr>
  </w:style>
  <w:style w:type="paragraph" w:customStyle="1" w:styleId="DE8CD42385B046BDB4E11F19F22A3B5F72">
    <w:name w:val="DE8CD42385B046BDB4E11F19F22A3B5F72"/>
    <w:rsid w:val="008B12BC"/>
    <w:rPr>
      <w:rFonts w:ascii="Calibri" w:eastAsia="Calibri" w:hAnsi="Calibri" w:cs="Times New Roman"/>
      <w:lang w:eastAsia="en-US"/>
    </w:rPr>
  </w:style>
  <w:style w:type="paragraph" w:customStyle="1" w:styleId="A3602B6938F04E24958A758F7643577067">
    <w:name w:val="A3602B6938F04E24958A758F7643577067"/>
    <w:rsid w:val="008B12BC"/>
    <w:rPr>
      <w:rFonts w:ascii="Calibri" w:eastAsia="Calibri" w:hAnsi="Calibri" w:cs="Times New Roman"/>
      <w:lang w:eastAsia="en-US"/>
    </w:rPr>
  </w:style>
  <w:style w:type="paragraph" w:customStyle="1" w:styleId="9DE6401602074F98910ADC84B274ACB865">
    <w:name w:val="9DE6401602074F98910ADC84B274ACB865"/>
    <w:rsid w:val="008B12BC"/>
    <w:rPr>
      <w:rFonts w:ascii="Calibri" w:eastAsia="Calibri" w:hAnsi="Calibri" w:cs="Times New Roman"/>
      <w:lang w:eastAsia="en-US"/>
    </w:rPr>
  </w:style>
  <w:style w:type="paragraph" w:customStyle="1" w:styleId="910D7A3327EC40BB99B39A31EF376D9264">
    <w:name w:val="910D7A3327EC40BB99B39A31EF376D9264"/>
    <w:rsid w:val="008B12BC"/>
    <w:rPr>
      <w:rFonts w:ascii="Calibri" w:eastAsia="Calibri" w:hAnsi="Calibri" w:cs="Times New Roman"/>
      <w:lang w:eastAsia="en-US"/>
    </w:rPr>
  </w:style>
  <w:style w:type="paragraph" w:customStyle="1" w:styleId="D7D2F93999584622813004C611DB247863">
    <w:name w:val="D7D2F93999584622813004C611DB247863"/>
    <w:rsid w:val="008B12BC"/>
    <w:rPr>
      <w:rFonts w:ascii="Calibri" w:eastAsia="Calibri" w:hAnsi="Calibri" w:cs="Times New Roman"/>
      <w:lang w:eastAsia="en-US"/>
    </w:rPr>
  </w:style>
  <w:style w:type="paragraph" w:customStyle="1" w:styleId="5EDC50F60F534EB1A960C35A16BE1E3D62">
    <w:name w:val="5EDC50F60F534EB1A960C35A16BE1E3D62"/>
    <w:rsid w:val="008B12BC"/>
    <w:rPr>
      <w:rFonts w:ascii="Calibri" w:eastAsia="Calibri" w:hAnsi="Calibri" w:cs="Times New Roman"/>
      <w:lang w:eastAsia="en-US"/>
    </w:rPr>
  </w:style>
  <w:style w:type="paragraph" w:customStyle="1" w:styleId="181B580BF6AA44F1992E4CAB4F19CCEB61">
    <w:name w:val="181B580BF6AA44F1992E4CAB4F19CCEB61"/>
    <w:rsid w:val="008B12BC"/>
    <w:rPr>
      <w:rFonts w:ascii="Calibri" w:eastAsia="Calibri" w:hAnsi="Calibri" w:cs="Times New Roman"/>
      <w:lang w:eastAsia="en-US"/>
    </w:rPr>
  </w:style>
  <w:style w:type="paragraph" w:customStyle="1" w:styleId="C8FEF6018D884811966C6FB2CDAF1A3551">
    <w:name w:val="C8FEF6018D884811966C6FB2CDAF1A3551"/>
    <w:rsid w:val="008B12BC"/>
    <w:rPr>
      <w:rFonts w:ascii="Calibri" w:eastAsia="Calibri" w:hAnsi="Calibri" w:cs="Times New Roman"/>
      <w:lang w:eastAsia="en-US"/>
    </w:rPr>
  </w:style>
  <w:style w:type="paragraph" w:customStyle="1" w:styleId="C66A275B111F43BD8FCEBF3013FF13A450">
    <w:name w:val="C66A275B111F43BD8FCEBF3013FF13A450"/>
    <w:rsid w:val="008B12BC"/>
    <w:rPr>
      <w:rFonts w:ascii="Calibri" w:eastAsia="Calibri" w:hAnsi="Calibri" w:cs="Times New Roman"/>
      <w:lang w:eastAsia="en-US"/>
    </w:rPr>
  </w:style>
  <w:style w:type="paragraph" w:customStyle="1" w:styleId="1D65173FF37F4A289770C07DF8E56EB848">
    <w:name w:val="1D65173FF37F4A289770C07DF8E56EB848"/>
    <w:rsid w:val="008B12BC"/>
    <w:rPr>
      <w:rFonts w:ascii="Calibri" w:eastAsia="Calibri" w:hAnsi="Calibri" w:cs="Times New Roman"/>
      <w:lang w:eastAsia="en-US"/>
    </w:rPr>
  </w:style>
  <w:style w:type="paragraph" w:customStyle="1" w:styleId="0F29A5678DCA431190DF8ADEC2744D7346">
    <w:name w:val="0F29A5678DCA431190DF8ADEC2744D7346"/>
    <w:rsid w:val="008B12BC"/>
    <w:pPr>
      <w:ind w:left="720"/>
      <w:contextualSpacing/>
    </w:pPr>
    <w:rPr>
      <w:rFonts w:ascii="Calibri" w:eastAsia="Calibri" w:hAnsi="Calibri" w:cs="Times New Roman"/>
      <w:lang w:eastAsia="en-US"/>
    </w:rPr>
  </w:style>
  <w:style w:type="paragraph" w:customStyle="1" w:styleId="1D9D49F93E5A40E7A7A4CA090204311774">
    <w:name w:val="1D9D49F93E5A40E7A7A4CA090204311774"/>
    <w:rsid w:val="008B12BC"/>
    <w:rPr>
      <w:rFonts w:ascii="Calibri" w:eastAsia="Calibri" w:hAnsi="Calibri" w:cs="Times New Roman"/>
      <w:lang w:eastAsia="en-US"/>
    </w:rPr>
  </w:style>
  <w:style w:type="paragraph" w:customStyle="1" w:styleId="3F9DCC2FE6434DB7B287C5B7E31F282678">
    <w:name w:val="3F9DCC2FE6434DB7B287C5B7E31F282678"/>
    <w:rsid w:val="008B12BC"/>
    <w:rPr>
      <w:rFonts w:ascii="Calibri" w:eastAsia="Calibri" w:hAnsi="Calibri" w:cs="Times New Roman"/>
      <w:lang w:eastAsia="en-US"/>
    </w:rPr>
  </w:style>
  <w:style w:type="paragraph" w:customStyle="1" w:styleId="DE8CD42385B046BDB4E11F19F22A3B5F73">
    <w:name w:val="DE8CD42385B046BDB4E11F19F22A3B5F73"/>
    <w:rsid w:val="008B12BC"/>
    <w:rPr>
      <w:rFonts w:ascii="Calibri" w:eastAsia="Calibri" w:hAnsi="Calibri" w:cs="Times New Roman"/>
      <w:lang w:eastAsia="en-US"/>
    </w:rPr>
  </w:style>
  <w:style w:type="paragraph" w:customStyle="1" w:styleId="A3602B6938F04E24958A758F7643577068">
    <w:name w:val="A3602B6938F04E24958A758F7643577068"/>
    <w:rsid w:val="008B12BC"/>
    <w:rPr>
      <w:rFonts w:ascii="Calibri" w:eastAsia="Calibri" w:hAnsi="Calibri" w:cs="Times New Roman"/>
      <w:lang w:eastAsia="en-US"/>
    </w:rPr>
  </w:style>
  <w:style w:type="paragraph" w:customStyle="1" w:styleId="9DE6401602074F98910ADC84B274ACB866">
    <w:name w:val="9DE6401602074F98910ADC84B274ACB866"/>
    <w:rsid w:val="008B12BC"/>
    <w:rPr>
      <w:rFonts w:ascii="Calibri" w:eastAsia="Calibri" w:hAnsi="Calibri" w:cs="Times New Roman"/>
      <w:lang w:eastAsia="en-US"/>
    </w:rPr>
  </w:style>
  <w:style w:type="paragraph" w:customStyle="1" w:styleId="910D7A3327EC40BB99B39A31EF376D9265">
    <w:name w:val="910D7A3327EC40BB99B39A31EF376D9265"/>
    <w:rsid w:val="008B12BC"/>
    <w:rPr>
      <w:rFonts w:ascii="Calibri" w:eastAsia="Calibri" w:hAnsi="Calibri" w:cs="Times New Roman"/>
      <w:lang w:eastAsia="en-US"/>
    </w:rPr>
  </w:style>
  <w:style w:type="paragraph" w:customStyle="1" w:styleId="D7D2F93999584622813004C611DB247864">
    <w:name w:val="D7D2F93999584622813004C611DB247864"/>
    <w:rsid w:val="008B12BC"/>
    <w:rPr>
      <w:rFonts w:ascii="Calibri" w:eastAsia="Calibri" w:hAnsi="Calibri" w:cs="Times New Roman"/>
      <w:lang w:eastAsia="en-US"/>
    </w:rPr>
  </w:style>
  <w:style w:type="paragraph" w:customStyle="1" w:styleId="5EDC50F60F534EB1A960C35A16BE1E3D63">
    <w:name w:val="5EDC50F60F534EB1A960C35A16BE1E3D63"/>
    <w:rsid w:val="008B12BC"/>
    <w:rPr>
      <w:rFonts w:ascii="Calibri" w:eastAsia="Calibri" w:hAnsi="Calibri" w:cs="Times New Roman"/>
      <w:lang w:eastAsia="en-US"/>
    </w:rPr>
  </w:style>
  <w:style w:type="paragraph" w:customStyle="1" w:styleId="181B580BF6AA44F1992E4CAB4F19CCEB62">
    <w:name w:val="181B580BF6AA44F1992E4CAB4F19CCEB62"/>
    <w:rsid w:val="008B12BC"/>
    <w:rPr>
      <w:rFonts w:ascii="Calibri" w:eastAsia="Calibri" w:hAnsi="Calibri" w:cs="Times New Roman"/>
      <w:lang w:eastAsia="en-US"/>
    </w:rPr>
  </w:style>
  <w:style w:type="paragraph" w:customStyle="1" w:styleId="C8FEF6018D884811966C6FB2CDAF1A3552">
    <w:name w:val="C8FEF6018D884811966C6FB2CDAF1A3552"/>
    <w:rsid w:val="008B12BC"/>
    <w:rPr>
      <w:rFonts w:ascii="Calibri" w:eastAsia="Calibri" w:hAnsi="Calibri" w:cs="Times New Roman"/>
      <w:lang w:eastAsia="en-US"/>
    </w:rPr>
  </w:style>
  <w:style w:type="paragraph" w:customStyle="1" w:styleId="C66A275B111F43BD8FCEBF3013FF13A451">
    <w:name w:val="C66A275B111F43BD8FCEBF3013FF13A451"/>
    <w:rsid w:val="008B12BC"/>
    <w:rPr>
      <w:rFonts w:ascii="Calibri" w:eastAsia="Calibri" w:hAnsi="Calibri" w:cs="Times New Roman"/>
      <w:lang w:eastAsia="en-US"/>
    </w:rPr>
  </w:style>
  <w:style w:type="paragraph" w:customStyle="1" w:styleId="1D65173FF37F4A289770C07DF8E56EB849">
    <w:name w:val="1D65173FF37F4A289770C07DF8E56EB849"/>
    <w:rsid w:val="008B12BC"/>
    <w:rPr>
      <w:rFonts w:ascii="Calibri" w:eastAsia="Calibri" w:hAnsi="Calibri" w:cs="Times New Roman"/>
      <w:lang w:eastAsia="en-US"/>
    </w:rPr>
  </w:style>
  <w:style w:type="paragraph" w:customStyle="1" w:styleId="0F29A5678DCA431190DF8ADEC2744D7347">
    <w:name w:val="0F29A5678DCA431190DF8ADEC2744D7347"/>
    <w:rsid w:val="008B12BC"/>
    <w:pPr>
      <w:ind w:left="720"/>
      <w:contextualSpacing/>
    </w:pPr>
    <w:rPr>
      <w:rFonts w:ascii="Calibri" w:eastAsia="Calibri" w:hAnsi="Calibri" w:cs="Times New Roman"/>
      <w:lang w:eastAsia="en-US"/>
    </w:rPr>
  </w:style>
  <w:style w:type="paragraph" w:customStyle="1" w:styleId="1D9D49F93E5A40E7A7A4CA090204311775">
    <w:name w:val="1D9D49F93E5A40E7A7A4CA090204311775"/>
    <w:rsid w:val="008B12BC"/>
    <w:rPr>
      <w:rFonts w:ascii="Calibri" w:eastAsia="Calibri" w:hAnsi="Calibri" w:cs="Times New Roman"/>
      <w:lang w:eastAsia="en-US"/>
    </w:rPr>
  </w:style>
  <w:style w:type="paragraph" w:customStyle="1" w:styleId="3F9DCC2FE6434DB7B287C5B7E31F282679">
    <w:name w:val="3F9DCC2FE6434DB7B287C5B7E31F282679"/>
    <w:rsid w:val="008B12BC"/>
    <w:rPr>
      <w:rFonts w:ascii="Calibri" w:eastAsia="Calibri" w:hAnsi="Calibri" w:cs="Times New Roman"/>
      <w:lang w:eastAsia="en-US"/>
    </w:rPr>
  </w:style>
  <w:style w:type="paragraph" w:customStyle="1" w:styleId="DE8CD42385B046BDB4E11F19F22A3B5F74">
    <w:name w:val="DE8CD42385B046BDB4E11F19F22A3B5F74"/>
    <w:rsid w:val="008B12BC"/>
    <w:rPr>
      <w:rFonts w:ascii="Calibri" w:eastAsia="Calibri" w:hAnsi="Calibri" w:cs="Times New Roman"/>
      <w:lang w:eastAsia="en-US"/>
    </w:rPr>
  </w:style>
  <w:style w:type="paragraph" w:customStyle="1" w:styleId="A3602B6938F04E24958A758F7643577069">
    <w:name w:val="A3602B6938F04E24958A758F7643577069"/>
    <w:rsid w:val="008B12BC"/>
    <w:rPr>
      <w:rFonts w:ascii="Calibri" w:eastAsia="Calibri" w:hAnsi="Calibri" w:cs="Times New Roman"/>
      <w:lang w:eastAsia="en-US"/>
    </w:rPr>
  </w:style>
  <w:style w:type="paragraph" w:customStyle="1" w:styleId="9DE6401602074F98910ADC84B274ACB867">
    <w:name w:val="9DE6401602074F98910ADC84B274ACB867"/>
    <w:rsid w:val="008B12BC"/>
    <w:rPr>
      <w:rFonts w:ascii="Calibri" w:eastAsia="Calibri" w:hAnsi="Calibri" w:cs="Times New Roman"/>
      <w:lang w:eastAsia="en-US"/>
    </w:rPr>
  </w:style>
  <w:style w:type="paragraph" w:customStyle="1" w:styleId="910D7A3327EC40BB99B39A31EF376D9266">
    <w:name w:val="910D7A3327EC40BB99B39A31EF376D9266"/>
    <w:rsid w:val="008B12BC"/>
    <w:rPr>
      <w:rFonts w:ascii="Calibri" w:eastAsia="Calibri" w:hAnsi="Calibri" w:cs="Times New Roman"/>
      <w:lang w:eastAsia="en-US"/>
    </w:rPr>
  </w:style>
  <w:style w:type="paragraph" w:customStyle="1" w:styleId="D7D2F93999584622813004C611DB247865">
    <w:name w:val="D7D2F93999584622813004C611DB247865"/>
    <w:rsid w:val="008B12BC"/>
    <w:rPr>
      <w:rFonts w:ascii="Calibri" w:eastAsia="Calibri" w:hAnsi="Calibri" w:cs="Times New Roman"/>
      <w:lang w:eastAsia="en-US"/>
    </w:rPr>
  </w:style>
  <w:style w:type="paragraph" w:customStyle="1" w:styleId="5EDC50F60F534EB1A960C35A16BE1E3D64">
    <w:name w:val="5EDC50F60F534EB1A960C35A16BE1E3D64"/>
    <w:rsid w:val="008B12BC"/>
    <w:rPr>
      <w:rFonts w:ascii="Calibri" w:eastAsia="Calibri" w:hAnsi="Calibri" w:cs="Times New Roman"/>
      <w:lang w:eastAsia="en-US"/>
    </w:rPr>
  </w:style>
  <w:style w:type="paragraph" w:customStyle="1" w:styleId="181B580BF6AA44F1992E4CAB4F19CCEB63">
    <w:name w:val="181B580BF6AA44F1992E4CAB4F19CCEB63"/>
    <w:rsid w:val="008B12BC"/>
    <w:rPr>
      <w:rFonts w:ascii="Calibri" w:eastAsia="Calibri" w:hAnsi="Calibri" w:cs="Times New Roman"/>
      <w:lang w:eastAsia="en-US"/>
    </w:rPr>
  </w:style>
  <w:style w:type="paragraph" w:customStyle="1" w:styleId="C8FEF6018D884811966C6FB2CDAF1A3553">
    <w:name w:val="C8FEF6018D884811966C6FB2CDAF1A3553"/>
    <w:rsid w:val="008B12BC"/>
    <w:rPr>
      <w:rFonts w:ascii="Calibri" w:eastAsia="Calibri" w:hAnsi="Calibri" w:cs="Times New Roman"/>
      <w:lang w:eastAsia="en-US"/>
    </w:rPr>
  </w:style>
  <w:style w:type="paragraph" w:customStyle="1" w:styleId="C66A275B111F43BD8FCEBF3013FF13A452">
    <w:name w:val="C66A275B111F43BD8FCEBF3013FF13A452"/>
    <w:rsid w:val="008B12BC"/>
    <w:rPr>
      <w:rFonts w:ascii="Calibri" w:eastAsia="Calibri" w:hAnsi="Calibri" w:cs="Times New Roman"/>
      <w:lang w:eastAsia="en-US"/>
    </w:rPr>
  </w:style>
  <w:style w:type="paragraph" w:customStyle="1" w:styleId="1D65173FF37F4A289770C07DF8E56EB850">
    <w:name w:val="1D65173FF37F4A289770C07DF8E56EB850"/>
    <w:rsid w:val="008B12BC"/>
    <w:rPr>
      <w:rFonts w:ascii="Calibri" w:eastAsia="Calibri" w:hAnsi="Calibri" w:cs="Times New Roman"/>
      <w:lang w:eastAsia="en-US"/>
    </w:rPr>
  </w:style>
  <w:style w:type="paragraph" w:customStyle="1" w:styleId="0F29A5678DCA431190DF8ADEC2744D7348">
    <w:name w:val="0F29A5678DCA431190DF8ADEC2744D7348"/>
    <w:rsid w:val="008B12BC"/>
    <w:pPr>
      <w:ind w:left="720"/>
      <w:contextualSpacing/>
    </w:pPr>
    <w:rPr>
      <w:rFonts w:ascii="Calibri" w:eastAsia="Calibri" w:hAnsi="Calibri" w:cs="Times New Roman"/>
      <w:lang w:eastAsia="en-US"/>
    </w:rPr>
  </w:style>
  <w:style w:type="paragraph" w:customStyle="1" w:styleId="1D9D49F93E5A40E7A7A4CA090204311776">
    <w:name w:val="1D9D49F93E5A40E7A7A4CA090204311776"/>
    <w:rsid w:val="004F4B0B"/>
    <w:rPr>
      <w:rFonts w:ascii="Calibri" w:eastAsia="Calibri" w:hAnsi="Calibri" w:cs="Times New Roman"/>
      <w:lang w:eastAsia="en-US"/>
    </w:rPr>
  </w:style>
  <w:style w:type="paragraph" w:customStyle="1" w:styleId="3F9DCC2FE6434DB7B287C5B7E31F282680">
    <w:name w:val="3F9DCC2FE6434DB7B287C5B7E31F282680"/>
    <w:rsid w:val="004F4B0B"/>
    <w:rPr>
      <w:rFonts w:ascii="Calibri" w:eastAsia="Calibri" w:hAnsi="Calibri" w:cs="Times New Roman"/>
      <w:lang w:eastAsia="en-US"/>
    </w:rPr>
  </w:style>
  <w:style w:type="paragraph" w:customStyle="1" w:styleId="DE8CD42385B046BDB4E11F19F22A3B5F75">
    <w:name w:val="DE8CD42385B046BDB4E11F19F22A3B5F75"/>
    <w:rsid w:val="004F4B0B"/>
    <w:rPr>
      <w:rFonts w:ascii="Calibri" w:eastAsia="Calibri" w:hAnsi="Calibri" w:cs="Times New Roman"/>
      <w:lang w:eastAsia="en-US"/>
    </w:rPr>
  </w:style>
  <w:style w:type="paragraph" w:customStyle="1" w:styleId="A3602B6938F04E24958A758F7643577070">
    <w:name w:val="A3602B6938F04E24958A758F7643577070"/>
    <w:rsid w:val="004F4B0B"/>
    <w:rPr>
      <w:rFonts w:ascii="Calibri" w:eastAsia="Calibri" w:hAnsi="Calibri" w:cs="Times New Roman"/>
      <w:lang w:eastAsia="en-US"/>
    </w:rPr>
  </w:style>
  <w:style w:type="paragraph" w:customStyle="1" w:styleId="9DE6401602074F98910ADC84B274ACB868">
    <w:name w:val="9DE6401602074F98910ADC84B274ACB868"/>
    <w:rsid w:val="004F4B0B"/>
    <w:rPr>
      <w:rFonts w:ascii="Calibri" w:eastAsia="Calibri" w:hAnsi="Calibri" w:cs="Times New Roman"/>
      <w:lang w:eastAsia="en-US"/>
    </w:rPr>
  </w:style>
  <w:style w:type="paragraph" w:customStyle="1" w:styleId="910D7A3327EC40BB99B39A31EF376D9267">
    <w:name w:val="910D7A3327EC40BB99B39A31EF376D9267"/>
    <w:rsid w:val="004F4B0B"/>
    <w:rPr>
      <w:rFonts w:ascii="Calibri" w:eastAsia="Calibri" w:hAnsi="Calibri" w:cs="Times New Roman"/>
      <w:lang w:eastAsia="en-US"/>
    </w:rPr>
  </w:style>
  <w:style w:type="paragraph" w:customStyle="1" w:styleId="D7D2F93999584622813004C611DB247866">
    <w:name w:val="D7D2F93999584622813004C611DB247866"/>
    <w:rsid w:val="004F4B0B"/>
    <w:rPr>
      <w:rFonts w:ascii="Calibri" w:eastAsia="Calibri" w:hAnsi="Calibri" w:cs="Times New Roman"/>
      <w:lang w:eastAsia="en-US"/>
    </w:rPr>
  </w:style>
  <w:style w:type="paragraph" w:customStyle="1" w:styleId="5EDC50F60F534EB1A960C35A16BE1E3D65">
    <w:name w:val="5EDC50F60F534EB1A960C35A16BE1E3D65"/>
    <w:rsid w:val="004F4B0B"/>
    <w:rPr>
      <w:rFonts w:ascii="Calibri" w:eastAsia="Calibri" w:hAnsi="Calibri" w:cs="Times New Roman"/>
      <w:lang w:eastAsia="en-US"/>
    </w:rPr>
  </w:style>
  <w:style w:type="paragraph" w:customStyle="1" w:styleId="181B580BF6AA44F1992E4CAB4F19CCEB64">
    <w:name w:val="181B580BF6AA44F1992E4CAB4F19CCEB64"/>
    <w:rsid w:val="004F4B0B"/>
    <w:rPr>
      <w:rFonts w:ascii="Calibri" w:eastAsia="Calibri" w:hAnsi="Calibri" w:cs="Times New Roman"/>
      <w:lang w:eastAsia="en-US"/>
    </w:rPr>
  </w:style>
  <w:style w:type="paragraph" w:customStyle="1" w:styleId="C8FEF6018D884811966C6FB2CDAF1A3554">
    <w:name w:val="C8FEF6018D884811966C6FB2CDAF1A3554"/>
    <w:rsid w:val="004F4B0B"/>
    <w:rPr>
      <w:rFonts w:ascii="Calibri" w:eastAsia="Calibri" w:hAnsi="Calibri" w:cs="Times New Roman"/>
      <w:lang w:eastAsia="en-US"/>
    </w:rPr>
  </w:style>
  <w:style w:type="paragraph" w:customStyle="1" w:styleId="C66A275B111F43BD8FCEBF3013FF13A453">
    <w:name w:val="C66A275B111F43BD8FCEBF3013FF13A453"/>
    <w:rsid w:val="004F4B0B"/>
    <w:rPr>
      <w:rFonts w:ascii="Calibri" w:eastAsia="Calibri" w:hAnsi="Calibri" w:cs="Times New Roman"/>
      <w:lang w:eastAsia="en-US"/>
    </w:rPr>
  </w:style>
  <w:style w:type="paragraph" w:customStyle="1" w:styleId="1D65173FF37F4A289770C07DF8E56EB851">
    <w:name w:val="1D65173FF37F4A289770C07DF8E56EB851"/>
    <w:rsid w:val="004F4B0B"/>
    <w:rPr>
      <w:rFonts w:ascii="Calibri" w:eastAsia="Calibri" w:hAnsi="Calibri" w:cs="Times New Roman"/>
      <w:lang w:eastAsia="en-US"/>
    </w:rPr>
  </w:style>
  <w:style w:type="paragraph" w:customStyle="1" w:styleId="0F29A5678DCA431190DF8ADEC2744D7349">
    <w:name w:val="0F29A5678DCA431190DF8ADEC2744D7349"/>
    <w:rsid w:val="004F4B0B"/>
    <w:pPr>
      <w:ind w:left="720"/>
      <w:contextualSpacing/>
    </w:pPr>
    <w:rPr>
      <w:rFonts w:ascii="Calibri" w:eastAsia="Calibri" w:hAnsi="Calibri" w:cs="Times New Roman"/>
      <w:lang w:eastAsia="en-US"/>
    </w:rPr>
  </w:style>
  <w:style w:type="paragraph" w:customStyle="1" w:styleId="1D9D49F93E5A40E7A7A4CA090204311777">
    <w:name w:val="1D9D49F93E5A40E7A7A4CA090204311777"/>
    <w:rsid w:val="004F4B0B"/>
    <w:rPr>
      <w:rFonts w:ascii="Calibri" w:eastAsia="Calibri" w:hAnsi="Calibri" w:cs="Times New Roman"/>
      <w:lang w:eastAsia="en-US"/>
    </w:rPr>
  </w:style>
  <w:style w:type="paragraph" w:customStyle="1" w:styleId="3F9DCC2FE6434DB7B287C5B7E31F282681">
    <w:name w:val="3F9DCC2FE6434DB7B287C5B7E31F282681"/>
    <w:rsid w:val="004F4B0B"/>
    <w:rPr>
      <w:rFonts w:ascii="Calibri" w:eastAsia="Calibri" w:hAnsi="Calibri" w:cs="Times New Roman"/>
      <w:lang w:eastAsia="en-US"/>
    </w:rPr>
  </w:style>
  <w:style w:type="paragraph" w:customStyle="1" w:styleId="DE8CD42385B046BDB4E11F19F22A3B5F76">
    <w:name w:val="DE8CD42385B046BDB4E11F19F22A3B5F76"/>
    <w:rsid w:val="004F4B0B"/>
    <w:rPr>
      <w:rFonts w:ascii="Calibri" w:eastAsia="Calibri" w:hAnsi="Calibri" w:cs="Times New Roman"/>
      <w:lang w:eastAsia="en-US"/>
    </w:rPr>
  </w:style>
  <w:style w:type="paragraph" w:customStyle="1" w:styleId="A3602B6938F04E24958A758F7643577071">
    <w:name w:val="A3602B6938F04E24958A758F7643577071"/>
    <w:rsid w:val="004F4B0B"/>
    <w:rPr>
      <w:rFonts w:ascii="Calibri" w:eastAsia="Calibri" w:hAnsi="Calibri" w:cs="Times New Roman"/>
      <w:lang w:eastAsia="en-US"/>
    </w:rPr>
  </w:style>
  <w:style w:type="paragraph" w:customStyle="1" w:styleId="9DE6401602074F98910ADC84B274ACB869">
    <w:name w:val="9DE6401602074F98910ADC84B274ACB869"/>
    <w:rsid w:val="004F4B0B"/>
    <w:rPr>
      <w:rFonts w:ascii="Calibri" w:eastAsia="Calibri" w:hAnsi="Calibri" w:cs="Times New Roman"/>
      <w:lang w:eastAsia="en-US"/>
    </w:rPr>
  </w:style>
  <w:style w:type="paragraph" w:customStyle="1" w:styleId="910D7A3327EC40BB99B39A31EF376D9268">
    <w:name w:val="910D7A3327EC40BB99B39A31EF376D9268"/>
    <w:rsid w:val="004F4B0B"/>
    <w:rPr>
      <w:rFonts w:ascii="Calibri" w:eastAsia="Calibri" w:hAnsi="Calibri" w:cs="Times New Roman"/>
      <w:lang w:eastAsia="en-US"/>
    </w:rPr>
  </w:style>
  <w:style w:type="paragraph" w:customStyle="1" w:styleId="D7D2F93999584622813004C611DB247867">
    <w:name w:val="D7D2F93999584622813004C611DB247867"/>
    <w:rsid w:val="004F4B0B"/>
    <w:rPr>
      <w:rFonts w:ascii="Calibri" w:eastAsia="Calibri" w:hAnsi="Calibri" w:cs="Times New Roman"/>
      <w:lang w:eastAsia="en-US"/>
    </w:rPr>
  </w:style>
  <w:style w:type="paragraph" w:customStyle="1" w:styleId="5EDC50F60F534EB1A960C35A16BE1E3D66">
    <w:name w:val="5EDC50F60F534EB1A960C35A16BE1E3D66"/>
    <w:rsid w:val="004F4B0B"/>
    <w:rPr>
      <w:rFonts w:ascii="Calibri" w:eastAsia="Calibri" w:hAnsi="Calibri" w:cs="Times New Roman"/>
      <w:lang w:eastAsia="en-US"/>
    </w:rPr>
  </w:style>
  <w:style w:type="paragraph" w:customStyle="1" w:styleId="181B580BF6AA44F1992E4CAB4F19CCEB65">
    <w:name w:val="181B580BF6AA44F1992E4CAB4F19CCEB65"/>
    <w:rsid w:val="004F4B0B"/>
    <w:rPr>
      <w:rFonts w:ascii="Calibri" w:eastAsia="Calibri" w:hAnsi="Calibri" w:cs="Times New Roman"/>
      <w:lang w:eastAsia="en-US"/>
    </w:rPr>
  </w:style>
  <w:style w:type="paragraph" w:customStyle="1" w:styleId="C8FEF6018D884811966C6FB2CDAF1A3555">
    <w:name w:val="C8FEF6018D884811966C6FB2CDAF1A3555"/>
    <w:rsid w:val="004F4B0B"/>
    <w:rPr>
      <w:rFonts w:ascii="Calibri" w:eastAsia="Calibri" w:hAnsi="Calibri" w:cs="Times New Roman"/>
      <w:lang w:eastAsia="en-US"/>
    </w:rPr>
  </w:style>
  <w:style w:type="paragraph" w:customStyle="1" w:styleId="C66A275B111F43BD8FCEBF3013FF13A454">
    <w:name w:val="C66A275B111F43BD8FCEBF3013FF13A454"/>
    <w:rsid w:val="004F4B0B"/>
    <w:rPr>
      <w:rFonts w:ascii="Calibri" w:eastAsia="Calibri" w:hAnsi="Calibri" w:cs="Times New Roman"/>
      <w:lang w:eastAsia="en-US"/>
    </w:rPr>
  </w:style>
  <w:style w:type="paragraph" w:customStyle="1" w:styleId="1D65173FF37F4A289770C07DF8E56EB852">
    <w:name w:val="1D65173FF37F4A289770C07DF8E56EB852"/>
    <w:rsid w:val="004F4B0B"/>
    <w:rPr>
      <w:rFonts w:ascii="Calibri" w:eastAsia="Calibri" w:hAnsi="Calibri" w:cs="Times New Roman"/>
      <w:lang w:eastAsia="en-US"/>
    </w:rPr>
  </w:style>
  <w:style w:type="paragraph" w:customStyle="1" w:styleId="0F29A5678DCA431190DF8ADEC2744D7350">
    <w:name w:val="0F29A5678DCA431190DF8ADEC2744D7350"/>
    <w:rsid w:val="004F4B0B"/>
    <w:pPr>
      <w:ind w:left="720"/>
      <w:contextualSpacing/>
    </w:pPr>
    <w:rPr>
      <w:rFonts w:ascii="Calibri" w:eastAsia="Calibri" w:hAnsi="Calibri" w:cs="Times New Roman"/>
      <w:lang w:eastAsia="en-US"/>
    </w:rPr>
  </w:style>
  <w:style w:type="paragraph" w:customStyle="1" w:styleId="1D9D49F93E5A40E7A7A4CA090204311778">
    <w:name w:val="1D9D49F93E5A40E7A7A4CA090204311778"/>
    <w:rsid w:val="004F4B0B"/>
    <w:rPr>
      <w:rFonts w:ascii="Calibri" w:eastAsia="Calibri" w:hAnsi="Calibri" w:cs="Times New Roman"/>
      <w:lang w:eastAsia="en-US"/>
    </w:rPr>
  </w:style>
  <w:style w:type="paragraph" w:customStyle="1" w:styleId="3F9DCC2FE6434DB7B287C5B7E31F282682">
    <w:name w:val="3F9DCC2FE6434DB7B287C5B7E31F282682"/>
    <w:rsid w:val="004F4B0B"/>
    <w:rPr>
      <w:rFonts w:ascii="Calibri" w:eastAsia="Calibri" w:hAnsi="Calibri" w:cs="Times New Roman"/>
      <w:lang w:eastAsia="en-US"/>
    </w:rPr>
  </w:style>
  <w:style w:type="paragraph" w:customStyle="1" w:styleId="DE8CD42385B046BDB4E11F19F22A3B5F77">
    <w:name w:val="DE8CD42385B046BDB4E11F19F22A3B5F77"/>
    <w:rsid w:val="004F4B0B"/>
    <w:rPr>
      <w:rFonts w:ascii="Calibri" w:eastAsia="Calibri" w:hAnsi="Calibri" w:cs="Times New Roman"/>
      <w:lang w:eastAsia="en-US"/>
    </w:rPr>
  </w:style>
  <w:style w:type="paragraph" w:customStyle="1" w:styleId="A3602B6938F04E24958A758F7643577072">
    <w:name w:val="A3602B6938F04E24958A758F7643577072"/>
    <w:rsid w:val="004F4B0B"/>
    <w:rPr>
      <w:rFonts w:ascii="Calibri" w:eastAsia="Calibri" w:hAnsi="Calibri" w:cs="Times New Roman"/>
      <w:lang w:eastAsia="en-US"/>
    </w:rPr>
  </w:style>
  <w:style w:type="paragraph" w:customStyle="1" w:styleId="9DE6401602074F98910ADC84B274ACB870">
    <w:name w:val="9DE6401602074F98910ADC84B274ACB870"/>
    <w:rsid w:val="004F4B0B"/>
    <w:rPr>
      <w:rFonts w:ascii="Calibri" w:eastAsia="Calibri" w:hAnsi="Calibri" w:cs="Times New Roman"/>
      <w:lang w:eastAsia="en-US"/>
    </w:rPr>
  </w:style>
  <w:style w:type="paragraph" w:customStyle="1" w:styleId="910D7A3327EC40BB99B39A31EF376D9269">
    <w:name w:val="910D7A3327EC40BB99B39A31EF376D9269"/>
    <w:rsid w:val="004F4B0B"/>
    <w:rPr>
      <w:rFonts w:ascii="Calibri" w:eastAsia="Calibri" w:hAnsi="Calibri" w:cs="Times New Roman"/>
      <w:lang w:eastAsia="en-US"/>
    </w:rPr>
  </w:style>
  <w:style w:type="paragraph" w:customStyle="1" w:styleId="D7D2F93999584622813004C611DB247868">
    <w:name w:val="D7D2F93999584622813004C611DB247868"/>
    <w:rsid w:val="004F4B0B"/>
    <w:rPr>
      <w:rFonts w:ascii="Calibri" w:eastAsia="Calibri" w:hAnsi="Calibri" w:cs="Times New Roman"/>
      <w:lang w:eastAsia="en-US"/>
    </w:rPr>
  </w:style>
  <w:style w:type="paragraph" w:customStyle="1" w:styleId="5EDC50F60F534EB1A960C35A16BE1E3D67">
    <w:name w:val="5EDC50F60F534EB1A960C35A16BE1E3D67"/>
    <w:rsid w:val="004F4B0B"/>
    <w:rPr>
      <w:rFonts w:ascii="Calibri" w:eastAsia="Calibri" w:hAnsi="Calibri" w:cs="Times New Roman"/>
      <w:lang w:eastAsia="en-US"/>
    </w:rPr>
  </w:style>
  <w:style w:type="paragraph" w:customStyle="1" w:styleId="181B580BF6AA44F1992E4CAB4F19CCEB66">
    <w:name w:val="181B580BF6AA44F1992E4CAB4F19CCEB66"/>
    <w:rsid w:val="004F4B0B"/>
    <w:rPr>
      <w:rFonts w:ascii="Calibri" w:eastAsia="Calibri" w:hAnsi="Calibri" w:cs="Times New Roman"/>
      <w:lang w:eastAsia="en-US"/>
    </w:rPr>
  </w:style>
  <w:style w:type="paragraph" w:customStyle="1" w:styleId="C8FEF6018D884811966C6FB2CDAF1A3556">
    <w:name w:val="C8FEF6018D884811966C6FB2CDAF1A3556"/>
    <w:rsid w:val="004F4B0B"/>
    <w:rPr>
      <w:rFonts w:ascii="Calibri" w:eastAsia="Calibri" w:hAnsi="Calibri" w:cs="Times New Roman"/>
      <w:lang w:eastAsia="en-US"/>
    </w:rPr>
  </w:style>
  <w:style w:type="paragraph" w:customStyle="1" w:styleId="C66A275B111F43BD8FCEBF3013FF13A455">
    <w:name w:val="C66A275B111F43BD8FCEBF3013FF13A455"/>
    <w:rsid w:val="004F4B0B"/>
    <w:rPr>
      <w:rFonts w:ascii="Calibri" w:eastAsia="Calibri" w:hAnsi="Calibri" w:cs="Times New Roman"/>
      <w:lang w:eastAsia="en-US"/>
    </w:rPr>
  </w:style>
  <w:style w:type="paragraph" w:customStyle="1" w:styleId="1D65173FF37F4A289770C07DF8E56EB853">
    <w:name w:val="1D65173FF37F4A289770C07DF8E56EB853"/>
    <w:rsid w:val="004F4B0B"/>
    <w:rPr>
      <w:rFonts w:ascii="Calibri" w:eastAsia="Calibri" w:hAnsi="Calibri" w:cs="Times New Roman"/>
      <w:lang w:eastAsia="en-US"/>
    </w:rPr>
  </w:style>
  <w:style w:type="paragraph" w:customStyle="1" w:styleId="0F29A5678DCA431190DF8ADEC2744D7351">
    <w:name w:val="0F29A5678DCA431190DF8ADEC2744D7351"/>
    <w:rsid w:val="004F4B0B"/>
    <w:pPr>
      <w:ind w:left="720"/>
      <w:contextualSpacing/>
    </w:pPr>
    <w:rPr>
      <w:rFonts w:ascii="Calibri" w:eastAsia="Calibri" w:hAnsi="Calibri" w:cs="Times New Roman"/>
      <w:lang w:eastAsia="en-US"/>
    </w:rPr>
  </w:style>
  <w:style w:type="paragraph" w:customStyle="1" w:styleId="1D9D49F93E5A40E7A7A4CA090204311779">
    <w:name w:val="1D9D49F93E5A40E7A7A4CA090204311779"/>
    <w:rsid w:val="004F4B0B"/>
    <w:rPr>
      <w:rFonts w:ascii="Calibri" w:eastAsia="Calibri" w:hAnsi="Calibri" w:cs="Times New Roman"/>
      <w:lang w:eastAsia="en-US"/>
    </w:rPr>
  </w:style>
  <w:style w:type="paragraph" w:customStyle="1" w:styleId="3F9DCC2FE6434DB7B287C5B7E31F282683">
    <w:name w:val="3F9DCC2FE6434DB7B287C5B7E31F282683"/>
    <w:rsid w:val="004F4B0B"/>
    <w:rPr>
      <w:rFonts w:ascii="Calibri" w:eastAsia="Calibri" w:hAnsi="Calibri" w:cs="Times New Roman"/>
      <w:lang w:eastAsia="en-US"/>
    </w:rPr>
  </w:style>
  <w:style w:type="paragraph" w:customStyle="1" w:styleId="DE8CD42385B046BDB4E11F19F22A3B5F78">
    <w:name w:val="DE8CD42385B046BDB4E11F19F22A3B5F78"/>
    <w:rsid w:val="004F4B0B"/>
    <w:rPr>
      <w:rFonts w:ascii="Calibri" w:eastAsia="Calibri" w:hAnsi="Calibri" w:cs="Times New Roman"/>
      <w:lang w:eastAsia="en-US"/>
    </w:rPr>
  </w:style>
  <w:style w:type="paragraph" w:customStyle="1" w:styleId="A3602B6938F04E24958A758F7643577073">
    <w:name w:val="A3602B6938F04E24958A758F7643577073"/>
    <w:rsid w:val="004F4B0B"/>
    <w:rPr>
      <w:rFonts w:ascii="Calibri" w:eastAsia="Calibri" w:hAnsi="Calibri" w:cs="Times New Roman"/>
      <w:lang w:eastAsia="en-US"/>
    </w:rPr>
  </w:style>
  <w:style w:type="paragraph" w:customStyle="1" w:styleId="9DE6401602074F98910ADC84B274ACB871">
    <w:name w:val="9DE6401602074F98910ADC84B274ACB871"/>
    <w:rsid w:val="004F4B0B"/>
    <w:rPr>
      <w:rFonts w:ascii="Calibri" w:eastAsia="Calibri" w:hAnsi="Calibri" w:cs="Times New Roman"/>
      <w:lang w:eastAsia="en-US"/>
    </w:rPr>
  </w:style>
  <w:style w:type="paragraph" w:customStyle="1" w:styleId="910D7A3327EC40BB99B39A31EF376D9270">
    <w:name w:val="910D7A3327EC40BB99B39A31EF376D9270"/>
    <w:rsid w:val="004F4B0B"/>
    <w:rPr>
      <w:rFonts w:ascii="Calibri" w:eastAsia="Calibri" w:hAnsi="Calibri" w:cs="Times New Roman"/>
      <w:lang w:eastAsia="en-US"/>
    </w:rPr>
  </w:style>
  <w:style w:type="paragraph" w:customStyle="1" w:styleId="D7D2F93999584622813004C611DB247869">
    <w:name w:val="D7D2F93999584622813004C611DB247869"/>
    <w:rsid w:val="004F4B0B"/>
    <w:rPr>
      <w:rFonts w:ascii="Calibri" w:eastAsia="Calibri" w:hAnsi="Calibri" w:cs="Times New Roman"/>
      <w:lang w:eastAsia="en-US"/>
    </w:rPr>
  </w:style>
  <w:style w:type="paragraph" w:customStyle="1" w:styleId="5EDC50F60F534EB1A960C35A16BE1E3D68">
    <w:name w:val="5EDC50F60F534EB1A960C35A16BE1E3D68"/>
    <w:rsid w:val="004F4B0B"/>
    <w:rPr>
      <w:rFonts w:ascii="Calibri" w:eastAsia="Calibri" w:hAnsi="Calibri" w:cs="Times New Roman"/>
      <w:lang w:eastAsia="en-US"/>
    </w:rPr>
  </w:style>
  <w:style w:type="paragraph" w:customStyle="1" w:styleId="181B580BF6AA44F1992E4CAB4F19CCEB67">
    <w:name w:val="181B580BF6AA44F1992E4CAB4F19CCEB67"/>
    <w:rsid w:val="004F4B0B"/>
    <w:rPr>
      <w:rFonts w:ascii="Calibri" w:eastAsia="Calibri" w:hAnsi="Calibri" w:cs="Times New Roman"/>
      <w:lang w:eastAsia="en-US"/>
    </w:rPr>
  </w:style>
  <w:style w:type="paragraph" w:customStyle="1" w:styleId="C8FEF6018D884811966C6FB2CDAF1A3557">
    <w:name w:val="C8FEF6018D884811966C6FB2CDAF1A3557"/>
    <w:rsid w:val="004F4B0B"/>
    <w:rPr>
      <w:rFonts w:ascii="Calibri" w:eastAsia="Calibri" w:hAnsi="Calibri" w:cs="Times New Roman"/>
      <w:lang w:eastAsia="en-US"/>
    </w:rPr>
  </w:style>
  <w:style w:type="paragraph" w:customStyle="1" w:styleId="C66A275B111F43BD8FCEBF3013FF13A456">
    <w:name w:val="C66A275B111F43BD8FCEBF3013FF13A456"/>
    <w:rsid w:val="004F4B0B"/>
    <w:rPr>
      <w:rFonts w:ascii="Calibri" w:eastAsia="Calibri" w:hAnsi="Calibri" w:cs="Times New Roman"/>
      <w:lang w:eastAsia="en-US"/>
    </w:rPr>
  </w:style>
  <w:style w:type="paragraph" w:customStyle="1" w:styleId="1D65173FF37F4A289770C07DF8E56EB854">
    <w:name w:val="1D65173FF37F4A289770C07DF8E56EB854"/>
    <w:rsid w:val="004F4B0B"/>
    <w:rPr>
      <w:rFonts w:ascii="Calibri" w:eastAsia="Calibri" w:hAnsi="Calibri" w:cs="Times New Roman"/>
      <w:lang w:eastAsia="en-US"/>
    </w:rPr>
  </w:style>
  <w:style w:type="paragraph" w:customStyle="1" w:styleId="0F29A5678DCA431190DF8ADEC2744D7352">
    <w:name w:val="0F29A5678DCA431190DF8ADEC2744D7352"/>
    <w:rsid w:val="004F4B0B"/>
    <w:pPr>
      <w:ind w:left="720"/>
      <w:contextualSpacing/>
    </w:pPr>
    <w:rPr>
      <w:rFonts w:ascii="Calibri" w:eastAsia="Calibri" w:hAnsi="Calibri" w:cs="Times New Roman"/>
      <w:lang w:eastAsia="en-US"/>
    </w:rPr>
  </w:style>
  <w:style w:type="paragraph" w:customStyle="1" w:styleId="1D9D49F93E5A40E7A7A4CA090204311780">
    <w:name w:val="1D9D49F93E5A40E7A7A4CA090204311780"/>
    <w:rsid w:val="004F4B0B"/>
    <w:rPr>
      <w:rFonts w:ascii="Calibri" w:eastAsia="Calibri" w:hAnsi="Calibri" w:cs="Times New Roman"/>
      <w:lang w:eastAsia="en-US"/>
    </w:rPr>
  </w:style>
  <w:style w:type="paragraph" w:customStyle="1" w:styleId="3F9DCC2FE6434DB7B287C5B7E31F282684">
    <w:name w:val="3F9DCC2FE6434DB7B287C5B7E31F282684"/>
    <w:rsid w:val="004F4B0B"/>
    <w:rPr>
      <w:rFonts w:ascii="Calibri" w:eastAsia="Calibri" w:hAnsi="Calibri" w:cs="Times New Roman"/>
      <w:lang w:eastAsia="en-US"/>
    </w:rPr>
  </w:style>
  <w:style w:type="paragraph" w:customStyle="1" w:styleId="DE8CD42385B046BDB4E11F19F22A3B5F79">
    <w:name w:val="DE8CD42385B046BDB4E11F19F22A3B5F79"/>
    <w:rsid w:val="004F4B0B"/>
    <w:rPr>
      <w:rFonts w:ascii="Calibri" w:eastAsia="Calibri" w:hAnsi="Calibri" w:cs="Times New Roman"/>
      <w:lang w:eastAsia="en-US"/>
    </w:rPr>
  </w:style>
  <w:style w:type="paragraph" w:customStyle="1" w:styleId="A3602B6938F04E24958A758F7643577074">
    <w:name w:val="A3602B6938F04E24958A758F7643577074"/>
    <w:rsid w:val="004F4B0B"/>
    <w:rPr>
      <w:rFonts w:ascii="Calibri" w:eastAsia="Calibri" w:hAnsi="Calibri" w:cs="Times New Roman"/>
      <w:lang w:eastAsia="en-US"/>
    </w:rPr>
  </w:style>
  <w:style w:type="paragraph" w:customStyle="1" w:styleId="9DE6401602074F98910ADC84B274ACB872">
    <w:name w:val="9DE6401602074F98910ADC84B274ACB872"/>
    <w:rsid w:val="004F4B0B"/>
    <w:rPr>
      <w:rFonts w:ascii="Calibri" w:eastAsia="Calibri" w:hAnsi="Calibri" w:cs="Times New Roman"/>
      <w:lang w:eastAsia="en-US"/>
    </w:rPr>
  </w:style>
  <w:style w:type="paragraph" w:customStyle="1" w:styleId="910D7A3327EC40BB99B39A31EF376D9271">
    <w:name w:val="910D7A3327EC40BB99B39A31EF376D9271"/>
    <w:rsid w:val="004F4B0B"/>
    <w:rPr>
      <w:rFonts w:ascii="Calibri" w:eastAsia="Calibri" w:hAnsi="Calibri" w:cs="Times New Roman"/>
      <w:lang w:eastAsia="en-US"/>
    </w:rPr>
  </w:style>
  <w:style w:type="paragraph" w:customStyle="1" w:styleId="D7D2F93999584622813004C611DB247870">
    <w:name w:val="D7D2F93999584622813004C611DB247870"/>
    <w:rsid w:val="004F4B0B"/>
    <w:rPr>
      <w:rFonts w:ascii="Calibri" w:eastAsia="Calibri" w:hAnsi="Calibri" w:cs="Times New Roman"/>
      <w:lang w:eastAsia="en-US"/>
    </w:rPr>
  </w:style>
  <w:style w:type="paragraph" w:customStyle="1" w:styleId="5EDC50F60F534EB1A960C35A16BE1E3D69">
    <w:name w:val="5EDC50F60F534EB1A960C35A16BE1E3D69"/>
    <w:rsid w:val="004F4B0B"/>
    <w:rPr>
      <w:rFonts w:ascii="Calibri" w:eastAsia="Calibri" w:hAnsi="Calibri" w:cs="Times New Roman"/>
      <w:lang w:eastAsia="en-US"/>
    </w:rPr>
  </w:style>
  <w:style w:type="paragraph" w:customStyle="1" w:styleId="181B580BF6AA44F1992E4CAB4F19CCEB68">
    <w:name w:val="181B580BF6AA44F1992E4CAB4F19CCEB68"/>
    <w:rsid w:val="004F4B0B"/>
    <w:rPr>
      <w:rFonts w:ascii="Calibri" w:eastAsia="Calibri" w:hAnsi="Calibri" w:cs="Times New Roman"/>
      <w:lang w:eastAsia="en-US"/>
    </w:rPr>
  </w:style>
  <w:style w:type="paragraph" w:customStyle="1" w:styleId="C8FEF6018D884811966C6FB2CDAF1A3558">
    <w:name w:val="C8FEF6018D884811966C6FB2CDAF1A3558"/>
    <w:rsid w:val="004F4B0B"/>
    <w:rPr>
      <w:rFonts w:ascii="Calibri" w:eastAsia="Calibri" w:hAnsi="Calibri" w:cs="Times New Roman"/>
      <w:lang w:eastAsia="en-US"/>
    </w:rPr>
  </w:style>
  <w:style w:type="paragraph" w:customStyle="1" w:styleId="C66A275B111F43BD8FCEBF3013FF13A457">
    <w:name w:val="C66A275B111F43BD8FCEBF3013FF13A457"/>
    <w:rsid w:val="004F4B0B"/>
    <w:rPr>
      <w:rFonts w:ascii="Calibri" w:eastAsia="Calibri" w:hAnsi="Calibri" w:cs="Times New Roman"/>
      <w:lang w:eastAsia="en-US"/>
    </w:rPr>
  </w:style>
  <w:style w:type="paragraph" w:customStyle="1" w:styleId="1D65173FF37F4A289770C07DF8E56EB855">
    <w:name w:val="1D65173FF37F4A289770C07DF8E56EB855"/>
    <w:rsid w:val="004F4B0B"/>
    <w:rPr>
      <w:rFonts w:ascii="Calibri" w:eastAsia="Calibri" w:hAnsi="Calibri" w:cs="Times New Roman"/>
      <w:lang w:eastAsia="en-US"/>
    </w:rPr>
  </w:style>
  <w:style w:type="paragraph" w:customStyle="1" w:styleId="0F29A5678DCA431190DF8ADEC2744D7353">
    <w:name w:val="0F29A5678DCA431190DF8ADEC2744D7353"/>
    <w:rsid w:val="004F4B0B"/>
    <w:pPr>
      <w:ind w:left="720"/>
      <w:contextualSpacing/>
    </w:pPr>
    <w:rPr>
      <w:rFonts w:ascii="Calibri" w:eastAsia="Calibri" w:hAnsi="Calibri" w:cs="Times New Roman"/>
      <w:lang w:eastAsia="en-US"/>
    </w:rPr>
  </w:style>
  <w:style w:type="paragraph" w:customStyle="1" w:styleId="3F9DCC2FE6434DB7B287C5B7E31F282685">
    <w:name w:val="3F9DCC2FE6434DB7B287C5B7E31F282685"/>
    <w:rsid w:val="00D7630B"/>
    <w:rPr>
      <w:rFonts w:ascii="Calibri" w:eastAsia="Calibri" w:hAnsi="Calibri" w:cs="Times New Roman"/>
      <w:lang w:eastAsia="en-US"/>
    </w:rPr>
  </w:style>
  <w:style w:type="paragraph" w:customStyle="1" w:styleId="DE8CD42385B046BDB4E11F19F22A3B5F80">
    <w:name w:val="DE8CD42385B046BDB4E11F19F22A3B5F80"/>
    <w:rsid w:val="00D7630B"/>
    <w:rPr>
      <w:rFonts w:ascii="Calibri" w:eastAsia="Calibri" w:hAnsi="Calibri" w:cs="Times New Roman"/>
      <w:lang w:eastAsia="en-US"/>
    </w:rPr>
  </w:style>
  <w:style w:type="paragraph" w:customStyle="1" w:styleId="A3602B6938F04E24958A758F7643577075">
    <w:name w:val="A3602B6938F04E24958A758F7643577075"/>
    <w:rsid w:val="00D7630B"/>
    <w:rPr>
      <w:rFonts w:ascii="Calibri" w:eastAsia="Calibri" w:hAnsi="Calibri" w:cs="Times New Roman"/>
      <w:lang w:eastAsia="en-US"/>
    </w:rPr>
  </w:style>
  <w:style w:type="paragraph" w:customStyle="1" w:styleId="9DE6401602074F98910ADC84B274ACB873">
    <w:name w:val="9DE6401602074F98910ADC84B274ACB873"/>
    <w:rsid w:val="00D7630B"/>
    <w:rPr>
      <w:rFonts w:ascii="Calibri" w:eastAsia="Calibri" w:hAnsi="Calibri" w:cs="Times New Roman"/>
      <w:lang w:eastAsia="en-US"/>
    </w:rPr>
  </w:style>
  <w:style w:type="paragraph" w:customStyle="1" w:styleId="910D7A3327EC40BB99B39A31EF376D9272">
    <w:name w:val="910D7A3327EC40BB99B39A31EF376D9272"/>
    <w:rsid w:val="00D7630B"/>
    <w:rPr>
      <w:rFonts w:ascii="Calibri" w:eastAsia="Calibri" w:hAnsi="Calibri" w:cs="Times New Roman"/>
      <w:lang w:eastAsia="en-US"/>
    </w:rPr>
  </w:style>
  <w:style w:type="paragraph" w:customStyle="1" w:styleId="D7D2F93999584622813004C611DB247871">
    <w:name w:val="D7D2F93999584622813004C611DB247871"/>
    <w:rsid w:val="00D7630B"/>
    <w:rPr>
      <w:rFonts w:ascii="Calibri" w:eastAsia="Calibri" w:hAnsi="Calibri" w:cs="Times New Roman"/>
      <w:lang w:eastAsia="en-US"/>
    </w:rPr>
  </w:style>
  <w:style w:type="paragraph" w:customStyle="1" w:styleId="5EDC50F60F534EB1A960C35A16BE1E3D70">
    <w:name w:val="5EDC50F60F534EB1A960C35A16BE1E3D70"/>
    <w:rsid w:val="00D7630B"/>
    <w:rPr>
      <w:rFonts w:ascii="Calibri" w:eastAsia="Calibri" w:hAnsi="Calibri" w:cs="Times New Roman"/>
      <w:lang w:eastAsia="en-US"/>
    </w:rPr>
  </w:style>
  <w:style w:type="paragraph" w:customStyle="1" w:styleId="181B580BF6AA44F1992E4CAB4F19CCEB69">
    <w:name w:val="181B580BF6AA44F1992E4CAB4F19CCEB69"/>
    <w:rsid w:val="00D7630B"/>
    <w:rPr>
      <w:rFonts w:ascii="Calibri" w:eastAsia="Calibri" w:hAnsi="Calibri" w:cs="Times New Roman"/>
      <w:lang w:eastAsia="en-US"/>
    </w:rPr>
  </w:style>
  <w:style w:type="paragraph" w:customStyle="1" w:styleId="C8FEF6018D884811966C6FB2CDAF1A3559">
    <w:name w:val="C8FEF6018D884811966C6FB2CDAF1A3559"/>
    <w:rsid w:val="00D7630B"/>
    <w:rPr>
      <w:rFonts w:ascii="Calibri" w:eastAsia="Calibri" w:hAnsi="Calibri" w:cs="Times New Roman"/>
      <w:lang w:eastAsia="en-US"/>
    </w:rPr>
  </w:style>
  <w:style w:type="paragraph" w:customStyle="1" w:styleId="C66A275B111F43BD8FCEBF3013FF13A458">
    <w:name w:val="C66A275B111F43BD8FCEBF3013FF13A458"/>
    <w:rsid w:val="00D7630B"/>
    <w:rPr>
      <w:rFonts w:ascii="Calibri" w:eastAsia="Calibri" w:hAnsi="Calibri" w:cs="Times New Roman"/>
      <w:lang w:eastAsia="en-US"/>
    </w:rPr>
  </w:style>
  <w:style w:type="paragraph" w:customStyle="1" w:styleId="1D65173FF37F4A289770C07DF8E56EB856">
    <w:name w:val="1D65173FF37F4A289770C07DF8E56EB856"/>
    <w:rsid w:val="00D7630B"/>
    <w:rPr>
      <w:rFonts w:ascii="Calibri" w:eastAsia="Calibri" w:hAnsi="Calibri" w:cs="Times New Roman"/>
      <w:lang w:eastAsia="en-US"/>
    </w:rPr>
  </w:style>
  <w:style w:type="paragraph" w:customStyle="1" w:styleId="0F29A5678DCA431190DF8ADEC2744D7354">
    <w:name w:val="0F29A5678DCA431190DF8ADEC2744D7354"/>
    <w:rsid w:val="00D7630B"/>
    <w:pPr>
      <w:ind w:left="720"/>
      <w:contextualSpacing/>
    </w:pPr>
    <w:rPr>
      <w:rFonts w:ascii="Calibri" w:eastAsia="Calibri" w:hAnsi="Calibri" w:cs="Times New Roman"/>
      <w:lang w:eastAsia="en-US"/>
    </w:rPr>
  </w:style>
  <w:style w:type="paragraph" w:customStyle="1" w:styleId="3F9DCC2FE6434DB7B287C5B7E31F282686">
    <w:name w:val="3F9DCC2FE6434DB7B287C5B7E31F282686"/>
    <w:rsid w:val="00D7630B"/>
    <w:rPr>
      <w:rFonts w:ascii="Calibri" w:eastAsia="Calibri" w:hAnsi="Calibri" w:cs="Times New Roman"/>
      <w:lang w:eastAsia="en-US"/>
    </w:rPr>
  </w:style>
  <w:style w:type="paragraph" w:customStyle="1" w:styleId="DE8CD42385B046BDB4E11F19F22A3B5F81">
    <w:name w:val="DE8CD42385B046BDB4E11F19F22A3B5F81"/>
    <w:rsid w:val="00D7630B"/>
    <w:rPr>
      <w:rFonts w:ascii="Calibri" w:eastAsia="Calibri" w:hAnsi="Calibri" w:cs="Times New Roman"/>
      <w:lang w:eastAsia="en-US"/>
    </w:rPr>
  </w:style>
  <w:style w:type="paragraph" w:customStyle="1" w:styleId="A3602B6938F04E24958A758F7643577076">
    <w:name w:val="A3602B6938F04E24958A758F7643577076"/>
    <w:rsid w:val="00D7630B"/>
    <w:rPr>
      <w:rFonts w:ascii="Calibri" w:eastAsia="Calibri" w:hAnsi="Calibri" w:cs="Times New Roman"/>
      <w:lang w:eastAsia="en-US"/>
    </w:rPr>
  </w:style>
  <w:style w:type="paragraph" w:customStyle="1" w:styleId="9DE6401602074F98910ADC84B274ACB874">
    <w:name w:val="9DE6401602074F98910ADC84B274ACB874"/>
    <w:rsid w:val="00D7630B"/>
    <w:rPr>
      <w:rFonts w:ascii="Calibri" w:eastAsia="Calibri" w:hAnsi="Calibri" w:cs="Times New Roman"/>
      <w:lang w:eastAsia="en-US"/>
    </w:rPr>
  </w:style>
  <w:style w:type="paragraph" w:customStyle="1" w:styleId="910D7A3327EC40BB99B39A31EF376D9273">
    <w:name w:val="910D7A3327EC40BB99B39A31EF376D9273"/>
    <w:rsid w:val="00D7630B"/>
    <w:rPr>
      <w:rFonts w:ascii="Calibri" w:eastAsia="Calibri" w:hAnsi="Calibri" w:cs="Times New Roman"/>
      <w:lang w:eastAsia="en-US"/>
    </w:rPr>
  </w:style>
  <w:style w:type="paragraph" w:customStyle="1" w:styleId="D7D2F93999584622813004C611DB247872">
    <w:name w:val="D7D2F93999584622813004C611DB247872"/>
    <w:rsid w:val="00D7630B"/>
    <w:rPr>
      <w:rFonts w:ascii="Calibri" w:eastAsia="Calibri" w:hAnsi="Calibri" w:cs="Times New Roman"/>
      <w:lang w:eastAsia="en-US"/>
    </w:rPr>
  </w:style>
  <w:style w:type="paragraph" w:customStyle="1" w:styleId="5EDC50F60F534EB1A960C35A16BE1E3D71">
    <w:name w:val="5EDC50F60F534EB1A960C35A16BE1E3D71"/>
    <w:rsid w:val="00D7630B"/>
    <w:rPr>
      <w:rFonts w:ascii="Calibri" w:eastAsia="Calibri" w:hAnsi="Calibri" w:cs="Times New Roman"/>
      <w:lang w:eastAsia="en-US"/>
    </w:rPr>
  </w:style>
  <w:style w:type="paragraph" w:customStyle="1" w:styleId="181B580BF6AA44F1992E4CAB4F19CCEB70">
    <w:name w:val="181B580BF6AA44F1992E4CAB4F19CCEB70"/>
    <w:rsid w:val="00D7630B"/>
    <w:rPr>
      <w:rFonts w:ascii="Calibri" w:eastAsia="Calibri" w:hAnsi="Calibri" w:cs="Times New Roman"/>
      <w:lang w:eastAsia="en-US"/>
    </w:rPr>
  </w:style>
  <w:style w:type="paragraph" w:customStyle="1" w:styleId="C8FEF6018D884811966C6FB2CDAF1A3560">
    <w:name w:val="C8FEF6018D884811966C6FB2CDAF1A3560"/>
    <w:rsid w:val="00D7630B"/>
    <w:rPr>
      <w:rFonts w:ascii="Calibri" w:eastAsia="Calibri" w:hAnsi="Calibri" w:cs="Times New Roman"/>
      <w:lang w:eastAsia="en-US"/>
    </w:rPr>
  </w:style>
  <w:style w:type="paragraph" w:customStyle="1" w:styleId="C66A275B111F43BD8FCEBF3013FF13A459">
    <w:name w:val="C66A275B111F43BD8FCEBF3013FF13A459"/>
    <w:rsid w:val="00D7630B"/>
    <w:rPr>
      <w:rFonts w:ascii="Calibri" w:eastAsia="Calibri" w:hAnsi="Calibri" w:cs="Times New Roman"/>
      <w:lang w:eastAsia="en-US"/>
    </w:rPr>
  </w:style>
  <w:style w:type="paragraph" w:customStyle="1" w:styleId="1D65173FF37F4A289770C07DF8E56EB857">
    <w:name w:val="1D65173FF37F4A289770C07DF8E56EB857"/>
    <w:rsid w:val="00D7630B"/>
    <w:rPr>
      <w:rFonts w:ascii="Calibri" w:eastAsia="Calibri" w:hAnsi="Calibri" w:cs="Times New Roman"/>
      <w:lang w:eastAsia="en-US"/>
    </w:rPr>
  </w:style>
  <w:style w:type="paragraph" w:customStyle="1" w:styleId="0F29A5678DCA431190DF8ADEC2744D7355">
    <w:name w:val="0F29A5678DCA431190DF8ADEC2744D7355"/>
    <w:rsid w:val="00D7630B"/>
    <w:pPr>
      <w:ind w:left="720"/>
      <w:contextualSpacing/>
    </w:pPr>
    <w:rPr>
      <w:rFonts w:ascii="Calibri" w:eastAsia="Calibri" w:hAnsi="Calibri" w:cs="Times New Roman"/>
      <w:lang w:eastAsia="en-US"/>
    </w:rPr>
  </w:style>
  <w:style w:type="paragraph" w:customStyle="1" w:styleId="3F9DCC2FE6434DB7B287C5B7E31F282687">
    <w:name w:val="3F9DCC2FE6434DB7B287C5B7E31F282687"/>
    <w:rsid w:val="00D7630B"/>
    <w:rPr>
      <w:rFonts w:ascii="Calibri" w:eastAsia="Calibri" w:hAnsi="Calibri" w:cs="Times New Roman"/>
      <w:lang w:eastAsia="en-US"/>
    </w:rPr>
  </w:style>
  <w:style w:type="paragraph" w:customStyle="1" w:styleId="DE8CD42385B046BDB4E11F19F22A3B5F82">
    <w:name w:val="DE8CD42385B046BDB4E11F19F22A3B5F82"/>
    <w:rsid w:val="00D7630B"/>
    <w:rPr>
      <w:rFonts w:ascii="Calibri" w:eastAsia="Calibri" w:hAnsi="Calibri" w:cs="Times New Roman"/>
      <w:lang w:eastAsia="en-US"/>
    </w:rPr>
  </w:style>
  <w:style w:type="paragraph" w:customStyle="1" w:styleId="A3602B6938F04E24958A758F7643577077">
    <w:name w:val="A3602B6938F04E24958A758F7643577077"/>
    <w:rsid w:val="00D7630B"/>
    <w:rPr>
      <w:rFonts w:ascii="Calibri" w:eastAsia="Calibri" w:hAnsi="Calibri" w:cs="Times New Roman"/>
      <w:lang w:eastAsia="en-US"/>
    </w:rPr>
  </w:style>
  <w:style w:type="paragraph" w:customStyle="1" w:styleId="9DE6401602074F98910ADC84B274ACB875">
    <w:name w:val="9DE6401602074F98910ADC84B274ACB875"/>
    <w:rsid w:val="00D7630B"/>
    <w:rPr>
      <w:rFonts w:ascii="Calibri" w:eastAsia="Calibri" w:hAnsi="Calibri" w:cs="Times New Roman"/>
      <w:lang w:eastAsia="en-US"/>
    </w:rPr>
  </w:style>
  <w:style w:type="paragraph" w:customStyle="1" w:styleId="910D7A3327EC40BB99B39A31EF376D9274">
    <w:name w:val="910D7A3327EC40BB99B39A31EF376D9274"/>
    <w:rsid w:val="00D7630B"/>
    <w:rPr>
      <w:rFonts w:ascii="Calibri" w:eastAsia="Calibri" w:hAnsi="Calibri" w:cs="Times New Roman"/>
      <w:lang w:eastAsia="en-US"/>
    </w:rPr>
  </w:style>
  <w:style w:type="paragraph" w:customStyle="1" w:styleId="D7D2F93999584622813004C611DB247873">
    <w:name w:val="D7D2F93999584622813004C611DB247873"/>
    <w:rsid w:val="00D7630B"/>
    <w:rPr>
      <w:rFonts w:ascii="Calibri" w:eastAsia="Calibri" w:hAnsi="Calibri" w:cs="Times New Roman"/>
      <w:lang w:eastAsia="en-US"/>
    </w:rPr>
  </w:style>
  <w:style w:type="paragraph" w:customStyle="1" w:styleId="5EDC50F60F534EB1A960C35A16BE1E3D72">
    <w:name w:val="5EDC50F60F534EB1A960C35A16BE1E3D72"/>
    <w:rsid w:val="00D7630B"/>
    <w:rPr>
      <w:rFonts w:ascii="Calibri" w:eastAsia="Calibri" w:hAnsi="Calibri" w:cs="Times New Roman"/>
      <w:lang w:eastAsia="en-US"/>
    </w:rPr>
  </w:style>
  <w:style w:type="paragraph" w:customStyle="1" w:styleId="181B580BF6AA44F1992E4CAB4F19CCEB71">
    <w:name w:val="181B580BF6AA44F1992E4CAB4F19CCEB71"/>
    <w:rsid w:val="00D7630B"/>
    <w:rPr>
      <w:rFonts w:ascii="Calibri" w:eastAsia="Calibri" w:hAnsi="Calibri" w:cs="Times New Roman"/>
      <w:lang w:eastAsia="en-US"/>
    </w:rPr>
  </w:style>
  <w:style w:type="paragraph" w:customStyle="1" w:styleId="C8FEF6018D884811966C6FB2CDAF1A3561">
    <w:name w:val="C8FEF6018D884811966C6FB2CDAF1A3561"/>
    <w:rsid w:val="00D7630B"/>
    <w:rPr>
      <w:rFonts w:ascii="Calibri" w:eastAsia="Calibri" w:hAnsi="Calibri" w:cs="Times New Roman"/>
      <w:lang w:eastAsia="en-US"/>
    </w:rPr>
  </w:style>
  <w:style w:type="paragraph" w:customStyle="1" w:styleId="C66A275B111F43BD8FCEBF3013FF13A460">
    <w:name w:val="C66A275B111F43BD8FCEBF3013FF13A460"/>
    <w:rsid w:val="00D7630B"/>
    <w:rPr>
      <w:rFonts w:ascii="Calibri" w:eastAsia="Calibri" w:hAnsi="Calibri" w:cs="Times New Roman"/>
      <w:lang w:eastAsia="en-US"/>
    </w:rPr>
  </w:style>
  <w:style w:type="paragraph" w:customStyle="1" w:styleId="1D65173FF37F4A289770C07DF8E56EB858">
    <w:name w:val="1D65173FF37F4A289770C07DF8E56EB858"/>
    <w:rsid w:val="00D7630B"/>
    <w:rPr>
      <w:rFonts w:ascii="Calibri" w:eastAsia="Calibri" w:hAnsi="Calibri" w:cs="Times New Roman"/>
      <w:lang w:eastAsia="en-US"/>
    </w:rPr>
  </w:style>
  <w:style w:type="paragraph" w:customStyle="1" w:styleId="0F29A5678DCA431190DF8ADEC2744D7356">
    <w:name w:val="0F29A5678DCA431190DF8ADEC2744D7356"/>
    <w:rsid w:val="00D7630B"/>
    <w:pPr>
      <w:ind w:left="720"/>
      <w:contextualSpacing/>
    </w:pPr>
    <w:rPr>
      <w:rFonts w:ascii="Calibri" w:eastAsia="Calibri" w:hAnsi="Calibri" w:cs="Times New Roman"/>
      <w:lang w:eastAsia="en-US"/>
    </w:rPr>
  </w:style>
  <w:style w:type="paragraph" w:customStyle="1" w:styleId="DE8CD42385B046BDB4E11F19F22A3B5F83">
    <w:name w:val="DE8CD42385B046BDB4E11F19F22A3B5F83"/>
    <w:rsid w:val="00D7630B"/>
    <w:rPr>
      <w:rFonts w:ascii="Calibri" w:eastAsia="Calibri" w:hAnsi="Calibri" w:cs="Times New Roman"/>
      <w:lang w:eastAsia="en-US"/>
    </w:rPr>
  </w:style>
  <w:style w:type="paragraph" w:customStyle="1" w:styleId="A3602B6938F04E24958A758F7643577078">
    <w:name w:val="A3602B6938F04E24958A758F7643577078"/>
    <w:rsid w:val="00D7630B"/>
    <w:rPr>
      <w:rFonts w:ascii="Calibri" w:eastAsia="Calibri" w:hAnsi="Calibri" w:cs="Times New Roman"/>
      <w:lang w:eastAsia="en-US"/>
    </w:rPr>
  </w:style>
  <w:style w:type="paragraph" w:customStyle="1" w:styleId="9DE6401602074F98910ADC84B274ACB876">
    <w:name w:val="9DE6401602074F98910ADC84B274ACB876"/>
    <w:rsid w:val="00D7630B"/>
    <w:rPr>
      <w:rFonts w:ascii="Calibri" w:eastAsia="Calibri" w:hAnsi="Calibri" w:cs="Times New Roman"/>
      <w:lang w:eastAsia="en-US"/>
    </w:rPr>
  </w:style>
  <w:style w:type="paragraph" w:customStyle="1" w:styleId="910D7A3327EC40BB99B39A31EF376D9275">
    <w:name w:val="910D7A3327EC40BB99B39A31EF376D9275"/>
    <w:rsid w:val="00D7630B"/>
    <w:rPr>
      <w:rFonts w:ascii="Calibri" w:eastAsia="Calibri" w:hAnsi="Calibri" w:cs="Times New Roman"/>
      <w:lang w:eastAsia="en-US"/>
    </w:rPr>
  </w:style>
  <w:style w:type="paragraph" w:customStyle="1" w:styleId="D7D2F93999584622813004C611DB247874">
    <w:name w:val="D7D2F93999584622813004C611DB247874"/>
    <w:rsid w:val="00D7630B"/>
    <w:rPr>
      <w:rFonts w:ascii="Calibri" w:eastAsia="Calibri" w:hAnsi="Calibri" w:cs="Times New Roman"/>
      <w:lang w:eastAsia="en-US"/>
    </w:rPr>
  </w:style>
  <w:style w:type="paragraph" w:customStyle="1" w:styleId="5EDC50F60F534EB1A960C35A16BE1E3D73">
    <w:name w:val="5EDC50F60F534EB1A960C35A16BE1E3D73"/>
    <w:rsid w:val="00D7630B"/>
    <w:rPr>
      <w:rFonts w:ascii="Calibri" w:eastAsia="Calibri" w:hAnsi="Calibri" w:cs="Times New Roman"/>
      <w:lang w:eastAsia="en-US"/>
    </w:rPr>
  </w:style>
  <w:style w:type="paragraph" w:customStyle="1" w:styleId="181B580BF6AA44F1992E4CAB4F19CCEB72">
    <w:name w:val="181B580BF6AA44F1992E4CAB4F19CCEB72"/>
    <w:rsid w:val="00D7630B"/>
    <w:rPr>
      <w:rFonts w:ascii="Calibri" w:eastAsia="Calibri" w:hAnsi="Calibri" w:cs="Times New Roman"/>
      <w:lang w:eastAsia="en-US"/>
    </w:rPr>
  </w:style>
  <w:style w:type="paragraph" w:customStyle="1" w:styleId="C8FEF6018D884811966C6FB2CDAF1A3562">
    <w:name w:val="C8FEF6018D884811966C6FB2CDAF1A3562"/>
    <w:rsid w:val="00D7630B"/>
    <w:rPr>
      <w:rFonts w:ascii="Calibri" w:eastAsia="Calibri" w:hAnsi="Calibri" w:cs="Times New Roman"/>
      <w:lang w:eastAsia="en-US"/>
    </w:rPr>
  </w:style>
  <w:style w:type="paragraph" w:customStyle="1" w:styleId="C66A275B111F43BD8FCEBF3013FF13A461">
    <w:name w:val="C66A275B111F43BD8FCEBF3013FF13A461"/>
    <w:rsid w:val="00D7630B"/>
    <w:rPr>
      <w:rFonts w:ascii="Calibri" w:eastAsia="Calibri" w:hAnsi="Calibri" w:cs="Times New Roman"/>
      <w:lang w:eastAsia="en-US"/>
    </w:rPr>
  </w:style>
  <w:style w:type="paragraph" w:customStyle="1" w:styleId="1D65173FF37F4A289770C07DF8E56EB859">
    <w:name w:val="1D65173FF37F4A289770C07DF8E56EB859"/>
    <w:rsid w:val="00D7630B"/>
    <w:rPr>
      <w:rFonts w:ascii="Calibri" w:eastAsia="Calibri" w:hAnsi="Calibri" w:cs="Times New Roman"/>
      <w:lang w:eastAsia="en-US"/>
    </w:rPr>
  </w:style>
  <w:style w:type="paragraph" w:customStyle="1" w:styleId="0F29A5678DCA431190DF8ADEC2744D7357">
    <w:name w:val="0F29A5678DCA431190DF8ADEC2744D7357"/>
    <w:rsid w:val="00D7630B"/>
    <w:pPr>
      <w:ind w:left="720"/>
      <w:contextualSpacing/>
    </w:pPr>
    <w:rPr>
      <w:rFonts w:ascii="Calibri" w:eastAsia="Calibri" w:hAnsi="Calibri" w:cs="Times New Roman"/>
      <w:lang w:eastAsia="en-US"/>
    </w:rPr>
  </w:style>
  <w:style w:type="paragraph" w:customStyle="1" w:styleId="B4E52E90B0804DDAAD617520512187B0">
    <w:name w:val="B4E52E90B0804DDAAD617520512187B0"/>
    <w:rsid w:val="00AC4539"/>
    <w:pPr>
      <w:spacing w:after="200" w:line="276" w:lineRule="auto"/>
    </w:pPr>
  </w:style>
  <w:style w:type="paragraph" w:customStyle="1" w:styleId="E43A97E5B6BD4693BE913C39E34CE156">
    <w:name w:val="E43A97E5B6BD4693BE913C39E34CE156"/>
    <w:rsid w:val="00AC4539"/>
    <w:pPr>
      <w:spacing w:after="200" w:line="276" w:lineRule="auto"/>
    </w:pPr>
  </w:style>
  <w:style w:type="paragraph" w:customStyle="1" w:styleId="48690697DA0D4019A55F76B5D7EED809">
    <w:name w:val="48690697DA0D4019A55F76B5D7EED809"/>
    <w:rsid w:val="00AC4539"/>
    <w:pPr>
      <w:spacing w:after="200" w:line="276" w:lineRule="auto"/>
    </w:pPr>
  </w:style>
  <w:style w:type="paragraph" w:customStyle="1" w:styleId="E3D74C50DE684D089F719F44D1E3A5F5">
    <w:name w:val="E3D74C50DE684D089F719F44D1E3A5F5"/>
    <w:rsid w:val="00410F16"/>
    <w:pPr>
      <w:spacing w:after="200" w:line="276" w:lineRule="auto"/>
    </w:pPr>
  </w:style>
  <w:style w:type="paragraph" w:customStyle="1" w:styleId="439FDB3269D8475AB20F366D61CF466B">
    <w:name w:val="439FDB3269D8475AB20F366D61CF466B"/>
    <w:rsid w:val="00410F16"/>
    <w:pPr>
      <w:spacing w:after="200" w:line="276" w:lineRule="auto"/>
    </w:pPr>
  </w:style>
  <w:style w:type="paragraph" w:customStyle="1" w:styleId="55217A59C2B04C3F9A3F014520005B37">
    <w:name w:val="55217A59C2B04C3F9A3F014520005B37"/>
    <w:rsid w:val="00410F16"/>
    <w:pPr>
      <w:spacing w:after="200" w:line="276" w:lineRule="auto"/>
    </w:pPr>
  </w:style>
  <w:style w:type="paragraph" w:customStyle="1" w:styleId="75202B481F0F4C5BB9241F71FCC88FCA">
    <w:name w:val="75202B481F0F4C5BB9241F71FCC88FCA"/>
    <w:rsid w:val="00410F16"/>
    <w:pPr>
      <w:spacing w:after="200" w:line="276" w:lineRule="auto"/>
    </w:pPr>
  </w:style>
  <w:style w:type="paragraph" w:customStyle="1" w:styleId="FAEEC20010FA4B929083C03E79E47B19">
    <w:name w:val="FAEEC20010FA4B929083C03E79E47B19"/>
    <w:rsid w:val="00410F16"/>
    <w:pPr>
      <w:spacing w:after="200" w:line="276" w:lineRule="auto"/>
    </w:pPr>
  </w:style>
  <w:style w:type="paragraph" w:customStyle="1" w:styleId="F2FCDB7CEB73459EA4BA0583396EBE4D">
    <w:name w:val="F2FCDB7CEB73459EA4BA0583396EBE4D"/>
    <w:rsid w:val="00410F16"/>
    <w:pPr>
      <w:spacing w:after="200" w:line="276" w:lineRule="auto"/>
    </w:pPr>
  </w:style>
  <w:style w:type="paragraph" w:customStyle="1" w:styleId="F1F331D6102A45BEB1AFA0D27965C1F5">
    <w:name w:val="F1F331D6102A45BEB1AFA0D27965C1F5"/>
    <w:rsid w:val="00410F16"/>
    <w:pPr>
      <w:spacing w:after="200" w:line="276" w:lineRule="auto"/>
    </w:pPr>
  </w:style>
  <w:style w:type="paragraph" w:customStyle="1" w:styleId="045EBD2958D84E888C99353B6FB5A5F8">
    <w:name w:val="045EBD2958D84E888C99353B6FB5A5F8"/>
    <w:rsid w:val="00410F16"/>
    <w:pPr>
      <w:spacing w:after="200" w:line="276"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1DF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0F16"/>
    <w:rPr>
      <w:color w:val="808080"/>
    </w:rPr>
  </w:style>
  <w:style w:type="paragraph" w:customStyle="1" w:styleId="3F9DCC2FE6434DB7B287C5B7E31F2826">
    <w:name w:val="3F9DCC2FE6434DB7B287C5B7E31F2826"/>
    <w:rsid w:val="00CF1DFA"/>
    <w:rPr>
      <w:rFonts w:ascii="Calibri" w:eastAsia="Calibri" w:hAnsi="Calibri" w:cs="Times New Roman"/>
      <w:lang w:eastAsia="en-US"/>
    </w:rPr>
  </w:style>
  <w:style w:type="paragraph" w:customStyle="1" w:styleId="3F9DCC2FE6434DB7B287C5B7E31F28261">
    <w:name w:val="3F9DCC2FE6434DB7B287C5B7E31F28261"/>
    <w:rsid w:val="00CF1DFA"/>
    <w:rPr>
      <w:rFonts w:ascii="Calibri" w:eastAsia="Calibri" w:hAnsi="Calibri" w:cs="Times New Roman"/>
      <w:lang w:eastAsia="en-US"/>
    </w:rPr>
  </w:style>
  <w:style w:type="paragraph" w:customStyle="1" w:styleId="3F9DCC2FE6434DB7B287C5B7E31F28262">
    <w:name w:val="3F9DCC2FE6434DB7B287C5B7E31F28262"/>
    <w:rsid w:val="00CF1DFA"/>
    <w:rPr>
      <w:rFonts w:ascii="Calibri" w:eastAsia="Calibri" w:hAnsi="Calibri" w:cs="Times New Roman"/>
      <w:lang w:eastAsia="en-US"/>
    </w:rPr>
  </w:style>
  <w:style w:type="paragraph" w:customStyle="1" w:styleId="3F9DCC2FE6434DB7B287C5B7E31F28263">
    <w:name w:val="3F9DCC2FE6434DB7B287C5B7E31F28263"/>
    <w:rsid w:val="00CF1DFA"/>
    <w:rPr>
      <w:rFonts w:ascii="Calibri" w:eastAsia="Calibri" w:hAnsi="Calibri" w:cs="Times New Roman"/>
      <w:lang w:eastAsia="en-US"/>
    </w:rPr>
  </w:style>
  <w:style w:type="paragraph" w:customStyle="1" w:styleId="1D9D49F93E5A40E7A7A4CA0902043117">
    <w:name w:val="1D9D49F93E5A40E7A7A4CA0902043117"/>
    <w:rsid w:val="00CF1DFA"/>
    <w:rPr>
      <w:rFonts w:ascii="Calibri" w:eastAsia="Calibri" w:hAnsi="Calibri" w:cs="Times New Roman"/>
      <w:lang w:eastAsia="en-US"/>
    </w:rPr>
  </w:style>
  <w:style w:type="paragraph" w:customStyle="1" w:styleId="3F9DCC2FE6434DB7B287C5B7E31F28264">
    <w:name w:val="3F9DCC2FE6434DB7B287C5B7E31F28264"/>
    <w:rsid w:val="00CF1DFA"/>
    <w:rPr>
      <w:rFonts w:ascii="Calibri" w:eastAsia="Calibri" w:hAnsi="Calibri" w:cs="Times New Roman"/>
      <w:lang w:eastAsia="en-US"/>
    </w:rPr>
  </w:style>
  <w:style w:type="paragraph" w:customStyle="1" w:styleId="1D9D49F93E5A40E7A7A4CA09020431171">
    <w:name w:val="1D9D49F93E5A40E7A7A4CA09020431171"/>
    <w:rsid w:val="00CF1DFA"/>
    <w:rPr>
      <w:rFonts w:ascii="Calibri" w:eastAsia="Calibri" w:hAnsi="Calibri" w:cs="Times New Roman"/>
      <w:lang w:eastAsia="en-US"/>
    </w:rPr>
  </w:style>
  <w:style w:type="paragraph" w:customStyle="1" w:styleId="3F9DCC2FE6434DB7B287C5B7E31F28265">
    <w:name w:val="3F9DCC2FE6434DB7B287C5B7E31F28265"/>
    <w:rsid w:val="00CF1DFA"/>
    <w:rPr>
      <w:rFonts w:ascii="Calibri" w:eastAsia="Calibri" w:hAnsi="Calibri" w:cs="Times New Roman"/>
      <w:lang w:eastAsia="en-US"/>
    </w:rPr>
  </w:style>
  <w:style w:type="character" w:customStyle="1" w:styleId="NamaPenulis">
    <w:name w:val="Nama Penulis"/>
    <w:basedOn w:val="DefaultParagraphFont"/>
    <w:uiPriority w:val="1"/>
    <w:qFormat/>
    <w:rsid w:val="00AC4539"/>
    <w:rPr>
      <w:rFonts w:ascii="Calibri" w:hAnsi="Calibri"/>
      <w:i w:val="0"/>
      <w:strike w:val="0"/>
      <w:dstrike w:val="0"/>
      <w:vanish w:val="0"/>
      <w:sz w:val="24"/>
    </w:rPr>
  </w:style>
  <w:style w:type="paragraph" w:customStyle="1" w:styleId="DE8CD42385B046BDB4E11F19F22A3B5F">
    <w:name w:val="DE8CD42385B046BDB4E11F19F22A3B5F"/>
    <w:rsid w:val="00CF1DFA"/>
    <w:rPr>
      <w:rFonts w:ascii="Calibri" w:eastAsia="Calibri" w:hAnsi="Calibri" w:cs="Times New Roman"/>
      <w:lang w:eastAsia="en-US"/>
    </w:rPr>
  </w:style>
  <w:style w:type="paragraph" w:customStyle="1" w:styleId="1D9D49F93E5A40E7A7A4CA09020431172">
    <w:name w:val="1D9D49F93E5A40E7A7A4CA09020431172"/>
    <w:rsid w:val="00CF1DFA"/>
    <w:rPr>
      <w:rFonts w:ascii="Calibri" w:eastAsia="Calibri" w:hAnsi="Calibri" w:cs="Times New Roman"/>
      <w:lang w:eastAsia="en-US"/>
    </w:rPr>
  </w:style>
  <w:style w:type="paragraph" w:customStyle="1" w:styleId="3F9DCC2FE6434DB7B287C5B7E31F28266">
    <w:name w:val="3F9DCC2FE6434DB7B287C5B7E31F28266"/>
    <w:rsid w:val="00CF1DFA"/>
    <w:rPr>
      <w:rFonts w:ascii="Calibri" w:eastAsia="Calibri" w:hAnsi="Calibri" w:cs="Times New Roman"/>
      <w:lang w:eastAsia="en-US"/>
    </w:rPr>
  </w:style>
  <w:style w:type="paragraph" w:customStyle="1" w:styleId="DE8CD42385B046BDB4E11F19F22A3B5F1">
    <w:name w:val="DE8CD42385B046BDB4E11F19F22A3B5F1"/>
    <w:rsid w:val="00CF1DFA"/>
    <w:rPr>
      <w:rFonts w:ascii="Calibri" w:eastAsia="Calibri" w:hAnsi="Calibri" w:cs="Times New Roman"/>
      <w:lang w:eastAsia="en-US"/>
    </w:rPr>
  </w:style>
  <w:style w:type="paragraph" w:customStyle="1" w:styleId="1D9D49F93E5A40E7A7A4CA09020431173">
    <w:name w:val="1D9D49F93E5A40E7A7A4CA09020431173"/>
    <w:rsid w:val="00CF1DFA"/>
    <w:rPr>
      <w:rFonts w:ascii="Calibri" w:eastAsia="Calibri" w:hAnsi="Calibri" w:cs="Times New Roman"/>
      <w:lang w:eastAsia="en-US"/>
    </w:rPr>
  </w:style>
  <w:style w:type="paragraph" w:customStyle="1" w:styleId="3F9DCC2FE6434DB7B287C5B7E31F28267">
    <w:name w:val="3F9DCC2FE6434DB7B287C5B7E31F28267"/>
    <w:rsid w:val="00CF1DFA"/>
    <w:rPr>
      <w:rFonts w:ascii="Calibri" w:eastAsia="Calibri" w:hAnsi="Calibri" w:cs="Times New Roman"/>
      <w:lang w:eastAsia="en-US"/>
    </w:rPr>
  </w:style>
  <w:style w:type="paragraph" w:customStyle="1" w:styleId="DE8CD42385B046BDB4E11F19F22A3B5F2">
    <w:name w:val="DE8CD42385B046BDB4E11F19F22A3B5F2"/>
    <w:rsid w:val="00CF1DFA"/>
    <w:rPr>
      <w:rFonts w:ascii="Calibri" w:eastAsia="Calibri" w:hAnsi="Calibri" w:cs="Times New Roman"/>
      <w:lang w:eastAsia="en-US"/>
    </w:rPr>
  </w:style>
  <w:style w:type="paragraph" w:customStyle="1" w:styleId="1D9D49F93E5A40E7A7A4CA09020431174">
    <w:name w:val="1D9D49F93E5A40E7A7A4CA09020431174"/>
    <w:rsid w:val="00CF1DFA"/>
    <w:rPr>
      <w:rFonts w:ascii="Calibri" w:eastAsia="Calibri" w:hAnsi="Calibri" w:cs="Times New Roman"/>
      <w:lang w:eastAsia="en-US"/>
    </w:rPr>
  </w:style>
  <w:style w:type="paragraph" w:customStyle="1" w:styleId="3F9DCC2FE6434DB7B287C5B7E31F28268">
    <w:name w:val="3F9DCC2FE6434DB7B287C5B7E31F28268"/>
    <w:rsid w:val="00CF1DFA"/>
    <w:rPr>
      <w:rFonts w:ascii="Calibri" w:eastAsia="Calibri" w:hAnsi="Calibri" w:cs="Times New Roman"/>
      <w:lang w:eastAsia="en-US"/>
    </w:rPr>
  </w:style>
  <w:style w:type="paragraph" w:customStyle="1" w:styleId="DE8CD42385B046BDB4E11F19F22A3B5F3">
    <w:name w:val="DE8CD42385B046BDB4E11F19F22A3B5F3"/>
    <w:rsid w:val="00CF1DFA"/>
    <w:rPr>
      <w:rFonts w:ascii="Calibri" w:eastAsia="Calibri" w:hAnsi="Calibri" w:cs="Times New Roman"/>
      <w:lang w:eastAsia="en-US"/>
    </w:rPr>
  </w:style>
  <w:style w:type="paragraph" w:customStyle="1" w:styleId="1D9D49F93E5A40E7A7A4CA09020431175">
    <w:name w:val="1D9D49F93E5A40E7A7A4CA09020431175"/>
    <w:rsid w:val="00CF1DFA"/>
    <w:rPr>
      <w:rFonts w:ascii="Calibri" w:eastAsia="Calibri" w:hAnsi="Calibri" w:cs="Times New Roman"/>
      <w:lang w:eastAsia="en-US"/>
    </w:rPr>
  </w:style>
  <w:style w:type="paragraph" w:customStyle="1" w:styleId="3F9DCC2FE6434DB7B287C5B7E31F28269">
    <w:name w:val="3F9DCC2FE6434DB7B287C5B7E31F28269"/>
    <w:rsid w:val="00CF1DFA"/>
    <w:rPr>
      <w:rFonts w:ascii="Calibri" w:eastAsia="Calibri" w:hAnsi="Calibri" w:cs="Times New Roman"/>
      <w:lang w:eastAsia="en-US"/>
    </w:rPr>
  </w:style>
  <w:style w:type="paragraph" w:customStyle="1" w:styleId="DE8CD42385B046BDB4E11F19F22A3B5F4">
    <w:name w:val="DE8CD42385B046BDB4E11F19F22A3B5F4"/>
    <w:rsid w:val="00CF1DFA"/>
    <w:rPr>
      <w:rFonts w:ascii="Calibri" w:eastAsia="Calibri" w:hAnsi="Calibri" w:cs="Times New Roman"/>
      <w:lang w:eastAsia="en-US"/>
    </w:rPr>
  </w:style>
  <w:style w:type="paragraph" w:customStyle="1" w:styleId="1D9D49F93E5A40E7A7A4CA09020431176">
    <w:name w:val="1D9D49F93E5A40E7A7A4CA09020431176"/>
    <w:rsid w:val="00CF1DFA"/>
    <w:rPr>
      <w:rFonts w:ascii="Calibri" w:eastAsia="Calibri" w:hAnsi="Calibri" w:cs="Times New Roman"/>
      <w:lang w:eastAsia="en-US"/>
    </w:rPr>
  </w:style>
  <w:style w:type="paragraph" w:customStyle="1" w:styleId="3F9DCC2FE6434DB7B287C5B7E31F282610">
    <w:name w:val="3F9DCC2FE6434DB7B287C5B7E31F282610"/>
    <w:rsid w:val="00CF1DFA"/>
    <w:rPr>
      <w:rFonts w:ascii="Calibri" w:eastAsia="Calibri" w:hAnsi="Calibri" w:cs="Times New Roman"/>
      <w:lang w:eastAsia="en-US"/>
    </w:rPr>
  </w:style>
  <w:style w:type="paragraph" w:customStyle="1" w:styleId="DE8CD42385B046BDB4E11F19F22A3B5F5">
    <w:name w:val="DE8CD42385B046BDB4E11F19F22A3B5F5"/>
    <w:rsid w:val="00CF1DFA"/>
    <w:rPr>
      <w:rFonts w:ascii="Calibri" w:eastAsia="Calibri" w:hAnsi="Calibri" w:cs="Times New Roman"/>
      <w:lang w:eastAsia="en-US"/>
    </w:rPr>
  </w:style>
  <w:style w:type="character" w:customStyle="1" w:styleId="AfiliasiPenulis">
    <w:name w:val="Afiliasi Penulis"/>
    <w:basedOn w:val="DefaultParagraphFont"/>
    <w:uiPriority w:val="1"/>
    <w:qFormat/>
    <w:rsid w:val="00AC4539"/>
    <w:rPr>
      <w:rFonts w:ascii="Calibri" w:hAnsi="Calibri"/>
      <w:b w:val="0"/>
      <w:i/>
      <w:strike w:val="0"/>
      <w:dstrike w:val="0"/>
      <w:vanish w:val="0"/>
      <w:color w:val="000000" w:themeColor="text1"/>
      <w:sz w:val="22"/>
    </w:rPr>
  </w:style>
  <w:style w:type="paragraph" w:customStyle="1" w:styleId="A3602B6938F04E24958A758F76435770">
    <w:name w:val="A3602B6938F04E24958A758F76435770"/>
    <w:rsid w:val="00CF1DFA"/>
    <w:rPr>
      <w:rFonts w:ascii="Calibri" w:eastAsia="Calibri" w:hAnsi="Calibri" w:cs="Times New Roman"/>
      <w:lang w:eastAsia="en-US"/>
    </w:rPr>
  </w:style>
  <w:style w:type="paragraph" w:customStyle="1" w:styleId="1D9D49F93E5A40E7A7A4CA09020431177">
    <w:name w:val="1D9D49F93E5A40E7A7A4CA09020431177"/>
    <w:rsid w:val="00CF1DFA"/>
    <w:rPr>
      <w:rFonts w:ascii="Calibri" w:eastAsia="Calibri" w:hAnsi="Calibri" w:cs="Times New Roman"/>
      <w:lang w:eastAsia="en-US"/>
    </w:rPr>
  </w:style>
  <w:style w:type="paragraph" w:customStyle="1" w:styleId="3F9DCC2FE6434DB7B287C5B7E31F282611">
    <w:name w:val="3F9DCC2FE6434DB7B287C5B7E31F282611"/>
    <w:rsid w:val="00CF1DFA"/>
    <w:rPr>
      <w:rFonts w:ascii="Calibri" w:eastAsia="Calibri" w:hAnsi="Calibri" w:cs="Times New Roman"/>
      <w:lang w:eastAsia="en-US"/>
    </w:rPr>
  </w:style>
  <w:style w:type="paragraph" w:customStyle="1" w:styleId="DE8CD42385B046BDB4E11F19F22A3B5F6">
    <w:name w:val="DE8CD42385B046BDB4E11F19F22A3B5F6"/>
    <w:rsid w:val="00CF1DFA"/>
    <w:rPr>
      <w:rFonts w:ascii="Calibri" w:eastAsia="Calibri" w:hAnsi="Calibri" w:cs="Times New Roman"/>
      <w:lang w:eastAsia="en-US"/>
    </w:rPr>
  </w:style>
  <w:style w:type="paragraph" w:customStyle="1" w:styleId="A3602B6938F04E24958A758F764357701">
    <w:name w:val="A3602B6938F04E24958A758F764357701"/>
    <w:rsid w:val="00CF1DFA"/>
    <w:rPr>
      <w:rFonts w:ascii="Calibri" w:eastAsia="Calibri" w:hAnsi="Calibri" w:cs="Times New Roman"/>
      <w:lang w:eastAsia="en-US"/>
    </w:rPr>
  </w:style>
  <w:style w:type="paragraph" w:customStyle="1" w:styleId="1D9D49F93E5A40E7A7A4CA09020431178">
    <w:name w:val="1D9D49F93E5A40E7A7A4CA09020431178"/>
    <w:rsid w:val="00CF1DFA"/>
    <w:rPr>
      <w:rFonts w:ascii="Calibri" w:eastAsia="Calibri" w:hAnsi="Calibri" w:cs="Times New Roman"/>
      <w:lang w:eastAsia="en-US"/>
    </w:rPr>
  </w:style>
  <w:style w:type="paragraph" w:customStyle="1" w:styleId="3F9DCC2FE6434DB7B287C5B7E31F282612">
    <w:name w:val="3F9DCC2FE6434DB7B287C5B7E31F282612"/>
    <w:rsid w:val="00CF1DFA"/>
    <w:rPr>
      <w:rFonts w:ascii="Calibri" w:eastAsia="Calibri" w:hAnsi="Calibri" w:cs="Times New Roman"/>
      <w:lang w:eastAsia="en-US"/>
    </w:rPr>
  </w:style>
  <w:style w:type="paragraph" w:customStyle="1" w:styleId="DE8CD42385B046BDB4E11F19F22A3B5F7">
    <w:name w:val="DE8CD42385B046BDB4E11F19F22A3B5F7"/>
    <w:rsid w:val="00CF1DFA"/>
    <w:rPr>
      <w:rFonts w:ascii="Calibri" w:eastAsia="Calibri" w:hAnsi="Calibri" w:cs="Times New Roman"/>
      <w:lang w:eastAsia="en-US"/>
    </w:rPr>
  </w:style>
  <w:style w:type="paragraph" w:customStyle="1" w:styleId="A3602B6938F04E24958A758F764357702">
    <w:name w:val="A3602B6938F04E24958A758F764357702"/>
    <w:rsid w:val="00CF1DFA"/>
    <w:rPr>
      <w:rFonts w:ascii="Calibri" w:eastAsia="Calibri" w:hAnsi="Calibri" w:cs="Times New Roman"/>
      <w:lang w:eastAsia="en-US"/>
    </w:rPr>
  </w:style>
  <w:style w:type="paragraph" w:customStyle="1" w:styleId="9DE6401602074F98910ADC84B274ACB8">
    <w:name w:val="9DE6401602074F98910ADC84B274ACB8"/>
    <w:rsid w:val="00CF1DFA"/>
    <w:rPr>
      <w:rFonts w:ascii="Calibri" w:eastAsia="Calibri" w:hAnsi="Calibri" w:cs="Times New Roman"/>
      <w:lang w:eastAsia="en-US"/>
    </w:rPr>
  </w:style>
  <w:style w:type="paragraph" w:customStyle="1" w:styleId="1D9D49F93E5A40E7A7A4CA09020431179">
    <w:name w:val="1D9D49F93E5A40E7A7A4CA09020431179"/>
    <w:rsid w:val="00CF1DFA"/>
    <w:rPr>
      <w:rFonts w:ascii="Calibri" w:eastAsia="Calibri" w:hAnsi="Calibri" w:cs="Times New Roman"/>
      <w:lang w:eastAsia="en-US"/>
    </w:rPr>
  </w:style>
  <w:style w:type="paragraph" w:customStyle="1" w:styleId="3F9DCC2FE6434DB7B287C5B7E31F282613">
    <w:name w:val="3F9DCC2FE6434DB7B287C5B7E31F282613"/>
    <w:rsid w:val="00CF1DFA"/>
    <w:rPr>
      <w:rFonts w:ascii="Calibri" w:eastAsia="Calibri" w:hAnsi="Calibri" w:cs="Times New Roman"/>
      <w:lang w:eastAsia="en-US"/>
    </w:rPr>
  </w:style>
  <w:style w:type="paragraph" w:customStyle="1" w:styleId="DE8CD42385B046BDB4E11F19F22A3B5F8">
    <w:name w:val="DE8CD42385B046BDB4E11F19F22A3B5F8"/>
    <w:rsid w:val="00CF1DFA"/>
    <w:rPr>
      <w:rFonts w:ascii="Calibri" w:eastAsia="Calibri" w:hAnsi="Calibri" w:cs="Times New Roman"/>
      <w:lang w:eastAsia="en-US"/>
    </w:rPr>
  </w:style>
  <w:style w:type="paragraph" w:customStyle="1" w:styleId="A3602B6938F04E24958A758F764357703">
    <w:name w:val="A3602B6938F04E24958A758F764357703"/>
    <w:rsid w:val="00CF1DFA"/>
    <w:rPr>
      <w:rFonts w:ascii="Calibri" w:eastAsia="Calibri" w:hAnsi="Calibri" w:cs="Times New Roman"/>
      <w:lang w:eastAsia="en-US"/>
    </w:rPr>
  </w:style>
  <w:style w:type="paragraph" w:customStyle="1" w:styleId="9DE6401602074F98910ADC84B274ACB81">
    <w:name w:val="9DE6401602074F98910ADC84B274ACB81"/>
    <w:rsid w:val="00CF1DFA"/>
    <w:rPr>
      <w:rFonts w:ascii="Calibri" w:eastAsia="Calibri" w:hAnsi="Calibri" w:cs="Times New Roman"/>
      <w:lang w:eastAsia="en-US"/>
    </w:rPr>
  </w:style>
  <w:style w:type="character" w:customStyle="1" w:styleId="AbstrakBahasaIndonesia">
    <w:name w:val="Abstrak (Bahasa Indonesia)"/>
    <w:basedOn w:val="DefaultParagraphFont"/>
    <w:uiPriority w:val="1"/>
    <w:qFormat/>
    <w:rsid w:val="00410F16"/>
    <w:rPr>
      <w:rFonts w:ascii="Calibri" w:hAnsi="Calibri"/>
      <w:strike w:val="0"/>
      <w:dstrike w:val="0"/>
      <w:noProof w:val="0"/>
      <w:vanish w:val="0"/>
      <w:color w:val="auto"/>
      <w:sz w:val="22"/>
      <w:lang w:val="id-ID"/>
    </w:rPr>
  </w:style>
  <w:style w:type="paragraph" w:customStyle="1" w:styleId="910D7A3327EC40BB99B39A31EF376D92">
    <w:name w:val="910D7A3327EC40BB99B39A31EF376D92"/>
    <w:rsid w:val="00CF1DFA"/>
    <w:rPr>
      <w:rFonts w:ascii="Calibri" w:eastAsia="Calibri" w:hAnsi="Calibri" w:cs="Times New Roman"/>
      <w:lang w:eastAsia="en-US"/>
    </w:rPr>
  </w:style>
  <w:style w:type="paragraph" w:customStyle="1" w:styleId="1D9D49F93E5A40E7A7A4CA090204311710">
    <w:name w:val="1D9D49F93E5A40E7A7A4CA090204311710"/>
    <w:rsid w:val="00CF1DFA"/>
    <w:rPr>
      <w:rFonts w:ascii="Calibri" w:eastAsia="Calibri" w:hAnsi="Calibri" w:cs="Times New Roman"/>
      <w:lang w:eastAsia="en-US"/>
    </w:rPr>
  </w:style>
  <w:style w:type="paragraph" w:customStyle="1" w:styleId="3F9DCC2FE6434DB7B287C5B7E31F282614">
    <w:name w:val="3F9DCC2FE6434DB7B287C5B7E31F282614"/>
    <w:rsid w:val="00CF1DFA"/>
    <w:rPr>
      <w:rFonts w:ascii="Calibri" w:eastAsia="Calibri" w:hAnsi="Calibri" w:cs="Times New Roman"/>
      <w:lang w:eastAsia="en-US"/>
    </w:rPr>
  </w:style>
  <w:style w:type="paragraph" w:customStyle="1" w:styleId="DE8CD42385B046BDB4E11F19F22A3B5F9">
    <w:name w:val="DE8CD42385B046BDB4E11F19F22A3B5F9"/>
    <w:rsid w:val="00CF1DFA"/>
    <w:rPr>
      <w:rFonts w:ascii="Calibri" w:eastAsia="Calibri" w:hAnsi="Calibri" w:cs="Times New Roman"/>
      <w:lang w:eastAsia="en-US"/>
    </w:rPr>
  </w:style>
  <w:style w:type="paragraph" w:customStyle="1" w:styleId="A3602B6938F04E24958A758F764357704">
    <w:name w:val="A3602B6938F04E24958A758F764357704"/>
    <w:rsid w:val="00CF1DFA"/>
    <w:rPr>
      <w:rFonts w:ascii="Calibri" w:eastAsia="Calibri" w:hAnsi="Calibri" w:cs="Times New Roman"/>
      <w:lang w:eastAsia="en-US"/>
    </w:rPr>
  </w:style>
  <w:style w:type="paragraph" w:customStyle="1" w:styleId="9DE6401602074F98910ADC84B274ACB82">
    <w:name w:val="9DE6401602074F98910ADC84B274ACB82"/>
    <w:rsid w:val="00CF1DFA"/>
    <w:rPr>
      <w:rFonts w:ascii="Calibri" w:eastAsia="Calibri" w:hAnsi="Calibri" w:cs="Times New Roman"/>
      <w:lang w:eastAsia="en-US"/>
    </w:rPr>
  </w:style>
  <w:style w:type="paragraph" w:customStyle="1" w:styleId="910D7A3327EC40BB99B39A31EF376D921">
    <w:name w:val="910D7A3327EC40BB99B39A31EF376D921"/>
    <w:rsid w:val="00CF1DFA"/>
    <w:rPr>
      <w:rFonts w:ascii="Calibri" w:eastAsia="Calibri" w:hAnsi="Calibri" w:cs="Times New Roman"/>
      <w:lang w:eastAsia="en-US"/>
    </w:rPr>
  </w:style>
  <w:style w:type="paragraph" w:customStyle="1" w:styleId="D7D2F93999584622813004C611DB2478">
    <w:name w:val="D7D2F93999584622813004C611DB2478"/>
    <w:rsid w:val="00CF1DFA"/>
    <w:rPr>
      <w:rFonts w:ascii="Calibri" w:eastAsia="Calibri" w:hAnsi="Calibri" w:cs="Times New Roman"/>
      <w:lang w:eastAsia="en-US"/>
    </w:rPr>
  </w:style>
  <w:style w:type="paragraph" w:customStyle="1" w:styleId="1D9D49F93E5A40E7A7A4CA090204311711">
    <w:name w:val="1D9D49F93E5A40E7A7A4CA090204311711"/>
    <w:rsid w:val="00CF1DFA"/>
    <w:rPr>
      <w:rFonts w:ascii="Calibri" w:eastAsia="Calibri" w:hAnsi="Calibri" w:cs="Times New Roman"/>
      <w:lang w:eastAsia="en-US"/>
    </w:rPr>
  </w:style>
  <w:style w:type="paragraph" w:customStyle="1" w:styleId="3F9DCC2FE6434DB7B287C5B7E31F282615">
    <w:name w:val="3F9DCC2FE6434DB7B287C5B7E31F282615"/>
    <w:rsid w:val="00CF1DFA"/>
    <w:rPr>
      <w:rFonts w:ascii="Calibri" w:eastAsia="Calibri" w:hAnsi="Calibri" w:cs="Times New Roman"/>
      <w:lang w:eastAsia="en-US"/>
    </w:rPr>
  </w:style>
  <w:style w:type="paragraph" w:customStyle="1" w:styleId="DE8CD42385B046BDB4E11F19F22A3B5F10">
    <w:name w:val="DE8CD42385B046BDB4E11F19F22A3B5F10"/>
    <w:rsid w:val="00CF1DFA"/>
    <w:rPr>
      <w:rFonts w:ascii="Calibri" w:eastAsia="Calibri" w:hAnsi="Calibri" w:cs="Times New Roman"/>
      <w:lang w:eastAsia="en-US"/>
    </w:rPr>
  </w:style>
  <w:style w:type="paragraph" w:customStyle="1" w:styleId="A3602B6938F04E24958A758F764357705">
    <w:name w:val="A3602B6938F04E24958A758F764357705"/>
    <w:rsid w:val="00CF1DFA"/>
    <w:rPr>
      <w:rFonts w:ascii="Calibri" w:eastAsia="Calibri" w:hAnsi="Calibri" w:cs="Times New Roman"/>
      <w:lang w:eastAsia="en-US"/>
    </w:rPr>
  </w:style>
  <w:style w:type="paragraph" w:customStyle="1" w:styleId="9DE6401602074F98910ADC84B274ACB83">
    <w:name w:val="9DE6401602074F98910ADC84B274ACB83"/>
    <w:rsid w:val="00CF1DFA"/>
    <w:rPr>
      <w:rFonts w:ascii="Calibri" w:eastAsia="Calibri" w:hAnsi="Calibri" w:cs="Times New Roman"/>
      <w:lang w:eastAsia="en-US"/>
    </w:rPr>
  </w:style>
  <w:style w:type="paragraph" w:customStyle="1" w:styleId="910D7A3327EC40BB99B39A31EF376D922">
    <w:name w:val="910D7A3327EC40BB99B39A31EF376D922"/>
    <w:rsid w:val="00CF1DFA"/>
    <w:rPr>
      <w:rFonts w:ascii="Calibri" w:eastAsia="Calibri" w:hAnsi="Calibri" w:cs="Times New Roman"/>
      <w:lang w:eastAsia="en-US"/>
    </w:rPr>
  </w:style>
  <w:style w:type="paragraph" w:customStyle="1" w:styleId="D7D2F93999584622813004C611DB24781">
    <w:name w:val="D7D2F93999584622813004C611DB24781"/>
    <w:rsid w:val="00CF1DFA"/>
    <w:rPr>
      <w:rFonts w:ascii="Calibri" w:eastAsia="Calibri" w:hAnsi="Calibri" w:cs="Times New Roman"/>
      <w:lang w:eastAsia="en-US"/>
    </w:rPr>
  </w:style>
  <w:style w:type="character" w:customStyle="1" w:styleId="AbstrakBahasaInggris">
    <w:name w:val="Abstrak (Bahasa Inggris)"/>
    <w:basedOn w:val="DefaultParagraphFont"/>
    <w:uiPriority w:val="1"/>
    <w:qFormat/>
    <w:rsid w:val="00410F16"/>
    <w:rPr>
      <w:rFonts w:ascii="Calibri" w:hAnsi="Calibri"/>
      <w:i/>
      <w:strike w:val="0"/>
      <w:dstrike w:val="0"/>
      <w:noProof w:val="0"/>
      <w:vanish w:val="0"/>
      <w:color w:val="auto"/>
      <w:sz w:val="22"/>
      <w:lang w:val="en-US"/>
    </w:rPr>
  </w:style>
  <w:style w:type="paragraph" w:styleId="Footer">
    <w:name w:val="footer"/>
    <w:basedOn w:val="Normal"/>
    <w:link w:val="FooterChar"/>
    <w:uiPriority w:val="99"/>
    <w:unhideWhenUsed/>
    <w:rsid w:val="00CF1DFA"/>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CF1DFA"/>
    <w:rPr>
      <w:rFonts w:ascii="Calibri" w:eastAsia="Calibri" w:hAnsi="Calibri" w:cs="Times New Roman"/>
      <w:lang w:val="x-none" w:eastAsia="x-none"/>
    </w:rPr>
  </w:style>
  <w:style w:type="character" w:customStyle="1" w:styleId="hps">
    <w:name w:val="hps"/>
    <w:basedOn w:val="DefaultParagraphFont"/>
    <w:rsid w:val="00410F16"/>
  </w:style>
  <w:style w:type="paragraph" w:customStyle="1" w:styleId="5EDC50F60F534EB1A960C35A16BE1E3D">
    <w:name w:val="5EDC50F60F534EB1A960C35A16BE1E3D"/>
    <w:rsid w:val="00CF1DFA"/>
    <w:rPr>
      <w:rFonts w:ascii="Calibri" w:eastAsia="Calibri" w:hAnsi="Calibri" w:cs="Times New Roman"/>
      <w:lang w:eastAsia="en-US"/>
    </w:rPr>
  </w:style>
  <w:style w:type="paragraph" w:customStyle="1" w:styleId="1D9D49F93E5A40E7A7A4CA090204311712">
    <w:name w:val="1D9D49F93E5A40E7A7A4CA090204311712"/>
    <w:rsid w:val="00CF1DFA"/>
    <w:rPr>
      <w:rFonts w:ascii="Calibri" w:eastAsia="Calibri" w:hAnsi="Calibri" w:cs="Times New Roman"/>
      <w:lang w:eastAsia="en-US"/>
    </w:rPr>
  </w:style>
  <w:style w:type="paragraph" w:customStyle="1" w:styleId="3F9DCC2FE6434DB7B287C5B7E31F282616">
    <w:name w:val="3F9DCC2FE6434DB7B287C5B7E31F282616"/>
    <w:rsid w:val="00CF1DFA"/>
    <w:rPr>
      <w:rFonts w:ascii="Calibri" w:eastAsia="Calibri" w:hAnsi="Calibri" w:cs="Times New Roman"/>
      <w:lang w:eastAsia="en-US"/>
    </w:rPr>
  </w:style>
  <w:style w:type="paragraph" w:customStyle="1" w:styleId="DE8CD42385B046BDB4E11F19F22A3B5F11">
    <w:name w:val="DE8CD42385B046BDB4E11F19F22A3B5F11"/>
    <w:rsid w:val="00CF1DFA"/>
    <w:rPr>
      <w:rFonts w:ascii="Calibri" w:eastAsia="Calibri" w:hAnsi="Calibri" w:cs="Times New Roman"/>
      <w:lang w:eastAsia="en-US"/>
    </w:rPr>
  </w:style>
  <w:style w:type="paragraph" w:customStyle="1" w:styleId="A3602B6938F04E24958A758F764357706">
    <w:name w:val="A3602B6938F04E24958A758F764357706"/>
    <w:rsid w:val="00CF1DFA"/>
    <w:rPr>
      <w:rFonts w:ascii="Calibri" w:eastAsia="Calibri" w:hAnsi="Calibri" w:cs="Times New Roman"/>
      <w:lang w:eastAsia="en-US"/>
    </w:rPr>
  </w:style>
  <w:style w:type="paragraph" w:customStyle="1" w:styleId="9DE6401602074F98910ADC84B274ACB84">
    <w:name w:val="9DE6401602074F98910ADC84B274ACB84"/>
    <w:rsid w:val="00CF1DFA"/>
    <w:rPr>
      <w:rFonts w:ascii="Calibri" w:eastAsia="Calibri" w:hAnsi="Calibri" w:cs="Times New Roman"/>
      <w:lang w:eastAsia="en-US"/>
    </w:rPr>
  </w:style>
  <w:style w:type="paragraph" w:customStyle="1" w:styleId="910D7A3327EC40BB99B39A31EF376D923">
    <w:name w:val="910D7A3327EC40BB99B39A31EF376D923"/>
    <w:rsid w:val="00CF1DFA"/>
    <w:rPr>
      <w:rFonts w:ascii="Calibri" w:eastAsia="Calibri" w:hAnsi="Calibri" w:cs="Times New Roman"/>
      <w:lang w:eastAsia="en-US"/>
    </w:rPr>
  </w:style>
  <w:style w:type="paragraph" w:customStyle="1" w:styleId="D7D2F93999584622813004C611DB24782">
    <w:name w:val="D7D2F93999584622813004C611DB24782"/>
    <w:rsid w:val="00CF1DFA"/>
    <w:rPr>
      <w:rFonts w:ascii="Calibri" w:eastAsia="Calibri" w:hAnsi="Calibri" w:cs="Times New Roman"/>
      <w:lang w:eastAsia="en-US"/>
    </w:rPr>
  </w:style>
  <w:style w:type="paragraph" w:customStyle="1" w:styleId="5EDC50F60F534EB1A960C35A16BE1E3D1">
    <w:name w:val="5EDC50F60F534EB1A960C35A16BE1E3D1"/>
    <w:rsid w:val="00CF1DFA"/>
    <w:rPr>
      <w:rFonts w:ascii="Calibri" w:eastAsia="Calibri" w:hAnsi="Calibri" w:cs="Times New Roman"/>
      <w:lang w:eastAsia="en-US"/>
    </w:rPr>
  </w:style>
  <w:style w:type="character" w:customStyle="1" w:styleId="KataKunciBahasaInggris">
    <w:name w:val="Kata Kunci (Bahasa Inggris)"/>
    <w:basedOn w:val="DefaultParagraphFont"/>
    <w:uiPriority w:val="1"/>
    <w:qFormat/>
    <w:rsid w:val="00410F16"/>
    <w:rPr>
      <w:rFonts w:ascii="Calibri" w:hAnsi="Calibri"/>
      <w:i/>
      <w:strike w:val="0"/>
      <w:dstrike w:val="0"/>
      <w:noProof w:val="0"/>
      <w:vanish w:val="0"/>
      <w:sz w:val="22"/>
      <w:lang w:val="en-US"/>
    </w:rPr>
  </w:style>
  <w:style w:type="paragraph" w:customStyle="1" w:styleId="181B580BF6AA44F1992E4CAB4F19CCEB">
    <w:name w:val="181B580BF6AA44F1992E4CAB4F19CCEB"/>
    <w:rsid w:val="00CF1DFA"/>
    <w:rPr>
      <w:rFonts w:ascii="Calibri" w:eastAsia="Calibri" w:hAnsi="Calibri" w:cs="Times New Roman"/>
      <w:lang w:eastAsia="en-US"/>
    </w:rPr>
  </w:style>
  <w:style w:type="paragraph" w:customStyle="1" w:styleId="1D9D49F93E5A40E7A7A4CA090204311713">
    <w:name w:val="1D9D49F93E5A40E7A7A4CA090204311713"/>
    <w:rsid w:val="00CF1DFA"/>
    <w:rPr>
      <w:rFonts w:ascii="Calibri" w:eastAsia="Calibri" w:hAnsi="Calibri" w:cs="Times New Roman"/>
      <w:lang w:eastAsia="en-US"/>
    </w:rPr>
  </w:style>
  <w:style w:type="paragraph" w:customStyle="1" w:styleId="3F9DCC2FE6434DB7B287C5B7E31F282617">
    <w:name w:val="3F9DCC2FE6434DB7B287C5B7E31F282617"/>
    <w:rsid w:val="00CF1DFA"/>
    <w:rPr>
      <w:rFonts w:ascii="Calibri" w:eastAsia="Calibri" w:hAnsi="Calibri" w:cs="Times New Roman"/>
      <w:lang w:eastAsia="en-US"/>
    </w:rPr>
  </w:style>
  <w:style w:type="paragraph" w:customStyle="1" w:styleId="DE8CD42385B046BDB4E11F19F22A3B5F12">
    <w:name w:val="DE8CD42385B046BDB4E11F19F22A3B5F12"/>
    <w:rsid w:val="00CF1DFA"/>
    <w:rPr>
      <w:rFonts w:ascii="Calibri" w:eastAsia="Calibri" w:hAnsi="Calibri" w:cs="Times New Roman"/>
      <w:lang w:eastAsia="en-US"/>
    </w:rPr>
  </w:style>
  <w:style w:type="paragraph" w:customStyle="1" w:styleId="A3602B6938F04E24958A758F764357707">
    <w:name w:val="A3602B6938F04E24958A758F764357707"/>
    <w:rsid w:val="00CF1DFA"/>
    <w:rPr>
      <w:rFonts w:ascii="Calibri" w:eastAsia="Calibri" w:hAnsi="Calibri" w:cs="Times New Roman"/>
      <w:lang w:eastAsia="en-US"/>
    </w:rPr>
  </w:style>
  <w:style w:type="paragraph" w:customStyle="1" w:styleId="9DE6401602074F98910ADC84B274ACB85">
    <w:name w:val="9DE6401602074F98910ADC84B274ACB85"/>
    <w:rsid w:val="00CF1DFA"/>
    <w:rPr>
      <w:rFonts w:ascii="Calibri" w:eastAsia="Calibri" w:hAnsi="Calibri" w:cs="Times New Roman"/>
      <w:lang w:eastAsia="en-US"/>
    </w:rPr>
  </w:style>
  <w:style w:type="paragraph" w:customStyle="1" w:styleId="910D7A3327EC40BB99B39A31EF376D924">
    <w:name w:val="910D7A3327EC40BB99B39A31EF376D924"/>
    <w:rsid w:val="00CF1DFA"/>
    <w:rPr>
      <w:rFonts w:ascii="Calibri" w:eastAsia="Calibri" w:hAnsi="Calibri" w:cs="Times New Roman"/>
      <w:lang w:eastAsia="en-US"/>
    </w:rPr>
  </w:style>
  <w:style w:type="paragraph" w:customStyle="1" w:styleId="D7D2F93999584622813004C611DB24783">
    <w:name w:val="D7D2F93999584622813004C611DB24783"/>
    <w:rsid w:val="00CF1DFA"/>
    <w:rPr>
      <w:rFonts w:ascii="Calibri" w:eastAsia="Calibri" w:hAnsi="Calibri" w:cs="Times New Roman"/>
      <w:lang w:eastAsia="en-US"/>
    </w:rPr>
  </w:style>
  <w:style w:type="paragraph" w:customStyle="1" w:styleId="5EDC50F60F534EB1A960C35A16BE1E3D2">
    <w:name w:val="5EDC50F60F534EB1A960C35A16BE1E3D2"/>
    <w:rsid w:val="00CF1DFA"/>
    <w:rPr>
      <w:rFonts w:ascii="Calibri" w:eastAsia="Calibri" w:hAnsi="Calibri" w:cs="Times New Roman"/>
      <w:lang w:eastAsia="en-US"/>
    </w:rPr>
  </w:style>
  <w:style w:type="paragraph" w:customStyle="1" w:styleId="181B580BF6AA44F1992E4CAB4F19CCEB1">
    <w:name w:val="181B580BF6AA44F1992E4CAB4F19CCEB1"/>
    <w:rsid w:val="00CF1DFA"/>
    <w:rPr>
      <w:rFonts w:ascii="Calibri" w:eastAsia="Calibri" w:hAnsi="Calibri" w:cs="Times New Roman"/>
      <w:lang w:eastAsia="en-US"/>
    </w:rPr>
  </w:style>
  <w:style w:type="paragraph" w:customStyle="1" w:styleId="77FD8ED0F6DB40998ABDE3A2AF8E634D">
    <w:name w:val="77FD8ED0F6DB40998ABDE3A2AF8E634D"/>
    <w:rsid w:val="00CF1DFA"/>
    <w:rPr>
      <w:rFonts w:ascii="Calibri" w:eastAsia="Calibri" w:hAnsi="Calibri" w:cs="Times New Roman"/>
      <w:lang w:eastAsia="en-US"/>
    </w:rPr>
  </w:style>
  <w:style w:type="paragraph" w:customStyle="1" w:styleId="1D9D49F93E5A40E7A7A4CA090204311714">
    <w:name w:val="1D9D49F93E5A40E7A7A4CA090204311714"/>
    <w:rsid w:val="00CF1DFA"/>
    <w:rPr>
      <w:rFonts w:ascii="Calibri" w:eastAsia="Calibri" w:hAnsi="Calibri" w:cs="Times New Roman"/>
      <w:lang w:eastAsia="en-US"/>
    </w:rPr>
  </w:style>
  <w:style w:type="paragraph" w:customStyle="1" w:styleId="3F9DCC2FE6434DB7B287C5B7E31F282618">
    <w:name w:val="3F9DCC2FE6434DB7B287C5B7E31F282618"/>
    <w:rsid w:val="00CF1DFA"/>
    <w:rPr>
      <w:rFonts w:ascii="Calibri" w:eastAsia="Calibri" w:hAnsi="Calibri" w:cs="Times New Roman"/>
      <w:lang w:eastAsia="en-US"/>
    </w:rPr>
  </w:style>
  <w:style w:type="paragraph" w:customStyle="1" w:styleId="DE8CD42385B046BDB4E11F19F22A3B5F13">
    <w:name w:val="DE8CD42385B046BDB4E11F19F22A3B5F13"/>
    <w:rsid w:val="00CF1DFA"/>
    <w:rPr>
      <w:rFonts w:ascii="Calibri" w:eastAsia="Calibri" w:hAnsi="Calibri" w:cs="Times New Roman"/>
      <w:lang w:eastAsia="en-US"/>
    </w:rPr>
  </w:style>
  <w:style w:type="paragraph" w:customStyle="1" w:styleId="A3602B6938F04E24958A758F764357708">
    <w:name w:val="A3602B6938F04E24958A758F764357708"/>
    <w:rsid w:val="00CF1DFA"/>
    <w:rPr>
      <w:rFonts w:ascii="Calibri" w:eastAsia="Calibri" w:hAnsi="Calibri" w:cs="Times New Roman"/>
      <w:lang w:eastAsia="en-US"/>
    </w:rPr>
  </w:style>
  <w:style w:type="paragraph" w:customStyle="1" w:styleId="9DE6401602074F98910ADC84B274ACB86">
    <w:name w:val="9DE6401602074F98910ADC84B274ACB86"/>
    <w:rsid w:val="00CF1DFA"/>
    <w:rPr>
      <w:rFonts w:ascii="Calibri" w:eastAsia="Calibri" w:hAnsi="Calibri" w:cs="Times New Roman"/>
      <w:lang w:eastAsia="en-US"/>
    </w:rPr>
  </w:style>
  <w:style w:type="paragraph" w:customStyle="1" w:styleId="910D7A3327EC40BB99B39A31EF376D925">
    <w:name w:val="910D7A3327EC40BB99B39A31EF376D925"/>
    <w:rsid w:val="00CF1DFA"/>
    <w:rPr>
      <w:rFonts w:ascii="Calibri" w:eastAsia="Calibri" w:hAnsi="Calibri" w:cs="Times New Roman"/>
      <w:lang w:eastAsia="en-US"/>
    </w:rPr>
  </w:style>
  <w:style w:type="paragraph" w:customStyle="1" w:styleId="D7D2F93999584622813004C611DB24784">
    <w:name w:val="D7D2F93999584622813004C611DB24784"/>
    <w:rsid w:val="00CF1DFA"/>
    <w:rPr>
      <w:rFonts w:ascii="Calibri" w:eastAsia="Calibri" w:hAnsi="Calibri" w:cs="Times New Roman"/>
      <w:lang w:eastAsia="en-US"/>
    </w:rPr>
  </w:style>
  <w:style w:type="paragraph" w:customStyle="1" w:styleId="5EDC50F60F534EB1A960C35A16BE1E3D3">
    <w:name w:val="5EDC50F60F534EB1A960C35A16BE1E3D3"/>
    <w:rsid w:val="00CF1DFA"/>
    <w:rPr>
      <w:rFonts w:ascii="Calibri" w:eastAsia="Calibri" w:hAnsi="Calibri" w:cs="Times New Roman"/>
      <w:lang w:eastAsia="en-US"/>
    </w:rPr>
  </w:style>
  <w:style w:type="paragraph" w:customStyle="1" w:styleId="181B580BF6AA44F1992E4CAB4F19CCEB2">
    <w:name w:val="181B580BF6AA44F1992E4CAB4F19CCEB2"/>
    <w:rsid w:val="00CF1DFA"/>
    <w:rPr>
      <w:rFonts w:ascii="Calibri" w:eastAsia="Calibri" w:hAnsi="Calibri" w:cs="Times New Roman"/>
      <w:lang w:eastAsia="en-US"/>
    </w:rPr>
  </w:style>
  <w:style w:type="character" w:styleId="Hyperlink">
    <w:name w:val="Hyperlink"/>
    <w:basedOn w:val="DefaultParagraphFont"/>
    <w:uiPriority w:val="99"/>
    <w:unhideWhenUsed/>
    <w:rsid w:val="00410F16"/>
    <w:rPr>
      <w:color w:val="0000FF" w:themeColor="hyperlink"/>
      <w:u w:val="single"/>
    </w:rPr>
  </w:style>
  <w:style w:type="paragraph" w:customStyle="1" w:styleId="77FD8ED0F6DB40998ABDE3A2AF8E634D1">
    <w:name w:val="77FD8ED0F6DB40998ABDE3A2AF8E634D1"/>
    <w:rsid w:val="00CF1DFA"/>
    <w:rPr>
      <w:rFonts w:ascii="Calibri" w:eastAsia="Calibri" w:hAnsi="Calibri" w:cs="Times New Roman"/>
      <w:lang w:eastAsia="en-US"/>
    </w:rPr>
  </w:style>
  <w:style w:type="paragraph" w:customStyle="1" w:styleId="1D9D49F93E5A40E7A7A4CA090204311715">
    <w:name w:val="1D9D49F93E5A40E7A7A4CA090204311715"/>
    <w:rsid w:val="00CF1DFA"/>
    <w:rPr>
      <w:rFonts w:ascii="Calibri" w:eastAsia="Calibri" w:hAnsi="Calibri" w:cs="Times New Roman"/>
      <w:lang w:eastAsia="en-US"/>
    </w:rPr>
  </w:style>
  <w:style w:type="paragraph" w:customStyle="1" w:styleId="3F9DCC2FE6434DB7B287C5B7E31F282619">
    <w:name w:val="3F9DCC2FE6434DB7B287C5B7E31F282619"/>
    <w:rsid w:val="00CF1DFA"/>
    <w:rPr>
      <w:rFonts w:ascii="Calibri" w:eastAsia="Calibri" w:hAnsi="Calibri" w:cs="Times New Roman"/>
      <w:lang w:eastAsia="en-US"/>
    </w:rPr>
  </w:style>
  <w:style w:type="paragraph" w:customStyle="1" w:styleId="DE8CD42385B046BDB4E11F19F22A3B5F14">
    <w:name w:val="DE8CD42385B046BDB4E11F19F22A3B5F14"/>
    <w:rsid w:val="00CF1DFA"/>
    <w:rPr>
      <w:rFonts w:ascii="Calibri" w:eastAsia="Calibri" w:hAnsi="Calibri" w:cs="Times New Roman"/>
      <w:lang w:eastAsia="en-US"/>
    </w:rPr>
  </w:style>
  <w:style w:type="paragraph" w:customStyle="1" w:styleId="A3602B6938F04E24958A758F764357709">
    <w:name w:val="A3602B6938F04E24958A758F764357709"/>
    <w:rsid w:val="00CF1DFA"/>
    <w:rPr>
      <w:rFonts w:ascii="Calibri" w:eastAsia="Calibri" w:hAnsi="Calibri" w:cs="Times New Roman"/>
      <w:lang w:eastAsia="en-US"/>
    </w:rPr>
  </w:style>
  <w:style w:type="paragraph" w:customStyle="1" w:styleId="9DE6401602074F98910ADC84B274ACB87">
    <w:name w:val="9DE6401602074F98910ADC84B274ACB87"/>
    <w:rsid w:val="00CF1DFA"/>
    <w:rPr>
      <w:rFonts w:ascii="Calibri" w:eastAsia="Calibri" w:hAnsi="Calibri" w:cs="Times New Roman"/>
      <w:lang w:eastAsia="en-US"/>
    </w:rPr>
  </w:style>
  <w:style w:type="paragraph" w:customStyle="1" w:styleId="910D7A3327EC40BB99B39A31EF376D926">
    <w:name w:val="910D7A3327EC40BB99B39A31EF376D926"/>
    <w:rsid w:val="00CF1DFA"/>
    <w:rPr>
      <w:rFonts w:ascii="Calibri" w:eastAsia="Calibri" w:hAnsi="Calibri" w:cs="Times New Roman"/>
      <w:lang w:eastAsia="en-US"/>
    </w:rPr>
  </w:style>
  <w:style w:type="paragraph" w:customStyle="1" w:styleId="D7D2F93999584622813004C611DB24785">
    <w:name w:val="D7D2F93999584622813004C611DB24785"/>
    <w:rsid w:val="00CF1DFA"/>
    <w:rPr>
      <w:rFonts w:ascii="Calibri" w:eastAsia="Calibri" w:hAnsi="Calibri" w:cs="Times New Roman"/>
      <w:lang w:eastAsia="en-US"/>
    </w:rPr>
  </w:style>
  <w:style w:type="paragraph" w:customStyle="1" w:styleId="5EDC50F60F534EB1A960C35A16BE1E3D4">
    <w:name w:val="5EDC50F60F534EB1A960C35A16BE1E3D4"/>
    <w:rsid w:val="00CF1DFA"/>
    <w:rPr>
      <w:rFonts w:ascii="Calibri" w:eastAsia="Calibri" w:hAnsi="Calibri" w:cs="Times New Roman"/>
      <w:lang w:eastAsia="en-US"/>
    </w:rPr>
  </w:style>
  <w:style w:type="paragraph" w:customStyle="1" w:styleId="181B580BF6AA44F1992E4CAB4F19CCEB3">
    <w:name w:val="181B580BF6AA44F1992E4CAB4F19CCEB3"/>
    <w:rsid w:val="00CF1DFA"/>
    <w:rPr>
      <w:rFonts w:ascii="Calibri" w:eastAsia="Calibri" w:hAnsi="Calibri" w:cs="Times New Roman"/>
      <w:lang w:eastAsia="en-US"/>
    </w:rPr>
  </w:style>
  <w:style w:type="paragraph" w:customStyle="1" w:styleId="77FD8ED0F6DB40998ABDE3A2AF8E634D2">
    <w:name w:val="77FD8ED0F6DB40998ABDE3A2AF8E634D2"/>
    <w:rsid w:val="00CF1DFA"/>
    <w:rPr>
      <w:rFonts w:ascii="Calibri" w:eastAsia="Calibri" w:hAnsi="Calibri" w:cs="Times New Roman"/>
      <w:lang w:eastAsia="en-US"/>
    </w:rPr>
  </w:style>
  <w:style w:type="paragraph" w:customStyle="1" w:styleId="1D9D49F93E5A40E7A7A4CA090204311716">
    <w:name w:val="1D9D49F93E5A40E7A7A4CA090204311716"/>
    <w:rsid w:val="00CF1DFA"/>
    <w:rPr>
      <w:rFonts w:ascii="Calibri" w:eastAsia="Calibri" w:hAnsi="Calibri" w:cs="Times New Roman"/>
      <w:lang w:eastAsia="en-US"/>
    </w:rPr>
  </w:style>
  <w:style w:type="paragraph" w:customStyle="1" w:styleId="3F9DCC2FE6434DB7B287C5B7E31F282620">
    <w:name w:val="3F9DCC2FE6434DB7B287C5B7E31F282620"/>
    <w:rsid w:val="00CF1DFA"/>
    <w:rPr>
      <w:rFonts w:ascii="Calibri" w:eastAsia="Calibri" w:hAnsi="Calibri" w:cs="Times New Roman"/>
      <w:lang w:eastAsia="en-US"/>
    </w:rPr>
  </w:style>
  <w:style w:type="paragraph" w:customStyle="1" w:styleId="DE8CD42385B046BDB4E11F19F22A3B5F15">
    <w:name w:val="DE8CD42385B046BDB4E11F19F22A3B5F15"/>
    <w:rsid w:val="00CF1DFA"/>
    <w:rPr>
      <w:rFonts w:ascii="Calibri" w:eastAsia="Calibri" w:hAnsi="Calibri" w:cs="Times New Roman"/>
      <w:lang w:eastAsia="en-US"/>
    </w:rPr>
  </w:style>
  <w:style w:type="paragraph" w:customStyle="1" w:styleId="A3602B6938F04E24958A758F7643577010">
    <w:name w:val="A3602B6938F04E24958A758F7643577010"/>
    <w:rsid w:val="00CF1DFA"/>
    <w:rPr>
      <w:rFonts w:ascii="Calibri" w:eastAsia="Calibri" w:hAnsi="Calibri" w:cs="Times New Roman"/>
      <w:lang w:eastAsia="en-US"/>
    </w:rPr>
  </w:style>
  <w:style w:type="paragraph" w:customStyle="1" w:styleId="9DE6401602074F98910ADC84B274ACB88">
    <w:name w:val="9DE6401602074F98910ADC84B274ACB88"/>
    <w:rsid w:val="00CF1DFA"/>
    <w:rPr>
      <w:rFonts w:ascii="Calibri" w:eastAsia="Calibri" w:hAnsi="Calibri" w:cs="Times New Roman"/>
      <w:lang w:eastAsia="en-US"/>
    </w:rPr>
  </w:style>
  <w:style w:type="paragraph" w:customStyle="1" w:styleId="910D7A3327EC40BB99B39A31EF376D927">
    <w:name w:val="910D7A3327EC40BB99B39A31EF376D927"/>
    <w:rsid w:val="00CF1DFA"/>
    <w:rPr>
      <w:rFonts w:ascii="Calibri" w:eastAsia="Calibri" w:hAnsi="Calibri" w:cs="Times New Roman"/>
      <w:lang w:eastAsia="en-US"/>
    </w:rPr>
  </w:style>
  <w:style w:type="paragraph" w:customStyle="1" w:styleId="D7D2F93999584622813004C611DB24786">
    <w:name w:val="D7D2F93999584622813004C611DB24786"/>
    <w:rsid w:val="00CF1DFA"/>
    <w:rPr>
      <w:rFonts w:ascii="Calibri" w:eastAsia="Calibri" w:hAnsi="Calibri" w:cs="Times New Roman"/>
      <w:lang w:eastAsia="en-US"/>
    </w:rPr>
  </w:style>
  <w:style w:type="paragraph" w:customStyle="1" w:styleId="5EDC50F60F534EB1A960C35A16BE1E3D5">
    <w:name w:val="5EDC50F60F534EB1A960C35A16BE1E3D5"/>
    <w:rsid w:val="00CF1DFA"/>
    <w:rPr>
      <w:rFonts w:ascii="Calibri" w:eastAsia="Calibri" w:hAnsi="Calibri" w:cs="Times New Roman"/>
      <w:lang w:eastAsia="en-US"/>
    </w:rPr>
  </w:style>
  <w:style w:type="paragraph" w:customStyle="1" w:styleId="181B580BF6AA44F1992E4CAB4F19CCEB4">
    <w:name w:val="181B580BF6AA44F1992E4CAB4F19CCEB4"/>
    <w:rsid w:val="00CF1DFA"/>
    <w:rPr>
      <w:rFonts w:ascii="Calibri" w:eastAsia="Calibri" w:hAnsi="Calibri" w:cs="Times New Roman"/>
      <w:lang w:eastAsia="en-US"/>
    </w:rPr>
  </w:style>
  <w:style w:type="paragraph" w:customStyle="1" w:styleId="77FD8ED0F6DB40998ABDE3A2AF8E634D3">
    <w:name w:val="77FD8ED0F6DB40998ABDE3A2AF8E634D3"/>
    <w:rsid w:val="00CF1DFA"/>
    <w:rPr>
      <w:rFonts w:ascii="Calibri" w:eastAsia="Calibri" w:hAnsi="Calibri" w:cs="Times New Roman"/>
      <w:lang w:eastAsia="en-US"/>
    </w:rPr>
  </w:style>
  <w:style w:type="paragraph" w:customStyle="1" w:styleId="1D9D49F93E5A40E7A7A4CA090204311717">
    <w:name w:val="1D9D49F93E5A40E7A7A4CA090204311717"/>
    <w:rsid w:val="002D5C04"/>
    <w:rPr>
      <w:rFonts w:ascii="Calibri" w:eastAsia="Calibri" w:hAnsi="Calibri" w:cs="Times New Roman"/>
      <w:lang w:eastAsia="en-US"/>
    </w:rPr>
  </w:style>
  <w:style w:type="paragraph" w:customStyle="1" w:styleId="3F9DCC2FE6434DB7B287C5B7E31F282621">
    <w:name w:val="3F9DCC2FE6434DB7B287C5B7E31F282621"/>
    <w:rsid w:val="002D5C04"/>
    <w:rPr>
      <w:rFonts w:ascii="Calibri" w:eastAsia="Calibri" w:hAnsi="Calibri" w:cs="Times New Roman"/>
      <w:lang w:eastAsia="en-US"/>
    </w:rPr>
  </w:style>
  <w:style w:type="paragraph" w:customStyle="1" w:styleId="DE8CD42385B046BDB4E11F19F22A3B5F16">
    <w:name w:val="DE8CD42385B046BDB4E11F19F22A3B5F16"/>
    <w:rsid w:val="002D5C04"/>
    <w:rPr>
      <w:rFonts w:ascii="Calibri" w:eastAsia="Calibri" w:hAnsi="Calibri" w:cs="Times New Roman"/>
      <w:lang w:eastAsia="en-US"/>
    </w:rPr>
  </w:style>
  <w:style w:type="paragraph" w:customStyle="1" w:styleId="A3602B6938F04E24958A758F7643577011">
    <w:name w:val="A3602B6938F04E24958A758F7643577011"/>
    <w:rsid w:val="002D5C04"/>
    <w:rPr>
      <w:rFonts w:ascii="Calibri" w:eastAsia="Calibri" w:hAnsi="Calibri" w:cs="Times New Roman"/>
      <w:lang w:eastAsia="en-US"/>
    </w:rPr>
  </w:style>
  <w:style w:type="paragraph" w:customStyle="1" w:styleId="9DE6401602074F98910ADC84B274ACB89">
    <w:name w:val="9DE6401602074F98910ADC84B274ACB89"/>
    <w:rsid w:val="002D5C04"/>
    <w:rPr>
      <w:rFonts w:ascii="Calibri" w:eastAsia="Calibri" w:hAnsi="Calibri" w:cs="Times New Roman"/>
      <w:lang w:eastAsia="en-US"/>
    </w:rPr>
  </w:style>
  <w:style w:type="paragraph" w:customStyle="1" w:styleId="910D7A3327EC40BB99B39A31EF376D928">
    <w:name w:val="910D7A3327EC40BB99B39A31EF376D928"/>
    <w:rsid w:val="002D5C04"/>
    <w:rPr>
      <w:rFonts w:ascii="Calibri" w:eastAsia="Calibri" w:hAnsi="Calibri" w:cs="Times New Roman"/>
      <w:lang w:eastAsia="en-US"/>
    </w:rPr>
  </w:style>
  <w:style w:type="paragraph" w:customStyle="1" w:styleId="D7D2F93999584622813004C611DB24787">
    <w:name w:val="D7D2F93999584622813004C611DB24787"/>
    <w:rsid w:val="002D5C04"/>
    <w:rPr>
      <w:rFonts w:ascii="Calibri" w:eastAsia="Calibri" w:hAnsi="Calibri" w:cs="Times New Roman"/>
      <w:lang w:eastAsia="en-US"/>
    </w:rPr>
  </w:style>
  <w:style w:type="paragraph" w:customStyle="1" w:styleId="5EDC50F60F534EB1A960C35A16BE1E3D6">
    <w:name w:val="5EDC50F60F534EB1A960C35A16BE1E3D6"/>
    <w:rsid w:val="002D5C04"/>
    <w:rPr>
      <w:rFonts w:ascii="Calibri" w:eastAsia="Calibri" w:hAnsi="Calibri" w:cs="Times New Roman"/>
      <w:lang w:eastAsia="en-US"/>
    </w:rPr>
  </w:style>
  <w:style w:type="paragraph" w:customStyle="1" w:styleId="181B580BF6AA44F1992E4CAB4F19CCEB5">
    <w:name w:val="181B580BF6AA44F1992E4CAB4F19CCEB5"/>
    <w:rsid w:val="002D5C04"/>
    <w:rPr>
      <w:rFonts w:ascii="Calibri" w:eastAsia="Calibri" w:hAnsi="Calibri" w:cs="Times New Roman"/>
      <w:lang w:eastAsia="en-US"/>
    </w:rPr>
  </w:style>
  <w:style w:type="paragraph" w:customStyle="1" w:styleId="77FD8ED0F6DB40998ABDE3A2AF8E634D4">
    <w:name w:val="77FD8ED0F6DB40998ABDE3A2AF8E634D4"/>
    <w:rsid w:val="002D5C04"/>
    <w:rPr>
      <w:rFonts w:ascii="Calibri" w:eastAsia="Calibri" w:hAnsi="Calibri" w:cs="Times New Roman"/>
      <w:lang w:eastAsia="en-US"/>
    </w:rPr>
  </w:style>
  <w:style w:type="paragraph" w:customStyle="1" w:styleId="1D9D49F93E5A40E7A7A4CA090204311718">
    <w:name w:val="1D9D49F93E5A40E7A7A4CA090204311718"/>
    <w:rsid w:val="002D5C04"/>
    <w:rPr>
      <w:rFonts w:ascii="Calibri" w:eastAsia="Calibri" w:hAnsi="Calibri" w:cs="Times New Roman"/>
      <w:lang w:eastAsia="en-US"/>
    </w:rPr>
  </w:style>
  <w:style w:type="paragraph" w:customStyle="1" w:styleId="3F9DCC2FE6434DB7B287C5B7E31F282622">
    <w:name w:val="3F9DCC2FE6434DB7B287C5B7E31F282622"/>
    <w:rsid w:val="002D5C04"/>
    <w:rPr>
      <w:rFonts w:ascii="Calibri" w:eastAsia="Calibri" w:hAnsi="Calibri" w:cs="Times New Roman"/>
      <w:lang w:eastAsia="en-US"/>
    </w:rPr>
  </w:style>
  <w:style w:type="paragraph" w:customStyle="1" w:styleId="DE8CD42385B046BDB4E11F19F22A3B5F17">
    <w:name w:val="DE8CD42385B046BDB4E11F19F22A3B5F17"/>
    <w:rsid w:val="002D5C04"/>
    <w:rPr>
      <w:rFonts w:ascii="Calibri" w:eastAsia="Calibri" w:hAnsi="Calibri" w:cs="Times New Roman"/>
      <w:lang w:eastAsia="en-US"/>
    </w:rPr>
  </w:style>
  <w:style w:type="paragraph" w:customStyle="1" w:styleId="A3602B6938F04E24958A758F7643577012">
    <w:name w:val="A3602B6938F04E24958A758F7643577012"/>
    <w:rsid w:val="002D5C04"/>
    <w:rPr>
      <w:rFonts w:ascii="Calibri" w:eastAsia="Calibri" w:hAnsi="Calibri" w:cs="Times New Roman"/>
      <w:lang w:eastAsia="en-US"/>
    </w:rPr>
  </w:style>
  <w:style w:type="paragraph" w:customStyle="1" w:styleId="9DE6401602074F98910ADC84B274ACB810">
    <w:name w:val="9DE6401602074F98910ADC84B274ACB810"/>
    <w:rsid w:val="002D5C04"/>
    <w:rPr>
      <w:rFonts w:ascii="Calibri" w:eastAsia="Calibri" w:hAnsi="Calibri" w:cs="Times New Roman"/>
      <w:lang w:eastAsia="en-US"/>
    </w:rPr>
  </w:style>
  <w:style w:type="paragraph" w:customStyle="1" w:styleId="910D7A3327EC40BB99B39A31EF376D929">
    <w:name w:val="910D7A3327EC40BB99B39A31EF376D929"/>
    <w:rsid w:val="002D5C04"/>
    <w:rPr>
      <w:rFonts w:ascii="Calibri" w:eastAsia="Calibri" w:hAnsi="Calibri" w:cs="Times New Roman"/>
      <w:lang w:eastAsia="en-US"/>
    </w:rPr>
  </w:style>
  <w:style w:type="paragraph" w:customStyle="1" w:styleId="D7D2F93999584622813004C611DB24788">
    <w:name w:val="D7D2F93999584622813004C611DB24788"/>
    <w:rsid w:val="002D5C04"/>
    <w:rPr>
      <w:rFonts w:ascii="Calibri" w:eastAsia="Calibri" w:hAnsi="Calibri" w:cs="Times New Roman"/>
      <w:lang w:eastAsia="en-US"/>
    </w:rPr>
  </w:style>
  <w:style w:type="paragraph" w:customStyle="1" w:styleId="5EDC50F60F534EB1A960C35A16BE1E3D7">
    <w:name w:val="5EDC50F60F534EB1A960C35A16BE1E3D7"/>
    <w:rsid w:val="002D5C04"/>
    <w:rPr>
      <w:rFonts w:ascii="Calibri" w:eastAsia="Calibri" w:hAnsi="Calibri" w:cs="Times New Roman"/>
      <w:lang w:eastAsia="en-US"/>
    </w:rPr>
  </w:style>
  <w:style w:type="paragraph" w:customStyle="1" w:styleId="181B580BF6AA44F1992E4CAB4F19CCEB6">
    <w:name w:val="181B580BF6AA44F1992E4CAB4F19CCEB6"/>
    <w:rsid w:val="002D5C04"/>
    <w:rPr>
      <w:rFonts w:ascii="Calibri" w:eastAsia="Calibri" w:hAnsi="Calibri" w:cs="Times New Roman"/>
      <w:lang w:eastAsia="en-US"/>
    </w:rPr>
  </w:style>
  <w:style w:type="paragraph" w:customStyle="1" w:styleId="77FD8ED0F6DB40998ABDE3A2AF8E634D5">
    <w:name w:val="77FD8ED0F6DB40998ABDE3A2AF8E634D5"/>
    <w:rsid w:val="002D5C04"/>
    <w:rPr>
      <w:rFonts w:ascii="Calibri" w:eastAsia="Calibri" w:hAnsi="Calibri" w:cs="Times New Roman"/>
      <w:lang w:eastAsia="en-US"/>
    </w:rPr>
  </w:style>
  <w:style w:type="character" w:customStyle="1" w:styleId="Pendahuluan">
    <w:name w:val="Pendahuluan"/>
    <w:aliases w:val="Metode,Hasil,dan Kesimpulan"/>
    <w:basedOn w:val="DefaultParagraphFont"/>
    <w:uiPriority w:val="1"/>
    <w:rsid w:val="00410F16"/>
    <w:rPr>
      <w:rFonts w:ascii="Calibri" w:hAnsi="Calibri"/>
      <w:strike w:val="0"/>
      <w:dstrike w:val="0"/>
      <w:noProof w:val="0"/>
      <w:vanish w:val="0"/>
      <w:sz w:val="24"/>
      <w:lang w:val="id-ID"/>
    </w:rPr>
  </w:style>
  <w:style w:type="paragraph" w:customStyle="1" w:styleId="5E8EA0778EA24760903D9D5CEC62751C">
    <w:name w:val="5E8EA0778EA24760903D9D5CEC62751C"/>
    <w:rsid w:val="002D5C04"/>
    <w:rPr>
      <w:rFonts w:ascii="Calibri" w:eastAsia="Calibri" w:hAnsi="Calibri" w:cs="Times New Roman"/>
      <w:lang w:eastAsia="en-US"/>
    </w:rPr>
  </w:style>
  <w:style w:type="paragraph" w:customStyle="1" w:styleId="1D9D49F93E5A40E7A7A4CA090204311719">
    <w:name w:val="1D9D49F93E5A40E7A7A4CA090204311719"/>
    <w:rsid w:val="002D5C04"/>
    <w:rPr>
      <w:rFonts w:ascii="Calibri" w:eastAsia="Calibri" w:hAnsi="Calibri" w:cs="Times New Roman"/>
      <w:lang w:eastAsia="en-US"/>
    </w:rPr>
  </w:style>
  <w:style w:type="paragraph" w:customStyle="1" w:styleId="3F9DCC2FE6434DB7B287C5B7E31F282623">
    <w:name w:val="3F9DCC2FE6434DB7B287C5B7E31F282623"/>
    <w:rsid w:val="002D5C04"/>
    <w:rPr>
      <w:rFonts w:ascii="Calibri" w:eastAsia="Calibri" w:hAnsi="Calibri" w:cs="Times New Roman"/>
      <w:lang w:eastAsia="en-US"/>
    </w:rPr>
  </w:style>
  <w:style w:type="paragraph" w:customStyle="1" w:styleId="DE8CD42385B046BDB4E11F19F22A3B5F18">
    <w:name w:val="DE8CD42385B046BDB4E11F19F22A3B5F18"/>
    <w:rsid w:val="002D5C04"/>
    <w:rPr>
      <w:rFonts w:ascii="Calibri" w:eastAsia="Calibri" w:hAnsi="Calibri" w:cs="Times New Roman"/>
      <w:lang w:eastAsia="en-US"/>
    </w:rPr>
  </w:style>
  <w:style w:type="paragraph" w:customStyle="1" w:styleId="A3602B6938F04E24958A758F7643577013">
    <w:name w:val="A3602B6938F04E24958A758F7643577013"/>
    <w:rsid w:val="002D5C04"/>
    <w:rPr>
      <w:rFonts w:ascii="Calibri" w:eastAsia="Calibri" w:hAnsi="Calibri" w:cs="Times New Roman"/>
      <w:lang w:eastAsia="en-US"/>
    </w:rPr>
  </w:style>
  <w:style w:type="paragraph" w:customStyle="1" w:styleId="9DE6401602074F98910ADC84B274ACB811">
    <w:name w:val="9DE6401602074F98910ADC84B274ACB811"/>
    <w:rsid w:val="002D5C04"/>
    <w:rPr>
      <w:rFonts w:ascii="Calibri" w:eastAsia="Calibri" w:hAnsi="Calibri" w:cs="Times New Roman"/>
      <w:lang w:eastAsia="en-US"/>
    </w:rPr>
  </w:style>
  <w:style w:type="paragraph" w:customStyle="1" w:styleId="910D7A3327EC40BB99B39A31EF376D9210">
    <w:name w:val="910D7A3327EC40BB99B39A31EF376D9210"/>
    <w:rsid w:val="002D5C04"/>
    <w:rPr>
      <w:rFonts w:ascii="Calibri" w:eastAsia="Calibri" w:hAnsi="Calibri" w:cs="Times New Roman"/>
      <w:lang w:eastAsia="en-US"/>
    </w:rPr>
  </w:style>
  <w:style w:type="paragraph" w:customStyle="1" w:styleId="D7D2F93999584622813004C611DB24789">
    <w:name w:val="D7D2F93999584622813004C611DB24789"/>
    <w:rsid w:val="002D5C04"/>
    <w:rPr>
      <w:rFonts w:ascii="Calibri" w:eastAsia="Calibri" w:hAnsi="Calibri" w:cs="Times New Roman"/>
      <w:lang w:eastAsia="en-US"/>
    </w:rPr>
  </w:style>
  <w:style w:type="paragraph" w:customStyle="1" w:styleId="5EDC50F60F534EB1A960C35A16BE1E3D8">
    <w:name w:val="5EDC50F60F534EB1A960C35A16BE1E3D8"/>
    <w:rsid w:val="002D5C04"/>
    <w:rPr>
      <w:rFonts w:ascii="Calibri" w:eastAsia="Calibri" w:hAnsi="Calibri" w:cs="Times New Roman"/>
      <w:lang w:eastAsia="en-US"/>
    </w:rPr>
  </w:style>
  <w:style w:type="paragraph" w:customStyle="1" w:styleId="181B580BF6AA44F1992E4CAB4F19CCEB7">
    <w:name w:val="181B580BF6AA44F1992E4CAB4F19CCEB7"/>
    <w:rsid w:val="002D5C04"/>
    <w:rPr>
      <w:rFonts w:ascii="Calibri" w:eastAsia="Calibri" w:hAnsi="Calibri" w:cs="Times New Roman"/>
      <w:lang w:eastAsia="en-US"/>
    </w:rPr>
  </w:style>
  <w:style w:type="paragraph" w:customStyle="1" w:styleId="77FD8ED0F6DB40998ABDE3A2AF8E634D6">
    <w:name w:val="77FD8ED0F6DB40998ABDE3A2AF8E634D6"/>
    <w:rsid w:val="002D5C04"/>
    <w:rPr>
      <w:rFonts w:ascii="Calibri" w:eastAsia="Calibri" w:hAnsi="Calibri" w:cs="Times New Roman"/>
      <w:lang w:eastAsia="en-US"/>
    </w:rPr>
  </w:style>
  <w:style w:type="paragraph" w:customStyle="1" w:styleId="5E8EA0778EA24760903D9D5CEC62751C1">
    <w:name w:val="5E8EA0778EA24760903D9D5CEC62751C1"/>
    <w:rsid w:val="002D5C04"/>
    <w:rPr>
      <w:rFonts w:ascii="Calibri" w:eastAsia="Calibri" w:hAnsi="Calibri" w:cs="Times New Roman"/>
      <w:lang w:eastAsia="en-US"/>
    </w:rPr>
  </w:style>
  <w:style w:type="paragraph" w:styleId="NormalWeb">
    <w:name w:val="Normal (Web)"/>
    <w:basedOn w:val="Normal"/>
    <w:rsid w:val="00410F16"/>
    <w:pPr>
      <w:spacing w:before="100" w:beforeAutospacing="1" w:after="100" w:afterAutospacing="1" w:line="240" w:lineRule="auto"/>
    </w:pPr>
    <w:rPr>
      <w:rFonts w:ascii="Times New Roman" w:eastAsia="Times New Roman" w:hAnsi="Times New Roman"/>
      <w:sz w:val="24"/>
      <w:szCs w:val="24"/>
      <w:lang w:val="en-US" w:eastAsia="en-US"/>
    </w:rPr>
  </w:style>
  <w:style w:type="paragraph" w:customStyle="1" w:styleId="9A8ECCDB1BD64CA188AE62BE6D373511">
    <w:name w:val="9A8ECCDB1BD64CA188AE62BE6D373511"/>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1D9D49F93E5A40E7A7A4CA090204311720">
    <w:name w:val="1D9D49F93E5A40E7A7A4CA090204311720"/>
    <w:rsid w:val="002D5C04"/>
    <w:rPr>
      <w:rFonts w:ascii="Calibri" w:eastAsia="Calibri" w:hAnsi="Calibri" w:cs="Times New Roman"/>
      <w:lang w:eastAsia="en-US"/>
    </w:rPr>
  </w:style>
  <w:style w:type="paragraph" w:customStyle="1" w:styleId="3F9DCC2FE6434DB7B287C5B7E31F282624">
    <w:name w:val="3F9DCC2FE6434DB7B287C5B7E31F282624"/>
    <w:rsid w:val="002D5C04"/>
    <w:rPr>
      <w:rFonts w:ascii="Calibri" w:eastAsia="Calibri" w:hAnsi="Calibri" w:cs="Times New Roman"/>
      <w:lang w:eastAsia="en-US"/>
    </w:rPr>
  </w:style>
  <w:style w:type="paragraph" w:customStyle="1" w:styleId="DE8CD42385B046BDB4E11F19F22A3B5F19">
    <w:name w:val="DE8CD42385B046BDB4E11F19F22A3B5F19"/>
    <w:rsid w:val="002D5C04"/>
    <w:rPr>
      <w:rFonts w:ascii="Calibri" w:eastAsia="Calibri" w:hAnsi="Calibri" w:cs="Times New Roman"/>
      <w:lang w:eastAsia="en-US"/>
    </w:rPr>
  </w:style>
  <w:style w:type="paragraph" w:customStyle="1" w:styleId="A3602B6938F04E24958A758F7643577014">
    <w:name w:val="A3602B6938F04E24958A758F7643577014"/>
    <w:rsid w:val="002D5C04"/>
    <w:rPr>
      <w:rFonts w:ascii="Calibri" w:eastAsia="Calibri" w:hAnsi="Calibri" w:cs="Times New Roman"/>
      <w:lang w:eastAsia="en-US"/>
    </w:rPr>
  </w:style>
  <w:style w:type="paragraph" w:customStyle="1" w:styleId="9DE6401602074F98910ADC84B274ACB812">
    <w:name w:val="9DE6401602074F98910ADC84B274ACB812"/>
    <w:rsid w:val="002D5C04"/>
    <w:rPr>
      <w:rFonts w:ascii="Calibri" w:eastAsia="Calibri" w:hAnsi="Calibri" w:cs="Times New Roman"/>
      <w:lang w:eastAsia="en-US"/>
    </w:rPr>
  </w:style>
  <w:style w:type="paragraph" w:customStyle="1" w:styleId="910D7A3327EC40BB99B39A31EF376D9211">
    <w:name w:val="910D7A3327EC40BB99B39A31EF376D9211"/>
    <w:rsid w:val="002D5C04"/>
    <w:rPr>
      <w:rFonts w:ascii="Calibri" w:eastAsia="Calibri" w:hAnsi="Calibri" w:cs="Times New Roman"/>
      <w:lang w:eastAsia="en-US"/>
    </w:rPr>
  </w:style>
  <w:style w:type="paragraph" w:customStyle="1" w:styleId="D7D2F93999584622813004C611DB247810">
    <w:name w:val="D7D2F93999584622813004C611DB247810"/>
    <w:rsid w:val="002D5C04"/>
    <w:rPr>
      <w:rFonts w:ascii="Calibri" w:eastAsia="Calibri" w:hAnsi="Calibri" w:cs="Times New Roman"/>
      <w:lang w:eastAsia="en-US"/>
    </w:rPr>
  </w:style>
  <w:style w:type="paragraph" w:customStyle="1" w:styleId="5EDC50F60F534EB1A960C35A16BE1E3D9">
    <w:name w:val="5EDC50F60F534EB1A960C35A16BE1E3D9"/>
    <w:rsid w:val="002D5C04"/>
    <w:rPr>
      <w:rFonts w:ascii="Calibri" w:eastAsia="Calibri" w:hAnsi="Calibri" w:cs="Times New Roman"/>
      <w:lang w:eastAsia="en-US"/>
    </w:rPr>
  </w:style>
  <w:style w:type="paragraph" w:customStyle="1" w:styleId="181B580BF6AA44F1992E4CAB4F19CCEB8">
    <w:name w:val="181B580BF6AA44F1992E4CAB4F19CCEB8"/>
    <w:rsid w:val="002D5C04"/>
    <w:rPr>
      <w:rFonts w:ascii="Calibri" w:eastAsia="Calibri" w:hAnsi="Calibri" w:cs="Times New Roman"/>
      <w:lang w:eastAsia="en-US"/>
    </w:rPr>
  </w:style>
  <w:style w:type="paragraph" w:customStyle="1" w:styleId="77FD8ED0F6DB40998ABDE3A2AF8E634D7">
    <w:name w:val="77FD8ED0F6DB40998ABDE3A2AF8E634D7"/>
    <w:rsid w:val="002D5C04"/>
    <w:rPr>
      <w:rFonts w:ascii="Calibri" w:eastAsia="Calibri" w:hAnsi="Calibri" w:cs="Times New Roman"/>
      <w:lang w:eastAsia="en-US"/>
    </w:rPr>
  </w:style>
  <w:style w:type="paragraph" w:customStyle="1" w:styleId="5E8EA0778EA24760903D9D5CEC62751C2">
    <w:name w:val="5E8EA0778EA24760903D9D5CEC62751C2"/>
    <w:rsid w:val="002D5C04"/>
    <w:rPr>
      <w:rFonts w:ascii="Calibri" w:eastAsia="Calibri" w:hAnsi="Calibri" w:cs="Times New Roman"/>
      <w:lang w:eastAsia="en-US"/>
    </w:rPr>
  </w:style>
  <w:style w:type="paragraph" w:customStyle="1" w:styleId="9A8ECCDB1BD64CA188AE62BE6D3735111">
    <w:name w:val="9A8ECCDB1BD64CA188AE62BE6D3735111"/>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
    <w:name w:val="93F324BFA1DE45409D9E1E333A39C3F3"/>
    <w:rsid w:val="002D5C04"/>
    <w:rPr>
      <w:rFonts w:ascii="Calibri" w:eastAsia="Calibri" w:hAnsi="Calibri" w:cs="Times New Roman"/>
      <w:lang w:eastAsia="en-US"/>
    </w:rPr>
  </w:style>
  <w:style w:type="paragraph" w:customStyle="1" w:styleId="1D9D49F93E5A40E7A7A4CA090204311721">
    <w:name w:val="1D9D49F93E5A40E7A7A4CA090204311721"/>
    <w:rsid w:val="002D5C04"/>
    <w:rPr>
      <w:rFonts w:ascii="Calibri" w:eastAsia="Calibri" w:hAnsi="Calibri" w:cs="Times New Roman"/>
      <w:lang w:eastAsia="en-US"/>
    </w:rPr>
  </w:style>
  <w:style w:type="paragraph" w:customStyle="1" w:styleId="3F9DCC2FE6434DB7B287C5B7E31F282625">
    <w:name w:val="3F9DCC2FE6434DB7B287C5B7E31F282625"/>
    <w:rsid w:val="002D5C04"/>
    <w:rPr>
      <w:rFonts w:ascii="Calibri" w:eastAsia="Calibri" w:hAnsi="Calibri" w:cs="Times New Roman"/>
      <w:lang w:eastAsia="en-US"/>
    </w:rPr>
  </w:style>
  <w:style w:type="paragraph" w:customStyle="1" w:styleId="DE8CD42385B046BDB4E11F19F22A3B5F20">
    <w:name w:val="DE8CD42385B046BDB4E11F19F22A3B5F20"/>
    <w:rsid w:val="002D5C04"/>
    <w:rPr>
      <w:rFonts w:ascii="Calibri" w:eastAsia="Calibri" w:hAnsi="Calibri" w:cs="Times New Roman"/>
      <w:lang w:eastAsia="en-US"/>
    </w:rPr>
  </w:style>
  <w:style w:type="paragraph" w:customStyle="1" w:styleId="A3602B6938F04E24958A758F7643577015">
    <w:name w:val="A3602B6938F04E24958A758F7643577015"/>
    <w:rsid w:val="002D5C04"/>
    <w:rPr>
      <w:rFonts w:ascii="Calibri" w:eastAsia="Calibri" w:hAnsi="Calibri" w:cs="Times New Roman"/>
      <w:lang w:eastAsia="en-US"/>
    </w:rPr>
  </w:style>
  <w:style w:type="paragraph" w:customStyle="1" w:styleId="9DE6401602074F98910ADC84B274ACB813">
    <w:name w:val="9DE6401602074F98910ADC84B274ACB813"/>
    <w:rsid w:val="002D5C04"/>
    <w:rPr>
      <w:rFonts w:ascii="Calibri" w:eastAsia="Calibri" w:hAnsi="Calibri" w:cs="Times New Roman"/>
      <w:lang w:eastAsia="en-US"/>
    </w:rPr>
  </w:style>
  <w:style w:type="paragraph" w:customStyle="1" w:styleId="910D7A3327EC40BB99B39A31EF376D9212">
    <w:name w:val="910D7A3327EC40BB99B39A31EF376D9212"/>
    <w:rsid w:val="002D5C04"/>
    <w:rPr>
      <w:rFonts w:ascii="Calibri" w:eastAsia="Calibri" w:hAnsi="Calibri" w:cs="Times New Roman"/>
      <w:lang w:eastAsia="en-US"/>
    </w:rPr>
  </w:style>
  <w:style w:type="paragraph" w:customStyle="1" w:styleId="D7D2F93999584622813004C611DB247811">
    <w:name w:val="D7D2F93999584622813004C611DB247811"/>
    <w:rsid w:val="002D5C04"/>
    <w:rPr>
      <w:rFonts w:ascii="Calibri" w:eastAsia="Calibri" w:hAnsi="Calibri" w:cs="Times New Roman"/>
      <w:lang w:eastAsia="en-US"/>
    </w:rPr>
  </w:style>
  <w:style w:type="paragraph" w:customStyle="1" w:styleId="5EDC50F60F534EB1A960C35A16BE1E3D10">
    <w:name w:val="5EDC50F60F534EB1A960C35A16BE1E3D10"/>
    <w:rsid w:val="002D5C04"/>
    <w:rPr>
      <w:rFonts w:ascii="Calibri" w:eastAsia="Calibri" w:hAnsi="Calibri" w:cs="Times New Roman"/>
      <w:lang w:eastAsia="en-US"/>
    </w:rPr>
  </w:style>
  <w:style w:type="paragraph" w:customStyle="1" w:styleId="181B580BF6AA44F1992E4CAB4F19CCEB9">
    <w:name w:val="181B580BF6AA44F1992E4CAB4F19CCEB9"/>
    <w:rsid w:val="002D5C04"/>
    <w:rPr>
      <w:rFonts w:ascii="Calibri" w:eastAsia="Calibri" w:hAnsi="Calibri" w:cs="Times New Roman"/>
      <w:lang w:eastAsia="en-US"/>
    </w:rPr>
  </w:style>
  <w:style w:type="paragraph" w:customStyle="1" w:styleId="77FD8ED0F6DB40998ABDE3A2AF8E634D8">
    <w:name w:val="77FD8ED0F6DB40998ABDE3A2AF8E634D8"/>
    <w:rsid w:val="002D5C04"/>
    <w:rPr>
      <w:rFonts w:ascii="Calibri" w:eastAsia="Calibri" w:hAnsi="Calibri" w:cs="Times New Roman"/>
      <w:lang w:eastAsia="en-US"/>
    </w:rPr>
  </w:style>
  <w:style w:type="paragraph" w:customStyle="1" w:styleId="5E8EA0778EA24760903D9D5CEC62751C3">
    <w:name w:val="5E8EA0778EA24760903D9D5CEC62751C3"/>
    <w:rsid w:val="002D5C04"/>
    <w:rPr>
      <w:rFonts w:ascii="Calibri" w:eastAsia="Calibri" w:hAnsi="Calibri" w:cs="Times New Roman"/>
      <w:lang w:eastAsia="en-US"/>
    </w:rPr>
  </w:style>
  <w:style w:type="paragraph" w:customStyle="1" w:styleId="9A8ECCDB1BD64CA188AE62BE6D3735112">
    <w:name w:val="9A8ECCDB1BD64CA188AE62BE6D3735112"/>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
    <w:name w:val="93F324BFA1DE45409D9E1E333A39C3F31"/>
    <w:rsid w:val="002D5C04"/>
    <w:rPr>
      <w:rFonts w:ascii="Calibri" w:eastAsia="Calibri" w:hAnsi="Calibri" w:cs="Times New Roman"/>
      <w:lang w:eastAsia="en-US"/>
    </w:rPr>
  </w:style>
  <w:style w:type="paragraph" w:customStyle="1" w:styleId="1D9D49F93E5A40E7A7A4CA090204311722">
    <w:name w:val="1D9D49F93E5A40E7A7A4CA090204311722"/>
    <w:rsid w:val="002D5C04"/>
    <w:rPr>
      <w:rFonts w:ascii="Calibri" w:eastAsia="Calibri" w:hAnsi="Calibri" w:cs="Times New Roman"/>
      <w:lang w:eastAsia="en-US"/>
    </w:rPr>
  </w:style>
  <w:style w:type="paragraph" w:customStyle="1" w:styleId="3F9DCC2FE6434DB7B287C5B7E31F282626">
    <w:name w:val="3F9DCC2FE6434DB7B287C5B7E31F282626"/>
    <w:rsid w:val="002D5C04"/>
    <w:rPr>
      <w:rFonts w:ascii="Calibri" w:eastAsia="Calibri" w:hAnsi="Calibri" w:cs="Times New Roman"/>
      <w:lang w:eastAsia="en-US"/>
    </w:rPr>
  </w:style>
  <w:style w:type="paragraph" w:customStyle="1" w:styleId="DE8CD42385B046BDB4E11F19F22A3B5F21">
    <w:name w:val="DE8CD42385B046BDB4E11F19F22A3B5F21"/>
    <w:rsid w:val="002D5C04"/>
    <w:rPr>
      <w:rFonts w:ascii="Calibri" w:eastAsia="Calibri" w:hAnsi="Calibri" w:cs="Times New Roman"/>
      <w:lang w:eastAsia="en-US"/>
    </w:rPr>
  </w:style>
  <w:style w:type="paragraph" w:customStyle="1" w:styleId="A3602B6938F04E24958A758F7643577016">
    <w:name w:val="A3602B6938F04E24958A758F7643577016"/>
    <w:rsid w:val="002D5C04"/>
    <w:rPr>
      <w:rFonts w:ascii="Calibri" w:eastAsia="Calibri" w:hAnsi="Calibri" w:cs="Times New Roman"/>
      <w:lang w:eastAsia="en-US"/>
    </w:rPr>
  </w:style>
  <w:style w:type="paragraph" w:customStyle="1" w:styleId="9DE6401602074F98910ADC84B274ACB814">
    <w:name w:val="9DE6401602074F98910ADC84B274ACB814"/>
    <w:rsid w:val="002D5C04"/>
    <w:rPr>
      <w:rFonts w:ascii="Calibri" w:eastAsia="Calibri" w:hAnsi="Calibri" w:cs="Times New Roman"/>
      <w:lang w:eastAsia="en-US"/>
    </w:rPr>
  </w:style>
  <w:style w:type="paragraph" w:customStyle="1" w:styleId="910D7A3327EC40BB99B39A31EF376D9213">
    <w:name w:val="910D7A3327EC40BB99B39A31EF376D9213"/>
    <w:rsid w:val="002D5C04"/>
    <w:rPr>
      <w:rFonts w:ascii="Calibri" w:eastAsia="Calibri" w:hAnsi="Calibri" w:cs="Times New Roman"/>
      <w:lang w:eastAsia="en-US"/>
    </w:rPr>
  </w:style>
  <w:style w:type="paragraph" w:customStyle="1" w:styleId="D7D2F93999584622813004C611DB247812">
    <w:name w:val="D7D2F93999584622813004C611DB247812"/>
    <w:rsid w:val="002D5C04"/>
    <w:rPr>
      <w:rFonts w:ascii="Calibri" w:eastAsia="Calibri" w:hAnsi="Calibri" w:cs="Times New Roman"/>
      <w:lang w:eastAsia="en-US"/>
    </w:rPr>
  </w:style>
  <w:style w:type="paragraph" w:customStyle="1" w:styleId="5EDC50F60F534EB1A960C35A16BE1E3D11">
    <w:name w:val="5EDC50F60F534EB1A960C35A16BE1E3D11"/>
    <w:rsid w:val="002D5C04"/>
    <w:rPr>
      <w:rFonts w:ascii="Calibri" w:eastAsia="Calibri" w:hAnsi="Calibri" w:cs="Times New Roman"/>
      <w:lang w:eastAsia="en-US"/>
    </w:rPr>
  </w:style>
  <w:style w:type="paragraph" w:customStyle="1" w:styleId="181B580BF6AA44F1992E4CAB4F19CCEB10">
    <w:name w:val="181B580BF6AA44F1992E4CAB4F19CCEB10"/>
    <w:rsid w:val="002D5C04"/>
    <w:rPr>
      <w:rFonts w:ascii="Calibri" w:eastAsia="Calibri" w:hAnsi="Calibri" w:cs="Times New Roman"/>
      <w:lang w:eastAsia="en-US"/>
    </w:rPr>
  </w:style>
  <w:style w:type="paragraph" w:customStyle="1" w:styleId="77FD8ED0F6DB40998ABDE3A2AF8E634D9">
    <w:name w:val="77FD8ED0F6DB40998ABDE3A2AF8E634D9"/>
    <w:rsid w:val="002D5C04"/>
    <w:rPr>
      <w:rFonts w:ascii="Calibri" w:eastAsia="Calibri" w:hAnsi="Calibri" w:cs="Times New Roman"/>
      <w:lang w:eastAsia="en-US"/>
    </w:rPr>
  </w:style>
  <w:style w:type="paragraph" w:customStyle="1" w:styleId="5E8EA0778EA24760903D9D5CEC62751C4">
    <w:name w:val="5E8EA0778EA24760903D9D5CEC62751C4"/>
    <w:rsid w:val="002D5C04"/>
    <w:rPr>
      <w:rFonts w:ascii="Calibri" w:eastAsia="Calibri" w:hAnsi="Calibri" w:cs="Times New Roman"/>
      <w:lang w:eastAsia="en-US"/>
    </w:rPr>
  </w:style>
  <w:style w:type="paragraph" w:customStyle="1" w:styleId="9A8ECCDB1BD64CA188AE62BE6D3735113">
    <w:name w:val="9A8ECCDB1BD64CA188AE62BE6D3735113"/>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
    <w:name w:val="93F324BFA1DE45409D9E1E333A39C3F32"/>
    <w:rsid w:val="002D5C04"/>
    <w:rPr>
      <w:rFonts w:ascii="Calibri" w:eastAsia="Calibri" w:hAnsi="Calibri" w:cs="Times New Roman"/>
      <w:lang w:eastAsia="en-US"/>
    </w:rPr>
  </w:style>
  <w:style w:type="paragraph" w:customStyle="1" w:styleId="C8FEF6018D884811966C6FB2CDAF1A35">
    <w:name w:val="C8FEF6018D884811966C6FB2CDAF1A35"/>
    <w:rsid w:val="002D5C04"/>
    <w:rPr>
      <w:rFonts w:ascii="Calibri" w:eastAsia="Calibri" w:hAnsi="Calibri" w:cs="Times New Roman"/>
      <w:lang w:eastAsia="en-US"/>
    </w:rPr>
  </w:style>
  <w:style w:type="paragraph" w:customStyle="1" w:styleId="1D9D49F93E5A40E7A7A4CA090204311723">
    <w:name w:val="1D9D49F93E5A40E7A7A4CA090204311723"/>
    <w:rsid w:val="002D5C04"/>
    <w:rPr>
      <w:rFonts w:ascii="Calibri" w:eastAsia="Calibri" w:hAnsi="Calibri" w:cs="Times New Roman"/>
      <w:lang w:eastAsia="en-US"/>
    </w:rPr>
  </w:style>
  <w:style w:type="paragraph" w:customStyle="1" w:styleId="3F9DCC2FE6434DB7B287C5B7E31F282627">
    <w:name w:val="3F9DCC2FE6434DB7B287C5B7E31F282627"/>
    <w:rsid w:val="002D5C04"/>
    <w:rPr>
      <w:rFonts w:ascii="Calibri" w:eastAsia="Calibri" w:hAnsi="Calibri" w:cs="Times New Roman"/>
      <w:lang w:eastAsia="en-US"/>
    </w:rPr>
  </w:style>
  <w:style w:type="paragraph" w:customStyle="1" w:styleId="DE8CD42385B046BDB4E11F19F22A3B5F22">
    <w:name w:val="DE8CD42385B046BDB4E11F19F22A3B5F22"/>
    <w:rsid w:val="002D5C04"/>
    <w:rPr>
      <w:rFonts w:ascii="Calibri" w:eastAsia="Calibri" w:hAnsi="Calibri" w:cs="Times New Roman"/>
      <w:lang w:eastAsia="en-US"/>
    </w:rPr>
  </w:style>
  <w:style w:type="paragraph" w:customStyle="1" w:styleId="A3602B6938F04E24958A758F7643577017">
    <w:name w:val="A3602B6938F04E24958A758F7643577017"/>
    <w:rsid w:val="002D5C04"/>
    <w:rPr>
      <w:rFonts w:ascii="Calibri" w:eastAsia="Calibri" w:hAnsi="Calibri" w:cs="Times New Roman"/>
      <w:lang w:eastAsia="en-US"/>
    </w:rPr>
  </w:style>
  <w:style w:type="paragraph" w:customStyle="1" w:styleId="9DE6401602074F98910ADC84B274ACB815">
    <w:name w:val="9DE6401602074F98910ADC84B274ACB815"/>
    <w:rsid w:val="002D5C04"/>
    <w:rPr>
      <w:rFonts w:ascii="Calibri" w:eastAsia="Calibri" w:hAnsi="Calibri" w:cs="Times New Roman"/>
      <w:lang w:eastAsia="en-US"/>
    </w:rPr>
  </w:style>
  <w:style w:type="paragraph" w:customStyle="1" w:styleId="910D7A3327EC40BB99B39A31EF376D9214">
    <w:name w:val="910D7A3327EC40BB99B39A31EF376D9214"/>
    <w:rsid w:val="002D5C04"/>
    <w:rPr>
      <w:rFonts w:ascii="Calibri" w:eastAsia="Calibri" w:hAnsi="Calibri" w:cs="Times New Roman"/>
      <w:lang w:eastAsia="en-US"/>
    </w:rPr>
  </w:style>
  <w:style w:type="paragraph" w:customStyle="1" w:styleId="D7D2F93999584622813004C611DB247813">
    <w:name w:val="D7D2F93999584622813004C611DB247813"/>
    <w:rsid w:val="002D5C04"/>
    <w:rPr>
      <w:rFonts w:ascii="Calibri" w:eastAsia="Calibri" w:hAnsi="Calibri" w:cs="Times New Roman"/>
      <w:lang w:eastAsia="en-US"/>
    </w:rPr>
  </w:style>
  <w:style w:type="paragraph" w:customStyle="1" w:styleId="5EDC50F60F534EB1A960C35A16BE1E3D12">
    <w:name w:val="5EDC50F60F534EB1A960C35A16BE1E3D12"/>
    <w:rsid w:val="002D5C04"/>
    <w:rPr>
      <w:rFonts w:ascii="Calibri" w:eastAsia="Calibri" w:hAnsi="Calibri" w:cs="Times New Roman"/>
      <w:lang w:eastAsia="en-US"/>
    </w:rPr>
  </w:style>
  <w:style w:type="paragraph" w:customStyle="1" w:styleId="181B580BF6AA44F1992E4CAB4F19CCEB11">
    <w:name w:val="181B580BF6AA44F1992E4CAB4F19CCEB11"/>
    <w:rsid w:val="002D5C04"/>
    <w:rPr>
      <w:rFonts w:ascii="Calibri" w:eastAsia="Calibri" w:hAnsi="Calibri" w:cs="Times New Roman"/>
      <w:lang w:eastAsia="en-US"/>
    </w:rPr>
  </w:style>
  <w:style w:type="paragraph" w:customStyle="1" w:styleId="77FD8ED0F6DB40998ABDE3A2AF8E634D10">
    <w:name w:val="77FD8ED0F6DB40998ABDE3A2AF8E634D10"/>
    <w:rsid w:val="002D5C04"/>
    <w:rPr>
      <w:rFonts w:ascii="Calibri" w:eastAsia="Calibri" w:hAnsi="Calibri" w:cs="Times New Roman"/>
      <w:lang w:eastAsia="en-US"/>
    </w:rPr>
  </w:style>
  <w:style w:type="paragraph" w:customStyle="1" w:styleId="5E8EA0778EA24760903D9D5CEC62751C5">
    <w:name w:val="5E8EA0778EA24760903D9D5CEC62751C5"/>
    <w:rsid w:val="002D5C04"/>
    <w:rPr>
      <w:rFonts w:ascii="Calibri" w:eastAsia="Calibri" w:hAnsi="Calibri" w:cs="Times New Roman"/>
      <w:lang w:eastAsia="en-US"/>
    </w:rPr>
  </w:style>
  <w:style w:type="paragraph" w:customStyle="1" w:styleId="9A8ECCDB1BD64CA188AE62BE6D3735114">
    <w:name w:val="9A8ECCDB1BD64CA188AE62BE6D3735114"/>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3">
    <w:name w:val="93F324BFA1DE45409D9E1E333A39C3F33"/>
    <w:rsid w:val="002D5C04"/>
    <w:rPr>
      <w:rFonts w:ascii="Calibri" w:eastAsia="Calibri" w:hAnsi="Calibri" w:cs="Times New Roman"/>
      <w:lang w:eastAsia="en-US"/>
    </w:rPr>
  </w:style>
  <w:style w:type="paragraph" w:customStyle="1" w:styleId="C8FEF6018D884811966C6FB2CDAF1A351">
    <w:name w:val="C8FEF6018D884811966C6FB2CDAF1A351"/>
    <w:rsid w:val="002D5C04"/>
    <w:rPr>
      <w:rFonts w:ascii="Calibri" w:eastAsia="Calibri" w:hAnsi="Calibri" w:cs="Times New Roman"/>
      <w:lang w:eastAsia="en-US"/>
    </w:rPr>
  </w:style>
  <w:style w:type="paragraph" w:customStyle="1" w:styleId="C66A275B111F43BD8FCEBF3013FF13A4">
    <w:name w:val="C66A275B111F43BD8FCEBF3013FF13A4"/>
    <w:rsid w:val="002D5C04"/>
    <w:rPr>
      <w:rFonts w:ascii="Calibri" w:eastAsia="Calibri" w:hAnsi="Calibri" w:cs="Times New Roman"/>
      <w:lang w:eastAsia="en-US"/>
    </w:rPr>
  </w:style>
  <w:style w:type="paragraph" w:customStyle="1" w:styleId="1D9D49F93E5A40E7A7A4CA090204311724">
    <w:name w:val="1D9D49F93E5A40E7A7A4CA090204311724"/>
    <w:rsid w:val="002D5C04"/>
    <w:rPr>
      <w:rFonts w:ascii="Calibri" w:eastAsia="Calibri" w:hAnsi="Calibri" w:cs="Times New Roman"/>
      <w:lang w:eastAsia="en-US"/>
    </w:rPr>
  </w:style>
  <w:style w:type="paragraph" w:customStyle="1" w:styleId="3F9DCC2FE6434DB7B287C5B7E31F282628">
    <w:name w:val="3F9DCC2FE6434DB7B287C5B7E31F282628"/>
    <w:rsid w:val="002D5C04"/>
    <w:rPr>
      <w:rFonts w:ascii="Calibri" w:eastAsia="Calibri" w:hAnsi="Calibri" w:cs="Times New Roman"/>
      <w:lang w:eastAsia="en-US"/>
    </w:rPr>
  </w:style>
  <w:style w:type="paragraph" w:customStyle="1" w:styleId="DE8CD42385B046BDB4E11F19F22A3B5F23">
    <w:name w:val="DE8CD42385B046BDB4E11F19F22A3B5F23"/>
    <w:rsid w:val="002D5C04"/>
    <w:rPr>
      <w:rFonts w:ascii="Calibri" w:eastAsia="Calibri" w:hAnsi="Calibri" w:cs="Times New Roman"/>
      <w:lang w:eastAsia="en-US"/>
    </w:rPr>
  </w:style>
  <w:style w:type="paragraph" w:customStyle="1" w:styleId="A3602B6938F04E24958A758F7643577018">
    <w:name w:val="A3602B6938F04E24958A758F7643577018"/>
    <w:rsid w:val="002D5C04"/>
    <w:rPr>
      <w:rFonts w:ascii="Calibri" w:eastAsia="Calibri" w:hAnsi="Calibri" w:cs="Times New Roman"/>
      <w:lang w:eastAsia="en-US"/>
    </w:rPr>
  </w:style>
  <w:style w:type="paragraph" w:customStyle="1" w:styleId="9DE6401602074F98910ADC84B274ACB816">
    <w:name w:val="9DE6401602074F98910ADC84B274ACB816"/>
    <w:rsid w:val="002D5C04"/>
    <w:rPr>
      <w:rFonts w:ascii="Calibri" w:eastAsia="Calibri" w:hAnsi="Calibri" w:cs="Times New Roman"/>
      <w:lang w:eastAsia="en-US"/>
    </w:rPr>
  </w:style>
  <w:style w:type="paragraph" w:customStyle="1" w:styleId="910D7A3327EC40BB99B39A31EF376D9215">
    <w:name w:val="910D7A3327EC40BB99B39A31EF376D9215"/>
    <w:rsid w:val="002D5C04"/>
    <w:rPr>
      <w:rFonts w:ascii="Calibri" w:eastAsia="Calibri" w:hAnsi="Calibri" w:cs="Times New Roman"/>
      <w:lang w:eastAsia="en-US"/>
    </w:rPr>
  </w:style>
  <w:style w:type="paragraph" w:customStyle="1" w:styleId="D7D2F93999584622813004C611DB247814">
    <w:name w:val="D7D2F93999584622813004C611DB247814"/>
    <w:rsid w:val="002D5C04"/>
    <w:rPr>
      <w:rFonts w:ascii="Calibri" w:eastAsia="Calibri" w:hAnsi="Calibri" w:cs="Times New Roman"/>
      <w:lang w:eastAsia="en-US"/>
    </w:rPr>
  </w:style>
  <w:style w:type="paragraph" w:customStyle="1" w:styleId="5EDC50F60F534EB1A960C35A16BE1E3D13">
    <w:name w:val="5EDC50F60F534EB1A960C35A16BE1E3D13"/>
    <w:rsid w:val="002D5C04"/>
    <w:rPr>
      <w:rFonts w:ascii="Calibri" w:eastAsia="Calibri" w:hAnsi="Calibri" w:cs="Times New Roman"/>
      <w:lang w:eastAsia="en-US"/>
    </w:rPr>
  </w:style>
  <w:style w:type="paragraph" w:customStyle="1" w:styleId="181B580BF6AA44F1992E4CAB4F19CCEB12">
    <w:name w:val="181B580BF6AA44F1992E4CAB4F19CCEB12"/>
    <w:rsid w:val="002D5C04"/>
    <w:rPr>
      <w:rFonts w:ascii="Calibri" w:eastAsia="Calibri" w:hAnsi="Calibri" w:cs="Times New Roman"/>
      <w:lang w:eastAsia="en-US"/>
    </w:rPr>
  </w:style>
  <w:style w:type="paragraph" w:customStyle="1" w:styleId="77FD8ED0F6DB40998ABDE3A2AF8E634D11">
    <w:name w:val="77FD8ED0F6DB40998ABDE3A2AF8E634D11"/>
    <w:rsid w:val="002D5C04"/>
    <w:rPr>
      <w:rFonts w:ascii="Calibri" w:eastAsia="Calibri" w:hAnsi="Calibri" w:cs="Times New Roman"/>
      <w:lang w:eastAsia="en-US"/>
    </w:rPr>
  </w:style>
  <w:style w:type="paragraph" w:customStyle="1" w:styleId="5E8EA0778EA24760903D9D5CEC62751C6">
    <w:name w:val="5E8EA0778EA24760903D9D5CEC62751C6"/>
    <w:rsid w:val="002D5C04"/>
    <w:rPr>
      <w:rFonts w:ascii="Calibri" w:eastAsia="Calibri" w:hAnsi="Calibri" w:cs="Times New Roman"/>
      <w:lang w:eastAsia="en-US"/>
    </w:rPr>
  </w:style>
  <w:style w:type="paragraph" w:customStyle="1" w:styleId="9A8ECCDB1BD64CA188AE62BE6D3735115">
    <w:name w:val="9A8ECCDB1BD64CA188AE62BE6D3735115"/>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4">
    <w:name w:val="93F324BFA1DE45409D9E1E333A39C3F34"/>
    <w:rsid w:val="002D5C04"/>
    <w:rPr>
      <w:rFonts w:ascii="Calibri" w:eastAsia="Calibri" w:hAnsi="Calibri" w:cs="Times New Roman"/>
      <w:lang w:eastAsia="en-US"/>
    </w:rPr>
  </w:style>
  <w:style w:type="paragraph" w:customStyle="1" w:styleId="C8FEF6018D884811966C6FB2CDAF1A352">
    <w:name w:val="C8FEF6018D884811966C6FB2CDAF1A352"/>
    <w:rsid w:val="002D5C04"/>
    <w:rPr>
      <w:rFonts w:ascii="Calibri" w:eastAsia="Calibri" w:hAnsi="Calibri" w:cs="Times New Roman"/>
      <w:lang w:eastAsia="en-US"/>
    </w:rPr>
  </w:style>
  <w:style w:type="paragraph" w:customStyle="1" w:styleId="C66A275B111F43BD8FCEBF3013FF13A41">
    <w:name w:val="C66A275B111F43BD8FCEBF3013FF13A41"/>
    <w:rsid w:val="002D5C04"/>
    <w:rPr>
      <w:rFonts w:ascii="Calibri" w:eastAsia="Calibri" w:hAnsi="Calibri" w:cs="Times New Roman"/>
      <w:lang w:eastAsia="en-US"/>
    </w:rPr>
  </w:style>
  <w:style w:type="paragraph" w:customStyle="1" w:styleId="1D9D49F93E5A40E7A7A4CA090204311725">
    <w:name w:val="1D9D49F93E5A40E7A7A4CA090204311725"/>
    <w:rsid w:val="002D5C04"/>
    <w:rPr>
      <w:rFonts w:ascii="Calibri" w:eastAsia="Calibri" w:hAnsi="Calibri" w:cs="Times New Roman"/>
      <w:lang w:eastAsia="en-US"/>
    </w:rPr>
  </w:style>
  <w:style w:type="paragraph" w:customStyle="1" w:styleId="3F9DCC2FE6434DB7B287C5B7E31F282629">
    <w:name w:val="3F9DCC2FE6434DB7B287C5B7E31F282629"/>
    <w:rsid w:val="002D5C04"/>
    <w:rPr>
      <w:rFonts w:ascii="Calibri" w:eastAsia="Calibri" w:hAnsi="Calibri" w:cs="Times New Roman"/>
      <w:lang w:eastAsia="en-US"/>
    </w:rPr>
  </w:style>
  <w:style w:type="paragraph" w:customStyle="1" w:styleId="DE8CD42385B046BDB4E11F19F22A3B5F24">
    <w:name w:val="DE8CD42385B046BDB4E11F19F22A3B5F24"/>
    <w:rsid w:val="002D5C04"/>
    <w:rPr>
      <w:rFonts w:ascii="Calibri" w:eastAsia="Calibri" w:hAnsi="Calibri" w:cs="Times New Roman"/>
      <w:lang w:eastAsia="en-US"/>
    </w:rPr>
  </w:style>
  <w:style w:type="paragraph" w:customStyle="1" w:styleId="A3602B6938F04E24958A758F7643577019">
    <w:name w:val="A3602B6938F04E24958A758F7643577019"/>
    <w:rsid w:val="002D5C04"/>
    <w:rPr>
      <w:rFonts w:ascii="Calibri" w:eastAsia="Calibri" w:hAnsi="Calibri" w:cs="Times New Roman"/>
      <w:lang w:eastAsia="en-US"/>
    </w:rPr>
  </w:style>
  <w:style w:type="paragraph" w:customStyle="1" w:styleId="9DE6401602074F98910ADC84B274ACB817">
    <w:name w:val="9DE6401602074F98910ADC84B274ACB817"/>
    <w:rsid w:val="002D5C04"/>
    <w:rPr>
      <w:rFonts w:ascii="Calibri" w:eastAsia="Calibri" w:hAnsi="Calibri" w:cs="Times New Roman"/>
      <w:lang w:eastAsia="en-US"/>
    </w:rPr>
  </w:style>
  <w:style w:type="paragraph" w:customStyle="1" w:styleId="910D7A3327EC40BB99B39A31EF376D9216">
    <w:name w:val="910D7A3327EC40BB99B39A31EF376D9216"/>
    <w:rsid w:val="002D5C04"/>
    <w:rPr>
      <w:rFonts w:ascii="Calibri" w:eastAsia="Calibri" w:hAnsi="Calibri" w:cs="Times New Roman"/>
      <w:lang w:eastAsia="en-US"/>
    </w:rPr>
  </w:style>
  <w:style w:type="paragraph" w:customStyle="1" w:styleId="D7D2F93999584622813004C611DB247815">
    <w:name w:val="D7D2F93999584622813004C611DB247815"/>
    <w:rsid w:val="002D5C04"/>
    <w:rPr>
      <w:rFonts w:ascii="Calibri" w:eastAsia="Calibri" w:hAnsi="Calibri" w:cs="Times New Roman"/>
      <w:lang w:eastAsia="en-US"/>
    </w:rPr>
  </w:style>
  <w:style w:type="paragraph" w:customStyle="1" w:styleId="5EDC50F60F534EB1A960C35A16BE1E3D14">
    <w:name w:val="5EDC50F60F534EB1A960C35A16BE1E3D14"/>
    <w:rsid w:val="002D5C04"/>
    <w:rPr>
      <w:rFonts w:ascii="Calibri" w:eastAsia="Calibri" w:hAnsi="Calibri" w:cs="Times New Roman"/>
      <w:lang w:eastAsia="en-US"/>
    </w:rPr>
  </w:style>
  <w:style w:type="paragraph" w:customStyle="1" w:styleId="181B580BF6AA44F1992E4CAB4F19CCEB13">
    <w:name w:val="181B580BF6AA44F1992E4CAB4F19CCEB13"/>
    <w:rsid w:val="002D5C04"/>
    <w:rPr>
      <w:rFonts w:ascii="Calibri" w:eastAsia="Calibri" w:hAnsi="Calibri" w:cs="Times New Roman"/>
      <w:lang w:eastAsia="en-US"/>
    </w:rPr>
  </w:style>
  <w:style w:type="paragraph" w:customStyle="1" w:styleId="77FD8ED0F6DB40998ABDE3A2AF8E634D12">
    <w:name w:val="77FD8ED0F6DB40998ABDE3A2AF8E634D12"/>
    <w:rsid w:val="002D5C04"/>
    <w:rPr>
      <w:rFonts w:ascii="Calibri" w:eastAsia="Calibri" w:hAnsi="Calibri" w:cs="Times New Roman"/>
      <w:lang w:eastAsia="en-US"/>
    </w:rPr>
  </w:style>
  <w:style w:type="paragraph" w:customStyle="1" w:styleId="5E8EA0778EA24760903D9D5CEC62751C7">
    <w:name w:val="5E8EA0778EA24760903D9D5CEC62751C7"/>
    <w:rsid w:val="002D5C04"/>
    <w:rPr>
      <w:rFonts w:ascii="Calibri" w:eastAsia="Calibri" w:hAnsi="Calibri" w:cs="Times New Roman"/>
      <w:lang w:eastAsia="en-US"/>
    </w:rPr>
  </w:style>
  <w:style w:type="paragraph" w:customStyle="1" w:styleId="9A8ECCDB1BD64CA188AE62BE6D3735116">
    <w:name w:val="9A8ECCDB1BD64CA188AE62BE6D3735116"/>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5">
    <w:name w:val="93F324BFA1DE45409D9E1E333A39C3F35"/>
    <w:rsid w:val="002D5C04"/>
    <w:rPr>
      <w:rFonts w:ascii="Calibri" w:eastAsia="Calibri" w:hAnsi="Calibri" w:cs="Times New Roman"/>
      <w:lang w:eastAsia="en-US"/>
    </w:rPr>
  </w:style>
  <w:style w:type="paragraph" w:customStyle="1" w:styleId="C8FEF6018D884811966C6FB2CDAF1A353">
    <w:name w:val="C8FEF6018D884811966C6FB2CDAF1A353"/>
    <w:rsid w:val="002D5C04"/>
    <w:rPr>
      <w:rFonts w:ascii="Calibri" w:eastAsia="Calibri" w:hAnsi="Calibri" w:cs="Times New Roman"/>
      <w:lang w:eastAsia="en-US"/>
    </w:rPr>
  </w:style>
  <w:style w:type="paragraph" w:customStyle="1" w:styleId="C66A275B111F43BD8FCEBF3013FF13A42">
    <w:name w:val="C66A275B111F43BD8FCEBF3013FF13A42"/>
    <w:rsid w:val="002D5C04"/>
    <w:rPr>
      <w:rFonts w:ascii="Calibri" w:eastAsia="Calibri" w:hAnsi="Calibri" w:cs="Times New Roman"/>
      <w:lang w:eastAsia="en-US"/>
    </w:rPr>
  </w:style>
  <w:style w:type="paragraph" w:customStyle="1" w:styleId="1D65173FF37F4A289770C07DF8E56EB8">
    <w:name w:val="1D65173FF37F4A289770C07DF8E56EB8"/>
    <w:rsid w:val="002D5C04"/>
    <w:rPr>
      <w:rFonts w:ascii="Calibri" w:eastAsia="Calibri" w:hAnsi="Calibri" w:cs="Times New Roman"/>
      <w:lang w:eastAsia="en-US"/>
    </w:rPr>
  </w:style>
  <w:style w:type="paragraph" w:customStyle="1" w:styleId="1D9D49F93E5A40E7A7A4CA090204311726">
    <w:name w:val="1D9D49F93E5A40E7A7A4CA090204311726"/>
    <w:rsid w:val="002D5C04"/>
    <w:rPr>
      <w:rFonts w:ascii="Calibri" w:eastAsia="Calibri" w:hAnsi="Calibri" w:cs="Times New Roman"/>
      <w:lang w:eastAsia="en-US"/>
    </w:rPr>
  </w:style>
  <w:style w:type="paragraph" w:customStyle="1" w:styleId="3F9DCC2FE6434DB7B287C5B7E31F282630">
    <w:name w:val="3F9DCC2FE6434DB7B287C5B7E31F282630"/>
    <w:rsid w:val="002D5C04"/>
    <w:rPr>
      <w:rFonts w:ascii="Calibri" w:eastAsia="Calibri" w:hAnsi="Calibri" w:cs="Times New Roman"/>
      <w:lang w:eastAsia="en-US"/>
    </w:rPr>
  </w:style>
  <w:style w:type="paragraph" w:customStyle="1" w:styleId="DE8CD42385B046BDB4E11F19F22A3B5F25">
    <w:name w:val="DE8CD42385B046BDB4E11F19F22A3B5F25"/>
    <w:rsid w:val="002D5C04"/>
    <w:rPr>
      <w:rFonts w:ascii="Calibri" w:eastAsia="Calibri" w:hAnsi="Calibri" w:cs="Times New Roman"/>
      <w:lang w:eastAsia="en-US"/>
    </w:rPr>
  </w:style>
  <w:style w:type="paragraph" w:customStyle="1" w:styleId="A3602B6938F04E24958A758F7643577020">
    <w:name w:val="A3602B6938F04E24958A758F7643577020"/>
    <w:rsid w:val="002D5C04"/>
    <w:rPr>
      <w:rFonts w:ascii="Calibri" w:eastAsia="Calibri" w:hAnsi="Calibri" w:cs="Times New Roman"/>
      <w:lang w:eastAsia="en-US"/>
    </w:rPr>
  </w:style>
  <w:style w:type="paragraph" w:customStyle="1" w:styleId="9DE6401602074F98910ADC84B274ACB818">
    <w:name w:val="9DE6401602074F98910ADC84B274ACB818"/>
    <w:rsid w:val="002D5C04"/>
    <w:rPr>
      <w:rFonts w:ascii="Calibri" w:eastAsia="Calibri" w:hAnsi="Calibri" w:cs="Times New Roman"/>
      <w:lang w:eastAsia="en-US"/>
    </w:rPr>
  </w:style>
  <w:style w:type="paragraph" w:customStyle="1" w:styleId="910D7A3327EC40BB99B39A31EF376D9217">
    <w:name w:val="910D7A3327EC40BB99B39A31EF376D9217"/>
    <w:rsid w:val="002D5C04"/>
    <w:rPr>
      <w:rFonts w:ascii="Calibri" w:eastAsia="Calibri" w:hAnsi="Calibri" w:cs="Times New Roman"/>
      <w:lang w:eastAsia="en-US"/>
    </w:rPr>
  </w:style>
  <w:style w:type="paragraph" w:customStyle="1" w:styleId="D7D2F93999584622813004C611DB247816">
    <w:name w:val="D7D2F93999584622813004C611DB247816"/>
    <w:rsid w:val="002D5C04"/>
    <w:rPr>
      <w:rFonts w:ascii="Calibri" w:eastAsia="Calibri" w:hAnsi="Calibri" w:cs="Times New Roman"/>
      <w:lang w:eastAsia="en-US"/>
    </w:rPr>
  </w:style>
  <w:style w:type="paragraph" w:customStyle="1" w:styleId="5EDC50F60F534EB1A960C35A16BE1E3D15">
    <w:name w:val="5EDC50F60F534EB1A960C35A16BE1E3D15"/>
    <w:rsid w:val="002D5C04"/>
    <w:rPr>
      <w:rFonts w:ascii="Calibri" w:eastAsia="Calibri" w:hAnsi="Calibri" w:cs="Times New Roman"/>
      <w:lang w:eastAsia="en-US"/>
    </w:rPr>
  </w:style>
  <w:style w:type="paragraph" w:customStyle="1" w:styleId="181B580BF6AA44F1992E4CAB4F19CCEB14">
    <w:name w:val="181B580BF6AA44F1992E4CAB4F19CCEB14"/>
    <w:rsid w:val="002D5C04"/>
    <w:rPr>
      <w:rFonts w:ascii="Calibri" w:eastAsia="Calibri" w:hAnsi="Calibri" w:cs="Times New Roman"/>
      <w:lang w:eastAsia="en-US"/>
    </w:rPr>
  </w:style>
  <w:style w:type="paragraph" w:customStyle="1" w:styleId="77FD8ED0F6DB40998ABDE3A2AF8E634D13">
    <w:name w:val="77FD8ED0F6DB40998ABDE3A2AF8E634D13"/>
    <w:rsid w:val="002D5C04"/>
    <w:rPr>
      <w:rFonts w:ascii="Calibri" w:eastAsia="Calibri" w:hAnsi="Calibri" w:cs="Times New Roman"/>
      <w:lang w:eastAsia="en-US"/>
    </w:rPr>
  </w:style>
  <w:style w:type="paragraph" w:customStyle="1" w:styleId="5E8EA0778EA24760903D9D5CEC62751C8">
    <w:name w:val="5E8EA0778EA24760903D9D5CEC62751C8"/>
    <w:rsid w:val="002D5C04"/>
    <w:rPr>
      <w:rFonts w:ascii="Calibri" w:eastAsia="Calibri" w:hAnsi="Calibri" w:cs="Times New Roman"/>
      <w:lang w:eastAsia="en-US"/>
    </w:rPr>
  </w:style>
  <w:style w:type="paragraph" w:customStyle="1" w:styleId="9A8ECCDB1BD64CA188AE62BE6D3735117">
    <w:name w:val="9A8ECCDB1BD64CA188AE62BE6D3735117"/>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6">
    <w:name w:val="93F324BFA1DE45409D9E1E333A39C3F36"/>
    <w:rsid w:val="002D5C04"/>
    <w:rPr>
      <w:rFonts w:ascii="Calibri" w:eastAsia="Calibri" w:hAnsi="Calibri" w:cs="Times New Roman"/>
      <w:lang w:eastAsia="en-US"/>
    </w:rPr>
  </w:style>
  <w:style w:type="paragraph" w:customStyle="1" w:styleId="C8FEF6018D884811966C6FB2CDAF1A354">
    <w:name w:val="C8FEF6018D884811966C6FB2CDAF1A354"/>
    <w:rsid w:val="002D5C04"/>
    <w:rPr>
      <w:rFonts w:ascii="Calibri" w:eastAsia="Calibri" w:hAnsi="Calibri" w:cs="Times New Roman"/>
      <w:lang w:eastAsia="en-US"/>
    </w:rPr>
  </w:style>
  <w:style w:type="paragraph" w:customStyle="1" w:styleId="C66A275B111F43BD8FCEBF3013FF13A43">
    <w:name w:val="C66A275B111F43BD8FCEBF3013FF13A43"/>
    <w:rsid w:val="002D5C04"/>
    <w:rPr>
      <w:rFonts w:ascii="Calibri" w:eastAsia="Calibri" w:hAnsi="Calibri" w:cs="Times New Roman"/>
      <w:lang w:eastAsia="en-US"/>
    </w:rPr>
  </w:style>
  <w:style w:type="paragraph" w:customStyle="1" w:styleId="1D65173FF37F4A289770C07DF8E56EB81">
    <w:name w:val="1D65173FF37F4A289770C07DF8E56EB81"/>
    <w:rsid w:val="002D5C04"/>
    <w:rPr>
      <w:rFonts w:ascii="Calibri" w:eastAsia="Calibri" w:hAnsi="Calibri" w:cs="Times New Roman"/>
      <w:lang w:eastAsia="en-US"/>
    </w:rPr>
  </w:style>
  <w:style w:type="paragraph" w:customStyle="1" w:styleId="1D9D49F93E5A40E7A7A4CA090204311727">
    <w:name w:val="1D9D49F93E5A40E7A7A4CA090204311727"/>
    <w:rsid w:val="002D5C04"/>
    <w:rPr>
      <w:rFonts w:ascii="Calibri" w:eastAsia="Calibri" w:hAnsi="Calibri" w:cs="Times New Roman"/>
      <w:lang w:eastAsia="en-US"/>
    </w:rPr>
  </w:style>
  <w:style w:type="paragraph" w:customStyle="1" w:styleId="3F9DCC2FE6434DB7B287C5B7E31F282631">
    <w:name w:val="3F9DCC2FE6434DB7B287C5B7E31F282631"/>
    <w:rsid w:val="002D5C04"/>
    <w:rPr>
      <w:rFonts w:ascii="Calibri" w:eastAsia="Calibri" w:hAnsi="Calibri" w:cs="Times New Roman"/>
      <w:lang w:eastAsia="en-US"/>
    </w:rPr>
  </w:style>
  <w:style w:type="paragraph" w:customStyle="1" w:styleId="DE8CD42385B046BDB4E11F19F22A3B5F26">
    <w:name w:val="DE8CD42385B046BDB4E11F19F22A3B5F26"/>
    <w:rsid w:val="002D5C04"/>
    <w:rPr>
      <w:rFonts w:ascii="Calibri" w:eastAsia="Calibri" w:hAnsi="Calibri" w:cs="Times New Roman"/>
      <w:lang w:eastAsia="en-US"/>
    </w:rPr>
  </w:style>
  <w:style w:type="paragraph" w:customStyle="1" w:styleId="A3602B6938F04E24958A758F7643577021">
    <w:name w:val="A3602B6938F04E24958A758F7643577021"/>
    <w:rsid w:val="002D5C04"/>
    <w:rPr>
      <w:rFonts w:ascii="Calibri" w:eastAsia="Calibri" w:hAnsi="Calibri" w:cs="Times New Roman"/>
      <w:lang w:eastAsia="en-US"/>
    </w:rPr>
  </w:style>
  <w:style w:type="paragraph" w:customStyle="1" w:styleId="9DE6401602074F98910ADC84B274ACB819">
    <w:name w:val="9DE6401602074F98910ADC84B274ACB819"/>
    <w:rsid w:val="002D5C04"/>
    <w:rPr>
      <w:rFonts w:ascii="Calibri" w:eastAsia="Calibri" w:hAnsi="Calibri" w:cs="Times New Roman"/>
      <w:lang w:eastAsia="en-US"/>
    </w:rPr>
  </w:style>
  <w:style w:type="paragraph" w:customStyle="1" w:styleId="910D7A3327EC40BB99B39A31EF376D9218">
    <w:name w:val="910D7A3327EC40BB99B39A31EF376D9218"/>
    <w:rsid w:val="002D5C04"/>
    <w:rPr>
      <w:rFonts w:ascii="Calibri" w:eastAsia="Calibri" w:hAnsi="Calibri" w:cs="Times New Roman"/>
      <w:lang w:eastAsia="en-US"/>
    </w:rPr>
  </w:style>
  <w:style w:type="paragraph" w:customStyle="1" w:styleId="D7D2F93999584622813004C611DB247817">
    <w:name w:val="D7D2F93999584622813004C611DB247817"/>
    <w:rsid w:val="002D5C04"/>
    <w:rPr>
      <w:rFonts w:ascii="Calibri" w:eastAsia="Calibri" w:hAnsi="Calibri" w:cs="Times New Roman"/>
      <w:lang w:eastAsia="en-US"/>
    </w:rPr>
  </w:style>
  <w:style w:type="paragraph" w:customStyle="1" w:styleId="5EDC50F60F534EB1A960C35A16BE1E3D16">
    <w:name w:val="5EDC50F60F534EB1A960C35A16BE1E3D16"/>
    <w:rsid w:val="002D5C04"/>
    <w:rPr>
      <w:rFonts w:ascii="Calibri" w:eastAsia="Calibri" w:hAnsi="Calibri" w:cs="Times New Roman"/>
      <w:lang w:eastAsia="en-US"/>
    </w:rPr>
  </w:style>
  <w:style w:type="paragraph" w:customStyle="1" w:styleId="181B580BF6AA44F1992E4CAB4F19CCEB15">
    <w:name w:val="181B580BF6AA44F1992E4CAB4F19CCEB15"/>
    <w:rsid w:val="002D5C04"/>
    <w:rPr>
      <w:rFonts w:ascii="Calibri" w:eastAsia="Calibri" w:hAnsi="Calibri" w:cs="Times New Roman"/>
      <w:lang w:eastAsia="en-US"/>
    </w:rPr>
  </w:style>
  <w:style w:type="paragraph" w:customStyle="1" w:styleId="77FD8ED0F6DB40998ABDE3A2AF8E634D14">
    <w:name w:val="77FD8ED0F6DB40998ABDE3A2AF8E634D14"/>
    <w:rsid w:val="002D5C04"/>
    <w:rPr>
      <w:rFonts w:ascii="Calibri" w:eastAsia="Calibri" w:hAnsi="Calibri" w:cs="Times New Roman"/>
      <w:lang w:eastAsia="en-US"/>
    </w:rPr>
  </w:style>
  <w:style w:type="paragraph" w:customStyle="1" w:styleId="5E8EA0778EA24760903D9D5CEC62751C9">
    <w:name w:val="5E8EA0778EA24760903D9D5CEC62751C9"/>
    <w:rsid w:val="002D5C04"/>
    <w:rPr>
      <w:rFonts w:ascii="Calibri" w:eastAsia="Calibri" w:hAnsi="Calibri" w:cs="Times New Roman"/>
      <w:lang w:eastAsia="en-US"/>
    </w:rPr>
  </w:style>
  <w:style w:type="paragraph" w:customStyle="1" w:styleId="9A8ECCDB1BD64CA188AE62BE6D3735118">
    <w:name w:val="9A8ECCDB1BD64CA188AE62BE6D3735118"/>
    <w:rsid w:val="002D5C0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7">
    <w:name w:val="93F324BFA1DE45409D9E1E333A39C3F37"/>
    <w:rsid w:val="002D5C04"/>
    <w:rPr>
      <w:rFonts w:ascii="Calibri" w:eastAsia="Calibri" w:hAnsi="Calibri" w:cs="Times New Roman"/>
      <w:lang w:eastAsia="en-US"/>
    </w:rPr>
  </w:style>
  <w:style w:type="paragraph" w:customStyle="1" w:styleId="C8FEF6018D884811966C6FB2CDAF1A355">
    <w:name w:val="C8FEF6018D884811966C6FB2CDAF1A355"/>
    <w:rsid w:val="002D5C04"/>
    <w:rPr>
      <w:rFonts w:ascii="Calibri" w:eastAsia="Calibri" w:hAnsi="Calibri" w:cs="Times New Roman"/>
      <w:lang w:eastAsia="en-US"/>
    </w:rPr>
  </w:style>
  <w:style w:type="paragraph" w:customStyle="1" w:styleId="C66A275B111F43BD8FCEBF3013FF13A44">
    <w:name w:val="C66A275B111F43BD8FCEBF3013FF13A44"/>
    <w:rsid w:val="002D5C04"/>
    <w:rPr>
      <w:rFonts w:ascii="Calibri" w:eastAsia="Calibri" w:hAnsi="Calibri" w:cs="Times New Roman"/>
      <w:lang w:eastAsia="en-US"/>
    </w:rPr>
  </w:style>
  <w:style w:type="paragraph" w:customStyle="1" w:styleId="1D65173FF37F4A289770C07DF8E56EB82">
    <w:name w:val="1D65173FF37F4A289770C07DF8E56EB82"/>
    <w:rsid w:val="002D5C04"/>
    <w:rPr>
      <w:rFonts w:ascii="Calibri" w:eastAsia="Calibri" w:hAnsi="Calibri" w:cs="Times New Roman"/>
      <w:lang w:eastAsia="en-US"/>
    </w:rPr>
  </w:style>
  <w:style w:type="character" w:customStyle="1" w:styleId="DaftarPustaka">
    <w:name w:val="Daftar Pustaka"/>
    <w:basedOn w:val="DefaultParagraphFont"/>
    <w:uiPriority w:val="1"/>
    <w:rsid w:val="00410F16"/>
    <w:rPr>
      <w:rFonts w:ascii="Calibri" w:hAnsi="Calibri"/>
      <w:b w:val="0"/>
      <w:i w:val="0"/>
      <w:strike w:val="0"/>
      <w:dstrike w:val="0"/>
      <w:noProof w:val="0"/>
      <w:vanish w:val="0"/>
      <w:color w:val="000000" w:themeColor="text1"/>
      <w:sz w:val="22"/>
      <w:lang w:val="id-ID"/>
    </w:rPr>
  </w:style>
  <w:style w:type="paragraph" w:styleId="ListParagraph">
    <w:name w:val="List Paragraph"/>
    <w:basedOn w:val="Normal"/>
    <w:uiPriority w:val="34"/>
    <w:qFormat/>
    <w:rsid w:val="00410F16"/>
    <w:pPr>
      <w:ind w:left="720"/>
      <w:contextualSpacing/>
    </w:pPr>
    <w:rPr>
      <w:rFonts w:ascii="Calibri" w:eastAsia="Calibri" w:hAnsi="Calibri"/>
      <w:sz w:val="22"/>
      <w:szCs w:val="22"/>
      <w:lang w:eastAsia="en-US"/>
    </w:rPr>
  </w:style>
  <w:style w:type="paragraph" w:customStyle="1" w:styleId="0F29A5678DCA431190DF8ADEC2744D73">
    <w:name w:val="0F29A5678DCA431190DF8ADEC2744D73"/>
    <w:rsid w:val="002D5C04"/>
    <w:pPr>
      <w:ind w:left="720"/>
      <w:contextualSpacing/>
    </w:pPr>
    <w:rPr>
      <w:rFonts w:ascii="Calibri" w:eastAsia="Calibri" w:hAnsi="Calibri" w:cs="Times New Roman"/>
      <w:lang w:eastAsia="en-US"/>
    </w:rPr>
  </w:style>
  <w:style w:type="paragraph" w:customStyle="1" w:styleId="1D9D49F93E5A40E7A7A4CA090204311728">
    <w:name w:val="1D9D49F93E5A40E7A7A4CA090204311728"/>
    <w:rsid w:val="008757ED"/>
    <w:rPr>
      <w:rFonts w:ascii="Calibri" w:eastAsia="Calibri" w:hAnsi="Calibri" w:cs="Times New Roman"/>
      <w:lang w:eastAsia="en-US"/>
    </w:rPr>
  </w:style>
  <w:style w:type="paragraph" w:customStyle="1" w:styleId="3F9DCC2FE6434DB7B287C5B7E31F282632">
    <w:name w:val="3F9DCC2FE6434DB7B287C5B7E31F282632"/>
    <w:rsid w:val="008757ED"/>
    <w:rPr>
      <w:rFonts w:ascii="Calibri" w:eastAsia="Calibri" w:hAnsi="Calibri" w:cs="Times New Roman"/>
      <w:lang w:eastAsia="en-US"/>
    </w:rPr>
  </w:style>
  <w:style w:type="paragraph" w:customStyle="1" w:styleId="DE8CD42385B046BDB4E11F19F22A3B5F27">
    <w:name w:val="DE8CD42385B046BDB4E11F19F22A3B5F27"/>
    <w:rsid w:val="008757ED"/>
    <w:rPr>
      <w:rFonts w:ascii="Calibri" w:eastAsia="Calibri" w:hAnsi="Calibri" w:cs="Times New Roman"/>
      <w:lang w:eastAsia="en-US"/>
    </w:rPr>
  </w:style>
  <w:style w:type="paragraph" w:customStyle="1" w:styleId="A3602B6938F04E24958A758F7643577022">
    <w:name w:val="A3602B6938F04E24958A758F7643577022"/>
    <w:rsid w:val="008757ED"/>
    <w:rPr>
      <w:rFonts w:ascii="Calibri" w:eastAsia="Calibri" w:hAnsi="Calibri" w:cs="Times New Roman"/>
      <w:lang w:eastAsia="en-US"/>
    </w:rPr>
  </w:style>
  <w:style w:type="paragraph" w:customStyle="1" w:styleId="9DE6401602074F98910ADC84B274ACB820">
    <w:name w:val="9DE6401602074F98910ADC84B274ACB820"/>
    <w:rsid w:val="008757ED"/>
    <w:rPr>
      <w:rFonts w:ascii="Calibri" w:eastAsia="Calibri" w:hAnsi="Calibri" w:cs="Times New Roman"/>
      <w:lang w:eastAsia="en-US"/>
    </w:rPr>
  </w:style>
  <w:style w:type="paragraph" w:customStyle="1" w:styleId="910D7A3327EC40BB99B39A31EF376D9219">
    <w:name w:val="910D7A3327EC40BB99B39A31EF376D9219"/>
    <w:rsid w:val="008757ED"/>
    <w:rPr>
      <w:rFonts w:ascii="Calibri" w:eastAsia="Calibri" w:hAnsi="Calibri" w:cs="Times New Roman"/>
      <w:lang w:eastAsia="en-US"/>
    </w:rPr>
  </w:style>
  <w:style w:type="paragraph" w:customStyle="1" w:styleId="D7D2F93999584622813004C611DB247818">
    <w:name w:val="D7D2F93999584622813004C611DB247818"/>
    <w:rsid w:val="008757ED"/>
    <w:rPr>
      <w:rFonts w:ascii="Calibri" w:eastAsia="Calibri" w:hAnsi="Calibri" w:cs="Times New Roman"/>
      <w:lang w:eastAsia="en-US"/>
    </w:rPr>
  </w:style>
  <w:style w:type="paragraph" w:customStyle="1" w:styleId="5EDC50F60F534EB1A960C35A16BE1E3D17">
    <w:name w:val="5EDC50F60F534EB1A960C35A16BE1E3D17"/>
    <w:rsid w:val="008757ED"/>
    <w:rPr>
      <w:rFonts w:ascii="Calibri" w:eastAsia="Calibri" w:hAnsi="Calibri" w:cs="Times New Roman"/>
      <w:lang w:eastAsia="en-US"/>
    </w:rPr>
  </w:style>
  <w:style w:type="paragraph" w:customStyle="1" w:styleId="181B580BF6AA44F1992E4CAB4F19CCEB16">
    <w:name w:val="181B580BF6AA44F1992E4CAB4F19CCEB16"/>
    <w:rsid w:val="008757ED"/>
    <w:rPr>
      <w:rFonts w:ascii="Calibri" w:eastAsia="Calibri" w:hAnsi="Calibri" w:cs="Times New Roman"/>
      <w:lang w:eastAsia="en-US"/>
    </w:rPr>
  </w:style>
  <w:style w:type="paragraph" w:customStyle="1" w:styleId="77FD8ED0F6DB40998ABDE3A2AF8E634D15">
    <w:name w:val="77FD8ED0F6DB40998ABDE3A2AF8E634D15"/>
    <w:rsid w:val="008757ED"/>
    <w:rPr>
      <w:rFonts w:ascii="Calibri" w:eastAsia="Calibri" w:hAnsi="Calibri" w:cs="Times New Roman"/>
      <w:lang w:eastAsia="en-US"/>
    </w:rPr>
  </w:style>
  <w:style w:type="paragraph" w:customStyle="1" w:styleId="5E8EA0778EA24760903D9D5CEC62751C10">
    <w:name w:val="5E8EA0778EA24760903D9D5CEC62751C10"/>
    <w:rsid w:val="008757ED"/>
    <w:rPr>
      <w:rFonts w:ascii="Calibri" w:eastAsia="Calibri" w:hAnsi="Calibri" w:cs="Times New Roman"/>
      <w:lang w:eastAsia="en-US"/>
    </w:rPr>
  </w:style>
  <w:style w:type="paragraph" w:customStyle="1" w:styleId="9A8ECCDB1BD64CA188AE62BE6D3735119">
    <w:name w:val="9A8ECCDB1BD64CA188AE62BE6D3735119"/>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8">
    <w:name w:val="93F324BFA1DE45409D9E1E333A39C3F38"/>
    <w:rsid w:val="008757ED"/>
    <w:rPr>
      <w:rFonts w:ascii="Calibri" w:eastAsia="Calibri" w:hAnsi="Calibri" w:cs="Times New Roman"/>
      <w:lang w:eastAsia="en-US"/>
    </w:rPr>
  </w:style>
  <w:style w:type="paragraph" w:customStyle="1" w:styleId="C8FEF6018D884811966C6FB2CDAF1A356">
    <w:name w:val="C8FEF6018D884811966C6FB2CDAF1A356"/>
    <w:rsid w:val="008757ED"/>
    <w:rPr>
      <w:rFonts w:ascii="Calibri" w:eastAsia="Calibri" w:hAnsi="Calibri" w:cs="Times New Roman"/>
      <w:lang w:eastAsia="en-US"/>
    </w:rPr>
  </w:style>
  <w:style w:type="paragraph" w:customStyle="1" w:styleId="C66A275B111F43BD8FCEBF3013FF13A45">
    <w:name w:val="C66A275B111F43BD8FCEBF3013FF13A45"/>
    <w:rsid w:val="008757ED"/>
    <w:rPr>
      <w:rFonts w:ascii="Calibri" w:eastAsia="Calibri" w:hAnsi="Calibri" w:cs="Times New Roman"/>
      <w:lang w:eastAsia="en-US"/>
    </w:rPr>
  </w:style>
  <w:style w:type="paragraph" w:customStyle="1" w:styleId="1D65173FF37F4A289770C07DF8E56EB83">
    <w:name w:val="1D65173FF37F4A289770C07DF8E56EB83"/>
    <w:rsid w:val="008757ED"/>
    <w:rPr>
      <w:rFonts w:ascii="Calibri" w:eastAsia="Calibri" w:hAnsi="Calibri" w:cs="Times New Roman"/>
      <w:lang w:eastAsia="en-US"/>
    </w:rPr>
  </w:style>
  <w:style w:type="paragraph" w:customStyle="1" w:styleId="0F29A5678DCA431190DF8ADEC2744D731">
    <w:name w:val="0F29A5678DCA431190DF8ADEC2744D731"/>
    <w:rsid w:val="008757ED"/>
    <w:pPr>
      <w:ind w:left="720"/>
      <w:contextualSpacing/>
    </w:pPr>
    <w:rPr>
      <w:rFonts w:ascii="Calibri" w:eastAsia="Calibri" w:hAnsi="Calibri" w:cs="Times New Roman"/>
      <w:lang w:eastAsia="en-US"/>
    </w:rPr>
  </w:style>
  <w:style w:type="paragraph" w:customStyle="1" w:styleId="1D9D49F93E5A40E7A7A4CA090204311729">
    <w:name w:val="1D9D49F93E5A40E7A7A4CA090204311729"/>
    <w:rsid w:val="008757ED"/>
    <w:rPr>
      <w:rFonts w:ascii="Calibri" w:eastAsia="Calibri" w:hAnsi="Calibri" w:cs="Times New Roman"/>
      <w:lang w:eastAsia="en-US"/>
    </w:rPr>
  </w:style>
  <w:style w:type="paragraph" w:customStyle="1" w:styleId="3F9DCC2FE6434DB7B287C5B7E31F282633">
    <w:name w:val="3F9DCC2FE6434DB7B287C5B7E31F282633"/>
    <w:rsid w:val="008757ED"/>
    <w:rPr>
      <w:rFonts w:ascii="Calibri" w:eastAsia="Calibri" w:hAnsi="Calibri" w:cs="Times New Roman"/>
      <w:lang w:eastAsia="en-US"/>
    </w:rPr>
  </w:style>
  <w:style w:type="paragraph" w:customStyle="1" w:styleId="DE8CD42385B046BDB4E11F19F22A3B5F28">
    <w:name w:val="DE8CD42385B046BDB4E11F19F22A3B5F28"/>
    <w:rsid w:val="008757ED"/>
    <w:rPr>
      <w:rFonts w:ascii="Calibri" w:eastAsia="Calibri" w:hAnsi="Calibri" w:cs="Times New Roman"/>
      <w:lang w:eastAsia="en-US"/>
    </w:rPr>
  </w:style>
  <w:style w:type="paragraph" w:customStyle="1" w:styleId="A3602B6938F04E24958A758F7643577023">
    <w:name w:val="A3602B6938F04E24958A758F7643577023"/>
    <w:rsid w:val="008757ED"/>
    <w:rPr>
      <w:rFonts w:ascii="Calibri" w:eastAsia="Calibri" w:hAnsi="Calibri" w:cs="Times New Roman"/>
      <w:lang w:eastAsia="en-US"/>
    </w:rPr>
  </w:style>
  <w:style w:type="paragraph" w:customStyle="1" w:styleId="9DE6401602074F98910ADC84B274ACB821">
    <w:name w:val="9DE6401602074F98910ADC84B274ACB821"/>
    <w:rsid w:val="008757ED"/>
    <w:rPr>
      <w:rFonts w:ascii="Calibri" w:eastAsia="Calibri" w:hAnsi="Calibri" w:cs="Times New Roman"/>
      <w:lang w:eastAsia="en-US"/>
    </w:rPr>
  </w:style>
  <w:style w:type="paragraph" w:customStyle="1" w:styleId="910D7A3327EC40BB99B39A31EF376D9220">
    <w:name w:val="910D7A3327EC40BB99B39A31EF376D9220"/>
    <w:rsid w:val="008757ED"/>
    <w:rPr>
      <w:rFonts w:ascii="Calibri" w:eastAsia="Calibri" w:hAnsi="Calibri" w:cs="Times New Roman"/>
      <w:lang w:eastAsia="en-US"/>
    </w:rPr>
  </w:style>
  <w:style w:type="paragraph" w:customStyle="1" w:styleId="D7D2F93999584622813004C611DB247819">
    <w:name w:val="D7D2F93999584622813004C611DB247819"/>
    <w:rsid w:val="008757ED"/>
    <w:rPr>
      <w:rFonts w:ascii="Calibri" w:eastAsia="Calibri" w:hAnsi="Calibri" w:cs="Times New Roman"/>
      <w:lang w:eastAsia="en-US"/>
    </w:rPr>
  </w:style>
  <w:style w:type="paragraph" w:customStyle="1" w:styleId="5EDC50F60F534EB1A960C35A16BE1E3D18">
    <w:name w:val="5EDC50F60F534EB1A960C35A16BE1E3D18"/>
    <w:rsid w:val="008757ED"/>
    <w:rPr>
      <w:rFonts w:ascii="Calibri" w:eastAsia="Calibri" w:hAnsi="Calibri" w:cs="Times New Roman"/>
      <w:lang w:eastAsia="en-US"/>
    </w:rPr>
  </w:style>
  <w:style w:type="paragraph" w:customStyle="1" w:styleId="181B580BF6AA44F1992E4CAB4F19CCEB17">
    <w:name w:val="181B580BF6AA44F1992E4CAB4F19CCEB17"/>
    <w:rsid w:val="008757ED"/>
    <w:rPr>
      <w:rFonts w:ascii="Calibri" w:eastAsia="Calibri" w:hAnsi="Calibri" w:cs="Times New Roman"/>
      <w:lang w:eastAsia="en-US"/>
    </w:rPr>
  </w:style>
  <w:style w:type="paragraph" w:customStyle="1" w:styleId="77FD8ED0F6DB40998ABDE3A2AF8E634D16">
    <w:name w:val="77FD8ED0F6DB40998ABDE3A2AF8E634D16"/>
    <w:rsid w:val="008757ED"/>
    <w:rPr>
      <w:rFonts w:ascii="Calibri" w:eastAsia="Calibri" w:hAnsi="Calibri" w:cs="Times New Roman"/>
      <w:lang w:eastAsia="en-US"/>
    </w:rPr>
  </w:style>
  <w:style w:type="paragraph" w:customStyle="1" w:styleId="5E8EA0778EA24760903D9D5CEC62751C11">
    <w:name w:val="5E8EA0778EA24760903D9D5CEC62751C11"/>
    <w:rsid w:val="008757ED"/>
    <w:rPr>
      <w:rFonts w:ascii="Calibri" w:eastAsia="Calibri" w:hAnsi="Calibri" w:cs="Times New Roman"/>
      <w:lang w:eastAsia="en-US"/>
    </w:rPr>
  </w:style>
  <w:style w:type="paragraph" w:customStyle="1" w:styleId="9A8ECCDB1BD64CA188AE62BE6D37351110">
    <w:name w:val="9A8ECCDB1BD64CA188AE62BE6D37351110"/>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9">
    <w:name w:val="93F324BFA1DE45409D9E1E333A39C3F39"/>
    <w:rsid w:val="008757ED"/>
    <w:rPr>
      <w:rFonts w:ascii="Calibri" w:eastAsia="Calibri" w:hAnsi="Calibri" w:cs="Times New Roman"/>
      <w:lang w:eastAsia="en-US"/>
    </w:rPr>
  </w:style>
  <w:style w:type="paragraph" w:customStyle="1" w:styleId="C8FEF6018D884811966C6FB2CDAF1A357">
    <w:name w:val="C8FEF6018D884811966C6FB2CDAF1A357"/>
    <w:rsid w:val="008757ED"/>
    <w:rPr>
      <w:rFonts w:ascii="Calibri" w:eastAsia="Calibri" w:hAnsi="Calibri" w:cs="Times New Roman"/>
      <w:lang w:eastAsia="en-US"/>
    </w:rPr>
  </w:style>
  <w:style w:type="paragraph" w:customStyle="1" w:styleId="C66A275B111F43BD8FCEBF3013FF13A46">
    <w:name w:val="C66A275B111F43BD8FCEBF3013FF13A46"/>
    <w:rsid w:val="008757ED"/>
    <w:rPr>
      <w:rFonts w:ascii="Calibri" w:eastAsia="Calibri" w:hAnsi="Calibri" w:cs="Times New Roman"/>
      <w:lang w:eastAsia="en-US"/>
    </w:rPr>
  </w:style>
  <w:style w:type="paragraph" w:customStyle="1" w:styleId="1D65173FF37F4A289770C07DF8E56EB84">
    <w:name w:val="1D65173FF37F4A289770C07DF8E56EB84"/>
    <w:rsid w:val="008757ED"/>
    <w:rPr>
      <w:rFonts w:ascii="Calibri" w:eastAsia="Calibri" w:hAnsi="Calibri" w:cs="Times New Roman"/>
      <w:lang w:eastAsia="en-US"/>
    </w:rPr>
  </w:style>
  <w:style w:type="paragraph" w:customStyle="1" w:styleId="0F29A5678DCA431190DF8ADEC2744D732">
    <w:name w:val="0F29A5678DCA431190DF8ADEC2744D732"/>
    <w:rsid w:val="008757ED"/>
    <w:pPr>
      <w:ind w:left="720"/>
      <w:contextualSpacing/>
    </w:pPr>
    <w:rPr>
      <w:rFonts w:ascii="Calibri" w:eastAsia="Calibri" w:hAnsi="Calibri" w:cs="Times New Roman"/>
      <w:lang w:eastAsia="en-US"/>
    </w:rPr>
  </w:style>
  <w:style w:type="paragraph" w:customStyle="1" w:styleId="1D9D49F93E5A40E7A7A4CA090204311730">
    <w:name w:val="1D9D49F93E5A40E7A7A4CA090204311730"/>
    <w:rsid w:val="008757ED"/>
    <w:rPr>
      <w:rFonts w:ascii="Calibri" w:eastAsia="Calibri" w:hAnsi="Calibri" w:cs="Times New Roman"/>
      <w:lang w:eastAsia="en-US"/>
    </w:rPr>
  </w:style>
  <w:style w:type="paragraph" w:customStyle="1" w:styleId="3F9DCC2FE6434DB7B287C5B7E31F282634">
    <w:name w:val="3F9DCC2FE6434DB7B287C5B7E31F282634"/>
    <w:rsid w:val="008757ED"/>
    <w:rPr>
      <w:rFonts w:ascii="Calibri" w:eastAsia="Calibri" w:hAnsi="Calibri" w:cs="Times New Roman"/>
      <w:lang w:eastAsia="en-US"/>
    </w:rPr>
  </w:style>
  <w:style w:type="paragraph" w:customStyle="1" w:styleId="DE8CD42385B046BDB4E11F19F22A3B5F29">
    <w:name w:val="DE8CD42385B046BDB4E11F19F22A3B5F29"/>
    <w:rsid w:val="008757ED"/>
    <w:rPr>
      <w:rFonts w:ascii="Calibri" w:eastAsia="Calibri" w:hAnsi="Calibri" w:cs="Times New Roman"/>
      <w:lang w:eastAsia="en-US"/>
    </w:rPr>
  </w:style>
  <w:style w:type="paragraph" w:customStyle="1" w:styleId="A3602B6938F04E24958A758F7643577024">
    <w:name w:val="A3602B6938F04E24958A758F7643577024"/>
    <w:rsid w:val="008757ED"/>
    <w:rPr>
      <w:rFonts w:ascii="Calibri" w:eastAsia="Calibri" w:hAnsi="Calibri" w:cs="Times New Roman"/>
      <w:lang w:eastAsia="en-US"/>
    </w:rPr>
  </w:style>
  <w:style w:type="paragraph" w:customStyle="1" w:styleId="9DE6401602074F98910ADC84B274ACB822">
    <w:name w:val="9DE6401602074F98910ADC84B274ACB822"/>
    <w:rsid w:val="008757ED"/>
    <w:rPr>
      <w:rFonts w:ascii="Calibri" w:eastAsia="Calibri" w:hAnsi="Calibri" w:cs="Times New Roman"/>
      <w:lang w:eastAsia="en-US"/>
    </w:rPr>
  </w:style>
  <w:style w:type="paragraph" w:customStyle="1" w:styleId="910D7A3327EC40BB99B39A31EF376D9221">
    <w:name w:val="910D7A3327EC40BB99B39A31EF376D9221"/>
    <w:rsid w:val="008757ED"/>
    <w:rPr>
      <w:rFonts w:ascii="Calibri" w:eastAsia="Calibri" w:hAnsi="Calibri" w:cs="Times New Roman"/>
      <w:lang w:eastAsia="en-US"/>
    </w:rPr>
  </w:style>
  <w:style w:type="paragraph" w:customStyle="1" w:styleId="D7D2F93999584622813004C611DB247820">
    <w:name w:val="D7D2F93999584622813004C611DB247820"/>
    <w:rsid w:val="008757ED"/>
    <w:rPr>
      <w:rFonts w:ascii="Calibri" w:eastAsia="Calibri" w:hAnsi="Calibri" w:cs="Times New Roman"/>
      <w:lang w:eastAsia="en-US"/>
    </w:rPr>
  </w:style>
  <w:style w:type="paragraph" w:customStyle="1" w:styleId="5EDC50F60F534EB1A960C35A16BE1E3D19">
    <w:name w:val="5EDC50F60F534EB1A960C35A16BE1E3D19"/>
    <w:rsid w:val="008757ED"/>
    <w:rPr>
      <w:rFonts w:ascii="Calibri" w:eastAsia="Calibri" w:hAnsi="Calibri" w:cs="Times New Roman"/>
      <w:lang w:eastAsia="en-US"/>
    </w:rPr>
  </w:style>
  <w:style w:type="paragraph" w:customStyle="1" w:styleId="181B580BF6AA44F1992E4CAB4F19CCEB18">
    <w:name w:val="181B580BF6AA44F1992E4CAB4F19CCEB18"/>
    <w:rsid w:val="008757ED"/>
    <w:rPr>
      <w:rFonts w:ascii="Calibri" w:eastAsia="Calibri" w:hAnsi="Calibri" w:cs="Times New Roman"/>
      <w:lang w:eastAsia="en-US"/>
    </w:rPr>
  </w:style>
  <w:style w:type="paragraph" w:customStyle="1" w:styleId="77FD8ED0F6DB40998ABDE3A2AF8E634D17">
    <w:name w:val="77FD8ED0F6DB40998ABDE3A2AF8E634D17"/>
    <w:rsid w:val="008757ED"/>
    <w:rPr>
      <w:rFonts w:ascii="Calibri" w:eastAsia="Calibri" w:hAnsi="Calibri" w:cs="Times New Roman"/>
      <w:lang w:eastAsia="en-US"/>
    </w:rPr>
  </w:style>
  <w:style w:type="paragraph" w:customStyle="1" w:styleId="5E8EA0778EA24760903D9D5CEC62751C12">
    <w:name w:val="5E8EA0778EA24760903D9D5CEC62751C12"/>
    <w:rsid w:val="008757ED"/>
    <w:rPr>
      <w:rFonts w:ascii="Calibri" w:eastAsia="Calibri" w:hAnsi="Calibri" w:cs="Times New Roman"/>
      <w:lang w:eastAsia="en-US"/>
    </w:rPr>
  </w:style>
  <w:style w:type="paragraph" w:customStyle="1" w:styleId="9A8ECCDB1BD64CA188AE62BE6D37351111">
    <w:name w:val="9A8ECCDB1BD64CA188AE62BE6D37351111"/>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0">
    <w:name w:val="93F324BFA1DE45409D9E1E333A39C3F310"/>
    <w:rsid w:val="008757ED"/>
    <w:rPr>
      <w:rFonts w:ascii="Calibri" w:eastAsia="Calibri" w:hAnsi="Calibri" w:cs="Times New Roman"/>
      <w:lang w:eastAsia="en-US"/>
    </w:rPr>
  </w:style>
  <w:style w:type="paragraph" w:customStyle="1" w:styleId="C8FEF6018D884811966C6FB2CDAF1A358">
    <w:name w:val="C8FEF6018D884811966C6FB2CDAF1A358"/>
    <w:rsid w:val="008757ED"/>
    <w:rPr>
      <w:rFonts w:ascii="Calibri" w:eastAsia="Calibri" w:hAnsi="Calibri" w:cs="Times New Roman"/>
      <w:lang w:eastAsia="en-US"/>
    </w:rPr>
  </w:style>
  <w:style w:type="paragraph" w:customStyle="1" w:styleId="C66A275B111F43BD8FCEBF3013FF13A47">
    <w:name w:val="C66A275B111F43BD8FCEBF3013FF13A47"/>
    <w:rsid w:val="008757ED"/>
    <w:rPr>
      <w:rFonts w:ascii="Calibri" w:eastAsia="Calibri" w:hAnsi="Calibri" w:cs="Times New Roman"/>
      <w:lang w:eastAsia="en-US"/>
    </w:rPr>
  </w:style>
  <w:style w:type="paragraph" w:customStyle="1" w:styleId="1D65173FF37F4A289770C07DF8E56EB85">
    <w:name w:val="1D65173FF37F4A289770C07DF8E56EB85"/>
    <w:rsid w:val="008757ED"/>
    <w:rPr>
      <w:rFonts w:ascii="Calibri" w:eastAsia="Calibri" w:hAnsi="Calibri" w:cs="Times New Roman"/>
      <w:lang w:eastAsia="en-US"/>
    </w:rPr>
  </w:style>
  <w:style w:type="paragraph" w:customStyle="1" w:styleId="0F29A5678DCA431190DF8ADEC2744D733">
    <w:name w:val="0F29A5678DCA431190DF8ADEC2744D733"/>
    <w:rsid w:val="008757ED"/>
    <w:pPr>
      <w:ind w:left="720"/>
      <w:contextualSpacing/>
    </w:pPr>
    <w:rPr>
      <w:rFonts w:ascii="Calibri" w:eastAsia="Calibri" w:hAnsi="Calibri" w:cs="Times New Roman"/>
      <w:lang w:eastAsia="en-US"/>
    </w:rPr>
  </w:style>
  <w:style w:type="paragraph" w:customStyle="1" w:styleId="1D9D49F93E5A40E7A7A4CA090204311731">
    <w:name w:val="1D9D49F93E5A40E7A7A4CA090204311731"/>
    <w:rsid w:val="008757ED"/>
    <w:rPr>
      <w:rFonts w:ascii="Calibri" w:eastAsia="Calibri" w:hAnsi="Calibri" w:cs="Times New Roman"/>
      <w:lang w:eastAsia="en-US"/>
    </w:rPr>
  </w:style>
  <w:style w:type="paragraph" w:customStyle="1" w:styleId="3F9DCC2FE6434DB7B287C5B7E31F282635">
    <w:name w:val="3F9DCC2FE6434DB7B287C5B7E31F282635"/>
    <w:rsid w:val="008757ED"/>
    <w:rPr>
      <w:rFonts w:ascii="Calibri" w:eastAsia="Calibri" w:hAnsi="Calibri" w:cs="Times New Roman"/>
      <w:lang w:eastAsia="en-US"/>
    </w:rPr>
  </w:style>
  <w:style w:type="paragraph" w:customStyle="1" w:styleId="DE8CD42385B046BDB4E11F19F22A3B5F30">
    <w:name w:val="DE8CD42385B046BDB4E11F19F22A3B5F30"/>
    <w:rsid w:val="008757ED"/>
    <w:rPr>
      <w:rFonts w:ascii="Calibri" w:eastAsia="Calibri" w:hAnsi="Calibri" w:cs="Times New Roman"/>
      <w:lang w:eastAsia="en-US"/>
    </w:rPr>
  </w:style>
  <w:style w:type="paragraph" w:customStyle="1" w:styleId="A3602B6938F04E24958A758F7643577025">
    <w:name w:val="A3602B6938F04E24958A758F7643577025"/>
    <w:rsid w:val="008757ED"/>
    <w:rPr>
      <w:rFonts w:ascii="Calibri" w:eastAsia="Calibri" w:hAnsi="Calibri" w:cs="Times New Roman"/>
      <w:lang w:eastAsia="en-US"/>
    </w:rPr>
  </w:style>
  <w:style w:type="paragraph" w:customStyle="1" w:styleId="9DE6401602074F98910ADC84B274ACB823">
    <w:name w:val="9DE6401602074F98910ADC84B274ACB823"/>
    <w:rsid w:val="008757ED"/>
    <w:rPr>
      <w:rFonts w:ascii="Calibri" w:eastAsia="Calibri" w:hAnsi="Calibri" w:cs="Times New Roman"/>
      <w:lang w:eastAsia="en-US"/>
    </w:rPr>
  </w:style>
  <w:style w:type="paragraph" w:customStyle="1" w:styleId="910D7A3327EC40BB99B39A31EF376D9222">
    <w:name w:val="910D7A3327EC40BB99B39A31EF376D9222"/>
    <w:rsid w:val="008757ED"/>
    <w:rPr>
      <w:rFonts w:ascii="Calibri" w:eastAsia="Calibri" w:hAnsi="Calibri" w:cs="Times New Roman"/>
      <w:lang w:eastAsia="en-US"/>
    </w:rPr>
  </w:style>
  <w:style w:type="paragraph" w:customStyle="1" w:styleId="D7D2F93999584622813004C611DB247821">
    <w:name w:val="D7D2F93999584622813004C611DB247821"/>
    <w:rsid w:val="008757ED"/>
    <w:rPr>
      <w:rFonts w:ascii="Calibri" w:eastAsia="Calibri" w:hAnsi="Calibri" w:cs="Times New Roman"/>
      <w:lang w:eastAsia="en-US"/>
    </w:rPr>
  </w:style>
  <w:style w:type="paragraph" w:customStyle="1" w:styleId="5EDC50F60F534EB1A960C35A16BE1E3D20">
    <w:name w:val="5EDC50F60F534EB1A960C35A16BE1E3D20"/>
    <w:rsid w:val="008757ED"/>
    <w:rPr>
      <w:rFonts w:ascii="Calibri" w:eastAsia="Calibri" w:hAnsi="Calibri" w:cs="Times New Roman"/>
      <w:lang w:eastAsia="en-US"/>
    </w:rPr>
  </w:style>
  <w:style w:type="paragraph" w:customStyle="1" w:styleId="181B580BF6AA44F1992E4CAB4F19CCEB19">
    <w:name w:val="181B580BF6AA44F1992E4CAB4F19CCEB19"/>
    <w:rsid w:val="008757ED"/>
    <w:rPr>
      <w:rFonts w:ascii="Calibri" w:eastAsia="Calibri" w:hAnsi="Calibri" w:cs="Times New Roman"/>
      <w:lang w:eastAsia="en-US"/>
    </w:rPr>
  </w:style>
  <w:style w:type="paragraph" w:customStyle="1" w:styleId="77FD8ED0F6DB40998ABDE3A2AF8E634D18">
    <w:name w:val="77FD8ED0F6DB40998ABDE3A2AF8E634D18"/>
    <w:rsid w:val="008757ED"/>
    <w:rPr>
      <w:rFonts w:ascii="Calibri" w:eastAsia="Calibri" w:hAnsi="Calibri" w:cs="Times New Roman"/>
      <w:lang w:eastAsia="en-US"/>
    </w:rPr>
  </w:style>
  <w:style w:type="paragraph" w:customStyle="1" w:styleId="5E8EA0778EA24760903D9D5CEC62751C13">
    <w:name w:val="5E8EA0778EA24760903D9D5CEC62751C13"/>
    <w:rsid w:val="008757ED"/>
    <w:rPr>
      <w:rFonts w:ascii="Calibri" w:eastAsia="Calibri" w:hAnsi="Calibri" w:cs="Times New Roman"/>
      <w:lang w:eastAsia="en-US"/>
    </w:rPr>
  </w:style>
  <w:style w:type="paragraph" w:customStyle="1" w:styleId="9A8ECCDB1BD64CA188AE62BE6D37351112">
    <w:name w:val="9A8ECCDB1BD64CA188AE62BE6D37351112"/>
    <w:rsid w:val="008757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1">
    <w:name w:val="93F324BFA1DE45409D9E1E333A39C3F311"/>
    <w:rsid w:val="008757ED"/>
    <w:rPr>
      <w:rFonts w:ascii="Calibri" w:eastAsia="Calibri" w:hAnsi="Calibri" w:cs="Times New Roman"/>
      <w:lang w:eastAsia="en-US"/>
    </w:rPr>
  </w:style>
  <w:style w:type="paragraph" w:customStyle="1" w:styleId="C8FEF6018D884811966C6FB2CDAF1A359">
    <w:name w:val="C8FEF6018D884811966C6FB2CDAF1A359"/>
    <w:rsid w:val="008757ED"/>
    <w:rPr>
      <w:rFonts w:ascii="Calibri" w:eastAsia="Calibri" w:hAnsi="Calibri" w:cs="Times New Roman"/>
      <w:lang w:eastAsia="en-US"/>
    </w:rPr>
  </w:style>
  <w:style w:type="paragraph" w:customStyle="1" w:styleId="C66A275B111F43BD8FCEBF3013FF13A48">
    <w:name w:val="C66A275B111F43BD8FCEBF3013FF13A48"/>
    <w:rsid w:val="008757ED"/>
    <w:rPr>
      <w:rFonts w:ascii="Calibri" w:eastAsia="Calibri" w:hAnsi="Calibri" w:cs="Times New Roman"/>
      <w:lang w:eastAsia="en-US"/>
    </w:rPr>
  </w:style>
  <w:style w:type="paragraph" w:customStyle="1" w:styleId="1D65173FF37F4A289770C07DF8E56EB86">
    <w:name w:val="1D65173FF37F4A289770C07DF8E56EB86"/>
    <w:rsid w:val="008757ED"/>
    <w:rPr>
      <w:rFonts w:ascii="Calibri" w:eastAsia="Calibri" w:hAnsi="Calibri" w:cs="Times New Roman"/>
      <w:lang w:eastAsia="en-US"/>
    </w:rPr>
  </w:style>
  <w:style w:type="paragraph" w:customStyle="1" w:styleId="0F29A5678DCA431190DF8ADEC2744D734">
    <w:name w:val="0F29A5678DCA431190DF8ADEC2744D734"/>
    <w:rsid w:val="008757ED"/>
    <w:pPr>
      <w:ind w:left="720"/>
      <w:contextualSpacing/>
    </w:pPr>
    <w:rPr>
      <w:rFonts w:ascii="Calibri" w:eastAsia="Calibri" w:hAnsi="Calibri" w:cs="Times New Roman"/>
      <w:lang w:eastAsia="en-US"/>
    </w:rPr>
  </w:style>
  <w:style w:type="paragraph" w:customStyle="1" w:styleId="1D9D49F93E5A40E7A7A4CA090204311732">
    <w:name w:val="1D9D49F93E5A40E7A7A4CA090204311732"/>
    <w:rsid w:val="00204060"/>
    <w:rPr>
      <w:rFonts w:ascii="Calibri" w:eastAsia="Calibri" w:hAnsi="Calibri" w:cs="Times New Roman"/>
      <w:lang w:eastAsia="en-US"/>
    </w:rPr>
  </w:style>
  <w:style w:type="paragraph" w:customStyle="1" w:styleId="3F9DCC2FE6434DB7B287C5B7E31F282636">
    <w:name w:val="3F9DCC2FE6434DB7B287C5B7E31F282636"/>
    <w:rsid w:val="00204060"/>
    <w:rPr>
      <w:rFonts w:ascii="Calibri" w:eastAsia="Calibri" w:hAnsi="Calibri" w:cs="Times New Roman"/>
      <w:lang w:eastAsia="en-US"/>
    </w:rPr>
  </w:style>
  <w:style w:type="paragraph" w:customStyle="1" w:styleId="DE8CD42385B046BDB4E11F19F22A3B5F31">
    <w:name w:val="DE8CD42385B046BDB4E11F19F22A3B5F31"/>
    <w:rsid w:val="00204060"/>
    <w:rPr>
      <w:rFonts w:ascii="Calibri" w:eastAsia="Calibri" w:hAnsi="Calibri" w:cs="Times New Roman"/>
      <w:lang w:eastAsia="en-US"/>
    </w:rPr>
  </w:style>
  <w:style w:type="paragraph" w:customStyle="1" w:styleId="A3602B6938F04E24958A758F7643577026">
    <w:name w:val="A3602B6938F04E24958A758F7643577026"/>
    <w:rsid w:val="00204060"/>
    <w:rPr>
      <w:rFonts w:ascii="Calibri" w:eastAsia="Calibri" w:hAnsi="Calibri" w:cs="Times New Roman"/>
      <w:lang w:eastAsia="en-US"/>
    </w:rPr>
  </w:style>
  <w:style w:type="paragraph" w:customStyle="1" w:styleId="9DE6401602074F98910ADC84B274ACB824">
    <w:name w:val="9DE6401602074F98910ADC84B274ACB824"/>
    <w:rsid w:val="00204060"/>
    <w:rPr>
      <w:rFonts w:ascii="Calibri" w:eastAsia="Calibri" w:hAnsi="Calibri" w:cs="Times New Roman"/>
      <w:lang w:eastAsia="en-US"/>
    </w:rPr>
  </w:style>
  <w:style w:type="paragraph" w:customStyle="1" w:styleId="910D7A3327EC40BB99B39A31EF376D9223">
    <w:name w:val="910D7A3327EC40BB99B39A31EF376D9223"/>
    <w:rsid w:val="00204060"/>
    <w:rPr>
      <w:rFonts w:ascii="Calibri" w:eastAsia="Calibri" w:hAnsi="Calibri" w:cs="Times New Roman"/>
      <w:lang w:eastAsia="en-US"/>
    </w:rPr>
  </w:style>
  <w:style w:type="paragraph" w:customStyle="1" w:styleId="D7D2F93999584622813004C611DB247822">
    <w:name w:val="D7D2F93999584622813004C611DB247822"/>
    <w:rsid w:val="00204060"/>
    <w:rPr>
      <w:rFonts w:ascii="Calibri" w:eastAsia="Calibri" w:hAnsi="Calibri" w:cs="Times New Roman"/>
      <w:lang w:eastAsia="en-US"/>
    </w:rPr>
  </w:style>
  <w:style w:type="paragraph" w:customStyle="1" w:styleId="5EDC50F60F534EB1A960C35A16BE1E3D21">
    <w:name w:val="5EDC50F60F534EB1A960C35A16BE1E3D21"/>
    <w:rsid w:val="00204060"/>
    <w:rPr>
      <w:rFonts w:ascii="Calibri" w:eastAsia="Calibri" w:hAnsi="Calibri" w:cs="Times New Roman"/>
      <w:lang w:eastAsia="en-US"/>
    </w:rPr>
  </w:style>
  <w:style w:type="paragraph" w:customStyle="1" w:styleId="181B580BF6AA44F1992E4CAB4F19CCEB20">
    <w:name w:val="181B580BF6AA44F1992E4CAB4F19CCEB20"/>
    <w:rsid w:val="00204060"/>
    <w:rPr>
      <w:rFonts w:ascii="Calibri" w:eastAsia="Calibri" w:hAnsi="Calibri" w:cs="Times New Roman"/>
      <w:lang w:eastAsia="en-US"/>
    </w:rPr>
  </w:style>
  <w:style w:type="paragraph" w:customStyle="1" w:styleId="77FD8ED0F6DB40998ABDE3A2AF8E634D19">
    <w:name w:val="77FD8ED0F6DB40998ABDE3A2AF8E634D19"/>
    <w:rsid w:val="00204060"/>
    <w:rPr>
      <w:rFonts w:ascii="Calibri" w:eastAsia="Calibri" w:hAnsi="Calibri" w:cs="Times New Roman"/>
      <w:lang w:eastAsia="en-US"/>
    </w:rPr>
  </w:style>
  <w:style w:type="paragraph" w:customStyle="1" w:styleId="5E8EA0778EA24760903D9D5CEC62751C14">
    <w:name w:val="5E8EA0778EA24760903D9D5CEC62751C14"/>
    <w:rsid w:val="00204060"/>
    <w:rPr>
      <w:rFonts w:ascii="Calibri" w:eastAsia="Calibri" w:hAnsi="Calibri" w:cs="Times New Roman"/>
      <w:lang w:eastAsia="en-US"/>
    </w:rPr>
  </w:style>
  <w:style w:type="paragraph" w:customStyle="1" w:styleId="9A8ECCDB1BD64CA188AE62BE6D37351113">
    <w:name w:val="9A8ECCDB1BD64CA188AE62BE6D37351113"/>
    <w:rsid w:val="0020406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2">
    <w:name w:val="93F324BFA1DE45409D9E1E333A39C3F312"/>
    <w:rsid w:val="00204060"/>
    <w:rPr>
      <w:rFonts w:ascii="Calibri" w:eastAsia="Calibri" w:hAnsi="Calibri" w:cs="Times New Roman"/>
      <w:lang w:eastAsia="en-US"/>
    </w:rPr>
  </w:style>
  <w:style w:type="paragraph" w:customStyle="1" w:styleId="C8FEF6018D884811966C6FB2CDAF1A3510">
    <w:name w:val="C8FEF6018D884811966C6FB2CDAF1A3510"/>
    <w:rsid w:val="00204060"/>
    <w:rPr>
      <w:rFonts w:ascii="Calibri" w:eastAsia="Calibri" w:hAnsi="Calibri" w:cs="Times New Roman"/>
      <w:lang w:eastAsia="en-US"/>
    </w:rPr>
  </w:style>
  <w:style w:type="paragraph" w:customStyle="1" w:styleId="C66A275B111F43BD8FCEBF3013FF13A49">
    <w:name w:val="C66A275B111F43BD8FCEBF3013FF13A49"/>
    <w:rsid w:val="00204060"/>
    <w:rPr>
      <w:rFonts w:ascii="Calibri" w:eastAsia="Calibri" w:hAnsi="Calibri" w:cs="Times New Roman"/>
      <w:lang w:eastAsia="en-US"/>
    </w:rPr>
  </w:style>
  <w:style w:type="paragraph" w:customStyle="1" w:styleId="1D65173FF37F4A289770C07DF8E56EB87">
    <w:name w:val="1D65173FF37F4A289770C07DF8E56EB87"/>
    <w:rsid w:val="00204060"/>
    <w:rPr>
      <w:rFonts w:ascii="Calibri" w:eastAsia="Calibri" w:hAnsi="Calibri" w:cs="Times New Roman"/>
      <w:lang w:eastAsia="en-US"/>
    </w:rPr>
  </w:style>
  <w:style w:type="paragraph" w:customStyle="1" w:styleId="0F29A5678DCA431190DF8ADEC2744D735">
    <w:name w:val="0F29A5678DCA431190DF8ADEC2744D735"/>
    <w:rsid w:val="00204060"/>
    <w:pPr>
      <w:ind w:left="720"/>
      <w:contextualSpacing/>
    </w:pPr>
    <w:rPr>
      <w:rFonts w:ascii="Calibri" w:eastAsia="Calibri" w:hAnsi="Calibri" w:cs="Times New Roman"/>
      <w:lang w:eastAsia="en-US"/>
    </w:rPr>
  </w:style>
  <w:style w:type="paragraph" w:customStyle="1" w:styleId="1D9D49F93E5A40E7A7A4CA090204311733">
    <w:name w:val="1D9D49F93E5A40E7A7A4CA090204311733"/>
    <w:rsid w:val="00204060"/>
    <w:rPr>
      <w:rFonts w:ascii="Calibri" w:eastAsia="Calibri" w:hAnsi="Calibri" w:cs="Times New Roman"/>
      <w:lang w:eastAsia="en-US"/>
    </w:rPr>
  </w:style>
  <w:style w:type="paragraph" w:customStyle="1" w:styleId="3F9DCC2FE6434DB7B287C5B7E31F282637">
    <w:name w:val="3F9DCC2FE6434DB7B287C5B7E31F282637"/>
    <w:rsid w:val="00204060"/>
    <w:rPr>
      <w:rFonts w:ascii="Calibri" w:eastAsia="Calibri" w:hAnsi="Calibri" w:cs="Times New Roman"/>
      <w:lang w:eastAsia="en-US"/>
    </w:rPr>
  </w:style>
  <w:style w:type="paragraph" w:customStyle="1" w:styleId="DE8CD42385B046BDB4E11F19F22A3B5F32">
    <w:name w:val="DE8CD42385B046BDB4E11F19F22A3B5F32"/>
    <w:rsid w:val="00204060"/>
    <w:rPr>
      <w:rFonts w:ascii="Calibri" w:eastAsia="Calibri" w:hAnsi="Calibri" w:cs="Times New Roman"/>
      <w:lang w:eastAsia="en-US"/>
    </w:rPr>
  </w:style>
  <w:style w:type="paragraph" w:customStyle="1" w:styleId="A3602B6938F04E24958A758F7643577027">
    <w:name w:val="A3602B6938F04E24958A758F7643577027"/>
    <w:rsid w:val="00204060"/>
    <w:rPr>
      <w:rFonts w:ascii="Calibri" w:eastAsia="Calibri" w:hAnsi="Calibri" w:cs="Times New Roman"/>
      <w:lang w:eastAsia="en-US"/>
    </w:rPr>
  </w:style>
  <w:style w:type="paragraph" w:customStyle="1" w:styleId="9DE6401602074F98910ADC84B274ACB825">
    <w:name w:val="9DE6401602074F98910ADC84B274ACB825"/>
    <w:rsid w:val="00204060"/>
    <w:rPr>
      <w:rFonts w:ascii="Calibri" w:eastAsia="Calibri" w:hAnsi="Calibri" w:cs="Times New Roman"/>
      <w:lang w:eastAsia="en-US"/>
    </w:rPr>
  </w:style>
  <w:style w:type="paragraph" w:customStyle="1" w:styleId="910D7A3327EC40BB99B39A31EF376D9224">
    <w:name w:val="910D7A3327EC40BB99B39A31EF376D9224"/>
    <w:rsid w:val="00204060"/>
    <w:rPr>
      <w:rFonts w:ascii="Calibri" w:eastAsia="Calibri" w:hAnsi="Calibri" w:cs="Times New Roman"/>
      <w:lang w:eastAsia="en-US"/>
    </w:rPr>
  </w:style>
  <w:style w:type="paragraph" w:customStyle="1" w:styleId="D7D2F93999584622813004C611DB247823">
    <w:name w:val="D7D2F93999584622813004C611DB247823"/>
    <w:rsid w:val="00204060"/>
    <w:rPr>
      <w:rFonts w:ascii="Calibri" w:eastAsia="Calibri" w:hAnsi="Calibri" w:cs="Times New Roman"/>
      <w:lang w:eastAsia="en-US"/>
    </w:rPr>
  </w:style>
  <w:style w:type="paragraph" w:customStyle="1" w:styleId="5EDC50F60F534EB1A960C35A16BE1E3D22">
    <w:name w:val="5EDC50F60F534EB1A960C35A16BE1E3D22"/>
    <w:rsid w:val="00204060"/>
    <w:rPr>
      <w:rFonts w:ascii="Calibri" w:eastAsia="Calibri" w:hAnsi="Calibri" w:cs="Times New Roman"/>
      <w:lang w:eastAsia="en-US"/>
    </w:rPr>
  </w:style>
  <w:style w:type="paragraph" w:customStyle="1" w:styleId="181B580BF6AA44F1992E4CAB4F19CCEB21">
    <w:name w:val="181B580BF6AA44F1992E4CAB4F19CCEB21"/>
    <w:rsid w:val="00204060"/>
    <w:rPr>
      <w:rFonts w:ascii="Calibri" w:eastAsia="Calibri" w:hAnsi="Calibri" w:cs="Times New Roman"/>
      <w:lang w:eastAsia="en-US"/>
    </w:rPr>
  </w:style>
  <w:style w:type="paragraph" w:customStyle="1" w:styleId="77FD8ED0F6DB40998ABDE3A2AF8E634D20">
    <w:name w:val="77FD8ED0F6DB40998ABDE3A2AF8E634D20"/>
    <w:rsid w:val="00204060"/>
    <w:rPr>
      <w:rFonts w:ascii="Calibri" w:eastAsia="Calibri" w:hAnsi="Calibri" w:cs="Times New Roman"/>
      <w:lang w:eastAsia="en-US"/>
    </w:rPr>
  </w:style>
  <w:style w:type="paragraph" w:customStyle="1" w:styleId="5E8EA0778EA24760903D9D5CEC62751C15">
    <w:name w:val="5E8EA0778EA24760903D9D5CEC62751C15"/>
    <w:rsid w:val="00204060"/>
    <w:rPr>
      <w:rFonts w:ascii="Calibri" w:eastAsia="Calibri" w:hAnsi="Calibri" w:cs="Times New Roman"/>
      <w:lang w:eastAsia="en-US"/>
    </w:rPr>
  </w:style>
  <w:style w:type="paragraph" w:customStyle="1" w:styleId="9A8ECCDB1BD64CA188AE62BE6D37351114">
    <w:name w:val="9A8ECCDB1BD64CA188AE62BE6D37351114"/>
    <w:rsid w:val="0020406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3">
    <w:name w:val="93F324BFA1DE45409D9E1E333A39C3F313"/>
    <w:rsid w:val="00204060"/>
    <w:rPr>
      <w:rFonts w:ascii="Calibri" w:eastAsia="Calibri" w:hAnsi="Calibri" w:cs="Times New Roman"/>
      <w:lang w:eastAsia="en-US"/>
    </w:rPr>
  </w:style>
  <w:style w:type="paragraph" w:customStyle="1" w:styleId="C8FEF6018D884811966C6FB2CDAF1A3511">
    <w:name w:val="C8FEF6018D884811966C6FB2CDAF1A3511"/>
    <w:rsid w:val="00204060"/>
    <w:rPr>
      <w:rFonts w:ascii="Calibri" w:eastAsia="Calibri" w:hAnsi="Calibri" w:cs="Times New Roman"/>
      <w:lang w:eastAsia="en-US"/>
    </w:rPr>
  </w:style>
  <w:style w:type="paragraph" w:customStyle="1" w:styleId="C66A275B111F43BD8FCEBF3013FF13A410">
    <w:name w:val="C66A275B111F43BD8FCEBF3013FF13A410"/>
    <w:rsid w:val="00204060"/>
    <w:rPr>
      <w:rFonts w:ascii="Calibri" w:eastAsia="Calibri" w:hAnsi="Calibri" w:cs="Times New Roman"/>
      <w:lang w:eastAsia="en-US"/>
    </w:rPr>
  </w:style>
  <w:style w:type="paragraph" w:customStyle="1" w:styleId="1D65173FF37F4A289770C07DF8E56EB88">
    <w:name w:val="1D65173FF37F4A289770C07DF8E56EB88"/>
    <w:rsid w:val="00204060"/>
    <w:rPr>
      <w:rFonts w:ascii="Calibri" w:eastAsia="Calibri" w:hAnsi="Calibri" w:cs="Times New Roman"/>
      <w:lang w:eastAsia="en-US"/>
    </w:rPr>
  </w:style>
  <w:style w:type="paragraph" w:customStyle="1" w:styleId="0F29A5678DCA431190DF8ADEC2744D736">
    <w:name w:val="0F29A5678DCA431190DF8ADEC2744D736"/>
    <w:rsid w:val="00204060"/>
    <w:pPr>
      <w:ind w:left="720"/>
      <w:contextualSpacing/>
    </w:pPr>
    <w:rPr>
      <w:rFonts w:ascii="Calibri" w:eastAsia="Calibri" w:hAnsi="Calibri" w:cs="Times New Roman"/>
      <w:lang w:eastAsia="en-US"/>
    </w:rPr>
  </w:style>
  <w:style w:type="paragraph" w:customStyle="1" w:styleId="1D9D49F93E5A40E7A7A4CA090204311734">
    <w:name w:val="1D9D49F93E5A40E7A7A4CA090204311734"/>
    <w:rsid w:val="00FD01EE"/>
    <w:rPr>
      <w:rFonts w:ascii="Calibri" w:eastAsia="Calibri" w:hAnsi="Calibri" w:cs="Times New Roman"/>
      <w:lang w:eastAsia="en-US"/>
    </w:rPr>
  </w:style>
  <w:style w:type="paragraph" w:customStyle="1" w:styleId="3F9DCC2FE6434DB7B287C5B7E31F282638">
    <w:name w:val="3F9DCC2FE6434DB7B287C5B7E31F282638"/>
    <w:rsid w:val="00FD01EE"/>
    <w:rPr>
      <w:rFonts w:ascii="Calibri" w:eastAsia="Calibri" w:hAnsi="Calibri" w:cs="Times New Roman"/>
      <w:lang w:eastAsia="en-US"/>
    </w:rPr>
  </w:style>
  <w:style w:type="paragraph" w:customStyle="1" w:styleId="DE8CD42385B046BDB4E11F19F22A3B5F33">
    <w:name w:val="DE8CD42385B046BDB4E11F19F22A3B5F33"/>
    <w:rsid w:val="00FD01EE"/>
    <w:rPr>
      <w:rFonts w:ascii="Calibri" w:eastAsia="Calibri" w:hAnsi="Calibri" w:cs="Times New Roman"/>
      <w:lang w:eastAsia="en-US"/>
    </w:rPr>
  </w:style>
  <w:style w:type="paragraph" w:customStyle="1" w:styleId="A3602B6938F04E24958A758F7643577028">
    <w:name w:val="A3602B6938F04E24958A758F7643577028"/>
    <w:rsid w:val="00FD01EE"/>
    <w:rPr>
      <w:rFonts w:ascii="Calibri" w:eastAsia="Calibri" w:hAnsi="Calibri" w:cs="Times New Roman"/>
      <w:lang w:eastAsia="en-US"/>
    </w:rPr>
  </w:style>
  <w:style w:type="paragraph" w:customStyle="1" w:styleId="9DE6401602074F98910ADC84B274ACB826">
    <w:name w:val="9DE6401602074F98910ADC84B274ACB826"/>
    <w:rsid w:val="00FD01EE"/>
    <w:rPr>
      <w:rFonts w:ascii="Calibri" w:eastAsia="Calibri" w:hAnsi="Calibri" w:cs="Times New Roman"/>
      <w:lang w:eastAsia="en-US"/>
    </w:rPr>
  </w:style>
  <w:style w:type="paragraph" w:customStyle="1" w:styleId="910D7A3327EC40BB99B39A31EF376D9225">
    <w:name w:val="910D7A3327EC40BB99B39A31EF376D9225"/>
    <w:rsid w:val="00FD01EE"/>
    <w:rPr>
      <w:rFonts w:ascii="Calibri" w:eastAsia="Calibri" w:hAnsi="Calibri" w:cs="Times New Roman"/>
      <w:lang w:eastAsia="en-US"/>
    </w:rPr>
  </w:style>
  <w:style w:type="paragraph" w:customStyle="1" w:styleId="D7D2F93999584622813004C611DB247824">
    <w:name w:val="D7D2F93999584622813004C611DB247824"/>
    <w:rsid w:val="00FD01EE"/>
    <w:rPr>
      <w:rFonts w:ascii="Calibri" w:eastAsia="Calibri" w:hAnsi="Calibri" w:cs="Times New Roman"/>
      <w:lang w:eastAsia="en-US"/>
    </w:rPr>
  </w:style>
  <w:style w:type="paragraph" w:customStyle="1" w:styleId="5EDC50F60F534EB1A960C35A16BE1E3D23">
    <w:name w:val="5EDC50F60F534EB1A960C35A16BE1E3D23"/>
    <w:rsid w:val="00FD01EE"/>
    <w:rPr>
      <w:rFonts w:ascii="Calibri" w:eastAsia="Calibri" w:hAnsi="Calibri" w:cs="Times New Roman"/>
      <w:lang w:eastAsia="en-US"/>
    </w:rPr>
  </w:style>
  <w:style w:type="paragraph" w:customStyle="1" w:styleId="181B580BF6AA44F1992E4CAB4F19CCEB22">
    <w:name w:val="181B580BF6AA44F1992E4CAB4F19CCEB22"/>
    <w:rsid w:val="00FD01EE"/>
    <w:rPr>
      <w:rFonts w:ascii="Calibri" w:eastAsia="Calibri" w:hAnsi="Calibri" w:cs="Times New Roman"/>
      <w:lang w:eastAsia="en-US"/>
    </w:rPr>
  </w:style>
  <w:style w:type="paragraph" w:customStyle="1" w:styleId="77FD8ED0F6DB40998ABDE3A2AF8E634D21">
    <w:name w:val="77FD8ED0F6DB40998ABDE3A2AF8E634D21"/>
    <w:rsid w:val="00FD01EE"/>
    <w:rPr>
      <w:rFonts w:ascii="Calibri" w:eastAsia="Calibri" w:hAnsi="Calibri" w:cs="Times New Roman"/>
      <w:lang w:eastAsia="en-US"/>
    </w:rPr>
  </w:style>
  <w:style w:type="paragraph" w:customStyle="1" w:styleId="5E8EA0778EA24760903D9D5CEC62751C16">
    <w:name w:val="5E8EA0778EA24760903D9D5CEC62751C16"/>
    <w:rsid w:val="00FD01EE"/>
    <w:rPr>
      <w:rFonts w:ascii="Calibri" w:eastAsia="Calibri" w:hAnsi="Calibri" w:cs="Times New Roman"/>
      <w:lang w:eastAsia="en-US"/>
    </w:rPr>
  </w:style>
  <w:style w:type="paragraph" w:customStyle="1" w:styleId="9A8ECCDB1BD64CA188AE62BE6D37351115">
    <w:name w:val="9A8ECCDB1BD64CA188AE62BE6D37351115"/>
    <w:rsid w:val="00FD01E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4">
    <w:name w:val="93F324BFA1DE45409D9E1E333A39C3F314"/>
    <w:rsid w:val="00FD01EE"/>
    <w:rPr>
      <w:rFonts w:ascii="Calibri" w:eastAsia="Calibri" w:hAnsi="Calibri" w:cs="Times New Roman"/>
      <w:lang w:eastAsia="en-US"/>
    </w:rPr>
  </w:style>
  <w:style w:type="paragraph" w:customStyle="1" w:styleId="C8FEF6018D884811966C6FB2CDAF1A3512">
    <w:name w:val="C8FEF6018D884811966C6FB2CDAF1A3512"/>
    <w:rsid w:val="00FD01EE"/>
    <w:rPr>
      <w:rFonts w:ascii="Calibri" w:eastAsia="Calibri" w:hAnsi="Calibri" w:cs="Times New Roman"/>
      <w:lang w:eastAsia="en-US"/>
    </w:rPr>
  </w:style>
  <w:style w:type="paragraph" w:customStyle="1" w:styleId="C66A275B111F43BD8FCEBF3013FF13A411">
    <w:name w:val="C66A275B111F43BD8FCEBF3013FF13A411"/>
    <w:rsid w:val="00FD01EE"/>
    <w:rPr>
      <w:rFonts w:ascii="Calibri" w:eastAsia="Calibri" w:hAnsi="Calibri" w:cs="Times New Roman"/>
      <w:lang w:eastAsia="en-US"/>
    </w:rPr>
  </w:style>
  <w:style w:type="paragraph" w:customStyle="1" w:styleId="1D65173FF37F4A289770C07DF8E56EB89">
    <w:name w:val="1D65173FF37F4A289770C07DF8E56EB89"/>
    <w:rsid w:val="00FD01EE"/>
    <w:rPr>
      <w:rFonts w:ascii="Calibri" w:eastAsia="Calibri" w:hAnsi="Calibri" w:cs="Times New Roman"/>
      <w:lang w:eastAsia="en-US"/>
    </w:rPr>
  </w:style>
  <w:style w:type="paragraph" w:customStyle="1" w:styleId="0F29A5678DCA431190DF8ADEC2744D737">
    <w:name w:val="0F29A5678DCA431190DF8ADEC2744D737"/>
    <w:rsid w:val="00FD01EE"/>
    <w:pPr>
      <w:ind w:left="720"/>
      <w:contextualSpacing/>
    </w:pPr>
    <w:rPr>
      <w:rFonts w:ascii="Calibri" w:eastAsia="Calibri" w:hAnsi="Calibri" w:cs="Times New Roman"/>
      <w:lang w:eastAsia="en-US"/>
    </w:rPr>
  </w:style>
  <w:style w:type="paragraph" w:customStyle="1" w:styleId="1D9D49F93E5A40E7A7A4CA090204311735">
    <w:name w:val="1D9D49F93E5A40E7A7A4CA090204311735"/>
    <w:rsid w:val="00FD01EE"/>
    <w:rPr>
      <w:rFonts w:ascii="Calibri" w:eastAsia="Calibri" w:hAnsi="Calibri" w:cs="Times New Roman"/>
      <w:lang w:eastAsia="en-US"/>
    </w:rPr>
  </w:style>
  <w:style w:type="paragraph" w:customStyle="1" w:styleId="3F9DCC2FE6434DB7B287C5B7E31F282639">
    <w:name w:val="3F9DCC2FE6434DB7B287C5B7E31F282639"/>
    <w:rsid w:val="00FD01EE"/>
    <w:rPr>
      <w:rFonts w:ascii="Calibri" w:eastAsia="Calibri" w:hAnsi="Calibri" w:cs="Times New Roman"/>
      <w:lang w:eastAsia="en-US"/>
    </w:rPr>
  </w:style>
  <w:style w:type="paragraph" w:customStyle="1" w:styleId="DE8CD42385B046BDB4E11F19F22A3B5F34">
    <w:name w:val="DE8CD42385B046BDB4E11F19F22A3B5F34"/>
    <w:rsid w:val="00FD01EE"/>
    <w:rPr>
      <w:rFonts w:ascii="Calibri" w:eastAsia="Calibri" w:hAnsi="Calibri" w:cs="Times New Roman"/>
      <w:lang w:eastAsia="en-US"/>
    </w:rPr>
  </w:style>
  <w:style w:type="paragraph" w:customStyle="1" w:styleId="A3602B6938F04E24958A758F7643577029">
    <w:name w:val="A3602B6938F04E24958A758F7643577029"/>
    <w:rsid w:val="00FD01EE"/>
    <w:rPr>
      <w:rFonts w:ascii="Calibri" w:eastAsia="Calibri" w:hAnsi="Calibri" w:cs="Times New Roman"/>
      <w:lang w:eastAsia="en-US"/>
    </w:rPr>
  </w:style>
  <w:style w:type="paragraph" w:customStyle="1" w:styleId="9DE6401602074F98910ADC84B274ACB827">
    <w:name w:val="9DE6401602074F98910ADC84B274ACB827"/>
    <w:rsid w:val="00FD01EE"/>
    <w:rPr>
      <w:rFonts w:ascii="Calibri" w:eastAsia="Calibri" w:hAnsi="Calibri" w:cs="Times New Roman"/>
      <w:lang w:eastAsia="en-US"/>
    </w:rPr>
  </w:style>
  <w:style w:type="paragraph" w:customStyle="1" w:styleId="910D7A3327EC40BB99B39A31EF376D9226">
    <w:name w:val="910D7A3327EC40BB99B39A31EF376D9226"/>
    <w:rsid w:val="00FD01EE"/>
    <w:rPr>
      <w:rFonts w:ascii="Calibri" w:eastAsia="Calibri" w:hAnsi="Calibri" w:cs="Times New Roman"/>
      <w:lang w:eastAsia="en-US"/>
    </w:rPr>
  </w:style>
  <w:style w:type="paragraph" w:customStyle="1" w:styleId="D7D2F93999584622813004C611DB247825">
    <w:name w:val="D7D2F93999584622813004C611DB247825"/>
    <w:rsid w:val="00FD01EE"/>
    <w:rPr>
      <w:rFonts w:ascii="Calibri" w:eastAsia="Calibri" w:hAnsi="Calibri" w:cs="Times New Roman"/>
      <w:lang w:eastAsia="en-US"/>
    </w:rPr>
  </w:style>
  <w:style w:type="paragraph" w:customStyle="1" w:styleId="5EDC50F60F534EB1A960C35A16BE1E3D24">
    <w:name w:val="5EDC50F60F534EB1A960C35A16BE1E3D24"/>
    <w:rsid w:val="00FD01EE"/>
    <w:rPr>
      <w:rFonts w:ascii="Calibri" w:eastAsia="Calibri" w:hAnsi="Calibri" w:cs="Times New Roman"/>
      <w:lang w:eastAsia="en-US"/>
    </w:rPr>
  </w:style>
  <w:style w:type="paragraph" w:customStyle="1" w:styleId="181B580BF6AA44F1992E4CAB4F19CCEB23">
    <w:name w:val="181B580BF6AA44F1992E4CAB4F19CCEB23"/>
    <w:rsid w:val="00FD01EE"/>
    <w:rPr>
      <w:rFonts w:ascii="Calibri" w:eastAsia="Calibri" w:hAnsi="Calibri" w:cs="Times New Roman"/>
      <w:lang w:eastAsia="en-US"/>
    </w:rPr>
  </w:style>
  <w:style w:type="paragraph" w:customStyle="1" w:styleId="77FD8ED0F6DB40998ABDE3A2AF8E634D22">
    <w:name w:val="77FD8ED0F6DB40998ABDE3A2AF8E634D22"/>
    <w:rsid w:val="00FD01EE"/>
    <w:rPr>
      <w:rFonts w:ascii="Calibri" w:eastAsia="Calibri" w:hAnsi="Calibri" w:cs="Times New Roman"/>
      <w:lang w:eastAsia="en-US"/>
    </w:rPr>
  </w:style>
  <w:style w:type="paragraph" w:customStyle="1" w:styleId="5E8EA0778EA24760903D9D5CEC62751C17">
    <w:name w:val="5E8EA0778EA24760903D9D5CEC62751C17"/>
    <w:rsid w:val="00FD01EE"/>
    <w:rPr>
      <w:rFonts w:ascii="Calibri" w:eastAsia="Calibri" w:hAnsi="Calibri" w:cs="Times New Roman"/>
      <w:lang w:eastAsia="en-US"/>
    </w:rPr>
  </w:style>
  <w:style w:type="paragraph" w:customStyle="1" w:styleId="9A8ECCDB1BD64CA188AE62BE6D37351116">
    <w:name w:val="9A8ECCDB1BD64CA188AE62BE6D37351116"/>
    <w:rsid w:val="00FD01E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5">
    <w:name w:val="93F324BFA1DE45409D9E1E333A39C3F315"/>
    <w:rsid w:val="00FD01EE"/>
    <w:rPr>
      <w:rFonts w:ascii="Calibri" w:eastAsia="Calibri" w:hAnsi="Calibri" w:cs="Times New Roman"/>
      <w:lang w:eastAsia="en-US"/>
    </w:rPr>
  </w:style>
  <w:style w:type="paragraph" w:customStyle="1" w:styleId="C8FEF6018D884811966C6FB2CDAF1A3513">
    <w:name w:val="C8FEF6018D884811966C6FB2CDAF1A3513"/>
    <w:rsid w:val="00FD01EE"/>
    <w:rPr>
      <w:rFonts w:ascii="Calibri" w:eastAsia="Calibri" w:hAnsi="Calibri" w:cs="Times New Roman"/>
      <w:lang w:eastAsia="en-US"/>
    </w:rPr>
  </w:style>
  <w:style w:type="paragraph" w:customStyle="1" w:styleId="C66A275B111F43BD8FCEBF3013FF13A412">
    <w:name w:val="C66A275B111F43BD8FCEBF3013FF13A412"/>
    <w:rsid w:val="00FD01EE"/>
    <w:rPr>
      <w:rFonts w:ascii="Calibri" w:eastAsia="Calibri" w:hAnsi="Calibri" w:cs="Times New Roman"/>
      <w:lang w:eastAsia="en-US"/>
    </w:rPr>
  </w:style>
  <w:style w:type="paragraph" w:customStyle="1" w:styleId="1D65173FF37F4A289770C07DF8E56EB810">
    <w:name w:val="1D65173FF37F4A289770C07DF8E56EB810"/>
    <w:rsid w:val="00FD01EE"/>
    <w:rPr>
      <w:rFonts w:ascii="Calibri" w:eastAsia="Calibri" w:hAnsi="Calibri" w:cs="Times New Roman"/>
      <w:lang w:eastAsia="en-US"/>
    </w:rPr>
  </w:style>
  <w:style w:type="paragraph" w:customStyle="1" w:styleId="0F29A5678DCA431190DF8ADEC2744D738">
    <w:name w:val="0F29A5678DCA431190DF8ADEC2744D738"/>
    <w:rsid w:val="00FD01EE"/>
    <w:pPr>
      <w:ind w:left="720"/>
      <w:contextualSpacing/>
    </w:pPr>
    <w:rPr>
      <w:rFonts w:ascii="Calibri" w:eastAsia="Calibri" w:hAnsi="Calibri" w:cs="Times New Roman"/>
      <w:lang w:eastAsia="en-US"/>
    </w:rPr>
  </w:style>
  <w:style w:type="paragraph" w:customStyle="1" w:styleId="1D9D49F93E5A40E7A7A4CA090204311736">
    <w:name w:val="1D9D49F93E5A40E7A7A4CA090204311736"/>
    <w:rsid w:val="00533DF9"/>
    <w:rPr>
      <w:rFonts w:ascii="Calibri" w:eastAsia="Calibri" w:hAnsi="Calibri" w:cs="Times New Roman"/>
      <w:lang w:eastAsia="en-US"/>
    </w:rPr>
  </w:style>
  <w:style w:type="paragraph" w:customStyle="1" w:styleId="3F9DCC2FE6434DB7B287C5B7E31F282640">
    <w:name w:val="3F9DCC2FE6434DB7B287C5B7E31F282640"/>
    <w:rsid w:val="00533DF9"/>
    <w:rPr>
      <w:rFonts w:ascii="Calibri" w:eastAsia="Calibri" w:hAnsi="Calibri" w:cs="Times New Roman"/>
      <w:lang w:eastAsia="en-US"/>
    </w:rPr>
  </w:style>
  <w:style w:type="paragraph" w:customStyle="1" w:styleId="DE8CD42385B046BDB4E11F19F22A3B5F35">
    <w:name w:val="DE8CD42385B046BDB4E11F19F22A3B5F35"/>
    <w:rsid w:val="00533DF9"/>
    <w:rPr>
      <w:rFonts w:ascii="Calibri" w:eastAsia="Calibri" w:hAnsi="Calibri" w:cs="Times New Roman"/>
      <w:lang w:eastAsia="en-US"/>
    </w:rPr>
  </w:style>
  <w:style w:type="paragraph" w:customStyle="1" w:styleId="A3602B6938F04E24958A758F7643577030">
    <w:name w:val="A3602B6938F04E24958A758F7643577030"/>
    <w:rsid w:val="00533DF9"/>
    <w:rPr>
      <w:rFonts w:ascii="Calibri" w:eastAsia="Calibri" w:hAnsi="Calibri" w:cs="Times New Roman"/>
      <w:lang w:eastAsia="en-US"/>
    </w:rPr>
  </w:style>
  <w:style w:type="paragraph" w:customStyle="1" w:styleId="9DE6401602074F98910ADC84B274ACB828">
    <w:name w:val="9DE6401602074F98910ADC84B274ACB828"/>
    <w:rsid w:val="00533DF9"/>
    <w:rPr>
      <w:rFonts w:ascii="Calibri" w:eastAsia="Calibri" w:hAnsi="Calibri" w:cs="Times New Roman"/>
      <w:lang w:eastAsia="en-US"/>
    </w:rPr>
  </w:style>
  <w:style w:type="paragraph" w:customStyle="1" w:styleId="910D7A3327EC40BB99B39A31EF376D9227">
    <w:name w:val="910D7A3327EC40BB99B39A31EF376D9227"/>
    <w:rsid w:val="00533DF9"/>
    <w:rPr>
      <w:rFonts w:ascii="Calibri" w:eastAsia="Calibri" w:hAnsi="Calibri" w:cs="Times New Roman"/>
      <w:lang w:eastAsia="en-US"/>
    </w:rPr>
  </w:style>
  <w:style w:type="paragraph" w:customStyle="1" w:styleId="D7D2F93999584622813004C611DB247826">
    <w:name w:val="D7D2F93999584622813004C611DB247826"/>
    <w:rsid w:val="00533DF9"/>
    <w:rPr>
      <w:rFonts w:ascii="Calibri" w:eastAsia="Calibri" w:hAnsi="Calibri" w:cs="Times New Roman"/>
      <w:lang w:eastAsia="en-US"/>
    </w:rPr>
  </w:style>
  <w:style w:type="paragraph" w:customStyle="1" w:styleId="5EDC50F60F534EB1A960C35A16BE1E3D25">
    <w:name w:val="5EDC50F60F534EB1A960C35A16BE1E3D25"/>
    <w:rsid w:val="00533DF9"/>
    <w:rPr>
      <w:rFonts w:ascii="Calibri" w:eastAsia="Calibri" w:hAnsi="Calibri" w:cs="Times New Roman"/>
      <w:lang w:eastAsia="en-US"/>
    </w:rPr>
  </w:style>
  <w:style w:type="paragraph" w:customStyle="1" w:styleId="181B580BF6AA44F1992E4CAB4F19CCEB24">
    <w:name w:val="181B580BF6AA44F1992E4CAB4F19CCEB24"/>
    <w:rsid w:val="00533DF9"/>
    <w:rPr>
      <w:rFonts w:ascii="Calibri" w:eastAsia="Calibri" w:hAnsi="Calibri" w:cs="Times New Roman"/>
      <w:lang w:eastAsia="en-US"/>
    </w:rPr>
  </w:style>
  <w:style w:type="paragraph" w:customStyle="1" w:styleId="77FD8ED0F6DB40998ABDE3A2AF8E634D23">
    <w:name w:val="77FD8ED0F6DB40998ABDE3A2AF8E634D23"/>
    <w:rsid w:val="00533DF9"/>
    <w:rPr>
      <w:rFonts w:ascii="Calibri" w:eastAsia="Calibri" w:hAnsi="Calibri" w:cs="Times New Roman"/>
      <w:lang w:eastAsia="en-US"/>
    </w:rPr>
  </w:style>
  <w:style w:type="paragraph" w:customStyle="1" w:styleId="5E8EA0778EA24760903D9D5CEC62751C18">
    <w:name w:val="5E8EA0778EA24760903D9D5CEC62751C18"/>
    <w:rsid w:val="00533DF9"/>
    <w:rPr>
      <w:rFonts w:ascii="Calibri" w:eastAsia="Calibri" w:hAnsi="Calibri" w:cs="Times New Roman"/>
      <w:lang w:eastAsia="en-US"/>
    </w:rPr>
  </w:style>
  <w:style w:type="paragraph" w:customStyle="1" w:styleId="9A8ECCDB1BD64CA188AE62BE6D37351117">
    <w:name w:val="9A8ECCDB1BD64CA188AE62BE6D37351117"/>
    <w:rsid w:val="00533D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6">
    <w:name w:val="93F324BFA1DE45409D9E1E333A39C3F316"/>
    <w:rsid w:val="00533DF9"/>
    <w:rPr>
      <w:rFonts w:ascii="Calibri" w:eastAsia="Calibri" w:hAnsi="Calibri" w:cs="Times New Roman"/>
      <w:lang w:eastAsia="en-US"/>
    </w:rPr>
  </w:style>
  <w:style w:type="paragraph" w:customStyle="1" w:styleId="C8FEF6018D884811966C6FB2CDAF1A3514">
    <w:name w:val="C8FEF6018D884811966C6FB2CDAF1A3514"/>
    <w:rsid w:val="00533DF9"/>
    <w:rPr>
      <w:rFonts w:ascii="Calibri" w:eastAsia="Calibri" w:hAnsi="Calibri" w:cs="Times New Roman"/>
      <w:lang w:eastAsia="en-US"/>
    </w:rPr>
  </w:style>
  <w:style w:type="paragraph" w:customStyle="1" w:styleId="C66A275B111F43BD8FCEBF3013FF13A413">
    <w:name w:val="C66A275B111F43BD8FCEBF3013FF13A413"/>
    <w:rsid w:val="00533DF9"/>
    <w:rPr>
      <w:rFonts w:ascii="Calibri" w:eastAsia="Calibri" w:hAnsi="Calibri" w:cs="Times New Roman"/>
      <w:lang w:eastAsia="en-US"/>
    </w:rPr>
  </w:style>
  <w:style w:type="paragraph" w:customStyle="1" w:styleId="1D65173FF37F4A289770C07DF8E56EB811">
    <w:name w:val="1D65173FF37F4A289770C07DF8E56EB811"/>
    <w:rsid w:val="00533DF9"/>
    <w:rPr>
      <w:rFonts w:ascii="Calibri" w:eastAsia="Calibri" w:hAnsi="Calibri" w:cs="Times New Roman"/>
      <w:lang w:eastAsia="en-US"/>
    </w:rPr>
  </w:style>
  <w:style w:type="paragraph" w:customStyle="1" w:styleId="0F29A5678DCA431190DF8ADEC2744D739">
    <w:name w:val="0F29A5678DCA431190DF8ADEC2744D739"/>
    <w:rsid w:val="00533DF9"/>
    <w:pPr>
      <w:ind w:left="720"/>
      <w:contextualSpacing/>
    </w:pPr>
    <w:rPr>
      <w:rFonts w:ascii="Calibri" w:eastAsia="Calibri" w:hAnsi="Calibri" w:cs="Times New Roman"/>
      <w:lang w:eastAsia="en-US"/>
    </w:rPr>
  </w:style>
  <w:style w:type="paragraph" w:customStyle="1" w:styleId="1D9D49F93E5A40E7A7A4CA090204311737">
    <w:name w:val="1D9D49F93E5A40E7A7A4CA090204311737"/>
    <w:rsid w:val="00533DF9"/>
    <w:rPr>
      <w:rFonts w:ascii="Calibri" w:eastAsia="Calibri" w:hAnsi="Calibri" w:cs="Times New Roman"/>
      <w:lang w:eastAsia="en-US"/>
    </w:rPr>
  </w:style>
  <w:style w:type="paragraph" w:customStyle="1" w:styleId="3F9DCC2FE6434DB7B287C5B7E31F282641">
    <w:name w:val="3F9DCC2FE6434DB7B287C5B7E31F282641"/>
    <w:rsid w:val="00533DF9"/>
    <w:rPr>
      <w:rFonts w:ascii="Calibri" w:eastAsia="Calibri" w:hAnsi="Calibri" w:cs="Times New Roman"/>
      <w:lang w:eastAsia="en-US"/>
    </w:rPr>
  </w:style>
  <w:style w:type="paragraph" w:customStyle="1" w:styleId="DE8CD42385B046BDB4E11F19F22A3B5F36">
    <w:name w:val="DE8CD42385B046BDB4E11F19F22A3B5F36"/>
    <w:rsid w:val="00533DF9"/>
    <w:rPr>
      <w:rFonts w:ascii="Calibri" w:eastAsia="Calibri" w:hAnsi="Calibri" w:cs="Times New Roman"/>
      <w:lang w:eastAsia="en-US"/>
    </w:rPr>
  </w:style>
  <w:style w:type="paragraph" w:customStyle="1" w:styleId="A3602B6938F04E24958A758F7643577031">
    <w:name w:val="A3602B6938F04E24958A758F7643577031"/>
    <w:rsid w:val="00533DF9"/>
    <w:rPr>
      <w:rFonts w:ascii="Calibri" w:eastAsia="Calibri" w:hAnsi="Calibri" w:cs="Times New Roman"/>
      <w:lang w:eastAsia="en-US"/>
    </w:rPr>
  </w:style>
  <w:style w:type="paragraph" w:customStyle="1" w:styleId="9DE6401602074F98910ADC84B274ACB829">
    <w:name w:val="9DE6401602074F98910ADC84B274ACB829"/>
    <w:rsid w:val="00533DF9"/>
    <w:rPr>
      <w:rFonts w:ascii="Calibri" w:eastAsia="Calibri" w:hAnsi="Calibri" w:cs="Times New Roman"/>
      <w:lang w:eastAsia="en-US"/>
    </w:rPr>
  </w:style>
  <w:style w:type="paragraph" w:customStyle="1" w:styleId="910D7A3327EC40BB99B39A31EF376D9228">
    <w:name w:val="910D7A3327EC40BB99B39A31EF376D9228"/>
    <w:rsid w:val="00533DF9"/>
    <w:rPr>
      <w:rFonts w:ascii="Calibri" w:eastAsia="Calibri" w:hAnsi="Calibri" w:cs="Times New Roman"/>
      <w:lang w:eastAsia="en-US"/>
    </w:rPr>
  </w:style>
  <w:style w:type="paragraph" w:customStyle="1" w:styleId="D7D2F93999584622813004C611DB247827">
    <w:name w:val="D7D2F93999584622813004C611DB247827"/>
    <w:rsid w:val="00533DF9"/>
    <w:rPr>
      <w:rFonts w:ascii="Calibri" w:eastAsia="Calibri" w:hAnsi="Calibri" w:cs="Times New Roman"/>
      <w:lang w:eastAsia="en-US"/>
    </w:rPr>
  </w:style>
  <w:style w:type="paragraph" w:customStyle="1" w:styleId="5EDC50F60F534EB1A960C35A16BE1E3D26">
    <w:name w:val="5EDC50F60F534EB1A960C35A16BE1E3D26"/>
    <w:rsid w:val="00533DF9"/>
    <w:rPr>
      <w:rFonts w:ascii="Calibri" w:eastAsia="Calibri" w:hAnsi="Calibri" w:cs="Times New Roman"/>
      <w:lang w:eastAsia="en-US"/>
    </w:rPr>
  </w:style>
  <w:style w:type="paragraph" w:customStyle="1" w:styleId="181B580BF6AA44F1992E4CAB4F19CCEB25">
    <w:name w:val="181B580BF6AA44F1992E4CAB4F19CCEB25"/>
    <w:rsid w:val="00533DF9"/>
    <w:rPr>
      <w:rFonts w:ascii="Calibri" w:eastAsia="Calibri" w:hAnsi="Calibri" w:cs="Times New Roman"/>
      <w:lang w:eastAsia="en-US"/>
    </w:rPr>
  </w:style>
  <w:style w:type="paragraph" w:customStyle="1" w:styleId="77FD8ED0F6DB40998ABDE3A2AF8E634D24">
    <w:name w:val="77FD8ED0F6DB40998ABDE3A2AF8E634D24"/>
    <w:rsid w:val="00533DF9"/>
    <w:rPr>
      <w:rFonts w:ascii="Calibri" w:eastAsia="Calibri" w:hAnsi="Calibri" w:cs="Times New Roman"/>
      <w:lang w:eastAsia="en-US"/>
    </w:rPr>
  </w:style>
  <w:style w:type="paragraph" w:customStyle="1" w:styleId="5E8EA0778EA24760903D9D5CEC62751C19">
    <w:name w:val="5E8EA0778EA24760903D9D5CEC62751C19"/>
    <w:rsid w:val="00533DF9"/>
    <w:rPr>
      <w:rFonts w:ascii="Calibri" w:eastAsia="Calibri" w:hAnsi="Calibri" w:cs="Times New Roman"/>
      <w:lang w:eastAsia="en-US"/>
    </w:rPr>
  </w:style>
  <w:style w:type="paragraph" w:customStyle="1" w:styleId="9A8ECCDB1BD64CA188AE62BE6D37351118">
    <w:name w:val="9A8ECCDB1BD64CA188AE62BE6D37351118"/>
    <w:rsid w:val="00533D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7">
    <w:name w:val="93F324BFA1DE45409D9E1E333A39C3F317"/>
    <w:rsid w:val="00533DF9"/>
    <w:rPr>
      <w:rFonts w:ascii="Calibri" w:eastAsia="Calibri" w:hAnsi="Calibri" w:cs="Times New Roman"/>
      <w:lang w:eastAsia="en-US"/>
    </w:rPr>
  </w:style>
  <w:style w:type="paragraph" w:customStyle="1" w:styleId="C8FEF6018D884811966C6FB2CDAF1A3515">
    <w:name w:val="C8FEF6018D884811966C6FB2CDAF1A3515"/>
    <w:rsid w:val="00533DF9"/>
    <w:rPr>
      <w:rFonts w:ascii="Calibri" w:eastAsia="Calibri" w:hAnsi="Calibri" w:cs="Times New Roman"/>
      <w:lang w:eastAsia="en-US"/>
    </w:rPr>
  </w:style>
  <w:style w:type="paragraph" w:customStyle="1" w:styleId="C66A275B111F43BD8FCEBF3013FF13A414">
    <w:name w:val="C66A275B111F43BD8FCEBF3013FF13A414"/>
    <w:rsid w:val="00533DF9"/>
    <w:rPr>
      <w:rFonts w:ascii="Calibri" w:eastAsia="Calibri" w:hAnsi="Calibri" w:cs="Times New Roman"/>
      <w:lang w:eastAsia="en-US"/>
    </w:rPr>
  </w:style>
  <w:style w:type="paragraph" w:customStyle="1" w:styleId="1D65173FF37F4A289770C07DF8E56EB812">
    <w:name w:val="1D65173FF37F4A289770C07DF8E56EB812"/>
    <w:rsid w:val="00533DF9"/>
    <w:rPr>
      <w:rFonts w:ascii="Calibri" w:eastAsia="Calibri" w:hAnsi="Calibri" w:cs="Times New Roman"/>
      <w:lang w:eastAsia="en-US"/>
    </w:rPr>
  </w:style>
  <w:style w:type="paragraph" w:customStyle="1" w:styleId="0F29A5678DCA431190DF8ADEC2744D7310">
    <w:name w:val="0F29A5678DCA431190DF8ADEC2744D7310"/>
    <w:rsid w:val="00533DF9"/>
    <w:pPr>
      <w:ind w:left="720"/>
      <w:contextualSpacing/>
    </w:pPr>
    <w:rPr>
      <w:rFonts w:ascii="Calibri" w:eastAsia="Calibri" w:hAnsi="Calibri" w:cs="Times New Roman"/>
      <w:lang w:eastAsia="en-US"/>
    </w:rPr>
  </w:style>
  <w:style w:type="paragraph" w:customStyle="1" w:styleId="1D9D49F93E5A40E7A7A4CA090204311738">
    <w:name w:val="1D9D49F93E5A40E7A7A4CA090204311738"/>
    <w:rsid w:val="00650E41"/>
    <w:rPr>
      <w:rFonts w:ascii="Calibri" w:eastAsia="Calibri" w:hAnsi="Calibri" w:cs="Times New Roman"/>
      <w:lang w:eastAsia="en-US"/>
    </w:rPr>
  </w:style>
  <w:style w:type="paragraph" w:customStyle="1" w:styleId="3F9DCC2FE6434DB7B287C5B7E31F282642">
    <w:name w:val="3F9DCC2FE6434DB7B287C5B7E31F282642"/>
    <w:rsid w:val="00650E41"/>
    <w:rPr>
      <w:rFonts w:ascii="Calibri" w:eastAsia="Calibri" w:hAnsi="Calibri" w:cs="Times New Roman"/>
      <w:lang w:eastAsia="en-US"/>
    </w:rPr>
  </w:style>
  <w:style w:type="paragraph" w:customStyle="1" w:styleId="DE8CD42385B046BDB4E11F19F22A3B5F37">
    <w:name w:val="DE8CD42385B046BDB4E11F19F22A3B5F37"/>
    <w:rsid w:val="00650E41"/>
    <w:rPr>
      <w:rFonts w:ascii="Calibri" w:eastAsia="Calibri" w:hAnsi="Calibri" w:cs="Times New Roman"/>
      <w:lang w:eastAsia="en-US"/>
    </w:rPr>
  </w:style>
  <w:style w:type="paragraph" w:customStyle="1" w:styleId="A3602B6938F04E24958A758F7643577032">
    <w:name w:val="A3602B6938F04E24958A758F7643577032"/>
    <w:rsid w:val="00650E41"/>
    <w:rPr>
      <w:rFonts w:ascii="Calibri" w:eastAsia="Calibri" w:hAnsi="Calibri" w:cs="Times New Roman"/>
      <w:lang w:eastAsia="en-US"/>
    </w:rPr>
  </w:style>
  <w:style w:type="paragraph" w:customStyle="1" w:styleId="9DE6401602074F98910ADC84B274ACB830">
    <w:name w:val="9DE6401602074F98910ADC84B274ACB830"/>
    <w:rsid w:val="00650E41"/>
    <w:rPr>
      <w:rFonts w:ascii="Calibri" w:eastAsia="Calibri" w:hAnsi="Calibri" w:cs="Times New Roman"/>
      <w:lang w:eastAsia="en-US"/>
    </w:rPr>
  </w:style>
  <w:style w:type="paragraph" w:customStyle="1" w:styleId="910D7A3327EC40BB99B39A31EF376D9229">
    <w:name w:val="910D7A3327EC40BB99B39A31EF376D9229"/>
    <w:rsid w:val="00650E41"/>
    <w:rPr>
      <w:rFonts w:ascii="Calibri" w:eastAsia="Calibri" w:hAnsi="Calibri" w:cs="Times New Roman"/>
      <w:lang w:eastAsia="en-US"/>
    </w:rPr>
  </w:style>
  <w:style w:type="paragraph" w:customStyle="1" w:styleId="D7D2F93999584622813004C611DB247828">
    <w:name w:val="D7D2F93999584622813004C611DB247828"/>
    <w:rsid w:val="00650E41"/>
    <w:rPr>
      <w:rFonts w:ascii="Calibri" w:eastAsia="Calibri" w:hAnsi="Calibri" w:cs="Times New Roman"/>
      <w:lang w:eastAsia="en-US"/>
    </w:rPr>
  </w:style>
  <w:style w:type="paragraph" w:customStyle="1" w:styleId="5EDC50F60F534EB1A960C35A16BE1E3D27">
    <w:name w:val="5EDC50F60F534EB1A960C35A16BE1E3D27"/>
    <w:rsid w:val="00650E41"/>
    <w:rPr>
      <w:rFonts w:ascii="Calibri" w:eastAsia="Calibri" w:hAnsi="Calibri" w:cs="Times New Roman"/>
      <w:lang w:eastAsia="en-US"/>
    </w:rPr>
  </w:style>
  <w:style w:type="paragraph" w:customStyle="1" w:styleId="181B580BF6AA44F1992E4CAB4F19CCEB26">
    <w:name w:val="181B580BF6AA44F1992E4CAB4F19CCEB26"/>
    <w:rsid w:val="00650E41"/>
    <w:rPr>
      <w:rFonts w:ascii="Calibri" w:eastAsia="Calibri" w:hAnsi="Calibri" w:cs="Times New Roman"/>
      <w:lang w:eastAsia="en-US"/>
    </w:rPr>
  </w:style>
  <w:style w:type="paragraph" w:customStyle="1" w:styleId="77FD8ED0F6DB40998ABDE3A2AF8E634D25">
    <w:name w:val="77FD8ED0F6DB40998ABDE3A2AF8E634D25"/>
    <w:rsid w:val="00650E41"/>
    <w:rPr>
      <w:rFonts w:ascii="Calibri" w:eastAsia="Calibri" w:hAnsi="Calibri" w:cs="Times New Roman"/>
      <w:lang w:eastAsia="en-US"/>
    </w:rPr>
  </w:style>
  <w:style w:type="paragraph" w:customStyle="1" w:styleId="5E8EA0778EA24760903D9D5CEC62751C20">
    <w:name w:val="5E8EA0778EA24760903D9D5CEC62751C20"/>
    <w:rsid w:val="00650E41"/>
    <w:rPr>
      <w:rFonts w:ascii="Calibri" w:eastAsia="Calibri" w:hAnsi="Calibri" w:cs="Times New Roman"/>
      <w:lang w:eastAsia="en-US"/>
    </w:rPr>
  </w:style>
  <w:style w:type="paragraph" w:customStyle="1" w:styleId="9A8ECCDB1BD64CA188AE62BE6D37351119">
    <w:name w:val="9A8ECCDB1BD64CA188AE62BE6D37351119"/>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8">
    <w:name w:val="93F324BFA1DE45409D9E1E333A39C3F318"/>
    <w:rsid w:val="00650E41"/>
    <w:rPr>
      <w:rFonts w:ascii="Calibri" w:eastAsia="Calibri" w:hAnsi="Calibri" w:cs="Times New Roman"/>
      <w:lang w:eastAsia="en-US"/>
    </w:rPr>
  </w:style>
  <w:style w:type="paragraph" w:customStyle="1" w:styleId="C8FEF6018D884811966C6FB2CDAF1A3516">
    <w:name w:val="C8FEF6018D884811966C6FB2CDAF1A3516"/>
    <w:rsid w:val="00650E41"/>
    <w:rPr>
      <w:rFonts w:ascii="Calibri" w:eastAsia="Calibri" w:hAnsi="Calibri" w:cs="Times New Roman"/>
      <w:lang w:eastAsia="en-US"/>
    </w:rPr>
  </w:style>
  <w:style w:type="paragraph" w:customStyle="1" w:styleId="C66A275B111F43BD8FCEBF3013FF13A415">
    <w:name w:val="C66A275B111F43BD8FCEBF3013FF13A415"/>
    <w:rsid w:val="00650E41"/>
    <w:rPr>
      <w:rFonts w:ascii="Calibri" w:eastAsia="Calibri" w:hAnsi="Calibri" w:cs="Times New Roman"/>
      <w:lang w:eastAsia="en-US"/>
    </w:rPr>
  </w:style>
  <w:style w:type="paragraph" w:customStyle="1" w:styleId="1D65173FF37F4A289770C07DF8E56EB813">
    <w:name w:val="1D65173FF37F4A289770C07DF8E56EB813"/>
    <w:rsid w:val="00650E41"/>
    <w:rPr>
      <w:rFonts w:ascii="Calibri" w:eastAsia="Calibri" w:hAnsi="Calibri" w:cs="Times New Roman"/>
      <w:lang w:eastAsia="en-US"/>
    </w:rPr>
  </w:style>
  <w:style w:type="paragraph" w:customStyle="1" w:styleId="0F29A5678DCA431190DF8ADEC2744D7311">
    <w:name w:val="0F29A5678DCA431190DF8ADEC2744D7311"/>
    <w:rsid w:val="00650E41"/>
    <w:pPr>
      <w:ind w:left="720"/>
      <w:contextualSpacing/>
    </w:pPr>
    <w:rPr>
      <w:rFonts w:ascii="Calibri" w:eastAsia="Calibri" w:hAnsi="Calibri" w:cs="Times New Roman"/>
      <w:lang w:eastAsia="en-US"/>
    </w:rPr>
  </w:style>
  <w:style w:type="paragraph" w:customStyle="1" w:styleId="1D9D49F93E5A40E7A7A4CA090204311739">
    <w:name w:val="1D9D49F93E5A40E7A7A4CA090204311739"/>
    <w:rsid w:val="00650E41"/>
    <w:rPr>
      <w:rFonts w:ascii="Calibri" w:eastAsia="Calibri" w:hAnsi="Calibri" w:cs="Times New Roman"/>
      <w:lang w:eastAsia="en-US"/>
    </w:rPr>
  </w:style>
  <w:style w:type="paragraph" w:customStyle="1" w:styleId="3F9DCC2FE6434DB7B287C5B7E31F282643">
    <w:name w:val="3F9DCC2FE6434DB7B287C5B7E31F282643"/>
    <w:rsid w:val="00650E41"/>
    <w:rPr>
      <w:rFonts w:ascii="Calibri" w:eastAsia="Calibri" w:hAnsi="Calibri" w:cs="Times New Roman"/>
      <w:lang w:eastAsia="en-US"/>
    </w:rPr>
  </w:style>
  <w:style w:type="paragraph" w:customStyle="1" w:styleId="DE8CD42385B046BDB4E11F19F22A3B5F38">
    <w:name w:val="DE8CD42385B046BDB4E11F19F22A3B5F38"/>
    <w:rsid w:val="00650E41"/>
    <w:rPr>
      <w:rFonts w:ascii="Calibri" w:eastAsia="Calibri" w:hAnsi="Calibri" w:cs="Times New Roman"/>
      <w:lang w:eastAsia="en-US"/>
    </w:rPr>
  </w:style>
  <w:style w:type="paragraph" w:customStyle="1" w:styleId="A3602B6938F04E24958A758F7643577033">
    <w:name w:val="A3602B6938F04E24958A758F7643577033"/>
    <w:rsid w:val="00650E41"/>
    <w:rPr>
      <w:rFonts w:ascii="Calibri" w:eastAsia="Calibri" w:hAnsi="Calibri" w:cs="Times New Roman"/>
      <w:lang w:eastAsia="en-US"/>
    </w:rPr>
  </w:style>
  <w:style w:type="paragraph" w:customStyle="1" w:styleId="9DE6401602074F98910ADC84B274ACB831">
    <w:name w:val="9DE6401602074F98910ADC84B274ACB831"/>
    <w:rsid w:val="00650E41"/>
    <w:rPr>
      <w:rFonts w:ascii="Calibri" w:eastAsia="Calibri" w:hAnsi="Calibri" w:cs="Times New Roman"/>
      <w:lang w:eastAsia="en-US"/>
    </w:rPr>
  </w:style>
  <w:style w:type="paragraph" w:customStyle="1" w:styleId="910D7A3327EC40BB99B39A31EF376D9230">
    <w:name w:val="910D7A3327EC40BB99B39A31EF376D9230"/>
    <w:rsid w:val="00650E41"/>
    <w:rPr>
      <w:rFonts w:ascii="Calibri" w:eastAsia="Calibri" w:hAnsi="Calibri" w:cs="Times New Roman"/>
      <w:lang w:eastAsia="en-US"/>
    </w:rPr>
  </w:style>
  <w:style w:type="paragraph" w:customStyle="1" w:styleId="D7D2F93999584622813004C611DB247829">
    <w:name w:val="D7D2F93999584622813004C611DB247829"/>
    <w:rsid w:val="00650E41"/>
    <w:rPr>
      <w:rFonts w:ascii="Calibri" w:eastAsia="Calibri" w:hAnsi="Calibri" w:cs="Times New Roman"/>
      <w:lang w:eastAsia="en-US"/>
    </w:rPr>
  </w:style>
  <w:style w:type="paragraph" w:customStyle="1" w:styleId="5EDC50F60F534EB1A960C35A16BE1E3D28">
    <w:name w:val="5EDC50F60F534EB1A960C35A16BE1E3D28"/>
    <w:rsid w:val="00650E41"/>
    <w:rPr>
      <w:rFonts w:ascii="Calibri" w:eastAsia="Calibri" w:hAnsi="Calibri" w:cs="Times New Roman"/>
      <w:lang w:eastAsia="en-US"/>
    </w:rPr>
  </w:style>
  <w:style w:type="paragraph" w:customStyle="1" w:styleId="181B580BF6AA44F1992E4CAB4F19CCEB27">
    <w:name w:val="181B580BF6AA44F1992E4CAB4F19CCEB27"/>
    <w:rsid w:val="00650E41"/>
    <w:rPr>
      <w:rFonts w:ascii="Calibri" w:eastAsia="Calibri" w:hAnsi="Calibri" w:cs="Times New Roman"/>
      <w:lang w:eastAsia="en-US"/>
    </w:rPr>
  </w:style>
  <w:style w:type="paragraph" w:customStyle="1" w:styleId="77FD8ED0F6DB40998ABDE3A2AF8E634D26">
    <w:name w:val="77FD8ED0F6DB40998ABDE3A2AF8E634D26"/>
    <w:rsid w:val="00650E41"/>
    <w:rPr>
      <w:rFonts w:ascii="Calibri" w:eastAsia="Calibri" w:hAnsi="Calibri" w:cs="Times New Roman"/>
      <w:lang w:eastAsia="en-US"/>
    </w:rPr>
  </w:style>
  <w:style w:type="paragraph" w:customStyle="1" w:styleId="5E8EA0778EA24760903D9D5CEC62751C21">
    <w:name w:val="5E8EA0778EA24760903D9D5CEC62751C21"/>
    <w:rsid w:val="00650E41"/>
    <w:rPr>
      <w:rFonts w:ascii="Calibri" w:eastAsia="Calibri" w:hAnsi="Calibri" w:cs="Times New Roman"/>
      <w:lang w:eastAsia="en-US"/>
    </w:rPr>
  </w:style>
  <w:style w:type="paragraph" w:customStyle="1" w:styleId="9A8ECCDB1BD64CA188AE62BE6D37351120">
    <w:name w:val="9A8ECCDB1BD64CA188AE62BE6D37351120"/>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19">
    <w:name w:val="93F324BFA1DE45409D9E1E333A39C3F319"/>
    <w:rsid w:val="00650E41"/>
    <w:rPr>
      <w:rFonts w:ascii="Calibri" w:eastAsia="Calibri" w:hAnsi="Calibri" w:cs="Times New Roman"/>
      <w:lang w:eastAsia="en-US"/>
    </w:rPr>
  </w:style>
  <w:style w:type="paragraph" w:customStyle="1" w:styleId="C8FEF6018D884811966C6FB2CDAF1A3517">
    <w:name w:val="C8FEF6018D884811966C6FB2CDAF1A3517"/>
    <w:rsid w:val="00650E41"/>
    <w:rPr>
      <w:rFonts w:ascii="Calibri" w:eastAsia="Calibri" w:hAnsi="Calibri" w:cs="Times New Roman"/>
      <w:lang w:eastAsia="en-US"/>
    </w:rPr>
  </w:style>
  <w:style w:type="paragraph" w:customStyle="1" w:styleId="C66A275B111F43BD8FCEBF3013FF13A416">
    <w:name w:val="C66A275B111F43BD8FCEBF3013FF13A416"/>
    <w:rsid w:val="00650E41"/>
    <w:rPr>
      <w:rFonts w:ascii="Calibri" w:eastAsia="Calibri" w:hAnsi="Calibri" w:cs="Times New Roman"/>
      <w:lang w:eastAsia="en-US"/>
    </w:rPr>
  </w:style>
  <w:style w:type="paragraph" w:customStyle="1" w:styleId="1D65173FF37F4A289770C07DF8E56EB814">
    <w:name w:val="1D65173FF37F4A289770C07DF8E56EB814"/>
    <w:rsid w:val="00650E41"/>
    <w:rPr>
      <w:rFonts w:ascii="Calibri" w:eastAsia="Calibri" w:hAnsi="Calibri" w:cs="Times New Roman"/>
      <w:lang w:eastAsia="en-US"/>
    </w:rPr>
  </w:style>
  <w:style w:type="paragraph" w:customStyle="1" w:styleId="0F29A5678DCA431190DF8ADEC2744D7312">
    <w:name w:val="0F29A5678DCA431190DF8ADEC2744D7312"/>
    <w:rsid w:val="00650E41"/>
    <w:pPr>
      <w:ind w:left="720"/>
      <w:contextualSpacing/>
    </w:pPr>
    <w:rPr>
      <w:rFonts w:ascii="Calibri" w:eastAsia="Calibri" w:hAnsi="Calibri" w:cs="Times New Roman"/>
      <w:lang w:eastAsia="en-US"/>
    </w:rPr>
  </w:style>
  <w:style w:type="paragraph" w:customStyle="1" w:styleId="1D9D49F93E5A40E7A7A4CA090204311740">
    <w:name w:val="1D9D49F93E5A40E7A7A4CA090204311740"/>
    <w:rsid w:val="00650E41"/>
    <w:rPr>
      <w:rFonts w:ascii="Calibri" w:eastAsia="Calibri" w:hAnsi="Calibri" w:cs="Times New Roman"/>
      <w:lang w:eastAsia="en-US"/>
    </w:rPr>
  </w:style>
  <w:style w:type="paragraph" w:customStyle="1" w:styleId="3F9DCC2FE6434DB7B287C5B7E31F282644">
    <w:name w:val="3F9DCC2FE6434DB7B287C5B7E31F282644"/>
    <w:rsid w:val="00650E41"/>
    <w:rPr>
      <w:rFonts w:ascii="Calibri" w:eastAsia="Calibri" w:hAnsi="Calibri" w:cs="Times New Roman"/>
      <w:lang w:eastAsia="en-US"/>
    </w:rPr>
  </w:style>
  <w:style w:type="paragraph" w:customStyle="1" w:styleId="DE8CD42385B046BDB4E11F19F22A3B5F39">
    <w:name w:val="DE8CD42385B046BDB4E11F19F22A3B5F39"/>
    <w:rsid w:val="00650E41"/>
    <w:rPr>
      <w:rFonts w:ascii="Calibri" w:eastAsia="Calibri" w:hAnsi="Calibri" w:cs="Times New Roman"/>
      <w:lang w:eastAsia="en-US"/>
    </w:rPr>
  </w:style>
  <w:style w:type="paragraph" w:customStyle="1" w:styleId="A3602B6938F04E24958A758F7643577034">
    <w:name w:val="A3602B6938F04E24958A758F7643577034"/>
    <w:rsid w:val="00650E41"/>
    <w:rPr>
      <w:rFonts w:ascii="Calibri" w:eastAsia="Calibri" w:hAnsi="Calibri" w:cs="Times New Roman"/>
      <w:lang w:eastAsia="en-US"/>
    </w:rPr>
  </w:style>
  <w:style w:type="paragraph" w:customStyle="1" w:styleId="9DE6401602074F98910ADC84B274ACB832">
    <w:name w:val="9DE6401602074F98910ADC84B274ACB832"/>
    <w:rsid w:val="00650E41"/>
    <w:rPr>
      <w:rFonts w:ascii="Calibri" w:eastAsia="Calibri" w:hAnsi="Calibri" w:cs="Times New Roman"/>
      <w:lang w:eastAsia="en-US"/>
    </w:rPr>
  </w:style>
  <w:style w:type="paragraph" w:customStyle="1" w:styleId="910D7A3327EC40BB99B39A31EF376D9231">
    <w:name w:val="910D7A3327EC40BB99B39A31EF376D9231"/>
    <w:rsid w:val="00650E41"/>
    <w:rPr>
      <w:rFonts w:ascii="Calibri" w:eastAsia="Calibri" w:hAnsi="Calibri" w:cs="Times New Roman"/>
      <w:lang w:eastAsia="en-US"/>
    </w:rPr>
  </w:style>
  <w:style w:type="paragraph" w:customStyle="1" w:styleId="D7D2F93999584622813004C611DB247830">
    <w:name w:val="D7D2F93999584622813004C611DB247830"/>
    <w:rsid w:val="00650E41"/>
    <w:rPr>
      <w:rFonts w:ascii="Calibri" w:eastAsia="Calibri" w:hAnsi="Calibri" w:cs="Times New Roman"/>
      <w:lang w:eastAsia="en-US"/>
    </w:rPr>
  </w:style>
  <w:style w:type="paragraph" w:customStyle="1" w:styleId="5EDC50F60F534EB1A960C35A16BE1E3D29">
    <w:name w:val="5EDC50F60F534EB1A960C35A16BE1E3D29"/>
    <w:rsid w:val="00650E41"/>
    <w:rPr>
      <w:rFonts w:ascii="Calibri" w:eastAsia="Calibri" w:hAnsi="Calibri" w:cs="Times New Roman"/>
      <w:lang w:eastAsia="en-US"/>
    </w:rPr>
  </w:style>
  <w:style w:type="paragraph" w:customStyle="1" w:styleId="181B580BF6AA44F1992E4CAB4F19CCEB28">
    <w:name w:val="181B580BF6AA44F1992E4CAB4F19CCEB28"/>
    <w:rsid w:val="00650E41"/>
    <w:rPr>
      <w:rFonts w:ascii="Calibri" w:eastAsia="Calibri" w:hAnsi="Calibri" w:cs="Times New Roman"/>
      <w:lang w:eastAsia="en-US"/>
    </w:rPr>
  </w:style>
  <w:style w:type="paragraph" w:customStyle="1" w:styleId="77FD8ED0F6DB40998ABDE3A2AF8E634D27">
    <w:name w:val="77FD8ED0F6DB40998ABDE3A2AF8E634D27"/>
    <w:rsid w:val="00650E41"/>
    <w:rPr>
      <w:rFonts w:ascii="Calibri" w:eastAsia="Calibri" w:hAnsi="Calibri" w:cs="Times New Roman"/>
      <w:lang w:eastAsia="en-US"/>
    </w:rPr>
  </w:style>
  <w:style w:type="paragraph" w:customStyle="1" w:styleId="5E8EA0778EA24760903D9D5CEC62751C22">
    <w:name w:val="5E8EA0778EA24760903D9D5CEC62751C22"/>
    <w:rsid w:val="00650E41"/>
    <w:rPr>
      <w:rFonts w:ascii="Calibri" w:eastAsia="Calibri" w:hAnsi="Calibri" w:cs="Times New Roman"/>
      <w:lang w:eastAsia="en-US"/>
    </w:rPr>
  </w:style>
  <w:style w:type="paragraph" w:customStyle="1" w:styleId="9A8ECCDB1BD64CA188AE62BE6D37351121">
    <w:name w:val="9A8ECCDB1BD64CA188AE62BE6D37351121"/>
    <w:rsid w:val="00650E4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0">
    <w:name w:val="93F324BFA1DE45409D9E1E333A39C3F320"/>
    <w:rsid w:val="00650E41"/>
    <w:rPr>
      <w:rFonts w:ascii="Calibri" w:eastAsia="Calibri" w:hAnsi="Calibri" w:cs="Times New Roman"/>
      <w:lang w:eastAsia="en-US"/>
    </w:rPr>
  </w:style>
  <w:style w:type="paragraph" w:customStyle="1" w:styleId="C8FEF6018D884811966C6FB2CDAF1A3518">
    <w:name w:val="C8FEF6018D884811966C6FB2CDAF1A3518"/>
    <w:rsid w:val="00650E41"/>
    <w:rPr>
      <w:rFonts w:ascii="Calibri" w:eastAsia="Calibri" w:hAnsi="Calibri" w:cs="Times New Roman"/>
      <w:lang w:eastAsia="en-US"/>
    </w:rPr>
  </w:style>
  <w:style w:type="paragraph" w:customStyle="1" w:styleId="C66A275B111F43BD8FCEBF3013FF13A417">
    <w:name w:val="C66A275B111F43BD8FCEBF3013FF13A417"/>
    <w:rsid w:val="00650E41"/>
    <w:rPr>
      <w:rFonts w:ascii="Calibri" w:eastAsia="Calibri" w:hAnsi="Calibri" w:cs="Times New Roman"/>
      <w:lang w:eastAsia="en-US"/>
    </w:rPr>
  </w:style>
  <w:style w:type="paragraph" w:customStyle="1" w:styleId="1D65173FF37F4A289770C07DF8E56EB815">
    <w:name w:val="1D65173FF37F4A289770C07DF8E56EB815"/>
    <w:rsid w:val="00650E41"/>
    <w:rPr>
      <w:rFonts w:ascii="Calibri" w:eastAsia="Calibri" w:hAnsi="Calibri" w:cs="Times New Roman"/>
      <w:lang w:eastAsia="en-US"/>
    </w:rPr>
  </w:style>
  <w:style w:type="paragraph" w:customStyle="1" w:styleId="0F29A5678DCA431190DF8ADEC2744D7313">
    <w:name w:val="0F29A5678DCA431190DF8ADEC2744D7313"/>
    <w:rsid w:val="00650E41"/>
    <w:pPr>
      <w:ind w:left="720"/>
      <w:contextualSpacing/>
    </w:pPr>
    <w:rPr>
      <w:rFonts w:ascii="Calibri" w:eastAsia="Calibri" w:hAnsi="Calibri" w:cs="Times New Roman"/>
      <w:lang w:eastAsia="en-US"/>
    </w:rPr>
  </w:style>
  <w:style w:type="paragraph" w:customStyle="1" w:styleId="1D9D49F93E5A40E7A7A4CA090204311741">
    <w:name w:val="1D9D49F93E5A40E7A7A4CA090204311741"/>
    <w:rsid w:val="00E613BA"/>
    <w:rPr>
      <w:rFonts w:ascii="Calibri" w:eastAsia="Calibri" w:hAnsi="Calibri" w:cs="Times New Roman"/>
      <w:lang w:eastAsia="en-US"/>
    </w:rPr>
  </w:style>
  <w:style w:type="paragraph" w:customStyle="1" w:styleId="3F9DCC2FE6434DB7B287C5B7E31F282645">
    <w:name w:val="3F9DCC2FE6434DB7B287C5B7E31F282645"/>
    <w:rsid w:val="00E613BA"/>
    <w:rPr>
      <w:rFonts w:ascii="Calibri" w:eastAsia="Calibri" w:hAnsi="Calibri" w:cs="Times New Roman"/>
      <w:lang w:eastAsia="en-US"/>
    </w:rPr>
  </w:style>
  <w:style w:type="paragraph" w:customStyle="1" w:styleId="DE8CD42385B046BDB4E11F19F22A3B5F40">
    <w:name w:val="DE8CD42385B046BDB4E11F19F22A3B5F40"/>
    <w:rsid w:val="00E613BA"/>
    <w:rPr>
      <w:rFonts w:ascii="Calibri" w:eastAsia="Calibri" w:hAnsi="Calibri" w:cs="Times New Roman"/>
      <w:lang w:eastAsia="en-US"/>
    </w:rPr>
  </w:style>
  <w:style w:type="paragraph" w:customStyle="1" w:styleId="A3602B6938F04E24958A758F7643577035">
    <w:name w:val="A3602B6938F04E24958A758F7643577035"/>
    <w:rsid w:val="00E613BA"/>
    <w:rPr>
      <w:rFonts w:ascii="Calibri" w:eastAsia="Calibri" w:hAnsi="Calibri" w:cs="Times New Roman"/>
      <w:lang w:eastAsia="en-US"/>
    </w:rPr>
  </w:style>
  <w:style w:type="paragraph" w:customStyle="1" w:styleId="9DE6401602074F98910ADC84B274ACB833">
    <w:name w:val="9DE6401602074F98910ADC84B274ACB833"/>
    <w:rsid w:val="00E613BA"/>
    <w:rPr>
      <w:rFonts w:ascii="Calibri" w:eastAsia="Calibri" w:hAnsi="Calibri" w:cs="Times New Roman"/>
      <w:lang w:eastAsia="en-US"/>
    </w:rPr>
  </w:style>
  <w:style w:type="paragraph" w:customStyle="1" w:styleId="910D7A3327EC40BB99B39A31EF376D9232">
    <w:name w:val="910D7A3327EC40BB99B39A31EF376D9232"/>
    <w:rsid w:val="00E613BA"/>
    <w:rPr>
      <w:rFonts w:ascii="Calibri" w:eastAsia="Calibri" w:hAnsi="Calibri" w:cs="Times New Roman"/>
      <w:lang w:eastAsia="en-US"/>
    </w:rPr>
  </w:style>
  <w:style w:type="paragraph" w:customStyle="1" w:styleId="D7D2F93999584622813004C611DB247831">
    <w:name w:val="D7D2F93999584622813004C611DB247831"/>
    <w:rsid w:val="00E613BA"/>
    <w:rPr>
      <w:rFonts w:ascii="Calibri" w:eastAsia="Calibri" w:hAnsi="Calibri" w:cs="Times New Roman"/>
      <w:lang w:eastAsia="en-US"/>
    </w:rPr>
  </w:style>
  <w:style w:type="paragraph" w:customStyle="1" w:styleId="5EDC50F60F534EB1A960C35A16BE1E3D30">
    <w:name w:val="5EDC50F60F534EB1A960C35A16BE1E3D30"/>
    <w:rsid w:val="00E613BA"/>
    <w:rPr>
      <w:rFonts w:ascii="Calibri" w:eastAsia="Calibri" w:hAnsi="Calibri" w:cs="Times New Roman"/>
      <w:lang w:eastAsia="en-US"/>
    </w:rPr>
  </w:style>
  <w:style w:type="paragraph" w:customStyle="1" w:styleId="181B580BF6AA44F1992E4CAB4F19CCEB29">
    <w:name w:val="181B580BF6AA44F1992E4CAB4F19CCEB29"/>
    <w:rsid w:val="00E613BA"/>
    <w:rPr>
      <w:rFonts w:ascii="Calibri" w:eastAsia="Calibri" w:hAnsi="Calibri" w:cs="Times New Roman"/>
      <w:lang w:eastAsia="en-US"/>
    </w:rPr>
  </w:style>
  <w:style w:type="paragraph" w:customStyle="1" w:styleId="77FD8ED0F6DB40998ABDE3A2AF8E634D28">
    <w:name w:val="77FD8ED0F6DB40998ABDE3A2AF8E634D28"/>
    <w:rsid w:val="00E613BA"/>
    <w:rPr>
      <w:rFonts w:ascii="Calibri" w:eastAsia="Calibri" w:hAnsi="Calibri" w:cs="Times New Roman"/>
      <w:lang w:eastAsia="en-US"/>
    </w:rPr>
  </w:style>
  <w:style w:type="paragraph" w:customStyle="1" w:styleId="5E8EA0778EA24760903D9D5CEC62751C23">
    <w:name w:val="5E8EA0778EA24760903D9D5CEC62751C23"/>
    <w:rsid w:val="00E613BA"/>
    <w:rPr>
      <w:rFonts w:ascii="Calibri" w:eastAsia="Calibri" w:hAnsi="Calibri" w:cs="Times New Roman"/>
      <w:lang w:eastAsia="en-US"/>
    </w:rPr>
  </w:style>
  <w:style w:type="paragraph" w:customStyle="1" w:styleId="9A8ECCDB1BD64CA188AE62BE6D37351122">
    <w:name w:val="9A8ECCDB1BD64CA188AE62BE6D37351122"/>
    <w:rsid w:val="00E613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93F324BFA1DE45409D9E1E333A39C3F321">
    <w:name w:val="93F324BFA1DE45409D9E1E333A39C3F321"/>
    <w:rsid w:val="00E613BA"/>
    <w:rPr>
      <w:rFonts w:ascii="Calibri" w:eastAsia="Calibri" w:hAnsi="Calibri" w:cs="Times New Roman"/>
      <w:lang w:eastAsia="en-US"/>
    </w:rPr>
  </w:style>
  <w:style w:type="paragraph" w:customStyle="1" w:styleId="C8FEF6018D884811966C6FB2CDAF1A3519">
    <w:name w:val="C8FEF6018D884811966C6FB2CDAF1A3519"/>
    <w:rsid w:val="00E613BA"/>
    <w:rPr>
      <w:rFonts w:ascii="Calibri" w:eastAsia="Calibri" w:hAnsi="Calibri" w:cs="Times New Roman"/>
      <w:lang w:eastAsia="en-US"/>
    </w:rPr>
  </w:style>
  <w:style w:type="paragraph" w:customStyle="1" w:styleId="C66A275B111F43BD8FCEBF3013FF13A418">
    <w:name w:val="C66A275B111F43BD8FCEBF3013FF13A418"/>
    <w:rsid w:val="00E613BA"/>
    <w:rPr>
      <w:rFonts w:ascii="Calibri" w:eastAsia="Calibri" w:hAnsi="Calibri" w:cs="Times New Roman"/>
      <w:lang w:eastAsia="en-US"/>
    </w:rPr>
  </w:style>
  <w:style w:type="paragraph" w:customStyle="1" w:styleId="1D65173FF37F4A289770C07DF8E56EB816">
    <w:name w:val="1D65173FF37F4A289770C07DF8E56EB816"/>
    <w:rsid w:val="00E613BA"/>
    <w:rPr>
      <w:rFonts w:ascii="Calibri" w:eastAsia="Calibri" w:hAnsi="Calibri" w:cs="Times New Roman"/>
      <w:lang w:eastAsia="en-US"/>
    </w:rPr>
  </w:style>
  <w:style w:type="paragraph" w:customStyle="1" w:styleId="0F29A5678DCA431190DF8ADEC2744D7314">
    <w:name w:val="0F29A5678DCA431190DF8ADEC2744D7314"/>
    <w:rsid w:val="00E613BA"/>
    <w:pPr>
      <w:ind w:left="720"/>
      <w:contextualSpacing/>
    </w:pPr>
    <w:rPr>
      <w:rFonts w:ascii="Calibri" w:eastAsia="Calibri" w:hAnsi="Calibri" w:cs="Times New Roman"/>
      <w:lang w:eastAsia="en-US"/>
    </w:rPr>
  </w:style>
  <w:style w:type="paragraph" w:customStyle="1" w:styleId="51F2D999201D4AEA99D8E466CADFBC61">
    <w:name w:val="51F2D999201D4AEA99D8E466CADFBC61"/>
    <w:rsid w:val="00C51996"/>
    <w:pPr>
      <w:spacing w:after="200" w:line="276" w:lineRule="auto"/>
    </w:pPr>
  </w:style>
  <w:style w:type="paragraph" w:customStyle="1" w:styleId="3B26BD2723104B519D52B3A16C5BDB0F">
    <w:name w:val="3B26BD2723104B519D52B3A16C5BDB0F"/>
    <w:rsid w:val="00C51996"/>
    <w:pPr>
      <w:spacing w:after="200" w:line="276" w:lineRule="auto"/>
    </w:pPr>
  </w:style>
  <w:style w:type="paragraph" w:customStyle="1" w:styleId="8FD5091D10CB4582B8F72C19403DEB5D">
    <w:name w:val="8FD5091D10CB4582B8F72C19403DEB5D"/>
    <w:rsid w:val="00C51996"/>
    <w:pPr>
      <w:spacing w:after="200" w:line="276" w:lineRule="auto"/>
    </w:pPr>
  </w:style>
  <w:style w:type="paragraph" w:customStyle="1" w:styleId="1D9D49F93E5A40E7A7A4CA090204311742">
    <w:name w:val="1D9D49F93E5A40E7A7A4CA090204311742"/>
    <w:rsid w:val="00B81C2B"/>
    <w:rPr>
      <w:rFonts w:ascii="Calibri" w:eastAsia="Calibri" w:hAnsi="Calibri" w:cs="Times New Roman"/>
      <w:lang w:eastAsia="en-US"/>
    </w:rPr>
  </w:style>
  <w:style w:type="paragraph" w:customStyle="1" w:styleId="3F9DCC2FE6434DB7B287C5B7E31F282646">
    <w:name w:val="3F9DCC2FE6434DB7B287C5B7E31F282646"/>
    <w:rsid w:val="00B81C2B"/>
    <w:rPr>
      <w:rFonts w:ascii="Calibri" w:eastAsia="Calibri" w:hAnsi="Calibri" w:cs="Times New Roman"/>
      <w:lang w:eastAsia="en-US"/>
    </w:rPr>
  </w:style>
  <w:style w:type="paragraph" w:customStyle="1" w:styleId="DE8CD42385B046BDB4E11F19F22A3B5F41">
    <w:name w:val="DE8CD42385B046BDB4E11F19F22A3B5F41"/>
    <w:rsid w:val="00B81C2B"/>
    <w:rPr>
      <w:rFonts w:ascii="Calibri" w:eastAsia="Calibri" w:hAnsi="Calibri" w:cs="Times New Roman"/>
      <w:lang w:eastAsia="en-US"/>
    </w:rPr>
  </w:style>
  <w:style w:type="paragraph" w:customStyle="1" w:styleId="A3602B6938F04E24958A758F7643577036">
    <w:name w:val="A3602B6938F04E24958A758F7643577036"/>
    <w:rsid w:val="00B81C2B"/>
    <w:rPr>
      <w:rFonts w:ascii="Calibri" w:eastAsia="Calibri" w:hAnsi="Calibri" w:cs="Times New Roman"/>
      <w:lang w:eastAsia="en-US"/>
    </w:rPr>
  </w:style>
  <w:style w:type="paragraph" w:customStyle="1" w:styleId="9DE6401602074F98910ADC84B274ACB834">
    <w:name w:val="9DE6401602074F98910ADC84B274ACB834"/>
    <w:rsid w:val="00B81C2B"/>
    <w:rPr>
      <w:rFonts w:ascii="Calibri" w:eastAsia="Calibri" w:hAnsi="Calibri" w:cs="Times New Roman"/>
      <w:lang w:eastAsia="en-US"/>
    </w:rPr>
  </w:style>
  <w:style w:type="paragraph" w:customStyle="1" w:styleId="910D7A3327EC40BB99B39A31EF376D9233">
    <w:name w:val="910D7A3327EC40BB99B39A31EF376D9233"/>
    <w:rsid w:val="00B81C2B"/>
    <w:rPr>
      <w:rFonts w:ascii="Calibri" w:eastAsia="Calibri" w:hAnsi="Calibri" w:cs="Times New Roman"/>
      <w:lang w:eastAsia="en-US"/>
    </w:rPr>
  </w:style>
  <w:style w:type="paragraph" w:customStyle="1" w:styleId="D7D2F93999584622813004C611DB247832">
    <w:name w:val="D7D2F93999584622813004C611DB247832"/>
    <w:rsid w:val="00B81C2B"/>
    <w:rPr>
      <w:rFonts w:ascii="Calibri" w:eastAsia="Calibri" w:hAnsi="Calibri" w:cs="Times New Roman"/>
      <w:lang w:eastAsia="en-US"/>
    </w:rPr>
  </w:style>
  <w:style w:type="paragraph" w:customStyle="1" w:styleId="5EDC50F60F534EB1A960C35A16BE1E3D31">
    <w:name w:val="5EDC50F60F534EB1A960C35A16BE1E3D31"/>
    <w:rsid w:val="00B81C2B"/>
    <w:rPr>
      <w:rFonts w:ascii="Calibri" w:eastAsia="Calibri" w:hAnsi="Calibri" w:cs="Times New Roman"/>
      <w:lang w:eastAsia="en-US"/>
    </w:rPr>
  </w:style>
  <w:style w:type="paragraph" w:customStyle="1" w:styleId="181B580BF6AA44F1992E4CAB4F19CCEB30">
    <w:name w:val="181B580BF6AA44F1992E4CAB4F19CCEB30"/>
    <w:rsid w:val="00B81C2B"/>
    <w:rPr>
      <w:rFonts w:ascii="Calibri" w:eastAsia="Calibri" w:hAnsi="Calibri" w:cs="Times New Roman"/>
      <w:lang w:eastAsia="en-US"/>
    </w:rPr>
  </w:style>
  <w:style w:type="paragraph" w:customStyle="1" w:styleId="77FD8ED0F6DB40998ABDE3A2AF8E634D29">
    <w:name w:val="77FD8ED0F6DB40998ABDE3A2AF8E634D29"/>
    <w:rsid w:val="00B81C2B"/>
    <w:rPr>
      <w:rFonts w:ascii="Calibri" w:eastAsia="Calibri" w:hAnsi="Calibri" w:cs="Times New Roman"/>
      <w:lang w:eastAsia="en-US"/>
    </w:rPr>
  </w:style>
  <w:style w:type="paragraph" w:customStyle="1" w:styleId="5E8EA0778EA24760903D9D5CEC62751C24">
    <w:name w:val="5E8EA0778EA24760903D9D5CEC62751C24"/>
    <w:rsid w:val="00B81C2B"/>
    <w:rPr>
      <w:rFonts w:ascii="Calibri" w:eastAsia="Calibri" w:hAnsi="Calibri" w:cs="Times New Roman"/>
      <w:lang w:eastAsia="en-US"/>
    </w:rPr>
  </w:style>
  <w:style w:type="paragraph" w:customStyle="1" w:styleId="9A8ECCDB1BD64CA188AE62BE6D37351123">
    <w:name w:val="9A8ECCDB1BD64CA188AE62BE6D37351123"/>
    <w:rsid w:val="00B81C2B"/>
    <w:rPr>
      <w:rFonts w:ascii="Calibri" w:eastAsia="Calibri" w:hAnsi="Calibri" w:cs="Times New Roman"/>
      <w:lang w:eastAsia="en-US"/>
    </w:rPr>
  </w:style>
  <w:style w:type="paragraph" w:customStyle="1" w:styleId="93F324BFA1DE45409D9E1E333A39C3F322">
    <w:name w:val="93F324BFA1DE45409D9E1E333A39C3F322"/>
    <w:rsid w:val="00B81C2B"/>
    <w:rPr>
      <w:rFonts w:ascii="Calibri" w:eastAsia="Calibri" w:hAnsi="Calibri" w:cs="Times New Roman"/>
      <w:lang w:eastAsia="en-US"/>
    </w:rPr>
  </w:style>
  <w:style w:type="paragraph" w:customStyle="1" w:styleId="C8FEF6018D884811966C6FB2CDAF1A3520">
    <w:name w:val="C8FEF6018D884811966C6FB2CDAF1A3520"/>
    <w:rsid w:val="00B81C2B"/>
    <w:rPr>
      <w:rFonts w:ascii="Calibri" w:eastAsia="Calibri" w:hAnsi="Calibri" w:cs="Times New Roman"/>
      <w:lang w:eastAsia="en-US"/>
    </w:rPr>
  </w:style>
  <w:style w:type="paragraph" w:customStyle="1" w:styleId="C66A275B111F43BD8FCEBF3013FF13A419">
    <w:name w:val="C66A275B111F43BD8FCEBF3013FF13A419"/>
    <w:rsid w:val="00B81C2B"/>
    <w:rPr>
      <w:rFonts w:ascii="Calibri" w:eastAsia="Calibri" w:hAnsi="Calibri" w:cs="Times New Roman"/>
      <w:lang w:eastAsia="en-US"/>
    </w:rPr>
  </w:style>
  <w:style w:type="paragraph" w:customStyle="1" w:styleId="1D65173FF37F4A289770C07DF8E56EB817">
    <w:name w:val="1D65173FF37F4A289770C07DF8E56EB817"/>
    <w:rsid w:val="00B81C2B"/>
    <w:rPr>
      <w:rFonts w:ascii="Calibri" w:eastAsia="Calibri" w:hAnsi="Calibri" w:cs="Times New Roman"/>
      <w:lang w:eastAsia="en-US"/>
    </w:rPr>
  </w:style>
  <w:style w:type="paragraph" w:customStyle="1" w:styleId="0F29A5678DCA431190DF8ADEC2744D7315">
    <w:name w:val="0F29A5678DCA431190DF8ADEC2744D7315"/>
    <w:rsid w:val="00B81C2B"/>
    <w:rPr>
      <w:rFonts w:ascii="Calibri" w:eastAsia="Calibri" w:hAnsi="Calibri" w:cs="Times New Roman"/>
      <w:lang w:eastAsia="en-US"/>
    </w:rPr>
  </w:style>
  <w:style w:type="paragraph" w:customStyle="1" w:styleId="1D9D49F93E5A40E7A7A4CA090204311743">
    <w:name w:val="1D9D49F93E5A40E7A7A4CA090204311743"/>
    <w:rsid w:val="00B81C2B"/>
    <w:rPr>
      <w:rFonts w:ascii="Calibri" w:eastAsia="Calibri" w:hAnsi="Calibri" w:cs="Times New Roman"/>
      <w:lang w:eastAsia="en-US"/>
    </w:rPr>
  </w:style>
  <w:style w:type="paragraph" w:customStyle="1" w:styleId="3F9DCC2FE6434DB7B287C5B7E31F282647">
    <w:name w:val="3F9DCC2FE6434DB7B287C5B7E31F282647"/>
    <w:rsid w:val="00B81C2B"/>
    <w:rPr>
      <w:rFonts w:ascii="Calibri" w:eastAsia="Calibri" w:hAnsi="Calibri" w:cs="Times New Roman"/>
      <w:lang w:eastAsia="en-US"/>
    </w:rPr>
  </w:style>
  <w:style w:type="paragraph" w:customStyle="1" w:styleId="DE8CD42385B046BDB4E11F19F22A3B5F42">
    <w:name w:val="DE8CD42385B046BDB4E11F19F22A3B5F42"/>
    <w:rsid w:val="00B81C2B"/>
    <w:rPr>
      <w:rFonts w:ascii="Calibri" w:eastAsia="Calibri" w:hAnsi="Calibri" w:cs="Times New Roman"/>
      <w:lang w:eastAsia="en-US"/>
    </w:rPr>
  </w:style>
  <w:style w:type="paragraph" w:customStyle="1" w:styleId="A3602B6938F04E24958A758F7643577037">
    <w:name w:val="A3602B6938F04E24958A758F7643577037"/>
    <w:rsid w:val="00B81C2B"/>
    <w:rPr>
      <w:rFonts w:ascii="Calibri" w:eastAsia="Calibri" w:hAnsi="Calibri" w:cs="Times New Roman"/>
      <w:lang w:eastAsia="en-US"/>
    </w:rPr>
  </w:style>
  <w:style w:type="paragraph" w:customStyle="1" w:styleId="9DE6401602074F98910ADC84B274ACB835">
    <w:name w:val="9DE6401602074F98910ADC84B274ACB835"/>
    <w:rsid w:val="00B81C2B"/>
    <w:rPr>
      <w:rFonts w:ascii="Calibri" w:eastAsia="Calibri" w:hAnsi="Calibri" w:cs="Times New Roman"/>
      <w:lang w:eastAsia="en-US"/>
    </w:rPr>
  </w:style>
  <w:style w:type="paragraph" w:customStyle="1" w:styleId="910D7A3327EC40BB99B39A31EF376D9234">
    <w:name w:val="910D7A3327EC40BB99B39A31EF376D9234"/>
    <w:rsid w:val="00B81C2B"/>
    <w:rPr>
      <w:rFonts w:ascii="Calibri" w:eastAsia="Calibri" w:hAnsi="Calibri" w:cs="Times New Roman"/>
      <w:lang w:eastAsia="en-US"/>
    </w:rPr>
  </w:style>
  <w:style w:type="paragraph" w:customStyle="1" w:styleId="D7D2F93999584622813004C611DB247833">
    <w:name w:val="D7D2F93999584622813004C611DB247833"/>
    <w:rsid w:val="00B81C2B"/>
    <w:rPr>
      <w:rFonts w:ascii="Calibri" w:eastAsia="Calibri" w:hAnsi="Calibri" w:cs="Times New Roman"/>
      <w:lang w:eastAsia="en-US"/>
    </w:rPr>
  </w:style>
  <w:style w:type="paragraph" w:customStyle="1" w:styleId="5EDC50F60F534EB1A960C35A16BE1E3D32">
    <w:name w:val="5EDC50F60F534EB1A960C35A16BE1E3D32"/>
    <w:rsid w:val="00B81C2B"/>
    <w:rPr>
      <w:rFonts w:ascii="Calibri" w:eastAsia="Calibri" w:hAnsi="Calibri" w:cs="Times New Roman"/>
      <w:lang w:eastAsia="en-US"/>
    </w:rPr>
  </w:style>
  <w:style w:type="paragraph" w:customStyle="1" w:styleId="181B580BF6AA44F1992E4CAB4F19CCEB31">
    <w:name w:val="181B580BF6AA44F1992E4CAB4F19CCEB31"/>
    <w:rsid w:val="00B81C2B"/>
    <w:rPr>
      <w:rFonts w:ascii="Calibri" w:eastAsia="Calibri" w:hAnsi="Calibri" w:cs="Times New Roman"/>
      <w:lang w:eastAsia="en-US"/>
    </w:rPr>
  </w:style>
  <w:style w:type="paragraph" w:customStyle="1" w:styleId="77FD8ED0F6DB40998ABDE3A2AF8E634D30">
    <w:name w:val="77FD8ED0F6DB40998ABDE3A2AF8E634D30"/>
    <w:rsid w:val="00B81C2B"/>
    <w:rPr>
      <w:rFonts w:ascii="Calibri" w:eastAsia="Calibri" w:hAnsi="Calibri" w:cs="Times New Roman"/>
      <w:lang w:eastAsia="en-US"/>
    </w:rPr>
  </w:style>
  <w:style w:type="paragraph" w:customStyle="1" w:styleId="5E8EA0778EA24760903D9D5CEC62751C25">
    <w:name w:val="5E8EA0778EA24760903D9D5CEC62751C25"/>
    <w:rsid w:val="00B81C2B"/>
    <w:rPr>
      <w:rFonts w:ascii="Calibri" w:eastAsia="Calibri" w:hAnsi="Calibri" w:cs="Times New Roman"/>
      <w:lang w:eastAsia="en-US"/>
    </w:rPr>
  </w:style>
  <w:style w:type="paragraph" w:customStyle="1" w:styleId="9A8ECCDB1BD64CA188AE62BE6D37351124">
    <w:name w:val="9A8ECCDB1BD64CA188AE62BE6D37351124"/>
    <w:rsid w:val="00B81C2B"/>
    <w:rPr>
      <w:rFonts w:ascii="Calibri" w:eastAsia="Calibri" w:hAnsi="Calibri" w:cs="Times New Roman"/>
      <w:lang w:eastAsia="en-US"/>
    </w:rPr>
  </w:style>
  <w:style w:type="paragraph" w:customStyle="1" w:styleId="93F324BFA1DE45409D9E1E333A39C3F323">
    <w:name w:val="93F324BFA1DE45409D9E1E333A39C3F323"/>
    <w:rsid w:val="00B81C2B"/>
    <w:rPr>
      <w:rFonts w:ascii="Calibri" w:eastAsia="Calibri" w:hAnsi="Calibri" w:cs="Times New Roman"/>
      <w:lang w:eastAsia="en-US"/>
    </w:rPr>
  </w:style>
  <w:style w:type="paragraph" w:customStyle="1" w:styleId="C8FEF6018D884811966C6FB2CDAF1A3521">
    <w:name w:val="C8FEF6018D884811966C6FB2CDAF1A3521"/>
    <w:rsid w:val="00B81C2B"/>
    <w:rPr>
      <w:rFonts w:ascii="Calibri" w:eastAsia="Calibri" w:hAnsi="Calibri" w:cs="Times New Roman"/>
      <w:lang w:eastAsia="en-US"/>
    </w:rPr>
  </w:style>
  <w:style w:type="paragraph" w:customStyle="1" w:styleId="C66A275B111F43BD8FCEBF3013FF13A420">
    <w:name w:val="C66A275B111F43BD8FCEBF3013FF13A420"/>
    <w:rsid w:val="00B81C2B"/>
    <w:rPr>
      <w:rFonts w:ascii="Calibri" w:eastAsia="Calibri" w:hAnsi="Calibri" w:cs="Times New Roman"/>
      <w:lang w:eastAsia="en-US"/>
    </w:rPr>
  </w:style>
  <w:style w:type="paragraph" w:customStyle="1" w:styleId="1D65173FF37F4A289770C07DF8E56EB818">
    <w:name w:val="1D65173FF37F4A289770C07DF8E56EB818"/>
    <w:rsid w:val="00B81C2B"/>
    <w:rPr>
      <w:rFonts w:ascii="Calibri" w:eastAsia="Calibri" w:hAnsi="Calibri" w:cs="Times New Roman"/>
      <w:lang w:eastAsia="en-US"/>
    </w:rPr>
  </w:style>
  <w:style w:type="paragraph" w:customStyle="1" w:styleId="0F29A5678DCA431190DF8ADEC2744D7316">
    <w:name w:val="0F29A5678DCA431190DF8ADEC2744D7316"/>
    <w:rsid w:val="00B81C2B"/>
    <w:rPr>
      <w:rFonts w:ascii="Calibri" w:eastAsia="Calibri" w:hAnsi="Calibri" w:cs="Times New Roman"/>
      <w:lang w:eastAsia="en-US"/>
    </w:rPr>
  </w:style>
  <w:style w:type="paragraph" w:customStyle="1" w:styleId="1D9D49F93E5A40E7A7A4CA090204311744">
    <w:name w:val="1D9D49F93E5A40E7A7A4CA090204311744"/>
    <w:rsid w:val="00B81C2B"/>
    <w:rPr>
      <w:rFonts w:ascii="Calibri" w:eastAsia="Calibri" w:hAnsi="Calibri" w:cs="Times New Roman"/>
      <w:lang w:eastAsia="en-US"/>
    </w:rPr>
  </w:style>
  <w:style w:type="paragraph" w:customStyle="1" w:styleId="3F9DCC2FE6434DB7B287C5B7E31F282648">
    <w:name w:val="3F9DCC2FE6434DB7B287C5B7E31F282648"/>
    <w:rsid w:val="00B81C2B"/>
    <w:rPr>
      <w:rFonts w:ascii="Calibri" w:eastAsia="Calibri" w:hAnsi="Calibri" w:cs="Times New Roman"/>
      <w:lang w:eastAsia="en-US"/>
    </w:rPr>
  </w:style>
  <w:style w:type="paragraph" w:customStyle="1" w:styleId="DE8CD42385B046BDB4E11F19F22A3B5F43">
    <w:name w:val="DE8CD42385B046BDB4E11F19F22A3B5F43"/>
    <w:rsid w:val="00B81C2B"/>
    <w:rPr>
      <w:rFonts w:ascii="Calibri" w:eastAsia="Calibri" w:hAnsi="Calibri" w:cs="Times New Roman"/>
      <w:lang w:eastAsia="en-US"/>
    </w:rPr>
  </w:style>
  <w:style w:type="paragraph" w:customStyle="1" w:styleId="A3602B6938F04E24958A758F7643577038">
    <w:name w:val="A3602B6938F04E24958A758F7643577038"/>
    <w:rsid w:val="00B81C2B"/>
    <w:rPr>
      <w:rFonts w:ascii="Calibri" w:eastAsia="Calibri" w:hAnsi="Calibri" w:cs="Times New Roman"/>
      <w:lang w:eastAsia="en-US"/>
    </w:rPr>
  </w:style>
  <w:style w:type="paragraph" w:customStyle="1" w:styleId="9DE6401602074F98910ADC84B274ACB836">
    <w:name w:val="9DE6401602074F98910ADC84B274ACB836"/>
    <w:rsid w:val="00B81C2B"/>
    <w:rPr>
      <w:rFonts w:ascii="Calibri" w:eastAsia="Calibri" w:hAnsi="Calibri" w:cs="Times New Roman"/>
      <w:lang w:eastAsia="en-US"/>
    </w:rPr>
  </w:style>
  <w:style w:type="paragraph" w:customStyle="1" w:styleId="910D7A3327EC40BB99B39A31EF376D9235">
    <w:name w:val="910D7A3327EC40BB99B39A31EF376D9235"/>
    <w:rsid w:val="00B81C2B"/>
    <w:rPr>
      <w:rFonts w:ascii="Calibri" w:eastAsia="Calibri" w:hAnsi="Calibri" w:cs="Times New Roman"/>
      <w:lang w:eastAsia="en-US"/>
    </w:rPr>
  </w:style>
  <w:style w:type="paragraph" w:customStyle="1" w:styleId="D7D2F93999584622813004C611DB247834">
    <w:name w:val="D7D2F93999584622813004C611DB247834"/>
    <w:rsid w:val="00B81C2B"/>
    <w:rPr>
      <w:rFonts w:ascii="Calibri" w:eastAsia="Calibri" w:hAnsi="Calibri" w:cs="Times New Roman"/>
      <w:lang w:eastAsia="en-US"/>
    </w:rPr>
  </w:style>
  <w:style w:type="paragraph" w:customStyle="1" w:styleId="5EDC50F60F534EB1A960C35A16BE1E3D33">
    <w:name w:val="5EDC50F60F534EB1A960C35A16BE1E3D33"/>
    <w:rsid w:val="00B81C2B"/>
    <w:rPr>
      <w:rFonts w:ascii="Calibri" w:eastAsia="Calibri" w:hAnsi="Calibri" w:cs="Times New Roman"/>
      <w:lang w:eastAsia="en-US"/>
    </w:rPr>
  </w:style>
  <w:style w:type="paragraph" w:customStyle="1" w:styleId="181B580BF6AA44F1992E4CAB4F19CCEB32">
    <w:name w:val="181B580BF6AA44F1992E4CAB4F19CCEB32"/>
    <w:rsid w:val="00B81C2B"/>
    <w:rPr>
      <w:rFonts w:ascii="Calibri" w:eastAsia="Calibri" w:hAnsi="Calibri" w:cs="Times New Roman"/>
      <w:lang w:eastAsia="en-US"/>
    </w:rPr>
  </w:style>
  <w:style w:type="paragraph" w:customStyle="1" w:styleId="77FD8ED0F6DB40998ABDE3A2AF8E634D31">
    <w:name w:val="77FD8ED0F6DB40998ABDE3A2AF8E634D31"/>
    <w:rsid w:val="00B81C2B"/>
    <w:rPr>
      <w:rFonts w:ascii="Calibri" w:eastAsia="Calibri" w:hAnsi="Calibri" w:cs="Times New Roman"/>
      <w:lang w:eastAsia="en-US"/>
    </w:rPr>
  </w:style>
  <w:style w:type="paragraph" w:customStyle="1" w:styleId="5E8EA0778EA24760903D9D5CEC62751C26">
    <w:name w:val="5E8EA0778EA24760903D9D5CEC62751C26"/>
    <w:rsid w:val="00B81C2B"/>
    <w:rPr>
      <w:rFonts w:ascii="Calibri" w:eastAsia="Calibri" w:hAnsi="Calibri" w:cs="Times New Roman"/>
      <w:lang w:eastAsia="en-US"/>
    </w:rPr>
  </w:style>
  <w:style w:type="paragraph" w:customStyle="1" w:styleId="9A8ECCDB1BD64CA188AE62BE6D37351125">
    <w:name w:val="9A8ECCDB1BD64CA188AE62BE6D37351125"/>
    <w:rsid w:val="00B81C2B"/>
    <w:rPr>
      <w:rFonts w:ascii="Calibri" w:eastAsia="Calibri" w:hAnsi="Calibri" w:cs="Times New Roman"/>
      <w:lang w:eastAsia="en-US"/>
    </w:rPr>
  </w:style>
  <w:style w:type="paragraph" w:customStyle="1" w:styleId="93F324BFA1DE45409D9E1E333A39C3F324">
    <w:name w:val="93F324BFA1DE45409D9E1E333A39C3F324"/>
    <w:rsid w:val="00B81C2B"/>
    <w:rPr>
      <w:rFonts w:ascii="Calibri" w:eastAsia="Calibri" w:hAnsi="Calibri" w:cs="Times New Roman"/>
      <w:lang w:eastAsia="en-US"/>
    </w:rPr>
  </w:style>
  <w:style w:type="paragraph" w:customStyle="1" w:styleId="C8FEF6018D884811966C6FB2CDAF1A3522">
    <w:name w:val="C8FEF6018D884811966C6FB2CDAF1A3522"/>
    <w:rsid w:val="00B81C2B"/>
    <w:rPr>
      <w:rFonts w:ascii="Calibri" w:eastAsia="Calibri" w:hAnsi="Calibri" w:cs="Times New Roman"/>
      <w:lang w:eastAsia="en-US"/>
    </w:rPr>
  </w:style>
  <w:style w:type="paragraph" w:customStyle="1" w:styleId="C66A275B111F43BD8FCEBF3013FF13A421">
    <w:name w:val="C66A275B111F43BD8FCEBF3013FF13A421"/>
    <w:rsid w:val="00B81C2B"/>
    <w:rPr>
      <w:rFonts w:ascii="Calibri" w:eastAsia="Calibri" w:hAnsi="Calibri" w:cs="Times New Roman"/>
      <w:lang w:eastAsia="en-US"/>
    </w:rPr>
  </w:style>
  <w:style w:type="paragraph" w:customStyle="1" w:styleId="1D65173FF37F4A289770C07DF8E56EB819">
    <w:name w:val="1D65173FF37F4A289770C07DF8E56EB819"/>
    <w:rsid w:val="00B81C2B"/>
    <w:rPr>
      <w:rFonts w:ascii="Calibri" w:eastAsia="Calibri" w:hAnsi="Calibri" w:cs="Times New Roman"/>
      <w:lang w:eastAsia="en-US"/>
    </w:rPr>
  </w:style>
  <w:style w:type="paragraph" w:customStyle="1" w:styleId="0F29A5678DCA431190DF8ADEC2744D7317">
    <w:name w:val="0F29A5678DCA431190DF8ADEC2744D7317"/>
    <w:rsid w:val="00B81C2B"/>
    <w:rPr>
      <w:rFonts w:ascii="Calibri" w:eastAsia="Calibri" w:hAnsi="Calibri" w:cs="Times New Roman"/>
      <w:lang w:eastAsia="en-US"/>
    </w:rPr>
  </w:style>
  <w:style w:type="paragraph" w:customStyle="1" w:styleId="1D9D49F93E5A40E7A7A4CA090204311745">
    <w:name w:val="1D9D49F93E5A40E7A7A4CA090204311745"/>
    <w:rsid w:val="00B81C2B"/>
    <w:rPr>
      <w:rFonts w:ascii="Calibri" w:eastAsia="Calibri" w:hAnsi="Calibri" w:cs="Times New Roman"/>
      <w:lang w:eastAsia="en-US"/>
    </w:rPr>
  </w:style>
  <w:style w:type="paragraph" w:customStyle="1" w:styleId="3F9DCC2FE6434DB7B287C5B7E31F282649">
    <w:name w:val="3F9DCC2FE6434DB7B287C5B7E31F282649"/>
    <w:rsid w:val="00B81C2B"/>
    <w:rPr>
      <w:rFonts w:ascii="Calibri" w:eastAsia="Calibri" w:hAnsi="Calibri" w:cs="Times New Roman"/>
      <w:lang w:eastAsia="en-US"/>
    </w:rPr>
  </w:style>
  <w:style w:type="paragraph" w:customStyle="1" w:styleId="DE8CD42385B046BDB4E11F19F22A3B5F44">
    <w:name w:val="DE8CD42385B046BDB4E11F19F22A3B5F44"/>
    <w:rsid w:val="00B81C2B"/>
    <w:rPr>
      <w:rFonts w:ascii="Calibri" w:eastAsia="Calibri" w:hAnsi="Calibri" w:cs="Times New Roman"/>
      <w:lang w:eastAsia="en-US"/>
    </w:rPr>
  </w:style>
  <w:style w:type="paragraph" w:customStyle="1" w:styleId="A3602B6938F04E24958A758F7643577039">
    <w:name w:val="A3602B6938F04E24958A758F7643577039"/>
    <w:rsid w:val="00B81C2B"/>
    <w:rPr>
      <w:rFonts w:ascii="Calibri" w:eastAsia="Calibri" w:hAnsi="Calibri" w:cs="Times New Roman"/>
      <w:lang w:eastAsia="en-US"/>
    </w:rPr>
  </w:style>
  <w:style w:type="paragraph" w:customStyle="1" w:styleId="9DE6401602074F98910ADC84B274ACB837">
    <w:name w:val="9DE6401602074F98910ADC84B274ACB837"/>
    <w:rsid w:val="00B81C2B"/>
    <w:rPr>
      <w:rFonts w:ascii="Calibri" w:eastAsia="Calibri" w:hAnsi="Calibri" w:cs="Times New Roman"/>
      <w:lang w:eastAsia="en-US"/>
    </w:rPr>
  </w:style>
  <w:style w:type="paragraph" w:customStyle="1" w:styleId="910D7A3327EC40BB99B39A31EF376D9236">
    <w:name w:val="910D7A3327EC40BB99B39A31EF376D9236"/>
    <w:rsid w:val="00B81C2B"/>
    <w:rPr>
      <w:rFonts w:ascii="Calibri" w:eastAsia="Calibri" w:hAnsi="Calibri" w:cs="Times New Roman"/>
      <w:lang w:eastAsia="en-US"/>
    </w:rPr>
  </w:style>
  <w:style w:type="paragraph" w:customStyle="1" w:styleId="D7D2F93999584622813004C611DB247835">
    <w:name w:val="D7D2F93999584622813004C611DB247835"/>
    <w:rsid w:val="00B81C2B"/>
    <w:rPr>
      <w:rFonts w:ascii="Calibri" w:eastAsia="Calibri" w:hAnsi="Calibri" w:cs="Times New Roman"/>
      <w:lang w:eastAsia="en-US"/>
    </w:rPr>
  </w:style>
  <w:style w:type="paragraph" w:customStyle="1" w:styleId="5EDC50F60F534EB1A960C35A16BE1E3D34">
    <w:name w:val="5EDC50F60F534EB1A960C35A16BE1E3D34"/>
    <w:rsid w:val="00B81C2B"/>
    <w:rPr>
      <w:rFonts w:ascii="Calibri" w:eastAsia="Calibri" w:hAnsi="Calibri" w:cs="Times New Roman"/>
      <w:lang w:eastAsia="en-US"/>
    </w:rPr>
  </w:style>
  <w:style w:type="paragraph" w:customStyle="1" w:styleId="181B580BF6AA44F1992E4CAB4F19CCEB33">
    <w:name w:val="181B580BF6AA44F1992E4CAB4F19CCEB33"/>
    <w:rsid w:val="00B81C2B"/>
    <w:rPr>
      <w:rFonts w:ascii="Calibri" w:eastAsia="Calibri" w:hAnsi="Calibri" w:cs="Times New Roman"/>
      <w:lang w:eastAsia="en-US"/>
    </w:rPr>
  </w:style>
  <w:style w:type="paragraph" w:customStyle="1" w:styleId="77FD8ED0F6DB40998ABDE3A2AF8E634D32">
    <w:name w:val="77FD8ED0F6DB40998ABDE3A2AF8E634D32"/>
    <w:rsid w:val="00B81C2B"/>
    <w:rPr>
      <w:rFonts w:ascii="Calibri" w:eastAsia="Calibri" w:hAnsi="Calibri" w:cs="Times New Roman"/>
      <w:lang w:eastAsia="en-US"/>
    </w:rPr>
  </w:style>
  <w:style w:type="paragraph" w:customStyle="1" w:styleId="5E8EA0778EA24760903D9D5CEC62751C27">
    <w:name w:val="5E8EA0778EA24760903D9D5CEC62751C27"/>
    <w:rsid w:val="00B81C2B"/>
    <w:rPr>
      <w:rFonts w:ascii="Calibri" w:eastAsia="Calibri" w:hAnsi="Calibri" w:cs="Times New Roman"/>
      <w:lang w:eastAsia="en-US"/>
    </w:rPr>
  </w:style>
  <w:style w:type="paragraph" w:customStyle="1" w:styleId="9A8ECCDB1BD64CA188AE62BE6D37351126">
    <w:name w:val="9A8ECCDB1BD64CA188AE62BE6D37351126"/>
    <w:rsid w:val="00B81C2B"/>
    <w:rPr>
      <w:rFonts w:ascii="Calibri" w:eastAsia="Calibri" w:hAnsi="Calibri" w:cs="Times New Roman"/>
      <w:lang w:eastAsia="en-US"/>
    </w:rPr>
  </w:style>
  <w:style w:type="paragraph" w:customStyle="1" w:styleId="93F324BFA1DE45409D9E1E333A39C3F325">
    <w:name w:val="93F324BFA1DE45409D9E1E333A39C3F325"/>
    <w:rsid w:val="00B81C2B"/>
    <w:rPr>
      <w:rFonts w:ascii="Calibri" w:eastAsia="Calibri" w:hAnsi="Calibri" w:cs="Times New Roman"/>
      <w:lang w:eastAsia="en-US"/>
    </w:rPr>
  </w:style>
  <w:style w:type="paragraph" w:customStyle="1" w:styleId="C8FEF6018D884811966C6FB2CDAF1A3523">
    <w:name w:val="C8FEF6018D884811966C6FB2CDAF1A3523"/>
    <w:rsid w:val="00B81C2B"/>
    <w:rPr>
      <w:rFonts w:ascii="Calibri" w:eastAsia="Calibri" w:hAnsi="Calibri" w:cs="Times New Roman"/>
      <w:lang w:eastAsia="en-US"/>
    </w:rPr>
  </w:style>
  <w:style w:type="paragraph" w:customStyle="1" w:styleId="C66A275B111F43BD8FCEBF3013FF13A422">
    <w:name w:val="C66A275B111F43BD8FCEBF3013FF13A422"/>
    <w:rsid w:val="00B81C2B"/>
    <w:rPr>
      <w:rFonts w:ascii="Calibri" w:eastAsia="Calibri" w:hAnsi="Calibri" w:cs="Times New Roman"/>
      <w:lang w:eastAsia="en-US"/>
    </w:rPr>
  </w:style>
  <w:style w:type="paragraph" w:customStyle="1" w:styleId="1D65173FF37F4A289770C07DF8E56EB820">
    <w:name w:val="1D65173FF37F4A289770C07DF8E56EB820"/>
    <w:rsid w:val="00B81C2B"/>
    <w:rPr>
      <w:rFonts w:ascii="Calibri" w:eastAsia="Calibri" w:hAnsi="Calibri" w:cs="Times New Roman"/>
      <w:lang w:eastAsia="en-US"/>
    </w:rPr>
  </w:style>
  <w:style w:type="paragraph" w:customStyle="1" w:styleId="0F29A5678DCA431190DF8ADEC2744D7318">
    <w:name w:val="0F29A5678DCA431190DF8ADEC2744D7318"/>
    <w:rsid w:val="00B81C2B"/>
    <w:rPr>
      <w:rFonts w:ascii="Calibri" w:eastAsia="Calibri" w:hAnsi="Calibri" w:cs="Times New Roman"/>
      <w:lang w:eastAsia="en-US"/>
    </w:rPr>
  </w:style>
  <w:style w:type="paragraph" w:customStyle="1" w:styleId="1D9D49F93E5A40E7A7A4CA090204311746">
    <w:name w:val="1D9D49F93E5A40E7A7A4CA090204311746"/>
    <w:rsid w:val="00766D71"/>
    <w:rPr>
      <w:rFonts w:ascii="Calibri" w:eastAsia="Calibri" w:hAnsi="Calibri" w:cs="Times New Roman"/>
      <w:lang w:eastAsia="en-US"/>
    </w:rPr>
  </w:style>
  <w:style w:type="paragraph" w:customStyle="1" w:styleId="3F9DCC2FE6434DB7B287C5B7E31F282650">
    <w:name w:val="3F9DCC2FE6434DB7B287C5B7E31F282650"/>
    <w:rsid w:val="00766D71"/>
    <w:rPr>
      <w:rFonts w:ascii="Calibri" w:eastAsia="Calibri" w:hAnsi="Calibri" w:cs="Times New Roman"/>
      <w:lang w:eastAsia="en-US"/>
    </w:rPr>
  </w:style>
  <w:style w:type="paragraph" w:customStyle="1" w:styleId="DE8CD42385B046BDB4E11F19F22A3B5F45">
    <w:name w:val="DE8CD42385B046BDB4E11F19F22A3B5F45"/>
    <w:rsid w:val="00766D71"/>
    <w:rPr>
      <w:rFonts w:ascii="Calibri" w:eastAsia="Calibri" w:hAnsi="Calibri" w:cs="Times New Roman"/>
      <w:lang w:eastAsia="en-US"/>
    </w:rPr>
  </w:style>
  <w:style w:type="paragraph" w:customStyle="1" w:styleId="A3602B6938F04E24958A758F7643577040">
    <w:name w:val="A3602B6938F04E24958A758F7643577040"/>
    <w:rsid w:val="00766D71"/>
    <w:rPr>
      <w:rFonts w:ascii="Calibri" w:eastAsia="Calibri" w:hAnsi="Calibri" w:cs="Times New Roman"/>
      <w:lang w:eastAsia="en-US"/>
    </w:rPr>
  </w:style>
  <w:style w:type="paragraph" w:customStyle="1" w:styleId="9DE6401602074F98910ADC84B274ACB838">
    <w:name w:val="9DE6401602074F98910ADC84B274ACB838"/>
    <w:rsid w:val="00766D71"/>
    <w:rPr>
      <w:rFonts w:ascii="Calibri" w:eastAsia="Calibri" w:hAnsi="Calibri" w:cs="Times New Roman"/>
      <w:lang w:eastAsia="en-US"/>
    </w:rPr>
  </w:style>
  <w:style w:type="paragraph" w:customStyle="1" w:styleId="910D7A3327EC40BB99B39A31EF376D9237">
    <w:name w:val="910D7A3327EC40BB99B39A31EF376D9237"/>
    <w:rsid w:val="00766D71"/>
    <w:rPr>
      <w:rFonts w:ascii="Calibri" w:eastAsia="Calibri" w:hAnsi="Calibri" w:cs="Times New Roman"/>
      <w:lang w:eastAsia="en-US"/>
    </w:rPr>
  </w:style>
  <w:style w:type="paragraph" w:customStyle="1" w:styleId="D7D2F93999584622813004C611DB247836">
    <w:name w:val="D7D2F93999584622813004C611DB247836"/>
    <w:rsid w:val="00766D71"/>
    <w:rPr>
      <w:rFonts w:ascii="Calibri" w:eastAsia="Calibri" w:hAnsi="Calibri" w:cs="Times New Roman"/>
      <w:lang w:eastAsia="en-US"/>
    </w:rPr>
  </w:style>
  <w:style w:type="paragraph" w:customStyle="1" w:styleId="5EDC50F60F534EB1A960C35A16BE1E3D35">
    <w:name w:val="5EDC50F60F534EB1A960C35A16BE1E3D35"/>
    <w:rsid w:val="00766D71"/>
    <w:rPr>
      <w:rFonts w:ascii="Calibri" w:eastAsia="Calibri" w:hAnsi="Calibri" w:cs="Times New Roman"/>
      <w:lang w:eastAsia="en-US"/>
    </w:rPr>
  </w:style>
  <w:style w:type="paragraph" w:customStyle="1" w:styleId="181B580BF6AA44F1992E4CAB4F19CCEB34">
    <w:name w:val="181B580BF6AA44F1992E4CAB4F19CCEB34"/>
    <w:rsid w:val="00766D71"/>
    <w:rPr>
      <w:rFonts w:ascii="Calibri" w:eastAsia="Calibri" w:hAnsi="Calibri" w:cs="Times New Roman"/>
      <w:lang w:eastAsia="en-US"/>
    </w:rPr>
  </w:style>
  <w:style w:type="paragraph" w:customStyle="1" w:styleId="77FD8ED0F6DB40998ABDE3A2AF8E634D33">
    <w:name w:val="77FD8ED0F6DB40998ABDE3A2AF8E634D33"/>
    <w:rsid w:val="00766D71"/>
    <w:rPr>
      <w:rFonts w:ascii="Calibri" w:eastAsia="Calibri" w:hAnsi="Calibri" w:cs="Times New Roman"/>
      <w:lang w:eastAsia="en-US"/>
    </w:rPr>
  </w:style>
  <w:style w:type="paragraph" w:customStyle="1" w:styleId="5E8EA0778EA24760903D9D5CEC62751C28">
    <w:name w:val="5E8EA0778EA24760903D9D5CEC62751C28"/>
    <w:rsid w:val="00766D71"/>
    <w:rPr>
      <w:rFonts w:ascii="Calibri" w:eastAsia="Calibri" w:hAnsi="Calibri" w:cs="Times New Roman"/>
      <w:lang w:eastAsia="en-US"/>
    </w:rPr>
  </w:style>
  <w:style w:type="paragraph" w:customStyle="1" w:styleId="9A8ECCDB1BD64CA188AE62BE6D37351127">
    <w:name w:val="9A8ECCDB1BD64CA188AE62BE6D37351127"/>
    <w:rsid w:val="00766D71"/>
    <w:rPr>
      <w:rFonts w:ascii="Calibri" w:eastAsia="Calibri" w:hAnsi="Calibri" w:cs="Times New Roman"/>
      <w:lang w:eastAsia="en-US"/>
    </w:rPr>
  </w:style>
  <w:style w:type="paragraph" w:customStyle="1" w:styleId="93F324BFA1DE45409D9E1E333A39C3F326">
    <w:name w:val="93F324BFA1DE45409D9E1E333A39C3F326"/>
    <w:rsid w:val="00766D71"/>
    <w:rPr>
      <w:rFonts w:ascii="Calibri" w:eastAsia="Calibri" w:hAnsi="Calibri" w:cs="Times New Roman"/>
      <w:lang w:eastAsia="en-US"/>
    </w:rPr>
  </w:style>
  <w:style w:type="paragraph" w:customStyle="1" w:styleId="C8FEF6018D884811966C6FB2CDAF1A3524">
    <w:name w:val="C8FEF6018D884811966C6FB2CDAF1A3524"/>
    <w:rsid w:val="00766D71"/>
    <w:rPr>
      <w:rFonts w:ascii="Calibri" w:eastAsia="Calibri" w:hAnsi="Calibri" w:cs="Times New Roman"/>
      <w:lang w:eastAsia="en-US"/>
    </w:rPr>
  </w:style>
  <w:style w:type="paragraph" w:customStyle="1" w:styleId="C66A275B111F43BD8FCEBF3013FF13A423">
    <w:name w:val="C66A275B111F43BD8FCEBF3013FF13A423"/>
    <w:rsid w:val="00766D71"/>
    <w:rPr>
      <w:rFonts w:ascii="Calibri" w:eastAsia="Calibri" w:hAnsi="Calibri" w:cs="Times New Roman"/>
      <w:lang w:eastAsia="en-US"/>
    </w:rPr>
  </w:style>
  <w:style w:type="paragraph" w:customStyle="1" w:styleId="1D65173FF37F4A289770C07DF8E56EB821">
    <w:name w:val="1D65173FF37F4A289770C07DF8E56EB821"/>
    <w:rsid w:val="00766D71"/>
    <w:rPr>
      <w:rFonts w:ascii="Calibri" w:eastAsia="Calibri" w:hAnsi="Calibri" w:cs="Times New Roman"/>
      <w:lang w:eastAsia="en-US"/>
    </w:rPr>
  </w:style>
  <w:style w:type="paragraph" w:customStyle="1" w:styleId="0F29A5678DCA431190DF8ADEC2744D7319">
    <w:name w:val="0F29A5678DCA431190DF8ADEC2744D7319"/>
    <w:rsid w:val="00766D71"/>
    <w:rPr>
      <w:rFonts w:ascii="Calibri" w:eastAsia="Calibri" w:hAnsi="Calibri" w:cs="Times New Roman"/>
      <w:lang w:eastAsia="en-US"/>
    </w:rPr>
  </w:style>
  <w:style w:type="paragraph" w:customStyle="1" w:styleId="1D9D49F93E5A40E7A7A4CA090204311747">
    <w:name w:val="1D9D49F93E5A40E7A7A4CA090204311747"/>
    <w:rsid w:val="003909D6"/>
    <w:rPr>
      <w:rFonts w:ascii="Calibri" w:eastAsia="Calibri" w:hAnsi="Calibri" w:cs="Times New Roman"/>
      <w:lang w:eastAsia="en-US"/>
    </w:rPr>
  </w:style>
  <w:style w:type="paragraph" w:customStyle="1" w:styleId="3F9DCC2FE6434DB7B287C5B7E31F282651">
    <w:name w:val="3F9DCC2FE6434DB7B287C5B7E31F282651"/>
    <w:rsid w:val="003909D6"/>
    <w:rPr>
      <w:rFonts w:ascii="Calibri" w:eastAsia="Calibri" w:hAnsi="Calibri" w:cs="Times New Roman"/>
      <w:lang w:eastAsia="en-US"/>
    </w:rPr>
  </w:style>
  <w:style w:type="paragraph" w:customStyle="1" w:styleId="DE8CD42385B046BDB4E11F19F22A3B5F46">
    <w:name w:val="DE8CD42385B046BDB4E11F19F22A3B5F46"/>
    <w:rsid w:val="003909D6"/>
    <w:rPr>
      <w:rFonts w:ascii="Calibri" w:eastAsia="Calibri" w:hAnsi="Calibri" w:cs="Times New Roman"/>
      <w:lang w:eastAsia="en-US"/>
    </w:rPr>
  </w:style>
  <w:style w:type="paragraph" w:customStyle="1" w:styleId="A3602B6938F04E24958A758F7643577041">
    <w:name w:val="A3602B6938F04E24958A758F7643577041"/>
    <w:rsid w:val="003909D6"/>
    <w:rPr>
      <w:rFonts w:ascii="Calibri" w:eastAsia="Calibri" w:hAnsi="Calibri" w:cs="Times New Roman"/>
      <w:lang w:eastAsia="en-US"/>
    </w:rPr>
  </w:style>
  <w:style w:type="paragraph" w:customStyle="1" w:styleId="9DE6401602074F98910ADC84B274ACB839">
    <w:name w:val="9DE6401602074F98910ADC84B274ACB839"/>
    <w:rsid w:val="003909D6"/>
    <w:rPr>
      <w:rFonts w:ascii="Calibri" w:eastAsia="Calibri" w:hAnsi="Calibri" w:cs="Times New Roman"/>
      <w:lang w:eastAsia="en-US"/>
    </w:rPr>
  </w:style>
  <w:style w:type="paragraph" w:customStyle="1" w:styleId="910D7A3327EC40BB99B39A31EF376D9238">
    <w:name w:val="910D7A3327EC40BB99B39A31EF376D9238"/>
    <w:rsid w:val="003909D6"/>
    <w:rPr>
      <w:rFonts w:ascii="Calibri" w:eastAsia="Calibri" w:hAnsi="Calibri" w:cs="Times New Roman"/>
      <w:lang w:eastAsia="en-US"/>
    </w:rPr>
  </w:style>
  <w:style w:type="paragraph" w:customStyle="1" w:styleId="D7D2F93999584622813004C611DB247837">
    <w:name w:val="D7D2F93999584622813004C611DB247837"/>
    <w:rsid w:val="003909D6"/>
    <w:rPr>
      <w:rFonts w:ascii="Calibri" w:eastAsia="Calibri" w:hAnsi="Calibri" w:cs="Times New Roman"/>
      <w:lang w:eastAsia="en-US"/>
    </w:rPr>
  </w:style>
  <w:style w:type="paragraph" w:customStyle="1" w:styleId="5EDC50F60F534EB1A960C35A16BE1E3D36">
    <w:name w:val="5EDC50F60F534EB1A960C35A16BE1E3D36"/>
    <w:rsid w:val="003909D6"/>
    <w:rPr>
      <w:rFonts w:ascii="Calibri" w:eastAsia="Calibri" w:hAnsi="Calibri" w:cs="Times New Roman"/>
      <w:lang w:eastAsia="en-US"/>
    </w:rPr>
  </w:style>
  <w:style w:type="paragraph" w:customStyle="1" w:styleId="181B580BF6AA44F1992E4CAB4F19CCEB35">
    <w:name w:val="181B580BF6AA44F1992E4CAB4F19CCEB35"/>
    <w:rsid w:val="003909D6"/>
    <w:rPr>
      <w:rFonts w:ascii="Calibri" w:eastAsia="Calibri" w:hAnsi="Calibri" w:cs="Times New Roman"/>
      <w:lang w:eastAsia="en-US"/>
    </w:rPr>
  </w:style>
  <w:style w:type="paragraph" w:customStyle="1" w:styleId="77FD8ED0F6DB40998ABDE3A2AF8E634D34">
    <w:name w:val="77FD8ED0F6DB40998ABDE3A2AF8E634D34"/>
    <w:rsid w:val="003909D6"/>
    <w:rPr>
      <w:rFonts w:ascii="Calibri" w:eastAsia="Calibri" w:hAnsi="Calibri" w:cs="Times New Roman"/>
      <w:lang w:eastAsia="en-US"/>
    </w:rPr>
  </w:style>
  <w:style w:type="paragraph" w:customStyle="1" w:styleId="5E8EA0778EA24760903D9D5CEC62751C29">
    <w:name w:val="5E8EA0778EA24760903D9D5CEC62751C29"/>
    <w:rsid w:val="003909D6"/>
    <w:rPr>
      <w:rFonts w:ascii="Calibri" w:eastAsia="Calibri" w:hAnsi="Calibri" w:cs="Times New Roman"/>
      <w:lang w:eastAsia="en-US"/>
    </w:rPr>
  </w:style>
  <w:style w:type="paragraph" w:customStyle="1" w:styleId="9A8ECCDB1BD64CA188AE62BE6D37351128">
    <w:name w:val="9A8ECCDB1BD64CA188AE62BE6D37351128"/>
    <w:rsid w:val="003909D6"/>
    <w:rPr>
      <w:rFonts w:ascii="Calibri" w:eastAsia="Calibri" w:hAnsi="Calibri" w:cs="Times New Roman"/>
      <w:lang w:eastAsia="en-US"/>
    </w:rPr>
  </w:style>
  <w:style w:type="paragraph" w:customStyle="1" w:styleId="93F324BFA1DE45409D9E1E333A39C3F327">
    <w:name w:val="93F324BFA1DE45409D9E1E333A39C3F327"/>
    <w:rsid w:val="003909D6"/>
    <w:rPr>
      <w:rFonts w:ascii="Calibri" w:eastAsia="Calibri" w:hAnsi="Calibri" w:cs="Times New Roman"/>
      <w:lang w:eastAsia="en-US"/>
    </w:rPr>
  </w:style>
  <w:style w:type="paragraph" w:customStyle="1" w:styleId="C8FEF6018D884811966C6FB2CDAF1A3525">
    <w:name w:val="C8FEF6018D884811966C6FB2CDAF1A3525"/>
    <w:rsid w:val="003909D6"/>
    <w:rPr>
      <w:rFonts w:ascii="Calibri" w:eastAsia="Calibri" w:hAnsi="Calibri" w:cs="Times New Roman"/>
      <w:lang w:eastAsia="en-US"/>
    </w:rPr>
  </w:style>
  <w:style w:type="paragraph" w:customStyle="1" w:styleId="C66A275B111F43BD8FCEBF3013FF13A424">
    <w:name w:val="C66A275B111F43BD8FCEBF3013FF13A424"/>
    <w:rsid w:val="003909D6"/>
    <w:rPr>
      <w:rFonts w:ascii="Calibri" w:eastAsia="Calibri" w:hAnsi="Calibri" w:cs="Times New Roman"/>
      <w:lang w:eastAsia="en-US"/>
    </w:rPr>
  </w:style>
  <w:style w:type="paragraph" w:customStyle="1" w:styleId="1D65173FF37F4A289770C07DF8E56EB822">
    <w:name w:val="1D65173FF37F4A289770C07DF8E56EB822"/>
    <w:rsid w:val="003909D6"/>
    <w:rPr>
      <w:rFonts w:ascii="Calibri" w:eastAsia="Calibri" w:hAnsi="Calibri" w:cs="Times New Roman"/>
      <w:lang w:eastAsia="en-US"/>
    </w:rPr>
  </w:style>
  <w:style w:type="paragraph" w:customStyle="1" w:styleId="0F29A5678DCA431190DF8ADEC2744D7320">
    <w:name w:val="0F29A5678DCA431190DF8ADEC2744D7320"/>
    <w:rsid w:val="003909D6"/>
    <w:rPr>
      <w:rFonts w:ascii="Calibri" w:eastAsia="Calibri" w:hAnsi="Calibri" w:cs="Times New Roman"/>
      <w:lang w:eastAsia="en-US"/>
    </w:rPr>
  </w:style>
  <w:style w:type="paragraph" w:customStyle="1" w:styleId="1D9D49F93E5A40E7A7A4CA090204311748">
    <w:name w:val="1D9D49F93E5A40E7A7A4CA090204311748"/>
    <w:rsid w:val="003909D6"/>
    <w:rPr>
      <w:rFonts w:ascii="Calibri" w:eastAsia="Calibri" w:hAnsi="Calibri" w:cs="Times New Roman"/>
      <w:lang w:eastAsia="en-US"/>
    </w:rPr>
  </w:style>
  <w:style w:type="paragraph" w:customStyle="1" w:styleId="3F9DCC2FE6434DB7B287C5B7E31F282652">
    <w:name w:val="3F9DCC2FE6434DB7B287C5B7E31F282652"/>
    <w:rsid w:val="003909D6"/>
    <w:rPr>
      <w:rFonts w:ascii="Calibri" w:eastAsia="Calibri" w:hAnsi="Calibri" w:cs="Times New Roman"/>
      <w:lang w:eastAsia="en-US"/>
    </w:rPr>
  </w:style>
  <w:style w:type="paragraph" w:customStyle="1" w:styleId="DE8CD42385B046BDB4E11F19F22A3B5F47">
    <w:name w:val="DE8CD42385B046BDB4E11F19F22A3B5F47"/>
    <w:rsid w:val="003909D6"/>
    <w:rPr>
      <w:rFonts w:ascii="Calibri" w:eastAsia="Calibri" w:hAnsi="Calibri" w:cs="Times New Roman"/>
      <w:lang w:eastAsia="en-US"/>
    </w:rPr>
  </w:style>
  <w:style w:type="paragraph" w:customStyle="1" w:styleId="A3602B6938F04E24958A758F7643577042">
    <w:name w:val="A3602B6938F04E24958A758F7643577042"/>
    <w:rsid w:val="003909D6"/>
    <w:rPr>
      <w:rFonts w:ascii="Calibri" w:eastAsia="Calibri" w:hAnsi="Calibri" w:cs="Times New Roman"/>
      <w:lang w:eastAsia="en-US"/>
    </w:rPr>
  </w:style>
  <w:style w:type="paragraph" w:customStyle="1" w:styleId="9DE6401602074F98910ADC84B274ACB840">
    <w:name w:val="9DE6401602074F98910ADC84B274ACB840"/>
    <w:rsid w:val="003909D6"/>
    <w:rPr>
      <w:rFonts w:ascii="Calibri" w:eastAsia="Calibri" w:hAnsi="Calibri" w:cs="Times New Roman"/>
      <w:lang w:eastAsia="en-US"/>
    </w:rPr>
  </w:style>
  <w:style w:type="paragraph" w:customStyle="1" w:styleId="910D7A3327EC40BB99B39A31EF376D9239">
    <w:name w:val="910D7A3327EC40BB99B39A31EF376D9239"/>
    <w:rsid w:val="003909D6"/>
    <w:rPr>
      <w:rFonts w:ascii="Calibri" w:eastAsia="Calibri" w:hAnsi="Calibri" w:cs="Times New Roman"/>
      <w:lang w:eastAsia="en-US"/>
    </w:rPr>
  </w:style>
  <w:style w:type="paragraph" w:customStyle="1" w:styleId="D7D2F93999584622813004C611DB247838">
    <w:name w:val="D7D2F93999584622813004C611DB247838"/>
    <w:rsid w:val="003909D6"/>
    <w:rPr>
      <w:rFonts w:ascii="Calibri" w:eastAsia="Calibri" w:hAnsi="Calibri" w:cs="Times New Roman"/>
      <w:lang w:eastAsia="en-US"/>
    </w:rPr>
  </w:style>
  <w:style w:type="paragraph" w:customStyle="1" w:styleId="5EDC50F60F534EB1A960C35A16BE1E3D37">
    <w:name w:val="5EDC50F60F534EB1A960C35A16BE1E3D37"/>
    <w:rsid w:val="003909D6"/>
    <w:rPr>
      <w:rFonts w:ascii="Calibri" w:eastAsia="Calibri" w:hAnsi="Calibri" w:cs="Times New Roman"/>
      <w:lang w:eastAsia="en-US"/>
    </w:rPr>
  </w:style>
  <w:style w:type="paragraph" w:customStyle="1" w:styleId="181B580BF6AA44F1992E4CAB4F19CCEB36">
    <w:name w:val="181B580BF6AA44F1992E4CAB4F19CCEB36"/>
    <w:rsid w:val="003909D6"/>
    <w:rPr>
      <w:rFonts w:ascii="Calibri" w:eastAsia="Calibri" w:hAnsi="Calibri" w:cs="Times New Roman"/>
      <w:lang w:eastAsia="en-US"/>
    </w:rPr>
  </w:style>
  <w:style w:type="paragraph" w:customStyle="1" w:styleId="77FD8ED0F6DB40998ABDE3A2AF8E634D35">
    <w:name w:val="77FD8ED0F6DB40998ABDE3A2AF8E634D35"/>
    <w:rsid w:val="003909D6"/>
    <w:rPr>
      <w:rFonts w:ascii="Calibri" w:eastAsia="Calibri" w:hAnsi="Calibri" w:cs="Times New Roman"/>
      <w:lang w:eastAsia="en-US"/>
    </w:rPr>
  </w:style>
  <w:style w:type="paragraph" w:customStyle="1" w:styleId="5E8EA0778EA24760903D9D5CEC62751C30">
    <w:name w:val="5E8EA0778EA24760903D9D5CEC62751C30"/>
    <w:rsid w:val="003909D6"/>
    <w:rPr>
      <w:rFonts w:ascii="Calibri" w:eastAsia="Calibri" w:hAnsi="Calibri" w:cs="Times New Roman"/>
      <w:lang w:eastAsia="en-US"/>
    </w:rPr>
  </w:style>
  <w:style w:type="paragraph" w:customStyle="1" w:styleId="9A8ECCDB1BD64CA188AE62BE6D37351129">
    <w:name w:val="9A8ECCDB1BD64CA188AE62BE6D37351129"/>
    <w:rsid w:val="003909D6"/>
    <w:rPr>
      <w:rFonts w:ascii="Calibri" w:eastAsia="Calibri" w:hAnsi="Calibri" w:cs="Times New Roman"/>
      <w:lang w:eastAsia="en-US"/>
    </w:rPr>
  </w:style>
  <w:style w:type="paragraph" w:customStyle="1" w:styleId="93F324BFA1DE45409D9E1E333A39C3F328">
    <w:name w:val="93F324BFA1DE45409D9E1E333A39C3F328"/>
    <w:rsid w:val="003909D6"/>
    <w:rPr>
      <w:rFonts w:ascii="Calibri" w:eastAsia="Calibri" w:hAnsi="Calibri" w:cs="Times New Roman"/>
      <w:lang w:eastAsia="en-US"/>
    </w:rPr>
  </w:style>
  <w:style w:type="paragraph" w:customStyle="1" w:styleId="C8FEF6018D884811966C6FB2CDAF1A3526">
    <w:name w:val="C8FEF6018D884811966C6FB2CDAF1A3526"/>
    <w:rsid w:val="003909D6"/>
    <w:rPr>
      <w:rFonts w:ascii="Calibri" w:eastAsia="Calibri" w:hAnsi="Calibri" w:cs="Times New Roman"/>
      <w:lang w:eastAsia="en-US"/>
    </w:rPr>
  </w:style>
  <w:style w:type="paragraph" w:customStyle="1" w:styleId="C66A275B111F43BD8FCEBF3013FF13A425">
    <w:name w:val="C66A275B111F43BD8FCEBF3013FF13A425"/>
    <w:rsid w:val="003909D6"/>
    <w:rPr>
      <w:rFonts w:ascii="Calibri" w:eastAsia="Calibri" w:hAnsi="Calibri" w:cs="Times New Roman"/>
      <w:lang w:eastAsia="en-US"/>
    </w:rPr>
  </w:style>
  <w:style w:type="paragraph" w:customStyle="1" w:styleId="1D65173FF37F4A289770C07DF8E56EB823">
    <w:name w:val="1D65173FF37F4A289770C07DF8E56EB823"/>
    <w:rsid w:val="003909D6"/>
    <w:rPr>
      <w:rFonts w:ascii="Calibri" w:eastAsia="Calibri" w:hAnsi="Calibri" w:cs="Times New Roman"/>
      <w:lang w:eastAsia="en-US"/>
    </w:rPr>
  </w:style>
  <w:style w:type="paragraph" w:customStyle="1" w:styleId="0F29A5678DCA431190DF8ADEC2744D7321">
    <w:name w:val="0F29A5678DCA431190DF8ADEC2744D7321"/>
    <w:rsid w:val="003909D6"/>
    <w:rPr>
      <w:rFonts w:ascii="Calibri" w:eastAsia="Calibri" w:hAnsi="Calibri" w:cs="Times New Roman"/>
      <w:lang w:eastAsia="en-US"/>
    </w:rPr>
  </w:style>
  <w:style w:type="paragraph" w:customStyle="1" w:styleId="1D9D49F93E5A40E7A7A4CA090204311749">
    <w:name w:val="1D9D49F93E5A40E7A7A4CA090204311749"/>
    <w:rsid w:val="003909D6"/>
    <w:rPr>
      <w:rFonts w:ascii="Calibri" w:eastAsia="Calibri" w:hAnsi="Calibri" w:cs="Times New Roman"/>
      <w:lang w:eastAsia="en-US"/>
    </w:rPr>
  </w:style>
  <w:style w:type="paragraph" w:customStyle="1" w:styleId="3F9DCC2FE6434DB7B287C5B7E31F282653">
    <w:name w:val="3F9DCC2FE6434DB7B287C5B7E31F282653"/>
    <w:rsid w:val="003909D6"/>
    <w:rPr>
      <w:rFonts w:ascii="Calibri" w:eastAsia="Calibri" w:hAnsi="Calibri" w:cs="Times New Roman"/>
      <w:lang w:eastAsia="en-US"/>
    </w:rPr>
  </w:style>
  <w:style w:type="paragraph" w:customStyle="1" w:styleId="DE8CD42385B046BDB4E11F19F22A3B5F48">
    <w:name w:val="DE8CD42385B046BDB4E11F19F22A3B5F48"/>
    <w:rsid w:val="003909D6"/>
    <w:rPr>
      <w:rFonts w:ascii="Calibri" w:eastAsia="Calibri" w:hAnsi="Calibri" w:cs="Times New Roman"/>
      <w:lang w:eastAsia="en-US"/>
    </w:rPr>
  </w:style>
  <w:style w:type="paragraph" w:customStyle="1" w:styleId="A3602B6938F04E24958A758F7643577043">
    <w:name w:val="A3602B6938F04E24958A758F7643577043"/>
    <w:rsid w:val="003909D6"/>
    <w:rPr>
      <w:rFonts w:ascii="Calibri" w:eastAsia="Calibri" w:hAnsi="Calibri" w:cs="Times New Roman"/>
      <w:lang w:eastAsia="en-US"/>
    </w:rPr>
  </w:style>
  <w:style w:type="paragraph" w:customStyle="1" w:styleId="9DE6401602074F98910ADC84B274ACB841">
    <w:name w:val="9DE6401602074F98910ADC84B274ACB841"/>
    <w:rsid w:val="003909D6"/>
    <w:rPr>
      <w:rFonts w:ascii="Calibri" w:eastAsia="Calibri" w:hAnsi="Calibri" w:cs="Times New Roman"/>
      <w:lang w:eastAsia="en-US"/>
    </w:rPr>
  </w:style>
  <w:style w:type="paragraph" w:customStyle="1" w:styleId="910D7A3327EC40BB99B39A31EF376D9240">
    <w:name w:val="910D7A3327EC40BB99B39A31EF376D9240"/>
    <w:rsid w:val="003909D6"/>
    <w:rPr>
      <w:rFonts w:ascii="Calibri" w:eastAsia="Calibri" w:hAnsi="Calibri" w:cs="Times New Roman"/>
      <w:lang w:eastAsia="en-US"/>
    </w:rPr>
  </w:style>
  <w:style w:type="paragraph" w:customStyle="1" w:styleId="D7D2F93999584622813004C611DB247839">
    <w:name w:val="D7D2F93999584622813004C611DB247839"/>
    <w:rsid w:val="003909D6"/>
    <w:rPr>
      <w:rFonts w:ascii="Calibri" w:eastAsia="Calibri" w:hAnsi="Calibri" w:cs="Times New Roman"/>
      <w:lang w:eastAsia="en-US"/>
    </w:rPr>
  </w:style>
  <w:style w:type="paragraph" w:customStyle="1" w:styleId="5EDC50F60F534EB1A960C35A16BE1E3D38">
    <w:name w:val="5EDC50F60F534EB1A960C35A16BE1E3D38"/>
    <w:rsid w:val="003909D6"/>
    <w:rPr>
      <w:rFonts w:ascii="Calibri" w:eastAsia="Calibri" w:hAnsi="Calibri" w:cs="Times New Roman"/>
      <w:lang w:eastAsia="en-US"/>
    </w:rPr>
  </w:style>
  <w:style w:type="paragraph" w:customStyle="1" w:styleId="181B580BF6AA44F1992E4CAB4F19CCEB37">
    <w:name w:val="181B580BF6AA44F1992E4CAB4F19CCEB37"/>
    <w:rsid w:val="003909D6"/>
    <w:rPr>
      <w:rFonts w:ascii="Calibri" w:eastAsia="Calibri" w:hAnsi="Calibri" w:cs="Times New Roman"/>
      <w:lang w:eastAsia="en-US"/>
    </w:rPr>
  </w:style>
  <w:style w:type="paragraph" w:customStyle="1" w:styleId="77FD8ED0F6DB40998ABDE3A2AF8E634D36">
    <w:name w:val="77FD8ED0F6DB40998ABDE3A2AF8E634D36"/>
    <w:rsid w:val="003909D6"/>
    <w:rPr>
      <w:rFonts w:ascii="Calibri" w:eastAsia="Calibri" w:hAnsi="Calibri" w:cs="Times New Roman"/>
      <w:lang w:eastAsia="en-US"/>
    </w:rPr>
  </w:style>
  <w:style w:type="paragraph" w:customStyle="1" w:styleId="5E8EA0778EA24760903D9D5CEC62751C31">
    <w:name w:val="5E8EA0778EA24760903D9D5CEC62751C31"/>
    <w:rsid w:val="003909D6"/>
    <w:rPr>
      <w:rFonts w:ascii="Calibri" w:eastAsia="Calibri" w:hAnsi="Calibri" w:cs="Times New Roman"/>
      <w:lang w:eastAsia="en-US"/>
    </w:rPr>
  </w:style>
  <w:style w:type="paragraph" w:customStyle="1" w:styleId="9A8ECCDB1BD64CA188AE62BE6D37351130">
    <w:name w:val="9A8ECCDB1BD64CA188AE62BE6D37351130"/>
    <w:rsid w:val="003909D6"/>
    <w:rPr>
      <w:rFonts w:ascii="Calibri" w:eastAsia="Calibri" w:hAnsi="Calibri" w:cs="Times New Roman"/>
      <w:lang w:eastAsia="en-US"/>
    </w:rPr>
  </w:style>
  <w:style w:type="paragraph" w:customStyle="1" w:styleId="93F324BFA1DE45409D9E1E333A39C3F329">
    <w:name w:val="93F324BFA1DE45409D9E1E333A39C3F329"/>
    <w:rsid w:val="003909D6"/>
    <w:rPr>
      <w:rFonts w:ascii="Calibri" w:eastAsia="Calibri" w:hAnsi="Calibri" w:cs="Times New Roman"/>
      <w:lang w:eastAsia="en-US"/>
    </w:rPr>
  </w:style>
  <w:style w:type="paragraph" w:customStyle="1" w:styleId="C8FEF6018D884811966C6FB2CDAF1A3527">
    <w:name w:val="C8FEF6018D884811966C6FB2CDAF1A3527"/>
    <w:rsid w:val="003909D6"/>
    <w:rPr>
      <w:rFonts w:ascii="Calibri" w:eastAsia="Calibri" w:hAnsi="Calibri" w:cs="Times New Roman"/>
      <w:lang w:eastAsia="en-US"/>
    </w:rPr>
  </w:style>
  <w:style w:type="paragraph" w:customStyle="1" w:styleId="C66A275B111F43BD8FCEBF3013FF13A426">
    <w:name w:val="C66A275B111F43BD8FCEBF3013FF13A426"/>
    <w:rsid w:val="003909D6"/>
    <w:rPr>
      <w:rFonts w:ascii="Calibri" w:eastAsia="Calibri" w:hAnsi="Calibri" w:cs="Times New Roman"/>
      <w:lang w:eastAsia="en-US"/>
    </w:rPr>
  </w:style>
  <w:style w:type="paragraph" w:customStyle="1" w:styleId="1D65173FF37F4A289770C07DF8E56EB824">
    <w:name w:val="1D65173FF37F4A289770C07DF8E56EB824"/>
    <w:rsid w:val="003909D6"/>
    <w:rPr>
      <w:rFonts w:ascii="Calibri" w:eastAsia="Calibri" w:hAnsi="Calibri" w:cs="Times New Roman"/>
      <w:lang w:eastAsia="en-US"/>
    </w:rPr>
  </w:style>
  <w:style w:type="paragraph" w:customStyle="1" w:styleId="0F29A5678DCA431190DF8ADEC2744D7322">
    <w:name w:val="0F29A5678DCA431190DF8ADEC2744D7322"/>
    <w:rsid w:val="003909D6"/>
    <w:rPr>
      <w:rFonts w:ascii="Calibri" w:eastAsia="Calibri" w:hAnsi="Calibri" w:cs="Times New Roman"/>
      <w:lang w:eastAsia="en-US"/>
    </w:rPr>
  </w:style>
  <w:style w:type="paragraph" w:customStyle="1" w:styleId="1D9D49F93E5A40E7A7A4CA090204311750">
    <w:name w:val="1D9D49F93E5A40E7A7A4CA090204311750"/>
    <w:rsid w:val="003909D6"/>
    <w:rPr>
      <w:rFonts w:ascii="Calibri" w:eastAsia="Calibri" w:hAnsi="Calibri" w:cs="Times New Roman"/>
      <w:lang w:eastAsia="en-US"/>
    </w:rPr>
  </w:style>
  <w:style w:type="paragraph" w:customStyle="1" w:styleId="3F9DCC2FE6434DB7B287C5B7E31F282654">
    <w:name w:val="3F9DCC2FE6434DB7B287C5B7E31F282654"/>
    <w:rsid w:val="003909D6"/>
    <w:rPr>
      <w:rFonts w:ascii="Calibri" w:eastAsia="Calibri" w:hAnsi="Calibri" w:cs="Times New Roman"/>
      <w:lang w:eastAsia="en-US"/>
    </w:rPr>
  </w:style>
  <w:style w:type="paragraph" w:customStyle="1" w:styleId="DE8CD42385B046BDB4E11F19F22A3B5F49">
    <w:name w:val="DE8CD42385B046BDB4E11F19F22A3B5F49"/>
    <w:rsid w:val="003909D6"/>
    <w:rPr>
      <w:rFonts w:ascii="Calibri" w:eastAsia="Calibri" w:hAnsi="Calibri" w:cs="Times New Roman"/>
      <w:lang w:eastAsia="en-US"/>
    </w:rPr>
  </w:style>
  <w:style w:type="paragraph" w:customStyle="1" w:styleId="A3602B6938F04E24958A758F7643577044">
    <w:name w:val="A3602B6938F04E24958A758F7643577044"/>
    <w:rsid w:val="003909D6"/>
    <w:rPr>
      <w:rFonts w:ascii="Calibri" w:eastAsia="Calibri" w:hAnsi="Calibri" w:cs="Times New Roman"/>
      <w:lang w:eastAsia="en-US"/>
    </w:rPr>
  </w:style>
  <w:style w:type="paragraph" w:customStyle="1" w:styleId="9DE6401602074F98910ADC84B274ACB842">
    <w:name w:val="9DE6401602074F98910ADC84B274ACB842"/>
    <w:rsid w:val="003909D6"/>
    <w:rPr>
      <w:rFonts w:ascii="Calibri" w:eastAsia="Calibri" w:hAnsi="Calibri" w:cs="Times New Roman"/>
      <w:lang w:eastAsia="en-US"/>
    </w:rPr>
  </w:style>
  <w:style w:type="paragraph" w:customStyle="1" w:styleId="910D7A3327EC40BB99B39A31EF376D9241">
    <w:name w:val="910D7A3327EC40BB99B39A31EF376D9241"/>
    <w:rsid w:val="003909D6"/>
    <w:rPr>
      <w:rFonts w:ascii="Calibri" w:eastAsia="Calibri" w:hAnsi="Calibri" w:cs="Times New Roman"/>
      <w:lang w:eastAsia="en-US"/>
    </w:rPr>
  </w:style>
  <w:style w:type="paragraph" w:customStyle="1" w:styleId="D7D2F93999584622813004C611DB247840">
    <w:name w:val="D7D2F93999584622813004C611DB247840"/>
    <w:rsid w:val="003909D6"/>
    <w:rPr>
      <w:rFonts w:ascii="Calibri" w:eastAsia="Calibri" w:hAnsi="Calibri" w:cs="Times New Roman"/>
      <w:lang w:eastAsia="en-US"/>
    </w:rPr>
  </w:style>
  <w:style w:type="paragraph" w:customStyle="1" w:styleId="5EDC50F60F534EB1A960C35A16BE1E3D39">
    <w:name w:val="5EDC50F60F534EB1A960C35A16BE1E3D39"/>
    <w:rsid w:val="003909D6"/>
    <w:rPr>
      <w:rFonts w:ascii="Calibri" w:eastAsia="Calibri" w:hAnsi="Calibri" w:cs="Times New Roman"/>
      <w:lang w:eastAsia="en-US"/>
    </w:rPr>
  </w:style>
  <w:style w:type="paragraph" w:customStyle="1" w:styleId="181B580BF6AA44F1992E4CAB4F19CCEB38">
    <w:name w:val="181B580BF6AA44F1992E4CAB4F19CCEB38"/>
    <w:rsid w:val="003909D6"/>
    <w:rPr>
      <w:rFonts w:ascii="Calibri" w:eastAsia="Calibri" w:hAnsi="Calibri" w:cs="Times New Roman"/>
      <w:lang w:eastAsia="en-US"/>
    </w:rPr>
  </w:style>
  <w:style w:type="paragraph" w:customStyle="1" w:styleId="77FD8ED0F6DB40998ABDE3A2AF8E634D37">
    <w:name w:val="77FD8ED0F6DB40998ABDE3A2AF8E634D37"/>
    <w:rsid w:val="003909D6"/>
    <w:rPr>
      <w:rFonts w:ascii="Calibri" w:eastAsia="Calibri" w:hAnsi="Calibri" w:cs="Times New Roman"/>
      <w:lang w:eastAsia="en-US"/>
    </w:rPr>
  </w:style>
  <w:style w:type="paragraph" w:customStyle="1" w:styleId="5E8EA0778EA24760903D9D5CEC62751C32">
    <w:name w:val="5E8EA0778EA24760903D9D5CEC62751C32"/>
    <w:rsid w:val="003909D6"/>
    <w:rPr>
      <w:rFonts w:ascii="Calibri" w:eastAsia="Calibri" w:hAnsi="Calibri" w:cs="Times New Roman"/>
      <w:lang w:eastAsia="en-US"/>
    </w:rPr>
  </w:style>
  <w:style w:type="paragraph" w:customStyle="1" w:styleId="9A8ECCDB1BD64CA188AE62BE6D37351131">
    <w:name w:val="9A8ECCDB1BD64CA188AE62BE6D37351131"/>
    <w:rsid w:val="003909D6"/>
    <w:rPr>
      <w:rFonts w:ascii="Calibri" w:eastAsia="Calibri" w:hAnsi="Calibri" w:cs="Times New Roman"/>
      <w:lang w:eastAsia="en-US"/>
    </w:rPr>
  </w:style>
  <w:style w:type="paragraph" w:customStyle="1" w:styleId="93F324BFA1DE45409D9E1E333A39C3F330">
    <w:name w:val="93F324BFA1DE45409D9E1E333A39C3F330"/>
    <w:rsid w:val="003909D6"/>
    <w:rPr>
      <w:rFonts w:ascii="Calibri" w:eastAsia="Calibri" w:hAnsi="Calibri" w:cs="Times New Roman"/>
      <w:lang w:eastAsia="en-US"/>
    </w:rPr>
  </w:style>
  <w:style w:type="paragraph" w:customStyle="1" w:styleId="C8FEF6018D884811966C6FB2CDAF1A3528">
    <w:name w:val="C8FEF6018D884811966C6FB2CDAF1A3528"/>
    <w:rsid w:val="003909D6"/>
    <w:rPr>
      <w:rFonts w:ascii="Calibri" w:eastAsia="Calibri" w:hAnsi="Calibri" w:cs="Times New Roman"/>
      <w:lang w:eastAsia="en-US"/>
    </w:rPr>
  </w:style>
  <w:style w:type="paragraph" w:customStyle="1" w:styleId="C66A275B111F43BD8FCEBF3013FF13A427">
    <w:name w:val="C66A275B111F43BD8FCEBF3013FF13A427"/>
    <w:rsid w:val="003909D6"/>
    <w:rPr>
      <w:rFonts w:ascii="Calibri" w:eastAsia="Calibri" w:hAnsi="Calibri" w:cs="Times New Roman"/>
      <w:lang w:eastAsia="en-US"/>
    </w:rPr>
  </w:style>
  <w:style w:type="paragraph" w:customStyle="1" w:styleId="1D65173FF37F4A289770C07DF8E56EB825">
    <w:name w:val="1D65173FF37F4A289770C07DF8E56EB825"/>
    <w:rsid w:val="003909D6"/>
    <w:rPr>
      <w:rFonts w:ascii="Calibri" w:eastAsia="Calibri" w:hAnsi="Calibri" w:cs="Times New Roman"/>
      <w:lang w:eastAsia="en-US"/>
    </w:rPr>
  </w:style>
  <w:style w:type="paragraph" w:customStyle="1" w:styleId="0F29A5678DCA431190DF8ADEC2744D7323">
    <w:name w:val="0F29A5678DCA431190DF8ADEC2744D7323"/>
    <w:rsid w:val="003909D6"/>
    <w:rPr>
      <w:rFonts w:ascii="Calibri" w:eastAsia="Calibri" w:hAnsi="Calibri" w:cs="Times New Roman"/>
      <w:lang w:eastAsia="en-US"/>
    </w:rPr>
  </w:style>
  <w:style w:type="paragraph" w:customStyle="1" w:styleId="1D9D49F93E5A40E7A7A4CA090204311751">
    <w:name w:val="1D9D49F93E5A40E7A7A4CA090204311751"/>
    <w:rsid w:val="003909D6"/>
    <w:rPr>
      <w:rFonts w:ascii="Calibri" w:eastAsia="Calibri" w:hAnsi="Calibri" w:cs="Times New Roman"/>
      <w:lang w:eastAsia="en-US"/>
    </w:rPr>
  </w:style>
  <w:style w:type="paragraph" w:customStyle="1" w:styleId="3F9DCC2FE6434DB7B287C5B7E31F282655">
    <w:name w:val="3F9DCC2FE6434DB7B287C5B7E31F282655"/>
    <w:rsid w:val="003909D6"/>
    <w:rPr>
      <w:rFonts w:ascii="Calibri" w:eastAsia="Calibri" w:hAnsi="Calibri" w:cs="Times New Roman"/>
      <w:lang w:eastAsia="en-US"/>
    </w:rPr>
  </w:style>
  <w:style w:type="paragraph" w:customStyle="1" w:styleId="DE8CD42385B046BDB4E11F19F22A3B5F50">
    <w:name w:val="DE8CD42385B046BDB4E11F19F22A3B5F50"/>
    <w:rsid w:val="003909D6"/>
    <w:rPr>
      <w:rFonts w:ascii="Calibri" w:eastAsia="Calibri" w:hAnsi="Calibri" w:cs="Times New Roman"/>
      <w:lang w:eastAsia="en-US"/>
    </w:rPr>
  </w:style>
  <w:style w:type="paragraph" w:customStyle="1" w:styleId="A3602B6938F04E24958A758F7643577045">
    <w:name w:val="A3602B6938F04E24958A758F7643577045"/>
    <w:rsid w:val="003909D6"/>
    <w:rPr>
      <w:rFonts w:ascii="Calibri" w:eastAsia="Calibri" w:hAnsi="Calibri" w:cs="Times New Roman"/>
      <w:lang w:eastAsia="en-US"/>
    </w:rPr>
  </w:style>
  <w:style w:type="paragraph" w:customStyle="1" w:styleId="9DE6401602074F98910ADC84B274ACB843">
    <w:name w:val="9DE6401602074F98910ADC84B274ACB843"/>
    <w:rsid w:val="003909D6"/>
    <w:rPr>
      <w:rFonts w:ascii="Calibri" w:eastAsia="Calibri" w:hAnsi="Calibri" w:cs="Times New Roman"/>
      <w:lang w:eastAsia="en-US"/>
    </w:rPr>
  </w:style>
  <w:style w:type="paragraph" w:customStyle="1" w:styleId="910D7A3327EC40BB99B39A31EF376D9242">
    <w:name w:val="910D7A3327EC40BB99B39A31EF376D9242"/>
    <w:rsid w:val="003909D6"/>
    <w:rPr>
      <w:rFonts w:ascii="Calibri" w:eastAsia="Calibri" w:hAnsi="Calibri" w:cs="Times New Roman"/>
      <w:lang w:eastAsia="en-US"/>
    </w:rPr>
  </w:style>
  <w:style w:type="paragraph" w:customStyle="1" w:styleId="D7D2F93999584622813004C611DB247841">
    <w:name w:val="D7D2F93999584622813004C611DB247841"/>
    <w:rsid w:val="003909D6"/>
    <w:rPr>
      <w:rFonts w:ascii="Calibri" w:eastAsia="Calibri" w:hAnsi="Calibri" w:cs="Times New Roman"/>
      <w:lang w:eastAsia="en-US"/>
    </w:rPr>
  </w:style>
  <w:style w:type="paragraph" w:customStyle="1" w:styleId="5EDC50F60F534EB1A960C35A16BE1E3D40">
    <w:name w:val="5EDC50F60F534EB1A960C35A16BE1E3D40"/>
    <w:rsid w:val="003909D6"/>
    <w:rPr>
      <w:rFonts w:ascii="Calibri" w:eastAsia="Calibri" w:hAnsi="Calibri" w:cs="Times New Roman"/>
      <w:lang w:eastAsia="en-US"/>
    </w:rPr>
  </w:style>
  <w:style w:type="paragraph" w:customStyle="1" w:styleId="181B580BF6AA44F1992E4CAB4F19CCEB39">
    <w:name w:val="181B580BF6AA44F1992E4CAB4F19CCEB39"/>
    <w:rsid w:val="003909D6"/>
    <w:rPr>
      <w:rFonts w:ascii="Calibri" w:eastAsia="Calibri" w:hAnsi="Calibri" w:cs="Times New Roman"/>
      <w:lang w:eastAsia="en-US"/>
    </w:rPr>
  </w:style>
  <w:style w:type="paragraph" w:customStyle="1" w:styleId="77FD8ED0F6DB40998ABDE3A2AF8E634D38">
    <w:name w:val="77FD8ED0F6DB40998ABDE3A2AF8E634D38"/>
    <w:rsid w:val="003909D6"/>
    <w:rPr>
      <w:rFonts w:ascii="Calibri" w:eastAsia="Calibri" w:hAnsi="Calibri" w:cs="Times New Roman"/>
      <w:lang w:eastAsia="en-US"/>
    </w:rPr>
  </w:style>
  <w:style w:type="paragraph" w:customStyle="1" w:styleId="5E8EA0778EA24760903D9D5CEC62751C33">
    <w:name w:val="5E8EA0778EA24760903D9D5CEC62751C33"/>
    <w:rsid w:val="003909D6"/>
    <w:rPr>
      <w:rFonts w:ascii="Calibri" w:eastAsia="Calibri" w:hAnsi="Calibri" w:cs="Times New Roman"/>
      <w:lang w:eastAsia="en-US"/>
    </w:rPr>
  </w:style>
  <w:style w:type="paragraph" w:customStyle="1" w:styleId="9A8ECCDB1BD64CA188AE62BE6D37351132">
    <w:name w:val="9A8ECCDB1BD64CA188AE62BE6D37351132"/>
    <w:rsid w:val="003909D6"/>
    <w:rPr>
      <w:rFonts w:ascii="Calibri" w:eastAsia="Calibri" w:hAnsi="Calibri" w:cs="Times New Roman"/>
      <w:lang w:eastAsia="en-US"/>
    </w:rPr>
  </w:style>
  <w:style w:type="paragraph" w:customStyle="1" w:styleId="93F324BFA1DE45409D9E1E333A39C3F331">
    <w:name w:val="93F324BFA1DE45409D9E1E333A39C3F331"/>
    <w:rsid w:val="003909D6"/>
    <w:rPr>
      <w:rFonts w:ascii="Calibri" w:eastAsia="Calibri" w:hAnsi="Calibri" w:cs="Times New Roman"/>
      <w:lang w:eastAsia="en-US"/>
    </w:rPr>
  </w:style>
  <w:style w:type="paragraph" w:customStyle="1" w:styleId="C8FEF6018D884811966C6FB2CDAF1A3529">
    <w:name w:val="C8FEF6018D884811966C6FB2CDAF1A3529"/>
    <w:rsid w:val="003909D6"/>
    <w:rPr>
      <w:rFonts w:ascii="Calibri" w:eastAsia="Calibri" w:hAnsi="Calibri" w:cs="Times New Roman"/>
      <w:lang w:eastAsia="en-US"/>
    </w:rPr>
  </w:style>
  <w:style w:type="paragraph" w:customStyle="1" w:styleId="C66A275B111F43BD8FCEBF3013FF13A428">
    <w:name w:val="C66A275B111F43BD8FCEBF3013FF13A428"/>
    <w:rsid w:val="003909D6"/>
    <w:rPr>
      <w:rFonts w:ascii="Calibri" w:eastAsia="Calibri" w:hAnsi="Calibri" w:cs="Times New Roman"/>
      <w:lang w:eastAsia="en-US"/>
    </w:rPr>
  </w:style>
  <w:style w:type="paragraph" w:customStyle="1" w:styleId="1D65173FF37F4A289770C07DF8E56EB826">
    <w:name w:val="1D65173FF37F4A289770C07DF8E56EB826"/>
    <w:rsid w:val="003909D6"/>
    <w:rPr>
      <w:rFonts w:ascii="Calibri" w:eastAsia="Calibri" w:hAnsi="Calibri" w:cs="Times New Roman"/>
      <w:lang w:eastAsia="en-US"/>
    </w:rPr>
  </w:style>
  <w:style w:type="paragraph" w:customStyle="1" w:styleId="0F29A5678DCA431190DF8ADEC2744D7324">
    <w:name w:val="0F29A5678DCA431190DF8ADEC2744D7324"/>
    <w:rsid w:val="003909D6"/>
    <w:pPr>
      <w:ind w:left="720"/>
      <w:contextualSpacing/>
    </w:pPr>
    <w:rPr>
      <w:rFonts w:ascii="Calibri" w:eastAsia="Calibri" w:hAnsi="Calibri" w:cs="Times New Roman"/>
      <w:lang w:eastAsia="en-US"/>
    </w:rPr>
  </w:style>
  <w:style w:type="paragraph" w:customStyle="1" w:styleId="1D9D49F93E5A40E7A7A4CA090204311752">
    <w:name w:val="1D9D49F93E5A40E7A7A4CA090204311752"/>
    <w:rsid w:val="008B12BC"/>
    <w:rPr>
      <w:rFonts w:ascii="Calibri" w:eastAsia="Calibri" w:hAnsi="Calibri" w:cs="Times New Roman"/>
      <w:lang w:eastAsia="en-US"/>
    </w:rPr>
  </w:style>
  <w:style w:type="paragraph" w:customStyle="1" w:styleId="3F9DCC2FE6434DB7B287C5B7E31F282656">
    <w:name w:val="3F9DCC2FE6434DB7B287C5B7E31F282656"/>
    <w:rsid w:val="008B12BC"/>
    <w:rPr>
      <w:rFonts w:ascii="Calibri" w:eastAsia="Calibri" w:hAnsi="Calibri" w:cs="Times New Roman"/>
      <w:lang w:eastAsia="en-US"/>
    </w:rPr>
  </w:style>
  <w:style w:type="paragraph" w:customStyle="1" w:styleId="DE8CD42385B046BDB4E11F19F22A3B5F51">
    <w:name w:val="DE8CD42385B046BDB4E11F19F22A3B5F51"/>
    <w:rsid w:val="008B12BC"/>
    <w:rPr>
      <w:rFonts w:ascii="Calibri" w:eastAsia="Calibri" w:hAnsi="Calibri" w:cs="Times New Roman"/>
      <w:lang w:eastAsia="en-US"/>
    </w:rPr>
  </w:style>
  <w:style w:type="paragraph" w:customStyle="1" w:styleId="A3602B6938F04E24958A758F7643577046">
    <w:name w:val="A3602B6938F04E24958A758F7643577046"/>
    <w:rsid w:val="008B12BC"/>
    <w:rPr>
      <w:rFonts w:ascii="Calibri" w:eastAsia="Calibri" w:hAnsi="Calibri" w:cs="Times New Roman"/>
      <w:lang w:eastAsia="en-US"/>
    </w:rPr>
  </w:style>
  <w:style w:type="paragraph" w:customStyle="1" w:styleId="9DE6401602074F98910ADC84B274ACB844">
    <w:name w:val="9DE6401602074F98910ADC84B274ACB844"/>
    <w:rsid w:val="008B12BC"/>
    <w:rPr>
      <w:rFonts w:ascii="Calibri" w:eastAsia="Calibri" w:hAnsi="Calibri" w:cs="Times New Roman"/>
      <w:lang w:eastAsia="en-US"/>
    </w:rPr>
  </w:style>
  <w:style w:type="paragraph" w:customStyle="1" w:styleId="910D7A3327EC40BB99B39A31EF376D9243">
    <w:name w:val="910D7A3327EC40BB99B39A31EF376D9243"/>
    <w:rsid w:val="008B12BC"/>
    <w:rPr>
      <w:rFonts w:ascii="Calibri" w:eastAsia="Calibri" w:hAnsi="Calibri" w:cs="Times New Roman"/>
      <w:lang w:eastAsia="en-US"/>
    </w:rPr>
  </w:style>
  <w:style w:type="paragraph" w:customStyle="1" w:styleId="D7D2F93999584622813004C611DB247842">
    <w:name w:val="D7D2F93999584622813004C611DB247842"/>
    <w:rsid w:val="008B12BC"/>
    <w:rPr>
      <w:rFonts w:ascii="Calibri" w:eastAsia="Calibri" w:hAnsi="Calibri" w:cs="Times New Roman"/>
      <w:lang w:eastAsia="en-US"/>
    </w:rPr>
  </w:style>
  <w:style w:type="paragraph" w:customStyle="1" w:styleId="5EDC50F60F534EB1A960C35A16BE1E3D41">
    <w:name w:val="5EDC50F60F534EB1A960C35A16BE1E3D41"/>
    <w:rsid w:val="008B12BC"/>
    <w:rPr>
      <w:rFonts w:ascii="Calibri" w:eastAsia="Calibri" w:hAnsi="Calibri" w:cs="Times New Roman"/>
      <w:lang w:eastAsia="en-US"/>
    </w:rPr>
  </w:style>
  <w:style w:type="paragraph" w:customStyle="1" w:styleId="181B580BF6AA44F1992E4CAB4F19CCEB40">
    <w:name w:val="181B580BF6AA44F1992E4CAB4F19CCEB40"/>
    <w:rsid w:val="008B12BC"/>
    <w:rPr>
      <w:rFonts w:ascii="Calibri" w:eastAsia="Calibri" w:hAnsi="Calibri" w:cs="Times New Roman"/>
      <w:lang w:eastAsia="en-US"/>
    </w:rPr>
  </w:style>
  <w:style w:type="paragraph" w:customStyle="1" w:styleId="C8FEF6018D884811966C6FB2CDAF1A3530">
    <w:name w:val="C8FEF6018D884811966C6FB2CDAF1A3530"/>
    <w:rsid w:val="008B12BC"/>
    <w:rPr>
      <w:rFonts w:ascii="Calibri" w:eastAsia="Calibri" w:hAnsi="Calibri" w:cs="Times New Roman"/>
      <w:lang w:eastAsia="en-US"/>
    </w:rPr>
  </w:style>
  <w:style w:type="paragraph" w:customStyle="1" w:styleId="C66A275B111F43BD8FCEBF3013FF13A429">
    <w:name w:val="C66A275B111F43BD8FCEBF3013FF13A429"/>
    <w:rsid w:val="008B12BC"/>
    <w:rPr>
      <w:rFonts w:ascii="Calibri" w:eastAsia="Calibri" w:hAnsi="Calibri" w:cs="Times New Roman"/>
      <w:lang w:eastAsia="en-US"/>
    </w:rPr>
  </w:style>
  <w:style w:type="paragraph" w:customStyle="1" w:styleId="1D65173FF37F4A289770C07DF8E56EB827">
    <w:name w:val="1D65173FF37F4A289770C07DF8E56EB827"/>
    <w:rsid w:val="008B12BC"/>
    <w:rPr>
      <w:rFonts w:ascii="Calibri" w:eastAsia="Calibri" w:hAnsi="Calibri" w:cs="Times New Roman"/>
      <w:lang w:eastAsia="en-US"/>
    </w:rPr>
  </w:style>
  <w:style w:type="paragraph" w:customStyle="1" w:styleId="0F29A5678DCA431190DF8ADEC2744D7325">
    <w:name w:val="0F29A5678DCA431190DF8ADEC2744D7325"/>
    <w:rsid w:val="008B12BC"/>
    <w:pPr>
      <w:ind w:left="720"/>
      <w:contextualSpacing/>
    </w:pPr>
    <w:rPr>
      <w:rFonts w:ascii="Calibri" w:eastAsia="Calibri" w:hAnsi="Calibri" w:cs="Times New Roman"/>
      <w:lang w:eastAsia="en-US"/>
    </w:rPr>
  </w:style>
  <w:style w:type="paragraph" w:customStyle="1" w:styleId="ABDDC8F4A6624B2087A4D99964B6877C">
    <w:name w:val="ABDDC8F4A6624B2087A4D99964B6877C"/>
    <w:rsid w:val="008B12BC"/>
    <w:pPr>
      <w:spacing w:after="200" w:line="276" w:lineRule="auto"/>
    </w:pPr>
    <w:rPr>
      <w:lang w:val="en-US" w:eastAsia="en-US"/>
    </w:rPr>
  </w:style>
  <w:style w:type="paragraph" w:customStyle="1" w:styleId="29418E64CEC04BF99E3C1E7EAE6F3F2F">
    <w:name w:val="29418E64CEC04BF99E3C1E7EAE6F3F2F"/>
    <w:rsid w:val="008B12BC"/>
    <w:pPr>
      <w:spacing w:after="200" w:line="276" w:lineRule="auto"/>
    </w:pPr>
    <w:rPr>
      <w:lang w:val="en-US" w:eastAsia="en-US"/>
    </w:rPr>
  </w:style>
  <w:style w:type="paragraph" w:customStyle="1" w:styleId="1D9D49F93E5A40E7A7A4CA090204311753">
    <w:name w:val="1D9D49F93E5A40E7A7A4CA090204311753"/>
    <w:rsid w:val="008B12BC"/>
    <w:rPr>
      <w:rFonts w:ascii="Calibri" w:eastAsia="Calibri" w:hAnsi="Calibri" w:cs="Times New Roman"/>
      <w:lang w:eastAsia="en-US"/>
    </w:rPr>
  </w:style>
  <w:style w:type="paragraph" w:customStyle="1" w:styleId="3F9DCC2FE6434DB7B287C5B7E31F282657">
    <w:name w:val="3F9DCC2FE6434DB7B287C5B7E31F282657"/>
    <w:rsid w:val="008B12BC"/>
    <w:rPr>
      <w:rFonts w:ascii="Calibri" w:eastAsia="Calibri" w:hAnsi="Calibri" w:cs="Times New Roman"/>
      <w:lang w:eastAsia="en-US"/>
    </w:rPr>
  </w:style>
  <w:style w:type="paragraph" w:customStyle="1" w:styleId="DE8CD42385B046BDB4E11F19F22A3B5F52">
    <w:name w:val="DE8CD42385B046BDB4E11F19F22A3B5F52"/>
    <w:rsid w:val="008B12BC"/>
    <w:rPr>
      <w:rFonts w:ascii="Calibri" w:eastAsia="Calibri" w:hAnsi="Calibri" w:cs="Times New Roman"/>
      <w:lang w:eastAsia="en-US"/>
    </w:rPr>
  </w:style>
  <w:style w:type="paragraph" w:customStyle="1" w:styleId="A3602B6938F04E24958A758F7643577047">
    <w:name w:val="A3602B6938F04E24958A758F7643577047"/>
    <w:rsid w:val="008B12BC"/>
    <w:rPr>
      <w:rFonts w:ascii="Calibri" w:eastAsia="Calibri" w:hAnsi="Calibri" w:cs="Times New Roman"/>
      <w:lang w:eastAsia="en-US"/>
    </w:rPr>
  </w:style>
  <w:style w:type="paragraph" w:customStyle="1" w:styleId="9DE6401602074F98910ADC84B274ACB845">
    <w:name w:val="9DE6401602074F98910ADC84B274ACB845"/>
    <w:rsid w:val="008B12BC"/>
    <w:rPr>
      <w:rFonts w:ascii="Calibri" w:eastAsia="Calibri" w:hAnsi="Calibri" w:cs="Times New Roman"/>
      <w:lang w:eastAsia="en-US"/>
    </w:rPr>
  </w:style>
  <w:style w:type="paragraph" w:customStyle="1" w:styleId="910D7A3327EC40BB99B39A31EF376D9244">
    <w:name w:val="910D7A3327EC40BB99B39A31EF376D9244"/>
    <w:rsid w:val="008B12BC"/>
    <w:rPr>
      <w:rFonts w:ascii="Calibri" w:eastAsia="Calibri" w:hAnsi="Calibri" w:cs="Times New Roman"/>
      <w:lang w:eastAsia="en-US"/>
    </w:rPr>
  </w:style>
  <w:style w:type="paragraph" w:customStyle="1" w:styleId="D7D2F93999584622813004C611DB247843">
    <w:name w:val="D7D2F93999584622813004C611DB247843"/>
    <w:rsid w:val="008B12BC"/>
    <w:rPr>
      <w:rFonts w:ascii="Calibri" w:eastAsia="Calibri" w:hAnsi="Calibri" w:cs="Times New Roman"/>
      <w:lang w:eastAsia="en-US"/>
    </w:rPr>
  </w:style>
  <w:style w:type="paragraph" w:customStyle="1" w:styleId="5EDC50F60F534EB1A960C35A16BE1E3D42">
    <w:name w:val="5EDC50F60F534EB1A960C35A16BE1E3D42"/>
    <w:rsid w:val="008B12BC"/>
    <w:rPr>
      <w:rFonts w:ascii="Calibri" w:eastAsia="Calibri" w:hAnsi="Calibri" w:cs="Times New Roman"/>
      <w:lang w:eastAsia="en-US"/>
    </w:rPr>
  </w:style>
  <w:style w:type="paragraph" w:customStyle="1" w:styleId="181B580BF6AA44F1992E4CAB4F19CCEB41">
    <w:name w:val="181B580BF6AA44F1992E4CAB4F19CCEB41"/>
    <w:rsid w:val="008B12BC"/>
    <w:rPr>
      <w:rFonts w:ascii="Calibri" w:eastAsia="Calibri" w:hAnsi="Calibri" w:cs="Times New Roman"/>
      <w:lang w:eastAsia="en-US"/>
    </w:rPr>
  </w:style>
  <w:style w:type="paragraph" w:customStyle="1" w:styleId="C8FEF6018D884811966C6FB2CDAF1A3531">
    <w:name w:val="C8FEF6018D884811966C6FB2CDAF1A3531"/>
    <w:rsid w:val="008B12BC"/>
    <w:rPr>
      <w:rFonts w:ascii="Calibri" w:eastAsia="Calibri" w:hAnsi="Calibri" w:cs="Times New Roman"/>
      <w:lang w:eastAsia="en-US"/>
    </w:rPr>
  </w:style>
  <w:style w:type="paragraph" w:customStyle="1" w:styleId="C66A275B111F43BD8FCEBF3013FF13A430">
    <w:name w:val="C66A275B111F43BD8FCEBF3013FF13A430"/>
    <w:rsid w:val="008B12BC"/>
    <w:rPr>
      <w:rFonts w:ascii="Calibri" w:eastAsia="Calibri" w:hAnsi="Calibri" w:cs="Times New Roman"/>
      <w:lang w:eastAsia="en-US"/>
    </w:rPr>
  </w:style>
  <w:style w:type="paragraph" w:customStyle="1" w:styleId="1D65173FF37F4A289770C07DF8E56EB828">
    <w:name w:val="1D65173FF37F4A289770C07DF8E56EB828"/>
    <w:rsid w:val="008B12BC"/>
    <w:rPr>
      <w:rFonts w:ascii="Calibri" w:eastAsia="Calibri" w:hAnsi="Calibri" w:cs="Times New Roman"/>
      <w:lang w:eastAsia="en-US"/>
    </w:rPr>
  </w:style>
  <w:style w:type="paragraph" w:customStyle="1" w:styleId="0F29A5678DCA431190DF8ADEC2744D7326">
    <w:name w:val="0F29A5678DCA431190DF8ADEC2744D7326"/>
    <w:rsid w:val="008B12BC"/>
    <w:pPr>
      <w:ind w:left="720"/>
      <w:contextualSpacing/>
    </w:pPr>
    <w:rPr>
      <w:rFonts w:ascii="Calibri" w:eastAsia="Calibri" w:hAnsi="Calibri" w:cs="Times New Roman"/>
      <w:lang w:eastAsia="en-US"/>
    </w:rPr>
  </w:style>
  <w:style w:type="paragraph" w:customStyle="1" w:styleId="1D9D49F93E5A40E7A7A4CA090204311754">
    <w:name w:val="1D9D49F93E5A40E7A7A4CA090204311754"/>
    <w:rsid w:val="008B12BC"/>
    <w:rPr>
      <w:rFonts w:ascii="Calibri" w:eastAsia="Calibri" w:hAnsi="Calibri" w:cs="Times New Roman"/>
      <w:lang w:eastAsia="en-US"/>
    </w:rPr>
  </w:style>
  <w:style w:type="paragraph" w:customStyle="1" w:styleId="3F9DCC2FE6434DB7B287C5B7E31F282658">
    <w:name w:val="3F9DCC2FE6434DB7B287C5B7E31F282658"/>
    <w:rsid w:val="008B12BC"/>
    <w:rPr>
      <w:rFonts w:ascii="Calibri" w:eastAsia="Calibri" w:hAnsi="Calibri" w:cs="Times New Roman"/>
      <w:lang w:eastAsia="en-US"/>
    </w:rPr>
  </w:style>
  <w:style w:type="paragraph" w:customStyle="1" w:styleId="DE8CD42385B046BDB4E11F19F22A3B5F53">
    <w:name w:val="DE8CD42385B046BDB4E11F19F22A3B5F53"/>
    <w:rsid w:val="008B12BC"/>
    <w:rPr>
      <w:rFonts w:ascii="Calibri" w:eastAsia="Calibri" w:hAnsi="Calibri" w:cs="Times New Roman"/>
      <w:lang w:eastAsia="en-US"/>
    </w:rPr>
  </w:style>
  <w:style w:type="paragraph" w:customStyle="1" w:styleId="A3602B6938F04E24958A758F7643577048">
    <w:name w:val="A3602B6938F04E24958A758F7643577048"/>
    <w:rsid w:val="008B12BC"/>
    <w:rPr>
      <w:rFonts w:ascii="Calibri" w:eastAsia="Calibri" w:hAnsi="Calibri" w:cs="Times New Roman"/>
      <w:lang w:eastAsia="en-US"/>
    </w:rPr>
  </w:style>
  <w:style w:type="paragraph" w:customStyle="1" w:styleId="9DE6401602074F98910ADC84B274ACB846">
    <w:name w:val="9DE6401602074F98910ADC84B274ACB846"/>
    <w:rsid w:val="008B12BC"/>
    <w:rPr>
      <w:rFonts w:ascii="Calibri" w:eastAsia="Calibri" w:hAnsi="Calibri" w:cs="Times New Roman"/>
      <w:lang w:eastAsia="en-US"/>
    </w:rPr>
  </w:style>
  <w:style w:type="paragraph" w:customStyle="1" w:styleId="910D7A3327EC40BB99B39A31EF376D9245">
    <w:name w:val="910D7A3327EC40BB99B39A31EF376D9245"/>
    <w:rsid w:val="008B12BC"/>
    <w:rPr>
      <w:rFonts w:ascii="Calibri" w:eastAsia="Calibri" w:hAnsi="Calibri" w:cs="Times New Roman"/>
      <w:lang w:eastAsia="en-US"/>
    </w:rPr>
  </w:style>
  <w:style w:type="paragraph" w:customStyle="1" w:styleId="D7D2F93999584622813004C611DB247844">
    <w:name w:val="D7D2F93999584622813004C611DB247844"/>
    <w:rsid w:val="008B12BC"/>
    <w:rPr>
      <w:rFonts w:ascii="Calibri" w:eastAsia="Calibri" w:hAnsi="Calibri" w:cs="Times New Roman"/>
      <w:lang w:eastAsia="en-US"/>
    </w:rPr>
  </w:style>
  <w:style w:type="paragraph" w:customStyle="1" w:styleId="5EDC50F60F534EB1A960C35A16BE1E3D43">
    <w:name w:val="5EDC50F60F534EB1A960C35A16BE1E3D43"/>
    <w:rsid w:val="008B12BC"/>
    <w:rPr>
      <w:rFonts w:ascii="Calibri" w:eastAsia="Calibri" w:hAnsi="Calibri" w:cs="Times New Roman"/>
      <w:lang w:eastAsia="en-US"/>
    </w:rPr>
  </w:style>
  <w:style w:type="paragraph" w:customStyle="1" w:styleId="181B580BF6AA44F1992E4CAB4F19CCEB42">
    <w:name w:val="181B580BF6AA44F1992E4CAB4F19CCEB42"/>
    <w:rsid w:val="008B12BC"/>
    <w:rPr>
      <w:rFonts w:ascii="Calibri" w:eastAsia="Calibri" w:hAnsi="Calibri" w:cs="Times New Roman"/>
      <w:lang w:eastAsia="en-US"/>
    </w:rPr>
  </w:style>
  <w:style w:type="paragraph" w:customStyle="1" w:styleId="C8FEF6018D884811966C6FB2CDAF1A3532">
    <w:name w:val="C8FEF6018D884811966C6FB2CDAF1A3532"/>
    <w:rsid w:val="008B12BC"/>
    <w:rPr>
      <w:rFonts w:ascii="Calibri" w:eastAsia="Calibri" w:hAnsi="Calibri" w:cs="Times New Roman"/>
      <w:lang w:eastAsia="en-US"/>
    </w:rPr>
  </w:style>
  <w:style w:type="paragraph" w:customStyle="1" w:styleId="C66A275B111F43BD8FCEBF3013FF13A431">
    <w:name w:val="C66A275B111F43BD8FCEBF3013FF13A431"/>
    <w:rsid w:val="008B12BC"/>
    <w:rPr>
      <w:rFonts w:ascii="Calibri" w:eastAsia="Calibri" w:hAnsi="Calibri" w:cs="Times New Roman"/>
      <w:lang w:eastAsia="en-US"/>
    </w:rPr>
  </w:style>
  <w:style w:type="paragraph" w:customStyle="1" w:styleId="1D65173FF37F4A289770C07DF8E56EB829">
    <w:name w:val="1D65173FF37F4A289770C07DF8E56EB829"/>
    <w:rsid w:val="008B12BC"/>
    <w:rPr>
      <w:rFonts w:ascii="Calibri" w:eastAsia="Calibri" w:hAnsi="Calibri" w:cs="Times New Roman"/>
      <w:lang w:eastAsia="en-US"/>
    </w:rPr>
  </w:style>
  <w:style w:type="paragraph" w:customStyle="1" w:styleId="0F29A5678DCA431190DF8ADEC2744D7327">
    <w:name w:val="0F29A5678DCA431190DF8ADEC2744D7327"/>
    <w:rsid w:val="008B12BC"/>
    <w:pPr>
      <w:ind w:left="720"/>
      <w:contextualSpacing/>
    </w:pPr>
    <w:rPr>
      <w:rFonts w:ascii="Calibri" w:eastAsia="Calibri" w:hAnsi="Calibri" w:cs="Times New Roman"/>
      <w:lang w:eastAsia="en-US"/>
    </w:rPr>
  </w:style>
  <w:style w:type="paragraph" w:customStyle="1" w:styleId="1767927029D448C9955AA26A27EC1262">
    <w:name w:val="1767927029D448C9955AA26A27EC1262"/>
    <w:rsid w:val="008B12BC"/>
    <w:pPr>
      <w:spacing w:after="200" w:line="276" w:lineRule="auto"/>
    </w:pPr>
    <w:rPr>
      <w:lang w:val="en-US" w:eastAsia="en-US"/>
    </w:rPr>
  </w:style>
  <w:style w:type="paragraph" w:customStyle="1" w:styleId="1D9D49F93E5A40E7A7A4CA090204311755">
    <w:name w:val="1D9D49F93E5A40E7A7A4CA090204311755"/>
    <w:rsid w:val="008B12BC"/>
    <w:rPr>
      <w:rFonts w:ascii="Calibri" w:eastAsia="Calibri" w:hAnsi="Calibri" w:cs="Times New Roman"/>
      <w:lang w:eastAsia="en-US"/>
    </w:rPr>
  </w:style>
  <w:style w:type="paragraph" w:customStyle="1" w:styleId="3F9DCC2FE6434DB7B287C5B7E31F282659">
    <w:name w:val="3F9DCC2FE6434DB7B287C5B7E31F282659"/>
    <w:rsid w:val="008B12BC"/>
    <w:rPr>
      <w:rFonts w:ascii="Calibri" w:eastAsia="Calibri" w:hAnsi="Calibri" w:cs="Times New Roman"/>
      <w:lang w:eastAsia="en-US"/>
    </w:rPr>
  </w:style>
  <w:style w:type="paragraph" w:customStyle="1" w:styleId="DE8CD42385B046BDB4E11F19F22A3B5F54">
    <w:name w:val="DE8CD42385B046BDB4E11F19F22A3B5F54"/>
    <w:rsid w:val="008B12BC"/>
    <w:rPr>
      <w:rFonts w:ascii="Calibri" w:eastAsia="Calibri" w:hAnsi="Calibri" w:cs="Times New Roman"/>
      <w:lang w:eastAsia="en-US"/>
    </w:rPr>
  </w:style>
  <w:style w:type="paragraph" w:customStyle="1" w:styleId="A3602B6938F04E24958A758F7643577049">
    <w:name w:val="A3602B6938F04E24958A758F7643577049"/>
    <w:rsid w:val="008B12BC"/>
    <w:rPr>
      <w:rFonts w:ascii="Calibri" w:eastAsia="Calibri" w:hAnsi="Calibri" w:cs="Times New Roman"/>
      <w:lang w:eastAsia="en-US"/>
    </w:rPr>
  </w:style>
  <w:style w:type="paragraph" w:customStyle="1" w:styleId="9DE6401602074F98910ADC84B274ACB847">
    <w:name w:val="9DE6401602074F98910ADC84B274ACB847"/>
    <w:rsid w:val="008B12BC"/>
    <w:rPr>
      <w:rFonts w:ascii="Calibri" w:eastAsia="Calibri" w:hAnsi="Calibri" w:cs="Times New Roman"/>
      <w:lang w:eastAsia="en-US"/>
    </w:rPr>
  </w:style>
  <w:style w:type="paragraph" w:customStyle="1" w:styleId="910D7A3327EC40BB99B39A31EF376D9246">
    <w:name w:val="910D7A3327EC40BB99B39A31EF376D9246"/>
    <w:rsid w:val="008B12BC"/>
    <w:rPr>
      <w:rFonts w:ascii="Calibri" w:eastAsia="Calibri" w:hAnsi="Calibri" w:cs="Times New Roman"/>
      <w:lang w:eastAsia="en-US"/>
    </w:rPr>
  </w:style>
  <w:style w:type="paragraph" w:customStyle="1" w:styleId="D7D2F93999584622813004C611DB247845">
    <w:name w:val="D7D2F93999584622813004C611DB247845"/>
    <w:rsid w:val="008B12BC"/>
    <w:rPr>
      <w:rFonts w:ascii="Calibri" w:eastAsia="Calibri" w:hAnsi="Calibri" w:cs="Times New Roman"/>
      <w:lang w:eastAsia="en-US"/>
    </w:rPr>
  </w:style>
  <w:style w:type="paragraph" w:customStyle="1" w:styleId="5EDC50F60F534EB1A960C35A16BE1E3D44">
    <w:name w:val="5EDC50F60F534EB1A960C35A16BE1E3D44"/>
    <w:rsid w:val="008B12BC"/>
    <w:rPr>
      <w:rFonts w:ascii="Calibri" w:eastAsia="Calibri" w:hAnsi="Calibri" w:cs="Times New Roman"/>
      <w:lang w:eastAsia="en-US"/>
    </w:rPr>
  </w:style>
  <w:style w:type="paragraph" w:customStyle="1" w:styleId="181B580BF6AA44F1992E4CAB4F19CCEB43">
    <w:name w:val="181B580BF6AA44F1992E4CAB4F19CCEB43"/>
    <w:rsid w:val="008B12BC"/>
    <w:rPr>
      <w:rFonts w:ascii="Calibri" w:eastAsia="Calibri" w:hAnsi="Calibri" w:cs="Times New Roman"/>
      <w:lang w:eastAsia="en-US"/>
    </w:rPr>
  </w:style>
  <w:style w:type="paragraph" w:customStyle="1" w:styleId="C8FEF6018D884811966C6FB2CDAF1A3533">
    <w:name w:val="C8FEF6018D884811966C6FB2CDAF1A3533"/>
    <w:rsid w:val="008B12BC"/>
    <w:rPr>
      <w:rFonts w:ascii="Calibri" w:eastAsia="Calibri" w:hAnsi="Calibri" w:cs="Times New Roman"/>
      <w:lang w:eastAsia="en-US"/>
    </w:rPr>
  </w:style>
  <w:style w:type="paragraph" w:customStyle="1" w:styleId="C66A275B111F43BD8FCEBF3013FF13A432">
    <w:name w:val="C66A275B111F43BD8FCEBF3013FF13A432"/>
    <w:rsid w:val="008B12BC"/>
    <w:rPr>
      <w:rFonts w:ascii="Calibri" w:eastAsia="Calibri" w:hAnsi="Calibri" w:cs="Times New Roman"/>
      <w:lang w:eastAsia="en-US"/>
    </w:rPr>
  </w:style>
  <w:style w:type="paragraph" w:customStyle="1" w:styleId="1D65173FF37F4A289770C07DF8E56EB830">
    <w:name w:val="1D65173FF37F4A289770C07DF8E56EB830"/>
    <w:rsid w:val="008B12BC"/>
    <w:rPr>
      <w:rFonts w:ascii="Calibri" w:eastAsia="Calibri" w:hAnsi="Calibri" w:cs="Times New Roman"/>
      <w:lang w:eastAsia="en-US"/>
    </w:rPr>
  </w:style>
  <w:style w:type="paragraph" w:customStyle="1" w:styleId="0F29A5678DCA431190DF8ADEC2744D7328">
    <w:name w:val="0F29A5678DCA431190DF8ADEC2744D7328"/>
    <w:rsid w:val="008B12BC"/>
    <w:pPr>
      <w:ind w:left="720"/>
      <w:contextualSpacing/>
    </w:pPr>
    <w:rPr>
      <w:rFonts w:ascii="Calibri" w:eastAsia="Calibri" w:hAnsi="Calibri" w:cs="Times New Roman"/>
      <w:lang w:eastAsia="en-US"/>
    </w:rPr>
  </w:style>
  <w:style w:type="paragraph" w:customStyle="1" w:styleId="1D9D49F93E5A40E7A7A4CA090204311756">
    <w:name w:val="1D9D49F93E5A40E7A7A4CA090204311756"/>
    <w:rsid w:val="008B12BC"/>
    <w:rPr>
      <w:rFonts w:ascii="Calibri" w:eastAsia="Calibri" w:hAnsi="Calibri" w:cs="Times New Roman"/>
      <w:lang w:eastAsia="en-US"/>
    </w:rPr>
  </w:style>
  <w:style w:type="paragraph" w:customStyle="1" w:styleId="3F9DCC2FE6434DB7B287C5B7E31F282660">
    <w:name w:val="3F9DCC2FE6434DB7B287C5B7E31F282660"/>
    <w:rsid w:val="008B12BC"/>
    <w:rPr>
      <w:rFonts w:ascii="Calibri" w:eastAsia="Calibri" w:hAnsi="Calibri" w:cs="Times New Roman"/>
      <w:lang w:eastAsia="en-US"/>
    </w:rPr>
  </w:style>
  <w:style w:type="paragraph" w:customStyle="1" w:styleId="DE8CD42385B046BDB4E11F19F22A3B5F55">
    <w:name w:val="DE8CD42385B046BDB4E11F19F22A3B5F55"/>
    <w:rsid w:val="008B12BC"/>
    <w:rPr>
      <w:rFonts w:ascii="Calibri" w:eastAsia="Calibri" w:hAnsi="Calibri" w:cs="Times New Roman"/>
      <w:lang w:eastAsia="en-US"/>
    </w:rPr>
  </w:style>
  <w:style w:type="paragraph" w:customStyle="1" w:styleId="A3602B6938F04E24958A758F7643577050">
    <w:name w:val="A3602B6938F04E24958A758F7643577050"/>
    <w:rsid w:val="008B12BC"/>
    <w:rPr>
      <w:rFonts w:ascii="Calibri" w:eastAsia="Calibri" w:hAnsi="Calibri" w:cs="Times New Roman"/>
      <w:lang w:eastAsia="en-US"/>
    </w:rPr>
  </w:style>
  <w:style w:type="paragraph" w:customStyle="1" w:styleId="9DE6401602074F98910ADC84B274ACB848">
    <w:name w:val="9DE6401602074F98910ADC84B274ACB848"/>
    <w:rsid w:val="008B12BC"/>
    <w:rPr>
      <w:rFonts w:ascii="Calibri" w:eastAsia="Calibri" w:hAnsi="Calibri" w:cs="Times New Roman"/>
      <w:lang w:eastAsia="en-US"/>
    </w:rPr>
  </w:style>
  <w:style w:type="paragraph" w:customStyle="1" w:styleId="910D7A3327EC40BB99B39A31EF376D9247">
    <w:name w:val="910D7A3327EC40BB99B39A31EF376D9247"/>
    <w:rsid w:val="008B12BC"/>
    <w:rPr>
      <w:rFonts w:ascii="Calibri" w:eastAsia="Calibri" w:hAnsi="Calibri" w:cs="Times New Roman"/>
      <w:lang w:eastAsia="en-US"/>
    </w:rPr>
  </w:style>
  <w:style w:type="paragraph" w:customStyle="1" w:styleId="D7D2F93999584622813004C611DB247846">
    <w:name w:val="D7D2F93999584622813004C611DB247846"/>
    <w:rsid w:val="008B12BC"/>
    <w:rPr>
      <w:rFonts w:ascii="Calibri" w:eastAsia="Calibri" w:hAnsi="Calibri" w:cs="Times New Roman"/>
      <w:lang w:eastAsia="en-US"/>
    </w:rPr>
  </w:style>
  <w:style w:type="paragraph" w:customStyle="1" w:styleId="5EDC50F60F534EB1A960C35A16BE1E3D45">
    <w:name w:val="5EDC50F60F534EB1A960C35A16BE1E3D45"/>
    <w:rsid w:val="008B12BC"/>
    <w:rPr>
      <w:rFonts w:ascii="Calibri" w:eastAsia="Calibri" w:hAnsi="Calibri" w:cs="Times New Roman"/>
      <w:lang w:eastAsia="en-US"/>
    </w:rPr>
  </w:style>
  <w:style w:type="paragraph" w:customStyle="1" w:styleId="181B580BF6AA44F1992E4CAB4F19CCEB44">
    <w:name w:val="181B580BF6AA44F1992E4CAB4F19CCEB44"/>
    <w:rsid w:val="008B12BC"/>
    <w:rPr>
      <w:rFonts w:ascii="Calibri" w:eastAsia="Calibri" w:hAnsi="Calibri" w:cs="Times New Roman"/>
      <w:lang w:eastAsia="en-US"/>
    </w:rPr>
  </w:style>
  <w:style w:type="paragraph" w:customStyle="1" w:styleId="C8FEF6018D884811966C6FB2CDAF1A3534">
    <w:name w:val="C8FEF6018D884811966C6FB2CDAF1A3534"/>
    <w:rsid w:val="008B12BC"/>
    <w:rPr>
      <w:rFonts w:ascii="Calibri" w:eastAsia="Calibri" w:hAnsi="Calibri" w:cs="Times New Roman"/>
      <w:lang w:eastAsia="en-US"/>
    </w:rPr>
  </w:style>
  <w:style w:type="paragraph" w:customStyle="1" w:styleId="C66A275B111F43BD8FCEBF3013FF13A433">
    <w:name w:val="C66A275B111F43BD8FCEBF3013FF13A433"/>
    <w:rsid w:val="008B12BC"/>
    <w:rPr>
      <w:rFonts w:ascii="Calibri" w:eastAsia="Calibri" w:hAnsi="Calibri" w:cs="Times New Roman"/>
      <w:lang w:eastAsia="en-US"/>
    </w:rPr>
  </w:style>
  <w:style w:type="paragraph" w:customStyle="1" w:styleId="1D65173FF37F4A289770C07DF8E56EB831">
    <w:name w:val="1D65173FF37F4A289770C07DF8E56EB831"/>
    <w:rsid w:val="008B12BC"/>
    <w:rPr>
      <w:rFonts w:ascii="Calibri" w:eastAsia="Calibri" w:hAnsi="Calibri" w:cs="Times New Roman"/>
      <w:lang w:eastAsia="en-US"/>
    </w:rPr>
  </w:style>
  <w:style w:type="paragraph" w:customStyle="1" w:styleId="0F29A5678DCA431190DF8ADEC2744D7329">
    <w:name w:val="0F29A5678DCA431190DF8ADEC2744D7329"/>
    <w:rsid w:val="008B12BC"/>
    <w:pPr>
      <w:ind w:left="720"/>
      <w:contextualSpacing/>
    </w:pPr>
    <w:rPr>
      <w:rFonts w:ascii="Calibri" w:eastAsia="Calibri" w:hAnsi="Calibri" w:cs="Times New Roman"/>
      <w:lang w:eastAsia="en-US"/>
    </w:rPr>
  </w:style>
  <w:style w:type="paragraph" w:customStyle="1" w:styleId="1D9D49F93E5A40E7A7A4CA090204311757">
    <w:name w:val="1D9D49F93E5A40E7A7A4CA090204311757"/>
    <w:rsid w:val="008B12BC"/>
    <w:rPr>
      <w:rFonts w:ascii="Calibri" w:eastAsia="Calibri" w:hAnsi="Calibri" w:cs="Times New Roman"/>
      <w:lang w:eastAsia="en-US"/>
    </w:rPr>
  </w:style>
  <w:style w:type="paragraph" w:customStyle="1" w:styleId="3F9DCC2FE6434DB7B287C5B7E31F282661">
    <w:name w:val="3F9DCC2FE6434DB7B287C5B7E31F282661"/>
    <w:rsid w:val="008B12BC"/>
    <w:rPr>
      <w:rFonts w:ascii="Calibri" w:eastAsia="Calibri" w:hAnsi="Calibri" w:cs="Times New Roman"/>
      <w:lang w:eastAsia="en-US"/>
    </w:rPr>
  </w:style>
  <w:style w:type="paragraph" w:customStyle="1" w:styleId="DE8CD42385B046BDB4E11F19F22A3B5F56">
    <w:name w:val="DE8CD42385B046BDB4E11F19F22A3B5F56"/>
    <w:rsid w:val="008B12BC"/>
    <w:rPr>
      <w:rFonts w:ascii="Calibri" w:eastAsia="Calibri" w:hAnsi="Calibri" w:cs="Times New Roman"/>
      <w:lang w:eastAsia="en-US"/>
    </w:rPr>
  </w:style>
  <w:style w:type="paragraph" w:customStyle="1" w:styleId="A3602B6938F04E24958A758F7643577051">
    <w:name w:val="A3602B6938F04E24958A758F7643577051"/>
    <w:rsid w:val="008B12BC"/>
    <w:rPr>
      <w:rFonts w:ascii="Calibri" w:eastAsia="Calibri" w:hAnsi="Calibri" w:cs="Times New Roman"/>
      <w:lang w:eastAsia="en-US"/>
    </w:rPr>
  </w:style>
  <w:style w:type="paragraph" w:customStyle="1" w:styleId="9DE6401602074F98910ADC84B274ACB849">
    <w:name w:val="9DE6401602074F98910ADC84B274ACB849"/>
    <w:rsid w:val="008B12BC"/>
    <w:rPr>
      <w:rFonts w:ascii="Calibri" w:eastAsia="Calibri" w:hAnsi="Calibri" w:cs="Times New Roman"/>
      <w:lang w:eastAsia="en-US"/>
    </w:rPr>
  </w:style>
  <w:style w:type="paragraph" w:customStyle="1" w:styleId="910D7A3327EC40BB99B39A31EF376D9248">
    <w:name w:val="910D7A3327EC40BB99B39A31EF376D9248"/>
    <w:rsid w:val="008B12BC"/>
    <w:rPr>
      <w:rFonts w:ascii="Calibri" w:eastAsia="Calibri" w:hAnsi="Calibri" w:cs="Times New Roman"/>
      <w:lang w:eastAsia="en-US"/>
    </w:rPr>
  </w:style>
  <w:style w:type="paragraph" w:customStyle="1" w:styleId="D7D2F93999584622813004C611DB247847">
    <w:name w:val="D7D2F93999584622813004C611DB247847"/>
    <w:rsid w:val="008B12BC"/>
    <w:rPr>
      <w:rFonts w:ascii="Calibri" w:eastAsia="Calibri" w:hAnsi="Calibri" w:cs="Times New Roman"/>
      <w:lang w:eastAsia="en-US"/>
    </w:rPr>
  </w:style>
  <w:style w:type="paragraph" w:customStyle="1" w:styleId="5EDC50F60F534EB1A960C35A16BE1E3D46">
    <w:name w:val="5EDC50F60F534EB1A960C35A16BE1E3D46"/>
    <w:rsid w:val="008B12BC"/>
    <w:rPr>
      <w:rFonts w:ascii="Calibri" w:eastAsia="Calibri" w:hAnsi="Calibri" w:cs="Times New Roman"/>
      <w:lang w:eastAsia="en-US"/>
    </w:rPr>
  </w:style>
  <w:style w:type="paragraph" w:customStyle="1" w:styleId="181B580BF6AA44F1992E4CAB4F19CCEB45">
    <w:name w:val="181B580BF6AA44F1992E4CAB4F19CCEB45"/>
    <w:rsid w:val="008B12BC"/>
    <w:rPr>
      <w:rFonts w:ascii="Calibri" w:eastAsia="Calibri" w:hAnsi="Calibri" w:cs="Times New Roman"/>
      <w:lang w:eastAsia="en-US"/>
    </w:rPr>
  </w:style>
  <w:style w:type="paragraph" w:customStyle="1" w:styleId="C8FEF6018D884811966C6FB2CDAF1A3535">
    <w:name w:val="C8FEF6018D884811966C6FB2CDAF1A3535"/>
    <w:rsid w:val="008B12BC"/>
    <w:rPr>
      <w:rFonts w:ascii="Calibri" w:eastAsia="Calibri" w:hAnsi="Calibri" w:cs="Times New Roman"/>
      <w:lang w:eastAsia="en-US"/>
    </w:rPr>
  </w:style>
  <w:style w:type="paragraph" w:customStyle="1" w:styleId="C66A275B111F43BD8FCEBF3013FF13A434">
    <w:name w:val="C66A275B111F43BD8FCEBF3013FF13A434"/>
    <w:rsid w:val="008B12BC"/>
    <w:rPr>
      <w:rFonts w:ascii="Calibri" w:eastAsia="Calibri" w:hAnsi="Calibri" w:cs="Times New Roman"/>
      <w:lang w:eastAsia="en-US"/>
    </w:rPr>
  </w:style>
  <w:style w:type="paragraph" w:customStyle="1" w:styleId="1D65173FF37F4A289770C07DF8E56EB832">
    <w:name w:val="1D65173FF37F4A289770C07DF8E56EB832"/>
    <w:rsid w:val="008B12BC"/>
    <w:rPr>
      <w:rFonts w:ascii="Calibri" w:eastAsia="Calibri" w:hAnsi="Calibri" w:cs="Times New Roman"/>
      <w:lang w:eastAsia="en-US"/>
    </w:rPr>
  </w:style>
  <w:style w:type="paragraph" w:customStyle="1" w:styleId="0F29A5678DCA431190DF8ADEC2744D7330">
    <w:name w:val="0F29A5678DCA431190DF8ADEC2744D7330"/>
    <w:rsid w:val="008B12BC"/>
    <w:pPr>
      <w:ind w:left="720"/>
      <w:contextualSpacing/>
    </w:pPr>
    <w:rPr>
      <w:rFonts w:ascii="Calibri" w:eastAsia="Calibri" w:hAnsi="Calibri" w:cs="Times New Roman"/>
      <w:lang w:eastAsia="en-US"/>
    </w:rPr>
  </w:style>
  <w:style w:type="paragraph" w:customStyle="1" w:styleId="21E53F1C506A4B09BE6DF3CE43AFC9C6">
    <w:name w:val="21E53F1C506A4B09BE6DF3CE43AFC9C6"/>
    <w:rsid w:val="008B12BC"/>
    <w:pPr>
      <w:spacing w:after="200" w:line="276" w:lineRule="auto"/>
    </w:pPr>
    <w:rPr>
      <w:lang w:val="en-US" w:eastAsia="en-US"/>
    </w:rPr>
  </w:style>
  <w:style w:type="paragraph" w:customStyle="1" w:styleId="1D9D49F93E5A40E7A7A4CA090204311758">
    <w:name w:val="1D9D49F93E5A40E7A7A4CA090204311758"/>
    <w:rsid w:val="008B12BC"/>
    <w:rPr>
      <w:rFonts w:ascii="Calibri" w:eastAsia="Calibri" w:hAnsi="Calibri" w:cs="Times New Roman"/>
      <w:lang w:eastAsia="en-US"/>
    </w:rPr>
  </w:style>
  <w:style w:type="paragraph" w:customStyle="1" w:styleId="3F9DCC2FE6434DB7B287C5B7E31F282662">
    <w:name w:val="3F9DCC2FE6434DB7B287C5B7E31F282662"/>
    <w:rsid w:val="008B12BC"/>
    <w:rPr>
      <w:rFonts w:ascii="Calibri" w:eastAsia="Calibri" w:hAnsi="Calibri" w:cs="Times New Roman"/>
      <w:lang w:eastAsia="en-US"/>
    </w:rPr>
  </w:style>
  <w:style w:type="paragraph" w:customStyle="1" w:styleId="DE8CD42385B046BDB4E11F19F22A3B5F57">
    <w:name w:val="DE8CD42385B046BDB4E11F19F22A3B5F57"/>
    <w:rsid w:val="008B12BC"/>
    <w:rPr>
      <w:rFonts w:ascii="Calibri" w:eastAsia="Calibri" w:hAnsi="Calibri" w:cs="Times New Roman"/>
      <w:lang w:eastAsia="en-US"/>
    </w:rPr>
  </w:style>
  <w:style w:type="paragraph" w:customStyle="1" w:styleId="A3602B6938F04E24958A758F7643577052">
    <w:name w:val="A3602B6938F04E24958A758F7643577052"/>
    <w:rsid w:val="008B12BC"/>
    <w:rPr>
      <w:rFonts w:ascii="Calibri" w:eastAsia="Calibri" w:hAnsi="Calibri" w:cs="Times New Roman"/>
      <w:lang w:eastAsia="en-US"/>
    </w:rPr>
  </w:style>
  <w:style w:type="paragraph" w:customStyle="1" w:styleId="9DE6401602074F98910ADC84B274ACB850">
    <w:name w:val="9DE6401602074F98910ADC84B274ACB850"/>
    <w:rsid w:val="008B12BC"/>
    <w:rPr>
      <w:rFonts w:ascii="Calibri" w:eastAsia="Calibri" w:hAnsi="Calibri" w:cs="Times New Roman"/>
      <w:lang w:eastAsia="en-US"/>
    </w:rPr>
  </w:style>
  <w:style w:type="paragraph" w:customStyle="1" w:styleId="910D7A3327EC40BB99B39A31EF376D9249">
    <w:name w:val="910D7A3327EC40BB99B39A31EF376D9249"/>
    <w:rsid w:val="008B12BC"/>
    <w:rPr>
      <w:rFonts w:ascii="Calibri" w:eastAsia="Calibri" w:hAnsi="Calibri" w:cs="Times New Roman"/>
      <w:lang w:eastAsia="en-US"/>
    </w:rPr>
  </w:style>
  <w:style w:type="paragraph" w:customStyle="1" w:styleId="D7D2F93999584622813004C611DB247848">
    <w:name w:val="D7D2F93999584622813004C611DB247848"/>
    <w:rsid w:val="008B12BC"/>
    <w:rPr>
      <w:rFonts w:ascii="Calibri" w:eastAsia="Calibri" w:hAnsi="Calibri" w:cs="Times New Roman"/>
      <w:lang w:eastAsia="en-US"/>
    </w:rPr>
  </w:style>
  <w:style w:type="paragraph" w:customStyle="1" w:styleId="5EDC50F60F534EB1A960C35A16BE1E3D47">
    <w:name w:val="5EDC50F60F534EB1A960C35A16BE1E3D47"/>
    <w:rsid w:val="008B12BC"/>
    <w:rPr>
      <w:rFonts w:ascii="Calibri" w:eastAsia="Calibri" w:hAnsi="Calibri" w:cs="Times New Roman"/>
      <w:lang w:eastAsia="en-US"/>
    </w:rPr>
  </w:style>
  <w:style w:type="paragraph" w:customStyle="1" w:styleId="181B580BF6AA44F1992E4CAB4F19CCEB46">
    <w:name w:val="181B580BF6AA44F1992E4CAB4F19CCEB46"/>
    <w:rsid w:val="008B12BC"/>
    <w:rPr>
      <w:rFonts w:ascii="Calibri" w:eastAsia="Calibri" w:hAnsi="Calibri" w:cs="Times New Roman"/>
      <w:lang w:eastAsia="en-US"/>
    </w:rPr>
  </w:style>
  <w:style w:type="paragraph" w:customStyle="1" w:styleId="C8FEF6018D884811966C6FB2CDAF1A3536">
    <w:name w:val="C8FEF6018D884811966C6FB2CDAF1A3536"/>
    <w:rsid w:val="008B12BC"/>
    <w:rPr>
      <w:rFonts w:ascii="Calibri" w:eastAsia="Calibri" w:hAnsi="Calibri" w:cs="Times New Roman"/>
      <w:lang w:eastAsia="en-US"/>
    </w:rPr>
  </w:style>
  <w:style w:type="paragraph" w:customStyle="1" w:styleId="C66A275B111F43BD8FCEBF3013FF13A435">
    <w:name w:val="C66A275B111F43BD8FCEBF3013FF13A435"/>
    <w:rsid w:val="008B12BC"/>
    <w:rPr>
      <w:rFonts w:ascii="Calibri" w:eastAsia="Calibri" w:hAnsi="Calibri" w:cs="Times New Roman"/>
      <w:lang w:eastAsia="en-US"/>
    </w:rPr>
  </w:style>
  <w:style w:type="paragraph" w:customStyle="1" w:styleId="1D65173FF37F4A289770C07DF8E56EB833">
    <w:name w:val="1D65173FF37F4A289770C07DF8E56EB833"/>
    <w:rsid w:val="008B12BC"/>
    <w:rPr>
      <w:rFonts w:ascii="Calibri" w:eastAsia="Calibri" w:hAnsi="Calibri" w:cs="Times New Roman"/>
      <w:lang w:eastAsia="en-US"/>
    </w:rPr>
  </w:style>
  <w:style w:type="paragraph" w:customStyle="1" w:styleId="0F29A5678DCA431190DF8ADEC2744D7331">
    <w:name w:val="0F29A5678DCA431190DF8ADEC2744D7331"/>
    <w:rsid w:val="008B12BC"/>
    <w:pPr>
      <w:ind w:left="720"/>
      <w:contextualSpacing/>
    </w:pPr>
    <w:rPr>
      <w:rFonts w:ascii="Calibri" w:eastAsia="Calibri" w:hAnsi="Calibri" w:cs="Times New Roman"/>
      <w:lang w:eastAsia="en-US"/>
    </w:rPr>
  </w:style>
  <w:style w:type="paragraph" w:customStyle="1" w:styleId="1D9D49F93E5A40E7A7A4CA090204311759">
    <w:name w:val="1D9D49F93E5A40E7A7A4CA090204311759"/>
    <w:rsid w:val="008B12BC"/>
    <w:rPr>
      <w:rFonts w:ascii="Calibri" w:eastAsia="Calibri" w:hAnsi="Calibri" w:cs="Times New Roman"/>
      <w:lang w:eastAsia="en-US"/>
    </w:rPr>
  </w:style>
  <w:style w:type="paragraph" w:customStyle="1" w:styleId="3F9DCC2FE6434DB7B287C5B7E31F282663">
    <w:name w:val="3F9DCC2FE6434DB7B287C5B7E31F282663"/>
    <w:rsid w:val="008B12BC"/>
    <w:rPr>
      <w:rFonts w:ascii="Calibri" w:eastAsia="Calibri" w:hAnsi="Calibri" w:cs="Times New Roman"/>
      <w:lang w:eastAsia="en-US"/>
    </w:rPr>
  </w:style>
  <w:style w:type="paragraph" w:customStyle="1" w:styleId="DE8CD42385B046BDB4E11F19F22A3B5F58">
    <w:name w:val="DE8CD42385B046BDB4E11F19F22A3B5F58"/>
    <w:rsid w:val="008B12BC"/>
    <w:rPr>
      <w:rFonts w:ascii="Calibri" w:eastAsia="Calibri" w:hAnsi="Calibri" w:cs="Times New Roman"/>
      <w:lang w:eastAsia="en-US"/>
    </w:rPr>
  </w:style>
  <w:style w:type="paragraph" w:customStyle="1" w:styleId="A3602B6938F04E24958A758F7643577053">
    <w:name w:val="A3602B6938F04E24958A758F7643577053"/>
    <w:rsid w:val="008B12BC"/>
    <w:rPr>
      <w:rFonts w:ascii="Calibri" w:eastAsia="Calibri" w:hAnsi="Calibri" w:cs="Times New Roman"/>
      <w:lang w:eastAsia="en-US"/>
    </w:rPr>
  </w:style>
  <w:style w:type="paragraph" w:customStyle="1" w:styleId="9DE6401602074F98910ADC84B274ACB851">
    <w:name w:val="9DE6401602074F98910ADC84B274ACB851"/>
    <w:rsid w:val="008B12BC"/>
    <w:rPr>
      <w:rFonts w:ascii="Calibri" w:eastAsia="Calibri" w:hAnsi="Calibri" w:cs="Times New Roman"/>
      <w:lang w:eastAsia="en-US"/>
    </w:rPr>
  </w:style>
  <w:style w:type="paragraph" w:customStyle="1" w:styleId="910D7A3327EC40BB99B39A31EF376D9250">
    <w:name w:val="910D7A3327EC40BB99B39A31EF376D9250"/>
    <w:rsid w:val="008B12BC"/>
    <w:rPr>
      <w:rFonts w:ascii="Calibri" w:eastAsia="Calibri" w:hAnsi="Calibri" w:cs="Times New Roman"/>
      <w:lang w:eastAsia="en-US"/>
    </w:rPr>
  </w:style>
  <w:style w:type="paragraph" w:customStyle="1" w:styleId="D7D2F93999584622813004C611DB247849">
    <w:name w:val="D7D2F93999584622813004C611DB247849"/>
    <w:rsid w:val="008B12BC"/>
    <w:rPr>
      <w:rFonts w:ascii="Calibri" w:eastAsia="Calibri" w:hAnsi="Calibri" w:cs="Times New Roman"/>
      <w:lang w:eastAsia="en-US"/>
    </w:rPr>
  </w:style>
  <w:style w:type="paragraph" w:customStyle="1" w:styleId="5EDC50F60F534EB1A960C35A16BE1E3D48">
    <w:name w:val="5EDC50F60F534EB1A960C35A16BE1E3D48"/>
    <w:rsid w:val="008B12BC"/>
    <w:rPr>
      <w:rFonts w:ascii="Calibri" w:eastAsia="Calibri" w:hAnsi="Calibri" w:cs="Times New Roman"/>
      <w:lang w:eastAsia="en-US"/>
    </w:rPr>
  </w:style>
  <w:style w:type="paragraph" w:customStyle="1" w:styleId="181B580BF6AA44F1992E4CAB4F19CCEB47">
    <w:name w:val="181B580BF6AA44F1992E4CAB4F19CCEB47"/>
    <w:rsid w:val="008B12BC"/>
    <w:rPr>
      <w:rFonts w:ascii="Calibri" w:eastAsia="Calibri" w:hAnsi="Calibri" w:cs="Times New Roman"/>
      <w:lang w:eastAsia="en-US"/>
    </w:rPr>
  </w:style>
  <w:style w:type="paragraph" w:customStyle="1" w:styleId="C8FEF6018D884811966C6FB2CDAF1A3537">
    <w:name w:val="C8FEF6018D884811966C6FB2CDAF1A3537"/>
    <w:rsid w:val="008B12BC"/>
    <w:rPr>
      <w:rFonts w:ascii="Calibri" w:eastAsia="Calibri" w:hAnsi="Calibri" w:cs="Times New Roman"/>
      <w:lang w:eastAsia="en-US"/>
    </w:rPr>
  </w:style>
  <w:style w:type="paragraph" w:customStyle="1" w:styleId="C66A275B111F43BD8FCEBF3013FF13A436">
    <w:name w:val="C66A275B111F43BD8FCEBF3013FF13A436"/>
    <w:rsid w:val="008B12BC"/>
    <w:rPr>
      <w:rFonts w:ascii="Calibri" w:eastAsia="Calibri" w:hAnsi="Calibri" w:cs="Times New Roman"/>
      <w:lang w:eastAsia="en-US"/>
    </w:rPr>
  </w:style>
  <w:style w:type="paragraph" w:customStyle="1" w:styleId="1D65173FF37F4A289770C07DF8E56EB834">
    <w:name w:val="1D65173FF37F4A289770C07DF8E56EB834"/>
    <w:rsid w:val="008B12BC"/>
    <w:rPr>
      <w:rFonts w:ascii="Calibri" w:eastAsia="Calibri" w:hAnsi="Calibri" w:cs="Times New Roman"/>
      <w:lang w:eastAsia="en-US"/>
    </w:rPr>
  </w:style>
  <w:style w:type="paragraph" w:customStyle="1" w:styleId="0F29A5678DCA431190DF8ADEC2744D7332">
    <w:name w:val="0F29A5678DCA431190DF8ADEC2744D7332"/>
    <w:rsid w:val="008B12BC"/>
    <w:pPr>
      <w:ind w:left="720"/>
      <w:contextualSpacing/>
    </w:pPr>
    <w:rPr>
      <w:rFonts w:ascii="Calibri" w:eastAsia="Calibri" w:hAnsi="Calibri" w:cs="Times New Roman"/>
      <w:lang w:eastAsia="en-US"/>
    </w:rPr>
  </w:style>
  <w:style w:type="paragraph" w:customStyle="1" w:styleId="A668023DEB9147F2A0AB9E7E390824FE">
    <w:name w:val="A668023DEB9147F2A0AB9E7E390824FE"/>
    <w:rsid w:val="008B12BC"/>
    <w:pPr>
      <w:spacing w:after="200" w:line="276" w:lineRule="auto"/>
    </w:pPr>
    <w:rPr>
      <w:lang w:val="en-US" w:eastAsia="en-US"/>
    </w:rPr>
  </w:style>
  <w:style w:type="paragraph" w:customStyle="1" w:styleId="1D9D49F93E5A40E7A7A4CA090204311760">
    <w:name w:val="1D9D49F93E5A40E7A7A4CA090204311760"/>
    <w:rsid w:val="008B12BC"/>
    <w:rPr>
      <w:rFonts w:ascii="Calibri" w:eastAsia="Calibri" w:hAnsi="Calibri" w:cs="Times New Roman"/>
      <w:lang w:eastAsia="en-US"/>
    </w:rPr>
  </w:style>
  <w:style w:type="paragraph" w:customStyle="1" w:styleId="3F9DCC2FE6434DB7B287C5B7E31F282664">
    <w:name w:val="3F9DCC2FE6434DB7B287C5B7E31F282664"/>
    <w:rsid w:val="008B12BC"/>
    <w:rPr>
      <w:rFonts w:ascii="Calibri" w:eastAsia="Calibri" w:hAnsi="Calibri" w:cs="Times New Roman"/>
      <w:lang w:eastAsia="en-US"/>
    </w:rPr>
  </w:style>
  <w:style w:type="paragraph" w:customStyle="1" w:styleId="DE8CD42385B046BDB4E11F19F22A3B5F59">
    <w:name w:val="DE8CD42385B046BDB4E11F19F22A3B5F59"/>
    <w:rsid w:val="008B12BC"/>
    <w:rPr>
      <w:rFonts w:ascii="Calibri" w:eastAsia="Calibri" w:hAnsi="Calibri" w:cs="Times New Roman"/>
      <w:lang w:eastAsia="en-US"/>
    </w:rPr>
  </w:style>
  <w:style w:type="paragraph" w:customStyle="1" w:styleId="A3602B6938F04E24958A758F7643577054">
    <w:name w:val="A3602B6938F04E24958A758F7643577054"/>
    <w:rsid w:val="008B12BC"/>
    <w:rPr>
      <w:rFonts w:ascii="Calibri" w:eastAsia="Calibri" w:hAnsi="Calibri" w:cs="Times New Roman"/>
      <w:lang w:eastAsia="en-US"/>
    </w:rPr>
  </w:style>
  <w:style w:type="paragraph" w:customStyle="1" w:styleId="9DE6401602074F98910ADC84B274ACB852">
    <w:name w:val="9DE6401602074F98910ADC84B274ACB852"/>
    <w:rsid w:val="008B12BC"/>
    <w:rPr>
      <w:rFonts w:ascii="Calibri" w:eastAsia="Calibri" w:hAnsi="Calibri" w:cs="Times New Roman"/>
      <w:lang w:eastAsia="en-US"/>
    </w:rPr>
  </w:style>
  <w:style w:type="paragraph" w:customStyle="1" w:styleId="910D7A3327EC40BB99B39A31EF376D9251">
    <w:name w:val="910D7A3327EC40BB99B39A31EF376D9251"/>
    <w:rsid w:val="008B12BC"/>
    <w:rPr>
      <w:rFonts w:ascii="Calibri" w:eastAsia="Calibri" w:hAnsi="Calibri" w:cs="Times New Roman"/>
      <w:lang w:eastAsia="en-US"/>
    </w:rPr>
  </w:style>
  <w:style w:type="paragraph" w:customStyle="1" w:styleId="D7D2F93999584622813004C611DB247850">
    <w:name w:val="D7D2F93999584622813004C611DB247850"/>
    <w:rsid w:val="008B12BC"/>
    <w:rPr>
      <w:rFonts w:ascii="Calibri" w:eastAsia="Calibri" w:hAnsi="Calibri" w:cs="Times New Roman"/>
      <w:lang w:eastAsia="en-US"/>
    </w:rPr>
  </w:style>
  <w:style w:type="paragraph" w:customStyle="1" w:styleId="5EDC50F60F534EB1A960C35A16BE1E3D49">
    <w:name w:val="5EDC50F60F534EB1A960C35A16BE1E3D49"/>
    <w:rsid w:val="008B12BC"/>
    <w:rPr>
      <w:rFonts w:ascii="Calibri" w:eastAsia="Calibri" w:hAnsi="Calibri" w:cs="Times New Roman"/>
      <w:lang w:eastAsia="en-US"/>
    </w:rPr>
  </w:style>
  <w:style w:type="paragraph" w:customStyle="1" w:styleId="181B580BF6AA44F1992E4CAB4F19CCEB48">
    <w:name w:val="181B580BF6AA44F1992E4CAB4F19CCEB48"/>
    <w:rsid w:val="008B12BC"/>
    <w:rPr>
      <w:rFonts w:ascii="Calibri" w:eastAsia="Calibri" w:hAnsi="Calibri" w:cs="Times New Roman"/>
      <w:lang w:eastAsia="en-US"/>
    </w:rPr>
  </w:style>
  <w:style w:type="paragraph" w:customStyle="1" w:styleId="C8FEF6018D884811966C6FB2CDAF1A3538">
    <w:name w:val="C8FEF6018D884811966C6FB2CDAF1A3538"/>
    <w:rsid w:val="008B12BC"/>
    <w:rPr>
      <w:rFonts w:ascii="Calibri" w:eastAsia="Calibri" w:hAnsi="Calibri" w:cs="Times New Roman"/>
      <w:lang w:eastAsia="en-US"/>
    </w:rPr>
  </w:style>
  <w:style w:type="paragraph" w:customStyle="1" w:styleId="C66A275B111F43BD8FCEBF3013FF13A437">
    <w:name w:val="C66A275B111F43BD8FCEBF3013FF13A437"/>
    <w:rsid w:val="008B12BC"/>
    <w:rPr>
      <w:rFonts w:ascii="Calibri" w:eastAsia="Calibri" w:hAnsi="Calibri" w:cs="Times New Roman"/>
      <w:lang w:eastAsia="en-US"/>
    </w:rPr>
  </w:style>
  <w:style w:type="paragraph" w:customStyle="1" w:styleId="1D65173FF37F4A289770C07DF8E56EB835">
    <w:name w:val="1D65173FF37F4A289770C07DF8E56EB835"/>
    <w:rsid w:val="008B12BC"/>
    <w:rPr>
      <w:rFonts w:ascii="Calibri" w:eastAsia="Calibri" w:hAnsi="Calibri" w:cs="Times New Roman"/>
      <w:lang w:eastAsia="en-US"/>
    </w:rPr>
  </w:style>
  <w:style w:type="paragraph" w:customStyle="1" w:styleId="0F29A5678DCA431190DF8ADEC2744D7333">
    <w:name w:val="0F29A5678DCA431190DF8ADEC2744D7333"/>
    <w:rsid w:val="008B12BC"/>
    <w:pPr>
      <w:ind w:left="720"/>
      <w:contextualSpacing/>
    </w:pPr>
    <w:rPr>
      <w:rFonts w:ascii="Calibri" w:eastAsia="Calibri" w:hAnsi="Calibri" w:cs="Times New Roman"/>
      <w:lang w:eastAsia="en-US"/>
    </w:rPr>
  </w:style>
  <w:style w:type="paragraph" w:customStyle="1" w:styleId="1D9D49F93E5A40E7A7A4CA090204311761">
    <w:name w:val="1D9D49F93E5A40E7A7A4CA090204311761"/>
    <w:rsid w:val="008B12BC"/>
    <w:rPr>
      <w:rFonts w:ascii="Calibri" w:eastAsia="Calibri" w:hAnsi="Calibri" w:cs="Times New Roman"/>
      <w:lang w:eastAsia="en-US"/>
    </w:rPr>
  </w:style>
  <w:style w:type="paragraph" w:customStyle="1" w:styleId="3F9DCC2FE6434DB7B287C5B7E31F282665">
    <w:name w:val="3F9DCC2FE6434DB7B287C5B7E31F282665"/>
    <w:rsid w:val="008B12BC"/>
    <w:rPr>
      <w:rFonts w:ascii="Calibri" w:eastAsia="Calibri" w:hAnsi="Calibri" w:cs="Times New Roman"/>
      <w:lang w:eastAsia="en-US"/>
    </w:rPr>
  </w:style>
  <w:style w:type="paragraph" w:customStyle="1" w:styleId="DE8CD42385B046BDB4E11F19F22A3B5F60">
    <w:name w:val="DE8CD42385B046BDB4E11F19F22A3B5F60"/>
    <w:rsid w:val="008B12BC"/>
    <w:rPr>
      <w:rFonts w:ascii="Calibri" w:eastAsia="Calibri" w:hAnsi="Calibri" w:cs="Times New Roman"/>
      <w:lang w:eastAsia="en-US"/>
    </w:rPr>
  </w:style>
  <w:style w:type="paragraph" w:customStyle="1" w:styleId="A3602B6938F04E24958A758F7643577055">
    <w:name w:val="A3602B6938F04E24958A758F7643577055"/>
    <w:rsid w:val="008B12BC"/>
    <w:rPr>
      <w:rFonts w:ascii="Calibri" w:eastAsia="Calibri" w:hAnsi="Calibri" w:cs="Times New Roman"/>
      <w:lang w:eastAsia="en-US"/>
    </w:rPr>
  </w:style>
  <w:style w:type="paragraph" w:customStyle="1" w:styleId="9DE6401602074F98910ADC84B274ACB853">
    <w:name w:val="9DE6401602074F98910ADC84B274ACB853"/>
    <w:rsid w:val="008B12BC"/>
    <w:rPr>
      <w:rFonts w:ascii="Calibri" w:eastAsia="Calibri" w:hAnsi="Calibri" w:cs="Times New Roman"/>
      <w:lang w:eastAsia="en-US"/>
    </w:rPr>
  </w:style>
  <w:style w:type="paragraph" w:customStyle="1" w:styleId="910D7A3327EC40BB99B39A31EF376D9252">
    <w:name w:val="910D7A3327EC40BB99B39A31EF376D9252"/>
    <w:rsid w:val="008B12BC"/>
    <w:rPr>
      <w:rFonts w:ascii="Calibri" w:eastAsia="Calibri" w:hAnsi="Calibri" w:cs="Times New Roman"/>
      <w:lang w:eastAsia="en-US"/>
    </w:rPr>
  </w:style>
  <w:style w:type="paragraph" w:customStyle="1" w:styleId="D7D2F93999584622813004C611DB247851">
    <w:name w:val="D7D2F93999584622813004C611DB247851"/>
    <w:rsid w:val="008B12BC"/>
    <w:rPr>
      <w:rFonts w:ascii="Calibri" w:eastAsia="Calibri" w:hAnsi="Calibri" w:cs="Times New Roman"/>
      <w:lang w:eastAsia="en-US"/>
    </w:rPr>
  </w:style>
  <w:style w:type="paragraph" w:customStyle="1" w:styleId="5EDC50F60F534EB1A960C35A16BE1E3D50">
    <w:name w:val="5EDC50F60F534EB1A960C35A16BE1E3D50"/>
    <w:rsid w:val="008B12BC"/>
    <w:rPr>
      <w:rFonts w:ascii="Calibri" w:eastAsia="Calibri" w:hAnsi="Calibri" w:cs="Times New Roman"/>
      <w:lang w:eastAsia="en-US"/>
    </w:rPr>
  </w:style>
  <w:style w:type="paragraph" w:customStyle="1" w:styleId="181B580BF6AA44F1992E4CAB4F19CCEB49">
    <w:name w:val="181B580BF6AA44F1992E4CAB4F19CCEB49"/>
    <w:rsid w:val="008B12BC"/>
    <w:rPr>
      <w:rFonts w:ascii="Calibri" w:eastAsia="Calibri" w:hAnsi="Calibri" w:cs="Times New Roman"/>
      <w:lang w:eastAsia="en-US"/>
    </w:rPr>
  </w:style>
  <w:style w:type="paragraph" w:customStyle="1" w:styleId="C8FEF6018D884811966C6FB2CDAF1A3539">
    <w:name w:val="C8FEF6018D884811966C6FB2CDAF1A3539"/>
    <w:rsid w:val="008B12BC"/>
    <w:rPr>
      <w:rFonts w:ascii="Calibri" w:eastAsia="Calibri" w:hAnsi="Calibri" w:cs="Times New Roman"/>
      <w:lang w:eastAsia="en-US"/>
    </w:rPr>
  </w:style>
  <w:style w:type="paragraph" w:customStyle="1" w:styleId="C66A275B111F43BD8FCEBF3013FF13A438">
    <w:name w:val="C66A275B111F43BD8FCEBF3013FF13A438"/>
    <w:rsid w:val="008B12BC"/>
    <w:rPr>
      <w:rFonts w:ascii="Calibri" w:eastAsia="Calibri" w:hAnsi="Calibri" w:cs="Times New Roman"/>
      <w:lang w:eastAsia="en-US"/>
    </w:rPr>
  </w:style>
  <w:style w:type="paragraph" w:customStyle="1" w:styleId="1D65173FF37F4A289770C07DF8E56EB836">
    <w:name w:val="1D65173FF37F4A289770C07DF8E56EB836"/>
    <w:rsid w:val="008B12BC"/>
    <w:rPr>
      <w:rFonts w:ascii="Calibri" w:eastAsia="Calibri" w:hAnsi="Calibri" w:cs="Times New Roman"/>
      <w:lang w:eastAsia="en-US"/>
    </w:rPr>
  </w:style>
  <w:style w:type="paragraph" w:customStyle="1" w:styleId="0F29A5678DCA431190DF8ADEC2744D7334">
    <w:name w:val="0F29A5678DCA431190DF8ADEC2744D7334"/>
    <w:rsid w:val="008B12BC"/>
    <w:pPr>
      <w:ind w:left="720"/>
      <w:contextualSpacing/>
    </w:pPr>
    <w:rPr>
      <w:rFonts w:ascii="Calibri" w:eastAsia="Calibri" w:hAnsi="Calibri" w:cs="Times New Roman"/>
      <w:lang w:eastAsia="en-US"/>
    </w:rPr>
  </w:style>
  <w:style w:type="paragraph" w:customStyle="1" w:styleId="1D9D49F93E5A40E7A7A4CA090204311762">
    <w:name w:val="1D9D49F93E5A40E7A7A4CA090204311762"/>
    <w:rsid w:val="008B12BC"/>
    <w:rPr>
      <w:rFonts w:ascii="Calibri" w:eastAsia="Calibri" w:hAnsi="Calibri" w:cs="Times New Roman"/>
      <w:lang w:eastAsia="en-US"/>
    </w:rPr>
  </w:style>
  <w:style w:type="paragraph" w:customStyle="1" w:styleId="3F9DCC2FE6434DB7B287C5B7E31F282666">
    <w:name w:val="3F9DCC2FE6434DB7B287C5B7E31F282666"/>
    <w:rsid w:val="008B12BC"/>
    <w:rPr>
      <w:rFonts w:ascii="Calibri" w:eastAsia="Calibri" w:hAnsi="Calibri" w:cs="Times New Roman"/>
      <w:lang w:eastAsia="en-US"/>
    </w:rPr>
  </w:style>
  <w:style w:type="paragraph" w:customStyle="1" w:styleId="DE8CD42385B046BDB4E11F19F22A3B5F61">
    <w:name w:val="DE8CD42385B046BDB4E11F19F22A3B5F61"/>
    <w:rsid w:val="008B12BC"/>
    <w:rPr>
      <w:rFonts w:ascii="Calibri" w:eastAsia="Calibri" w:hAnsi="Calibri" w:cs="Times New Roman"/>
      <w:lang w:eastAsia="en-US"/>
    </w:rPr>
  </w:style>
  <w:style w:type="paragraph" w:customStyle="1" w:styleId="A3602B6938F04E24958A758F7643577056">
    <w:name w:val="A3602B6938F04E24958A758F7643577056"/>
    <w:rsid w:val="008B12BC"/>
    <w:rPr>
      <w:rFonts w:ascii="Calibri" w:eastAsia="Calibri" w:hAnsi="Calibri" w:cs="Times New Roman"/>
      <w:lang w:eastAsia="en-US"/>
    </w:rPr>
  </w:style>
  <w:style w:type="paragraph" w:customStyle="1" w:styleId="9DE6401602074F98910ADC84B274ACB854">
    <w:name w:val="9DE6401602074F98910ADC84B274ACB854"/>
    <w:rsid w:val="008B12BC"/>
    <w:rPr>
      <w:rFonts w:ascii="Calibri" w:eastAsia="Calibri" w:hAnsi="Calibri" w:cs="Times New Roman"/>
      <w:lang w:eastAsia="en-US"/>
    </w:rPr>
  </w:style>
  <w:style w:type="paragraph" w:customStyle="1" w:styleId="910D7A3327EC40BB99B39A31EF376D9253">
    <w:name w:val="910D7A3327EC40BB99B39A31EF376D9253"/>
    <w:rsid w:val="008B12BC"/>
    <w:rPr>
      <w:rFonts w:ascii="Calibri" w:eastAsia="Calibri" w:hAnsi="Calibri" w:cs="Times New Roman"/>
      <w:lang w:eastAsia="en-US"/>
    </w:rPr>
  </w:style>
  <w:style w:type="paragraph" w:customStyle="1" w:styleId="D7D2F93999584622813004C611DB247852">
    <w:name w:val="D7D2F93999584622813004C611DB247852"/>
    <w:rsid w:val="008B12BC"/>
    <w:rPr>
      <w:rFonts w:ascii="Calibri" w:eastAsia="Calibri" w:hAnsi="Calibri" w:cs="Times New Roman"/>
      <w:lang w:eastAsia="en-US"/>
    </w:rPr>
  </w:style>
  <w:style w:type="paragraph" w:customStyle="1" w:styleId="5EDC50F60F534EB1A960C35A16BE1E3D51">
    <w:name w:val="5EDC50F60F534EB1A960C35A16BE1E3D51"/>
    <w:rsid w:val="008B12BC"/>
    <w:rPr>
      <w:rFonts w:ascii="Calibri" w:eastAsia="Calibri" w:hAnsi="Calibri" w:cs="Times New Roman"/>
      <w:lang w:eastAsia="en-US"/>
    </w:rPr>
  </w:style>
  <w:style w:type="paragraph" w:customStyle="1" w:styleId="181B580BF6AA44F1992E4CAB4F19CCEB50">
    <w:name w:val="181B580BF6AA44F1992E4CAB4F19CCEB50"/>
    <w:rsid w:val="008B12BC"/>
    <w:rPr>
      <w:rFonts w:ascii="Calibri" w:eastAsia="Calibri" w:hAnsi="Calibri" w:cs="Times New Roman"/>
      <w:lang w:eastAsia="en-US"/>
    </w:rPr>
  </w:style>
  <w:style w:type="paragraph" w:customStyle="1" w:styleId="C8FEF6018D884811966C6FB2CDAF1A3540">
    <w:name w:val="C8FEF6018D884811966C6FB2CDAF1A3540"/>
    <w:rsid w:val="008B12BC"/>
    <w:rPr>
      <w:rFonts w:ascii="Calibri" w:eastAsia="Calibri" w:hAnsi="Calibri" w:cs="Times New Roman"/>
      <w:lang w:eastAsia="en-US"/>
    </w:rPr>
  </w:style>
  <w:style w:type="paragraph" w:customStyle="1" w:styleId="C66A275B111F43BD8FCEBF3013FF13A439">
    <w:name w:val="C66A275B111F43BD8FCEBF3013FF13A439"/>
    <w:rsid w:val="008B12BC"/>
    <w:rPr>
      <w:rFonts w:ascii="Calibri" w:eastAsia="Calibri" w:hAnsi="Calibri" w:cs="Times New Roman"/>
      <w:lang w:eastAsia="en-US"/>
    </w:rPr>
  </w:style>
  <w:style w:type="paragraph" w:customStyle="1" w:styleId="1D65173FF37F4A289770C07DF8E56EB837">
    <w:name w:val="1D65173FF37F4A289770C07DF8E56EB837"/>
    <w:rsid w:val="008B12BC"/>
    <w:rPr>
      <w:rFonts w:ascii="Calibri" w:eastAsia="Calibri" w:hAnsi="Calibri" w:cs="Times New Roman"/>
      <w:lang w:eastAsia="en-US"/>
    </w:rPr>
  </w:style>
  <w:style w:type="paragraph" w:customStyle="1" w:styleId="0F29A5678DCA431190DF8ADEC2744D7335">
    <w:name w:val="0F29A5678DCA431190DF8ADEC2744D7335"/>
    <w:rsid w:val="008B12BC"/>
    <w:pPr>
      <w:ind w:left="720"/>
      <w:contextualSpacing/>
    </w:pPr>
    <w:rPr>
      <w:rFonts w:ascii="Calibri" w:eastAsia="Calibri" w:hAnsi="Calibri" w:cs="Times New Roman"/>
      <w:lang w:eastAsia="en-US"/>
    </w:rPr>
  </w:style>
  <w:style w:type="paragraph" w:customStyle="1" w:styleId="1D9D49F93E5A40E7A7A4CA090204311763">
    <w:name w:val="1D9D49F93E5A40E7A7A4CA090204311763"/>
    <w:rsid w:val="008B12BC"/>
    <w:rPr>
      <w:rFonts w:ascii="Calibri" w:eastAsia="Calibri" w:hAnsi="Calibri" w:cs="Times New Roman"/>
      <w:lang w:eastAsia="en-US"/>
    </w:rPr>
  </w:style>
  <w:style w:type="paragraph" w:customStyle="1" w:styleId="3F9DCC2FE6434DB7B287C5B7E31F282667">
    <w:name w:val="3F9DCC2FE6434DB7B287C5B7E31F282667"/>
    <w:rsid w:val="008B12BC"/>
    <w:rPr>
      <w:rFonts w:ascii="Calibri" w:eastAsia="Calibri" w:hAnsi="Calibri" w:cs="Times New Roman"/>
      <w:lang w:eastAsia="en-US"/>
    </w:rPr>
  </w:style>
  <w:style w:type="paragraph" w:customStyle="1" w:styleId="DE8CD42385B046BDB4E11F19F22A3B5F62">
    <w:name w:val="DE8CD42385B046BDB4E11F19F22A3B5F62"/>
    <w:rsid w:val="008B12BC"/>
    <w:rPr>
      <w:rFonts w:ascii="Calibri" w:eastAsia="Calibri" w:hAnsi="Calibri" w:cs="Times New Roman"/>
      <w:lang w:eastAsia="en-US"/>
    </w:rPr>
  </w:style>
  <w:style w:type="paragraph" w:customStyle="1" w:styleId="A3602B6938F04E24958A758F7643577057">
    <w:name w:val="A3602B6938F04E24958A758F7643577057"/>
    <w:rsid w:val="008B12BC"/>
    <w:rPr>
      <w:rFonts w:ascii="Calibri" w:eastAsia="Calibri" w:hAnsi="Calibri" w:cs="Times New Roman"/>
      <w:lang w:eastAsia="en-US"/>
    </w:rPr>
  </w:style>
  <w:style w:type="paragraph" w:customStyle="1" w:styleId="9DE6401602074F98910ADC84B274ACB855">
    <w:name w:val="9DE6401602074F98910ADC84B274ACB855"/>
    <w:rsid w:val="008B12BC"/>
    <w:rPr>
      <w:rFonts w:ascii="Calibri" w:eastAsia="Calibri" w:hAnsi="Calibri" w:cs="Times New Roman"/>
      <w:lang w:eastAsia="en-US"/>
    </w:rPr>
  </w:style>
  <w:style w:type="paragraph" w:customStyle="1" w:styleId="910D7A3327EC40BB99B39A31EF376D9254">
    <w:name w:val="910D7A3327EC40BB99B39A31EF376D9254"/>
    <w:rsid w:val="008B12BC"/>
    <w:rPr>
      <w:rFonts w:ascii="Calibri" w:eastAsia="Calibri" w:hAnsi="Calibri" w:cs="Times New Roman"/>
      <w:lang w:eastAsia="en-US"/>
    </w:rPr>
  </w:style>
  <w:style w:type="paragraph" w:customStyle="1" w:styleId="D7D2F93999584622813004C611DB247853">
    <w:name w:val="D7D2F93999584622813004C611DB247853"/>
    <w:rsid w:val="008B12BC"/>
    <w:rPr>
      <w:rFonts w:ascii="Calibri" w:eastAsia="Calibri" w:hAnsi="Calibri" w:cs="Times New Roman"/>
      <w:lang w:eastAsia="en-US"/>
    </w:rPr>
  </w:style>
  <w:style w:type="paragraph" w:customStyle="1" w:styleId="5EDC50F60F534EB1A960C35A16BE1E3D52">
    <w:name w:val="5EDC50F60F534EB1A960C35A16BE1E3D52"/>
    <w:rsid w:val="008B12BC"/>
    <w:rPr>
      <w:rFonts w:ascii="Calibri" w:eastAsia="Calibri" w:hAnsi="Calibri" w:cs="Times New Roman"/>
      <w:lang w:eastAsia="en-US"/>
    </w:rPr>
  </w:style>
  <w:style w:type="paragraph" w:customStyle="1" w:styleId="181B580BF6AA44F1992E4CAB4F19CCEB51">
    <w:name w:val="181B580BF6AA44F1992E4CAB4F19CCEB51"/>
    <w:rsid w:val="008B12BC"/>
    <w:rPr>
      <w:rFonts w:ascii="Calibri" w:eastAsia="Calibri" w:hAnsi="Calibri" w:cs="Times New Roman"/>
      <w:lang w:eastAsia="en-US"/>
    </w:rPr>
  </w:style>
  <w:style w:type="paragraph" w:customStyle="1" w:styleId="C8FEF6018D884811966C6FB2CDAF1A3541">
    <w:name w:val="C8FEF6018D884811966C6FB2CDAF1A3541"/>
    <w:rsid w:val="008B12BC"/>
    <w:rPr>
      <w:rFonts w:ascii="Calibri" w:eastAsia="Calibri" w:hAnsi="Calibri" w:cs="Times New Roman"/>
      <w:lang w:eastAsia="en-US"/>
    </w:rPr>
  </w:style>
  <w:style w:type="paragraph" w:customStyle="1" w:styleId="C66A275B111F43BD8FCEBF3013FF13A440">
    <w:name w:val="C66A275B111F43BD8FCEBF3013FF13A440"/>
    <w:rsid w:val="008B12BC"/>
    <w:rPr>
      <w:rFonts w:ascii="Calibri" w:eastAsia="Calibri" w:hAnsi="Calibri" w:cs="Times New Roman"/>
      <w:lang w:eastAsia="en-US"/>
    </w:rPr>
  </w:style>
  <w:style w:type="paragraph" w:customStyle="1" w:styleId="1D65173FF37F4A289770C07DF8E56EB838">
    <w:name w:val="1D65173FF37F4A289770C07DF8E56EB838"/>
    <w:rsid w:val="008B12BC"/>
    <w:rPr>
      <w:rFonts w:ascii="Calibri" w:eastAsia="Calibri" w:hAnsi="Calibri" w:cs="Times New Roman"/>
      <w:lang w:eastAsia="en-US"/>
    </w:rPr>
  </w:style>
  <w:style w:type="paragraph" w:customStyle="1" w:styleId="0F29A5678DCA431190DF8ADEC2744D7336">
    <w:name w:val="0F29A5678DCA431190DF8ADEC2744D7336"/>
    <w:rsid w:val="008B12BC"/>
    <w:pPr>
      <w:ind w:left="720"/>
      <w:contextualSpacing/>
    </w:pPr>
    <w:rPr>
      <w:rFonts w:ascii="Calibri" w:eastAsia="Calibri" w:hAnsi="Calibri" w:cs="Times New Roman"/>
      <w:lang w:eastAsia="en-US"/>
    </w:rPr>
  </w:style>
  <w:style w:type="paragraph" w:customStyle="1" w:styleId="1D9D49F93E5A40E7A7A4CA090204311764">
    <w:name w:val="1D9D49F93E5A40E7A7A4CA090204311764"/>
    <w:rsid w:val="008B12BC"/>
    <w:rPr>
      <w:rFonts w:ascii="Calibri" w:eastAsia="Calibri" w:hAnsi="Calibri" w:cs="Times New Roman"/>
      <w:lang w:eastAsia="en-US"/>
    </w:rPr>
  </w:style>
  <w:style w:type="paragraph" w:customStyle="1" w:styleId="3F9DCC2FE6434DB7B287C5B7E31F282668">
    <w:name w:val="3F9DCC2FE6434DB7B287C5B7E31F282668"/>
    <w:rsid w:val="008B12BC"/>
    <w:rPr>
      <w:rFonts w:ascii="Calibri" w:eastAsia="Calibri" w:hAnsi="Calibri" w:cs="Times New Roman"/>
      <w:lang w:eastAsia="en-US"/>
    </w:rPr>
  </w:style>
  <w:style w:type="paragraph" w:customStyle="1" w:styleId="DE8CD42385B046BDB4E11F19F22A3B5F63">
    <w:name w:val="DE8CD42385B046BDB4E11F19F22A3B5F63"/>
    <w:rsid w:val="008B12BC"/>
    <w:rPr>
      <w:rFonts w:ascii="Calibri" w:eastAsia="Calibri" w:hAnsi="Calibri" w:cs="Times New Roman"/>
      <w:lang w:eastAsia="en-US"/>
    </w:rPr>
  </w:style>
  <w:style w:type="paragraph" w:customStyle="1" w:styleId="A3602B6938F04E24958A758F7643577058">
    <w:name w:val="A3602B6938F04E24958A758F7643577058"/>
    <w:rsid w:val="008B12BC"/>
    <w:rPr>
      <w:rFonts w:ascii="Calibri" w:eastAsia="Calibri" w:hAnsi="Calibri" w:cs="Times New Roman"/>
      <w:lang w:eastAsia="en-US"/>
    </w:rPr>
  </w:style>
  <w:style w:type="paragraph" w:customStyle="1" w:styleId="9DE6401602074F98910ADC84B274ACB856">
    <w:name w:val="9DE6401602074F98910ADC84B274ACB856"/>
    <w:rsid w:val="008B12BC"/>
    <w:rPr>
      <w:rFonts w:ascii="Calibri" w:eastAsia="Calibri" w:hAnsi="Calibri" w:cs="Times New Roman"/>
      <w:lang w:eastAsia="en-US"/>
    </w:rPr>
  </w:style>
  <w:style w:type="paragraph" w:customStyle="1" w:styleId="910D7A3327EC40BB99B39A31EF376D9255">
    <w:name w:val="910D7A3327EC40BB99B39A31EF376D9255"/>
    <w:rsid w:val="008B12BC"/>
    <w:rPr>
      <w:rFonts w:ascii="Calibri" w:eastAsia="Calibri" w:hAnsi="Calibri" w:cs="Times New Roman"/>
      <w:lang w:eastAsia="en-US"/>
    </w:rPr>
  </w:style>
  <w:style w:type="paragraph" w:customStyle="1" w:styleId="D7D2F93999584622813004C611DB247854">
    <w:name w:val="D7D2F93999584622813004C611DB247854"/>
    <w:rsid w:val="008B12BC"/>
    <w:rPr>
      <w:rFonts w:ascii="Calibri" w:eastAsia="Calibri" w:hAnsi="Calibri" w:cs="Times New Roman"/>
      <w:lang w:eastAsia="en-US"/>
    </w:rPr>
  </w:style>
  <w:style w:type="paragraph" w:customStyle="1" w:styleId="5EDC50F60F534EB1A960C35A16BE1E3D53">
    <w:name w:val="5EDC50F60F534EB1A960C35A16BE1E3D53"/>
    <w:rsid w:val="008B12BC"/>
    <w:rPr>
      <w:rFonts w:ascii="Calibri" w:eastAsia="Calibri" w:hAnsi="Calibri" w:cs="Times New Roman"/>
      <w:lang w:eastAsia="en-US"/>
    </w:rPr>
  </w:style>
  <w:style w:type="paragraph" w:customStyle="1" w:styleId="181B580BF6AA44F1992E4CAB4F19CCEB52">
    <w:name w:val="181B580BF6AA44F1992E4CAB4F19CCEB52"/>
    <w:rsid w:val="008B12BC"/>
    <w:rPr>
      <w:rFonts w:ascii="Calibri" w:eastAsia="Calibri" w:hAnsi="Calibri" w:cs="Times New Roman"/>
      <w:lang w:eastAsia="en-US"/>
    </w:rPr>
  </w:style>
  <w:style w:type="paragraph" w:customStyle="1" w:styleId="C8FEF6018D884811966C6FB2CDAF1A3542">
    <w:name w:val="C8FEF6018D884811966C6FB2CDAF1A3542"/>
    <w:rsid w:val="008B12BC"/>
    <w:rPr>
      <w:rFonts w:ascii="Calibri" w:eastAsia="Calibri" w:hAnsi="Calibri" w:cs="Times New Roman"/>
      <w:lang w:eastAsia="en-US"/>
    </w:rPr>
  </w:style>
  <w:style w:type="paragraph" w:customStyle="1" w:styleId="C66A275B111F43BD8FCEBF3013FF13A441">
    <w:name w:val="C66A275B111F43BD8FCEBF3013FF13A441"/>
    <w:rsid w:val="008B12BC"/>
    <w:rPr>
      <w:rFonts w:ascii="Calibri" w:eastAsia="Calibri" w:hAnsi="Calibri" w:cs="Times New Roman"/>
      <w:lang w:eastAsia="en-US"/>
    </w:rPr>
  </w:style>
  <w:style w:type="paragraph" w:customStyle="1" w:styleId="1D65173FF37F4A289770C07DF8E56EB839">
    <w:name w:val="1D65173FF37F4A289770C07DF8E56EB839"/>
    <w:rsid w:val="008B12BC"/>
    <w:rPr>
      <w:rFonts w:ascii="Calibri" w:eastAsia="Calibri" w:hAnsi="Calibri" w:cs="Times New Roman"/>
      <w:lang w:eastAsia="en-US"/>
    </w:rPr>
  </w:style>
  <w:style w:type="paragraph" w:customStyle="1" w:styleId="0F29A5678DCA431190DF8ADEC2744D7337">
    <w:name w:val="0F29A5678DCA431190DF8ADEC2744D7337"/>
    <w:rsid w:val="008B12BC"/>
    <w:pPr>
      <w:ind w:left="720"/>
      <w:contextualSpacing/>
    </w:pPr>
    <w:rPr>
      <w:rFonts w:ascii="Calibri" w:eastAsia="Calibri" w:hAnsi="Calibri" w:cs="Times New Roman"/>
      <w:lang w:eastAsia="en-US"/>
    </w:rPr>
  </w:style>
  <w:style w:type="paragraph" w:customStyle="1" w:styleId="1D9D49F93E5A40E7A7A4CA090204311765">
    <w:name w:val="1D9D49F93E5A40E7A7A4CA090204311765"/>
    <w:rsid w:val="008B12BC"/>
    <w:rPr>
      <w:rFonts w:ascii="Calibri" w:eastAsia="Calibri" w:hAnsi="Calibri" w:cs="Times New Roman"/>
      <w:lang w:eastAsia="en-US"/>
    </w:rPr>
  </w:style>
  <w:style w:type="paragraph" w:customStyle="1" w:styleId="3F9DCC2FE6434DB7B287C5B7E31F282669">
    <w:name w:val="3F9DCC2FE6434DB7B287C5B7E31F282669"/>
    <w:rsid w:val="008B12BC"/>
    <w:rPr>
      <w:rFonts w:ascii="Calibri" w:eastAsia="Calibri" w:hAnsi="Calibri" w:cs="Times New Roman"/>
      <w:lang w:eastAsia="en-US"/>
    </w:rPr>
  </w:style>
  <w:style w:type="paragraph" w:customStyle="1" w:styleId="DE8CD42385B046BDB4E11F19F22A3B5F64">
    <w:name w:val="DE8CD42385B046BDB4E11F19F22A3B5F64"/>
    <w:rsid w:val="008B12BC"/>
    <w:rPr>
      <w:rFonts w:ascii="Calibri" w:eastAsia="Calibri" w:hAnsi="Calibri" w:cs="Times New Roman"/>
      <w:lang w:eastAsia="en-US"/>
    </w:rPr>
  </w:style>
  <w:style w:type="paragraph" w:customStyle="1" w:styleId="A3602B6938F04E24958A758F7643577059">
    <w:name w:val="A3602B6938F04E24958A758F7643577059"/>
    <w:rsid w:val="008B12BC"/>
    <w:rPr>
      <w:rFonts w:ascii="Calibri" w:eastAsia="Calibri" w:hAnsi="Calibri" w:cs="Times New Roman"/>
      <w:lang w:eastAsia="en-US"/>
    </w:rPr>
  </w:style>
  <w:style w:type="paragraph" w:customStyle="1" w:styleId="9DE6401602074F98910ADC84B274ACB857">
    <w:name w:val="9DE6401602074F98910ADC84B274ACB857"/>
    <w:rsid w:val="008B12BC"/>
    <w:rPr>
      <w:rFonts w:ascii="Calibri" w:eastAsia="Calibri" w:hAnsi="Calibri" w:cs="Times New Roman"/>
      <w:lang w:eastAsia="en-US"/>
    </w:rPr>
  </w:style>
  <w:style w:type="paragraph" w:customStyle="1" w:styleId="910D7A3327EC40BB99B39A31EF376D9256">
    <w:name w:val="910D7A3327EC40BB99B39A31EF376D9256"/>
    <w:rsid w:val="008B12BC"/>
    <w:rPr>
      <w:rFonts w:ascii="Calibri" w:eastAsia="Calibri" w:hAnsi="Calibri" w:cs="Times New Roman"/>
      <w:lang w:eastAsia="en-US"/>
    </w:rPr>
  </w:style>
  <w:style w:type="paragraph" w:customStyle="1" w:styleId="D7D2F93999584622813004C611DB247855">
    <w:name w:val="D7D2F93999584622813004C611DB247855"/>
    <w:rsid w:val="008B12BC"/>
    <w:rPr>
      <w:rFonts w:ascii="Calibri" w:eastAsia="Calibri" w:hAnsi="Calibri" w:cs="Times New Roman"/>
      <w:lang w:eastAsia="en-US"/>
    </w:rPr>
  </w:style>
  <w:style w:type="paragraph" w:customStyle="1" w:styleId="5EDC50F60F534EB1A960C35A16BE1E3D54">
    <w:name w:val="5EDC50F60F534EB1A960C35A16BE1E3D54"/>
    <w:rsid w:val="008B12BC"/>
    <w:rPr>
      <w:rFonts w:ascii="Calibri" w:eastAsia="Calibri" w:hAnsi="Calibri" w:cs="Times New Roman"/>
      <w:lang w:eastAsia="en-US"/>
    </w:rPr>
  </w:style>
  <w:style w:type="paragraph" w:customStyle="1" w:styleId="181B580BF6AA44F1992E4CAB4F19CCEB53">
    <w:name w:val="181B580BF6AA44F1992E4CAB4F19CCEB53"/>
    <w:rsid w:val="008B12BC"/>
    <w:rPr>
      <w:rFonts w:ascii="Calibri" w:eastAsia="Calibri" w:hAnsi="Calibri" w:cs="Times New Roman"/>
      <w:lang w:eastAsia="en-US"/>
    </w:rPr>
  </w:style>
  <w:style w:type="paragraph" w:customStyle="1" w:styleId="C8FEF6018D884811966C6FB2CDAF1A3543">
    <w:name w:val="C8FEF6018D884811966C6FB2CDAF1A3543"/>
    <w:rsid w:val="008B12BC"/>
    <w:rPr>
      <w:rFonts w:ascii="Calibri" w:eastAsia="Calibri" w:hAnsi="Calibri" w:cs="Times New Roman"/>
      <w:lang w:eastAsia="en-US"/>
    </w:rPr>
  </w:style>
  <w:style w:type="paragraph" w:customStyle="1" w:styleId="C66A275B111F43BD8FCEBF3013FF13A442">
    <w:name w:val="C66A275B111F43BD8FCEBF3013FF13A442"/>
    <w:rsid w:val="008B12BC"/>
    <w:rPr>
      <w:rFonts w:ascii="Calibri" w:eastAsia="Calibri" w:hAnsi="Calibri" w:cs="Times New Roman"/>
      <w:lang w:eastAsia="en-US"/>
    </w:rPr>
  </w:style>
  <w:style w:type="paragraph" w:customStyle="1" w:styleId="1D65173FF37F4A289770C07DF8E56EB840">
    <w:name w:val="1D65173FF37F4A289770C07DF8E56EB840"/>
    <w:rsid w:val="008B12BC"/>
    <w:rPr>
      <w:rFonts w:ascii="Calibri" w:eastAsia="Calibri" w:hAnsi="Calibri" w:cs="Times New Roman"/>
      <w:lang w:eastAsia="en-US"/>
    </w:rPr>
  </w:style>
  <w:style w:type="paragraph" w:customStyle="1" w:styleId="0F29A5678DCA431190DF8ADEC2744D7338">
    <w:name w:val="0F29A5678DCA431190DF8ADEC2744D7338"/>
    <w:rsid w:val="008B12BC"/>
    <w:pPr>
      <w:ind w:left="720"/>
      <w:contextualSpacing/>
    </w:pPr>
    <w:rPr>
      <w:rFonts w:ascii="Calibri" w:eastAsia="Calibri" w:hAnsi="Calibri" w:cs="Times New Roman"/>
      <w:lang w:eastAsia="en-US"/>
    </w:rPr>
  </w:style>
  <w:style w:type="paragraph" w:customStyle="1" w:styleId="1D9D49F93E5A40E7A7A4CA090204311766">
    <w:name w:val="1D9D49F93E5A40E7A7A4CA090204311766"/>
    <w:rsid w:val="008B12BC"/>
    <w:rPr>
      <w:rFonts w:ascii="Calibri" w:eastAsia="Calibri" w:hAnsi="Calibri" w:cs="Times New Roman"/>
      <w:lang w:eastAsia="en-US"/>
    </w:rPr>
  </w:style>
  <w:style w:type="paragraph" w:customStyle="1" w:styleId="3F9DCC2FE6434DB7B287C5B7E31F282670">
    <w:name w:val="3F9DCC2FE6434DB7B287C5B7E31F282670"/>
    <w:rsid w:val="008B12BC"/>
    <w:rPr>
      <w:rFonts w:ascii="Calibri" w:eastAsia="Calibri" w:hAnsi="Calibri" w:cs="Times New Roman"/>
      <w:lang w:eastAsia="en-US"/>
    </w:rPr>
  </w:style>
  <w:style w:type="paragraph" w:customStyle="1" w:styleId="DE8CD42385B046BDB4E11F19F22A3B5F65">
    <w:name w:val="DE8CD42385B046BDB4E11F19F22A3B5F65"/>
    <w:rsid w:val="008B12BC"/>
    <w:rPr>
      <w:rFonts w:ascii="Calibri" w:eastAsia="Calibri" w:hAnsi="Calibri" w:cs="Times New Roman"/>
      <w:lang w:eastAsia="en-US"/>
    </w:rPr>
  </w:style>
  <w:style w:type="paragraph" w:customStyle="1" w:styleId="A3602B6938F04E24958A758F7643577060">
    <w:name w:val="A3602B6938F04E24958A758F7643577060"/>
    <w:rsid w:val="008B12BC"/>
    <w:rPr>
      <w:rFonts w:ascii="Calibri" w:eastAsia="Calibri" w:hAnsi="Calibri" w:cs="Times New Roman"/>
      <w:lang w:eastAsia="en-US"/>
    </w:rPr>
  </w:style>
  <w:style w:type="paragraph" w:customStyle="1" w:styleId="9DE6401602074F98910ADC84B274ACB858">
    <w:name w:val="9DE6401602074F98910ADC84B274ACB858"/>
    <w:rsid w:val="008B12BC"/>
    <w:rPr>
      <w:rFonts w:ascii="Calibri" w:eastAsia="Calibri" w:hAnsi="Calibri" w:cs="Times New Roman"/>
      <w:lang w:eastAsia="en-US"/>
    </w:rPr>
  </w:style>
  <w:style w:type="paragraph" w:customStyle="1" w:styleId="910D7A3327EC40BB99B39A31EF376D9257">
    <w:name w:val="910D7A3327EC40BB99B39A31EF376D9257"/>
    <w:rsid w:val="008B12BC"/>
    <w:rPr>
      <w:rFonts w:ascii="Calibri" w:eastAsia="Calibri" w:hAnsi="Calibri" w:cs="Times New Roman"/>
      <w:lang w:eastAsia="en-US"/>
    </w:rPr>
  </w:style>
  <w:style w:type="paragraph" w:customStyle="1" w:styleId="D7D2F93999584622813004C611DB247856">
    <w:name w:val="D7D2F93999584622813004C611DB247856"/>
    <w:rsid w:val="008B12BC"/>
    <w:rPr>
      <w:rFonts w:ascii="Calibri" w:eastAsia="Calibri" w:hAnsi="Calibri" w:cs="Times New Roman"/>
      <w:lang w:eastAsia="en-US"/>
    </w:rPr>
  </w:style>
  <w:style w:type="paragraph" w:customStyle="1" w:styleId="5EDC50F60F534EB1A960C35A16BE1E3D55">
    <w:name w:val="5EDC50F60F534EB1A960C35A16BE1E3D55"/>
    <w:rsid w:val="008B12BC"/>
    <w:rPr>
      <w:rFonts w:ascii="Calibri" w:eastAsia="Calibri" w:hAnsi="Calibri" w:cs="Times New Roman"/>
      <w:lang w:eastAsia="en-US"/>
    </w:rPr>
  </w:style>
  <w:style w:type="paragraph" w:customStyle="1" w:styleId="181B580BF6AA44F1992E4CAB4F19CCEB54">
    <w:name w:val="181B580BF6AA44F1992E4CAB4F19CCEB54"/>
    <w:rsid w:val="008B12BC"/>
    <w:rPr>
      <w:rFonts w:ascii="Calibri" w:eastAsia="Calibri" w:hAnsi="Calibri" w:cs="Times New Roman"/>
      <w:lang w:eastAsia="en-US"/>
    </w:rPr>
  </w:style>
  <w:style w:type="paragraph" w:customStyle="1" w:styleId="C8FEF6018D884811966C6FB2CDAF1A3544">
    <w:name w:val="C8FEF6018D884811966C6FB2CDAF1A3544"/>
    <w:rsid w:val="008B12BC"/>
    <w:rPr>
      <w:rFonts w:ascii="Calibri" w:eastAsia="Calibri" w:hAnsi="Calibri" w:cs="Times New Roman"/>
      <w:lang w:eastAsia="en-US"/>
    </w:rPr>
  </w:style>
  <w:style w:type="paragraph" w:customStyle="1" w:styleId="C66A275B111F43BD8FCEBF3013FF13A443">
    <w:name w:val="C66A275B111F43BD8FCEBF3013FF13A443"/>
    <w:rsid w:val="008B12BC"/>
    <w:rPr>
      <w:rFonts w:ascii="Calibri" w:eastAsia="Calibri" w:hAnsi="Calibri" w:cs="Times New Roman"/>
      <w:lang w:eastAsia="en-US"/>
    </w:rPr>
  </w:style>
  <w:style w:type="paragraph" w:customStyle="1" w:styleId="1D65173FF37F4A289770C07DF8E56EB841">
    <w:name w:val="1D65173FF37F4A289770C07DF8E56EB841"/>
    <w:rsid w:val="008B12BC"/>
    <w:rPr>
      <w:rFonts w:ascii="Calibri" w:eastAsia="Calibri" w:hAnsi="Calibri" w:cs="Times New Roman"/>
      <w:lang w:eastAsia="en-US"/>
    </w:rPr>
  </w:style>
  <w:style w:type="paragraph" w:customStyle="1" w:styleId="0F29A5678DCA431190DF8ADEC2744D7339">
    <w:name w:val="0F29A5678DCA431190DF8ADEC2744D7339"/>
    <w:rsid w:val="008B12BC"/>
    <w:pPr>
      <w:ind w:left="720"/>
      <w:contextualSpacing/>
    </w:pPr>
    <w:rPr>
      <w:rFonts w:ascii="Calibri" w:eastAsia="Calibri" w:hAnsi="Calibri" w:cs="Times New Roman"/>
      <w:lang w:eastAsia="en-US"/>
    </w:rPr>
  </w:style>
  <w:style w:type="paragraph" w:customStyle="1" w:styleId="1D9D49F93E5A40E7A7A4CA090204311767">
    <w:name w:val="1D9D49F93E5A40E7A7A4CA090204311767"/>
    <w:rsid w:val="008B12BC"/>
    <w:rPr>
      <w:rFonts w:ascii="Calibri" w:eastAsia="Calibri" w:hAnsi="Calibri" w:cs="Times New Roman"/>
      <w:lang w:eastAsia="en-US"/>
    </w:rPr>
  </w:style>
  <w:style w:type="paragraph" w:customStyle="1" w:styleId="3F9DCC2FE6434DB7B287C5B7E31F282671">
    <w:name w:val="3F9DCC2FE6434DB7B287C5B7E31F282671"/>
    <w:rsid w:val="008B12BC"/>
    <w:rPr>
      <w:rFonts w:ascii="Calibri" w:eastAsia="Calibri" w:hAnsi="Calibri" w:cs="Times New Roman"/>
      <w:lang w:eastAsia="en-US"/>
    </w:rPr>
  </w:style>
  <w:style w:type="paragraph" w:customStyle="1" w:styleId="DE8CD42385B046BDB4E11F19F22A3B5F66">
    <w:name w:val="DE8CD42385B046BDB4E11F19F22A3B5F66"/>
    <w:rsid w:val="008B12BC"/>
    <w:rPr>
      <w:rFonts w:ascii="Calibri" w:eastAsia="Calibri" w:hAnsi="Calibri" w:cs="Times New Roman"/>
      <w:lang w:eastAsia="en-US"/>
    </w:rPr>
  </w:style>
  <w:style w:type="paragraph" w:customStyle="1" w:styleId="A3602B6938F04E24958A758F7643577061">
    <w:name w:val="A3602B6938F04E24958A758F7643577061"/>
    <w:rsid w:val="008B12BC"/>
    <w:rPr>
      <w:rFonts w:ascii="Calibri" w:eastAsia="Calibri" w:hAnsi="Calibri" w:cs="Times New Roman"/>
      <w:lang w:eastAsia="en-US"/>
    </w:rPr>
  </w:style>
  <w:style w:type="paragraph" w:customStyle="1" w:styleId="9DE6401602074F98910ADC84B274ACB859">
    <w:name w:val="9DE6401602074F98910ADC84B274ACB859"/>
    <w:rsid w:val="008B12BC"/>
    <w:rPr>
      <w:rFonts w:ascii="Calibri" w:eastAsia="Calibri" w:hAnsi="Calibri" w:cs="Times New Roman"/>
      <w:lang w:eastAsia="en-US"/>
    </w:rPr>
  </w:style>
  <w:style w:type="paragraph" w:customStyle="1" w:styleId="910D7A3327EC40BB99B39A31EF376D9258">
    <w:name w:val="910D7A3327EC40BB99B39A31EF376D9258"/>
    <w:rsid w:val="008B12BC"/>
    <w:rPr>
      <w:rFonts w:ascii="Calibri" w:eastAsia="Calibri" w:hAnsi="Calibri" w:cs="Times New Roman"/>
      <w:lang w:eastAsia="en-US"/>
    </w:rPr>
  </w:style>
  <w:style w:type="paragraph" w:customStyle="1" w:styleId="D7D2F93999584622813004C611DB247857">
    <w:name w:val="D7D2F93999584622813004C611DB247857"/>
    <w:rsid w:val="008B12BC"/>
    <w:rPr>
      <w:rFonts w:ascii="Calibri" w:eastAsia="Calibri" w:hAnsi="Calibri" w:cs="Times New Roman"/>
      <w:lang w:eastAsia="en-US"/>
    </w:rPr>
  </w:style>
  <w:style w:type="paragraph" w:customStyle="1" w:styleId="5EDC50F60F534EB1A960C35A16BE1E3D56">
    <w:name w:val="5EDC50F60F534EB1A960C35A16BE1E3D56"/>
    <w:rsid w:val="008B12BC"/>
    <w:rPr>
      <w:rFonts w:ascii="Calibri" w:eastAsia="Calibri" w:hAnsi="Calibri" w:cs="Times New Roman"/>
      <w:lang w:eastAsia="en-US"/>
    </w:rPr>
  </w:style>
  <w:style w:type="paragraph" w:customStyle="1" w:styleId="181B580BF6AA44F1992E4CAB4F19CCEB55">
    <w:name w:val="181B580BF6AA44F1992E4CAB4F19CCEB55"/>
    <w:rsid w:val="008B12BC"/>
    <w:rPr>
      <w:rFonts w:ascii="Calibri" w:eastAsia="Calibri" w:hAnsi="Calibri" w:cs="Times New Roman"/>
      <w:lang w:eastAsia="en-US"/>
    </w:rPr>
  </w:style>
  <w:style w:type="paragraph" w:customStyle="1" w:styleId="C8FEF6018D884811966C6FB2CDAF1A3545">
    <w:name w:val="C8FEF6018D884811966C6FB2CDAF1A3545"/>
    <w:rsid w:val="008B12BC"/>
    <w:rPr>
      <w:rFonts w:ascii="Calibri" w:eastAsia="Calibri" w:hAnsi="Calibri" w:cs="Times New Roman"/>
      <w:lang w:eastAsia="en-US"/>
    </w:rPr>
  </w:style>
  <w:style w:type="paragraph" w:customStyle="1" w:styleId="C66A275B111F43BD8FCEBF3013FF13A444">
    <w:name w:val="C66A275B111F43BD8FCEBF3013FF13A444"/>
    <w:rsid w:val="008B12BC"/>
    <w:rPr>
      <w:rFonts w:ascii="Calibri" w:eastAsia="Calibri" w:hAnsi="Calibri" w:cs="Times New Roman"/>
      <w:lang w:eastAsia="en-US"/>
    </w:rPr>
  </w:style>
  <w:style w:type="paragraph" w:customStyle="1" w:styleId="1D65173FF37F4A289770C07DF8E56EB842">
    <w:name w:val="1D65173FF37F4A289770C07DF8E56EB842"/>
    <w:rsid w:val="008B12BC"/>
    <w:rPr>
      <w:rFonts w:ascii="Calibri" w:eastAsia="Calibri" w:hAnsi="Calibri" w:cs="Times New Roman"/>
      <w:lang w:eastAsia="en-US"/>
    </w:rPr>
  </w:style>
  <w:style w:type="paragraph" w:customStyle="1" w:styleId="0F29A5678DCA431190DF8ADEC2744D7340">
    <w:name w:val="0F29A5678DCA431190DF8ADEC2744D7340"/>
    <w:rsid w:val="008B12BC"/>
    <w:pPr>
      <w:ind w:left="720"/>
      <w:contextualSpacing/>
    </w:pPr>
    <w:rPr>
      <w:rFonts w:ascii="Calibri" w:eastAsia="Calibri" w:hAnsi="Calibri" w:cs="Times New Roman"/>
      <w:lang w:eastAsia="en-US"/>
    </w:rPr>
  </w:style>
  <w:style w:type="paragraph" w:customStyle="1" w:styleId="1D9D49F93E5A40E7A7A4CA090204311768">
    <w:name w:val="1D9D49F93E5A40E7A7A4CA090204311768"/>
    <w:rsid w:val="008B12BC"/>
    <w:rPr>
      <w:rFonts w:ascii="Calibri" w:eastAsia="Calibri" w:hAnsi="Calibri" w:cs="Times New Roman"/>
      <w:lang w:eastAsia="en-US"/>
    </w:rPr>
  </w:style>
  <w:style w:type="paragraph" w:customStyle="1" w:styleId="3F9DCC2FE6434DB7B287C5B7E31F282672">
    <w:name w:val="3F9DCC2FE6434DB7B287C5B7E31F282672"/>
    <w:rsid w:val="008B12BC"/>
    <w:rPr>
      <w:rFonts w:ascii="Calibri" w:eastAsia="Calibri" w:hAnsi="Calibri" w:cs="Times New Roman"/>
      <w:lang w:eastAsia="en-US"/>
    </w:rPr>
  </w:style>
  <w:style w:type="paragraph" w:customStyle="1" w:styleId="DE8CD42385B046BDB4E11F19F22A3B5F67">
    <w:name w:val="DE8CD42385B046BDB4E11F19F22A3B5F67"/>
    <w:rsid w:val="008B12BC"/>
    <w:rPr>
      <w:rFonts w:ascii="Calibri" w:eastAsia="Calibri" w:hAnsi="Calibri" w:cs="Times New Roman"/>
      <w:lang w:eastAsia="en-US"/>
    </w:rPr>
  </w:style>
  <w:style w:type="paragraph" w:customStyle="1" w:styleId="A3602B6938F04E24958A758F7643577062">
    <w:name w:val="A3602B6938F04E24958A758F7643577062"/>
    <w:rsid w:val="008B12BC"/>
    <w:rPr>
      <w:rFonts w:ascii="Calibri" w:eastAsia="Calibri" w:hAnsi="Calibri" w:cs="Times New Roman"/>
      <w:lang w:eastAsia="en-US"/>
    </w:rPr>
  </w:style>
  <w:style w:type="paragraph" w:customStyle="1" w:styleId="9DE6401602074F98910ADC84B274ACB860">
    <w:name w:val="9DE6401602074F98910ADC84B274ACB860"/>
    <w:rsid w:val="008B12BC"/>
    <w:rPr>
      <w:rFonts w:ascii="Calibri" w:eastAsia="Calibri" w:hAnsi="Calibri" w:cs="Times New Roman"/>
      <w:lang w:eastAsia="en-US"/>
    </w:rPr>
  </w:style>
  <w:style w:type="paragraph" w:customStyle="1" w:styleId="910D7A3327EC40BB99B39A31EF376D9259">
    <w:name w:val="910D7A3327EC40BB99B39A31EF376D9259"/>
    <w:rsid w:val="008B12BC"/>
    <w:rPr>
      <w:rFonts w:ascii="Calibri" w:eastAsia="Calibri" w:hAnsi="Calibri" w:cs="Times New Roman"/>
      <w:lang w:eastAsia="en-US"/>
    </w:rPr>
  </w:style>
  <w:style w:type="paragraph" w:customStyle="1" w:styleId="D7D2F93999584622813004C611DB247858">
    <w:name w:val="D7D2F93999584622813004C611DB247858"/>
    <w:rsid w:val="008B12BC"/>
    <w:rPr>
      <w:rFonts w:ascii="Calibri" w:eastAsia="Calibri" w:hAnsi="Calibri" w:cs="Times New Roman"/>
      <w:lang w:eastAsia="en-US"/>
    </w:rPr>
  </w:style>
  <w:style w:type="paragraph" w:customStyle="1" w:styleId="5EDC50F60F534EB1A960C35A16BE1E3D57">
    <w:name w:val="5EDC50F60F534EB1A960C35A16BE1E3D57"/>
    <w:rsid w:val="008B12BC"/>
    <w:rPr>
      <w:rFonts w:ascii="Calibri" w:eastAsia="Calibri" w:hAnsi="Calibri" w:cs="Times New Roman"/>
      <w:lang w:eastAsia="en-US"/>
    </w:rPr>
  </w:style>
  <w:style w:type="paragraph" w:customStyle="1" w:styleId="181B580BF6AA44F1992E4CAB4F19CCEB56">
    <w:name w:val="181B580BF6AA44F1992E4CAB4F19CCEB56"/>
    <w:rsid w:val="008B12BC"/>
    <w:rPr>
      <w:rFonts w:ascii="Calibri" w:eastAsia="Calibri" w:hAnsi="Calibri" w:cs="Times New Roman"/>
      <w:lang w:eastAsia="en-US"/>
    </w:rPr>
  </w:style>
  <w:style w:type="paragraph" w:customStyle="1" w:styleId="C8FEF6018D884811966C6FB2CDAF1A3546">
    <w:name w:val="C8FEF6018D884811966C6FB2CDAF1A3546"/>
    <w:rsid w:val="008B12BC"/>
    <w:rPr>
      <w:rFonts w:ascii="Calibri" w:eastAsia="Calibri" w:hAnsi="Calibri" w:cs="Times New Roman"/>
      <w:lang w:eastAsia="en-US"/>
    </w:rPr>
  </w:style>
  <w:style w:type="paragraph" w:customStyle="1" w:styleId="C66A275B111F43BD8FCEBF3013FF13A445">
    <w:name w:val="C66A275B111F43BD8FCEBF3013FF13A445"/>
    <w:rsid w:val="008B12BC"/>
    <w:rPr>
      <w:rFonts w:ascii="Calibri" w:eastAsia="Calibri" w:hAnsi="Calibri" w:cs="Times New Roman"/>
      <w:lang w:eastAsia="en-US"/>
    </w:rPr>
  </w:style>
  <w:style w:type="paragraph" w:customStyle="1" w:styleId="1D65173FF37F4A289770C07DF8E56EB843">
    <w:name w:val="1D65173FF37F4A289770C07DF8E56EB843"/>
    <w:rsid w:val="008B12BC"/>
    <w:rPr>
      <w:rFonts w:ascii="Calibri" w:eastAsia="Calibri" w:hAnsi="Calibri" w:cs="Times New Roman"/>
      <w:lang w:eastAsia="en-US"/>
    </w:rPr>
  </w:style>
  <w:style w:type="paragraph" w:customStyle="1" w:styleId="0F29A5678DCA431190DF8ADEC2744D7341">
    <w:name w:val="0F29A5678DCA431190DF8ADEC2744D7341"/>
    <w:rsid w:val="008B12BC"/>
    <w:pPr>
      <w:ind w:left="720"/>
      <w:contextualSpacing/>
    </w:pPr>
    <w:rPr>
      <w:rFonts w:ascii="Calibri" w:eastAsia="Calibri" w:hAnsi="Calibri" w:cs="Times New Roman"/>
      <w:lang w:eastAsia="en-US"/>
    </w:rPr>
  </w:style>
  <w:style w:type="paragraph" w:customStyle="1" w:styleId="1D9D49F93E5A40E7A7A4CA090204311769">
    <w:name w:val="1D9D49F93E5A40E7A7A4CA090204311769"/>
    <w:rsid w:val="008B12BC"/>
    <w:rPr>
      <w:rFonts w:ascii="Calibri" w:eastAsia="Calibri" w:hAnsi="Calibri" w:cs="Times New Roman"/>
      <w:lang w:eastAsia="en-US"/>
    </w:rPr>
  </w:style>
  <w:style w:type="paragraph" w:customStyle="1" w:styleId="3F9DCC2FE6434DB7B287C5B7E31F282673">
    <w:name w:val="3F9DCC2FE6434DB7B287C5B7E31F282673"/>
    <w:rsid w:val="008B12BC"/>
    <w:rPr>
      <w:rFonts w:ascii="Calibri" w:eastAsia="Calibri" w:hAnsi="Calibri" w:cs="Times New Roman"/>
      <w:lang w:eastAsia="en-US"/>
    </w:rPr>
  </w:style>
  <w:style w:type="paragraph" w:customStyle="1" w:styleId="DE8CD42385B046BDB4E11F19F22A3B5F68">
    <w:name w:val="DE8CD42385B046BDB4E11F19F22A3B5F68"/>
    <w:rsid w:val="008B12BC"/>
    <w:rPr>
      <w:rFonts w:ascii="Calibri" w:eastAsia="Calibri" w:hAnsi="Calibri" w:cs="Times New Roman"/>
      <w:lang w:eastAsia="en-US"/>
    </w:rPr>
  </w:style>
  <w:style w:type="paragraph" w:customStyle="1" w:styleId="A3602B6938F04E24958A758F7643577063">
    <w:name w:val="A3602B6938F04E24958A758F7643577063"/>
    <w:rsid w:val="008B12BC"/>
    <w:rPr>
      <w:rFonts w:ascii="Calibri" w:eastAsia="Calibri" w:hAnsi="Calibri" w:cs="Times New Roman"/>
      <w:lang w:eastAsia="en-US"/>
    </w:rPr>
  </w:style>
  <w:style w:type="paragraph" w:customStyle="1" w:styleId="9DE6401602074F98910ADC84B274ACB861">
    <w:name w:val="9DE6401602074F98910ADC84B274ACB861"/>
    <w:rsid w:val="008B12BC"/>
    <w:rPr>
      <w:rFonts w:ascii="Calibri" w:eastAsia="Calibri" w:hAnsi="Calibri" w:cs="Times New Roman"/>
      <w:lang w:eastAsia="en-US"/>
    </w:rPr>
  </w:style>
  <w:style w:type="paragraph" w:customStyle="1" w:styleId="910D7A3327EC40BB99B39A31EF376D9260">
    <w:name w:val="910D7A3327EC40BB99B39A31EF376D9260"/>
    <w:rsid w:val="008B12BC"/>
    <w:rPr>
      <w:rFonts w:ascii="Calibri" w:eastAsia="Calibri" w:hAnsi="Calibri" w:cs="Times New Roman"/>
      <w:lang w:eastAsia="en-US"/>
    </w:rPr>
  </w:style>
  <w:style w:type="paragraph" w:customStyle="1" w:styleId="D7D2F93999584622813004C611DB247859">
    <w:name w:val="D7D2F93999584622813004C611DB247859"/>
    <w:rsid w:val="008B12BC"/>
    <w:rPr>
      <w:rFonts w:ascii="Calibri" w:eastAsia="Calibri" w:hAnsi="Calibri" w:cs="Times New Roman"/>
      <w:lang w:eastAsia="en-US"/>
    </w:rPr>
  </w:style>
  <w:style w:type="paragraph" w:customStyle="1" w:styleId="5EDC50F60F534EB1A960C35A16BE1E3D58">
    <w:name w:val="5EDC50F60F534EB1A960C35A16BE1E3D58"/>
    <w:rsid w:val="008B12BC"/>
    <w:rPr>
      <w:rFonts w:ascii="Calibri" w:eastAsia="Calibri" w:hAnsi="Calibri" w:cs="Times New Roman"/>
      <w:lang w:eastAsia="en-US"/>
    </w:rPr>
  </w:style>
  <w:style w:type="paragraph" w:customStyle="1" w:styleId="181B580BF6AA44F1992E4CAB4F19CCEB57">
    <w:name w:val="181B580BF6AA44F1992E4CAB4F19CCEB57"/>
    <w:rsid w:val="008B12BC"/>
    <w:rPr>
      <w:rFonts w:ascii="Calibri" w:eastAsia="Calibri" w:hAnsi="Calibri" w:cs="Times New Roman"/>
      <w:lang w:eastAsia="en-US"/>
    </w:rPr>
  </w:style>
  <w:style w:type="paragraph" w:customStyle="1" w:styleId="C8FEF6018D884811966C6FB2CDAF1A3547">
    <w:name w:val="C8FEF6018D884811966C6FB2CDAF1A3547"/>
    <w:rsid w:val="008B12BC"/>
    <w:rPr>
      <w:rFonts w:ascii="Calibri" w:eastAsia="Calibri" w:hAnsi="Calibri" w:cs="Times New Roman"/>
      <w:lang w:eastAsia="en-US"/>
    </w:rPr>
  </w:style>
  <w:style w:type="paragraph" w:customStyle="1" w:styleId="C66A275B111F43BD8FCEBF3013FF13A446">
    <w:name w:val="C66A275B111F43BD8FCEBF3013FF13A446"/>
    <w:rsid w:val="008B12BC"/>
    <w:rPr>
      <w:rFonts w:ascii="Calibri" w:eastAsia="Calibri" w:hAnsi="Calibri" w:cs="Times New Roman"/>
      <w:lang w:eastAsia="en-US"/>
    </w:rPr>
  </w:style>
  <w:style w:type="paragraph" w:customStyle="1" w:styleId="1D65173FF37F4A289770C07DF8E56EB844">
    <w:name w:val="1D65173FF37F4A289770C07DF8E56EB844"/>
    <w:rsid w:val="008B12BC"/>
    <w:rPr>
      <w:rFonts w:ascii="Calibri" w:eastAsia="Calibri" w:hAnsi="Calibri" w:cs="Times New Roman"/>
      <w:lang w:eastAsia="en-US"/>
    </w:rPr>
  </w:style>
  <w:style w:type="paragraph" w:customStyle="1" w:styleId="0F29A5678DCA431190DF8ADEC2744D7342">
    <w:name w:val="0F29A5678DCA431190DF8ADEC2744D7342"/>
    <w:rsid w:val="008B12BC"/>
    <w:pPr>
      <w:ind w:left="720"/>
      <w:contextualSpacing/>
    </w:pPr>
    <w:rPr>
      <w:rFonts w:ascii="Calibri" w:eastAsia="Calibri" w:hAnsi="Calibri" w:cs="Times New Roman"/>
      <w:lang w:eastAsia="en-US"/>
    </w:rPr>
  </w:style>
  <w:style w:type="paragraph" w:customStyle="1" w:styleId="1D9D49F93E5A40E7A7A4CA090204311770">
    <w:name w:val="1D9D49F93E5A40E7A7A4CA090204311770"/>
    <w:rsid w:val="008B12BC"/>
    <w:rPr>
      <w:rFonts w:ascii="Calibri" w:eastAsia="Calibri" w:hAnsi="Calibri" w:cs="Times New Roman"/>
      <w:lang w:eastAsia="en-US"/>
    </w:rPr>
  </w:style>
  <w:style w:type="paragraph" w:customStyle="1" w:styleId="3F9DCC2FE6434DB7B287C5B7E31F282674">
    <w:name w:val="3F9DCC2FE6434DB7B287C5B7E31F282674"/>
    <w:rsid w:val="008B12BC"/>
    <w:rPr>
      <w:rFonts w:ascii="Calibri" w:eastAsia="Calibri" w:hAnsi="Calibri" w:cs="Times New Roman"/>
      <w:lang w:eastAsia="en-US"/>
    </w:rPr>
  </w:style>
  <w:style w:type="paragraph" w:customStyle="1" w:styleId="DE8CD42385B046BDB4E11F19F22A3B5F69">
    <w:name w:val="DE8CD42385B046BDB4E11F19F22A3B5F69"/>
    <w:rsid w:val="008B12BC"/>
    <w:rPr>
      <w:rFonts w:ascii="Calibri" w:eastAsia="Calibri" w:hAnsi="Calibri" w:cs="Times New Roman"/>
      <w:lang w:eastAsia="en-US"/>
    </w:rPr>
  </w:style>
  <w:style w:type="paragraph" w:customStyle="1" w:styleId="A3602B6938F04E24958A758F7643577064">
    <w:name w:val="A3602B6938F04E24958A758F7643577064"/>
    <w:rsid w:val="008B12BC"/>
    <w:rPr>
      <w:rFonts w:ascii="Calibri" w:eastAsia="Calibri" w:hAnsi="Calibri" w:cs="Times New Roman"/>
      <w:lang w:eastAsia="en-US"/>
    </w:rPr>
  </w:style>
  <w:style w:type="paragraph" w:customStyle="1" w:styleId="9DE6401602074F98910ADC84B274ACB862">
    <w:name w:val="9DE6401602074F98910ADC84B274ACB862"/>
    <w:rsid w:val="008B12BC"/>
    <w:rPr>
      <w:rFonts w:ascii="Calibri" w:eastAsia="Calibri" w:hAnsi="Calibri" w:cs="Times New Roman"/>
      <w:lang w:eastAsia="en-US"/>
    </w:rPr>
  </w:style>
  <w:style w:type="paragraph" w:customStyle="1" w:styleId="910D7A3327EC40BB99B39A31EF376D9261">
    <w:name w:val="910D7A3327EC40BB99B39A31EF376D9261"/>
    <w:rsid w:val="008B12BC"/>
    <w:rPr>
      <w:rFonts w:ascii="Calibri" w:eastAsia="Calibri" w:hAnsi="Calibri" w:cs="Times New Roman"/>
      <w:lang w:eastAsia="en-US"/>
    </w:rPr>
  </w:style>
  <w:style w:type="paragraph" w:customStyle="1" w:styleId="D7D2F93999584622813004C611DB247860">
    <w:name w:val="D7D2F93999584622813004C611DB247860"/>
    <w:rsid w:val="008B12BC"/>
    <w:rPr>
      <w:rFonts w:ascii="Calibri" w:eastAsia="Calibri" w:hAnsi="Calibri" w:cs="Times New Roman"/>
      <w:lang w:eastAsia="en-US"/>
    </w:rPr>
  </w:style>
  <w:style w:type="paragraph" w:customStyle="1" w:styleId="5EDC50F60F534EB1A960C35A16BE1E3D59">
    <w:name w:val="5EDC50F60F534EB1A960C35A16BE1E3D59"/>
    <w:rsid w:val="008B12BC"/>
    <w:rPr>
      <w:rFonts w:ascii="Calibri" w:eastAsia="Calibri" w:hAnsi="Calibri" w:cs="Times New Roman"/>
      <w:lang w:eastAsia="en-US"/>
    </w:rPr>
  </w:style>
  <w:style w:type="paragraph" w:customStyle="1" w:styleId="181B580BF6AA44F1992E4CAB4F19CCEB58">
    <w:name w:val="181B580BF6AA44F1992E4CAB4F19CCEB58"/>
    <w:rsid w:val="008B12BC"/>
    <w:rPr>
      <w:rFonts w:ascii="Calibri" w:eastAsia="Calibri" w:hAnsi="Calibri" w:cs="Times New Roman"/>
      <w:lang w:eastAsia="en-US"/>
    </w:rPr>
  </w:style>
  <w:style w:type="paragraph" w:customStyle="1" w:styleId="C8FEF6018D884811966C6FB2CDAF1A3548">
    <w:name w:val="C8FEF6018D884811966C6FB2CDAF1A3548"/>
    <w:rsid w:val="008B12BC"/>
    <w:rPr>
      <w:rFonts w:ascii="Calibri" w:eastAsia="Calibri" w:hAnsi="Calibri" w:cs="Times New Roman"/>
      <w:lang w:eastAsia="en-US"/>
    </w:rPr>
  </w:style>
  <w:style w:type="paragraph" w:customStyle="1" w:styleId="C66A275B111F43BD8FCEBF3013FF13A447">
    <w:name w:val="C66A275B111F43BD8FCEBF3013FF13A447"/>
    <w:rsid w:val="008B12BC"/>
    <w:rPr>
      <w:rFonts w:ascii="Calibri" w:eastAsia="Calibri" w:hAnsi="Calibri" w:cs="Times New Roman"/>
      <w:lang w:eastAsia="en-US"/>
    </w:rPr>
  </w:style>
  <w:style w:type="paragraph" w:customStyle="1" w:styleId="1D65173FF37F4A289770C07DF8E56EB845">
    <w:name w:val="1D65173FF37F4A289770C07DF8E56EB845"/>
    <w:rsid w:val="008B12BC"/>
    <w:rPr>
      <w:rFonts w:ascii="Calibri" w:eastAsia="Calibri" w:hAnsi="Calibri" w:cs="Times New Roman"/>
      <w:lang w:eastAsia="en-US"/>
    </w:rPr>
  </w:style>
  <w:style w:type="paragraph" w:customStyle="1" w:styleId="0F29A5678DCA431190DF8ADEC2744D7343">
    <w:name w:val="0F29A5678DCA431190DF8ADEC2744D7343"/>
    <w:rsid w:val="008B12BC"/>
    <w:pPr>
      <w:ind w:left="720"/>
      <w:contextualSpacing/>
    </w:pPr>
    <w:rPr>
      <w:rFonts w:ascii="Calibri" w:eastAsia="Calibri" w:hAnsi="Calibri" w:cs="Times New Roman"/>
      <w:lang w:eastAsia="en-US"/>
    </w:rPr>
  </w:style>
  <w:style w:type="paragraph" w:customStyle="1" w:styleId="1D9D49F93E5A40E7A7A4CA090204311771">
    <w:name w:val="1D9D49F93E5A40E7A7A4CA090204311771"/>
    <w:rsid w:val="008B12BC"/>
    <w:rPr>
      <w:rFonts w:ascii="Calibri" w:eastAsia="Calibri" w:hAnsi="Calibri" w:cs="Times New Roman"/>
      <w:lang w:eastAsia="en-US"/>
    </w:rPr>
  </w:style>
  <w:style w:type="paragraph" w:customStyle="1" w:styleId="3F9DCC2FE6434DB7B287C5B7E31F282675">
    <w:name w:val="3F9DCC2FE6434DB7B287C5B7E31F282675"/>
    <w:rsid w:val="008B12BC"/>
    <w:rPr>
      <w:rFonts w:ascii="Calibri" w:eastAsia="Calibri" w:hAnsi="Calibri" w:cs="Times New Roman"/>
      <w:lang w:eastAsia="en-US"/>
    </w:rPr>
  </w:style>
  <w:style w:type="paragraph" w:customStyle="1" w:styleId="DE8CD42385B046BDB4E11F19F22A3B5F70">
    <w:name w:val="DE8CD42385B046BDB4E11F19F22A3B5F70"/>
    <w:rsid w:val="008B12BC"/>
    <w:rPr>
      <w:rFonts w:ascii="Calibri" w:eastAsia="Calibri" w:hAnsi="Calibri" w:cs="Times New Roman"/>
      <w:lang w:eastAsia="en-US"/>
    </w:rPr>
  </w:style>
  <w:style w:type="paragraph" w:customStyle="1" w:styleId="A3602B6938F04E24958A758F7643577065">
    <w:name w:val="A3602B6938F04E24958A758F7643577065"/>
    <w:rsid w:val="008B12BC"/>
    <w:rPr>
      <w:rFonts w:ascii="Calibri" w:eastAsia="Calibri" w:hAnsi="Calibri" w:cs="Times New Roman"/>
      <w:lang w:eastAsia="en-US"/>
    </w:rPr>
  </w:style>
  <w:style w:type="paragraph" w:customStyle="1" w:styleId="9DE6401602074F98910ADC84B274ACB863">
    <w:name w:val="9DE6401602074F98910ADC84B274ACB863"/>
    <w:rsid w:val="008B12BC"/>
    <w:rPr>
      <w:rFonts w:ascii="Calibri" w:eastAsia="Calibri" w:hAnsi="Calibri" w:cs="Times New Roman"/>
      <w:lang w:eastAsia="en-US"/>
    </w:rPr>
  </w:style>
  <w:style w:type="paragraph" w:customStyle="1" w:styleId="910D7A3327EC40BB99B39A31EF376D9262">
    <w:name w:val="910D7A3327EC40BB99B39A31EF376D9262"/>
    <w:rsid w:val="008B12BC"/>
    <w:rPr>
      <w:rFonts w:ascii="Calibri" w:eastAsia="Calibri" w:hAnsi="Calibri" w:cs="Times New Roman"/>
      <w:lang w:eastAsia="en-US"/>
    </w:rPr>
  </w:style>
  <w:style w:type="paragraph" w:customStyle="1" w:styleId="D7D2F93999584622813004C611DB247861">
    <w:name w:val="D7D2F93999584622813004C611DB247861"/>
    <w:rsid w:val="008B12BC"/>
    <w:rPr>
      <w:rFonts w:ascii="Calibri" w:eastAsia="Calibri" w:hAnsi="Calibri" w:cs="Times New Roman"/>
      <w:lang w:eastAsia="en-US"/>
    </w:rPr>
  </w:style>
  <w:style w:type="paragraph" w:customStyle="1" w:styleId="5EDC50F60F534EB1A960C35A16BE1E3D60">
    <w:name w:val="5EDC50F60F534EB1A960C35A16BE1E3D60"/>
    <w:rsid w:val="008B12BC"/>
    <w:rPr>
      <w:rFonts w:ascii="Calibri" w:eastAsia="Calibri" w:hAnsi="Calibri" w:cs="Times New Roman"/>
      <w:lang w:eastAsia="en-US"/>
    </w:rPr>
  </w:style>
  <w:style w:type="paragraph" w:customStyle="1" w:styleId="181B580BF6AA44F1992E4CAB4F19CCEB59">
    <w:name w:val="181B580BF6AA44F1992E4CAB4F19CCEB59"/>
    <w:rsid w:val="008B12BC"/>
    <w:rPr>
      <w:rFonts w:ascii="Calibri" w:eastAsia="Calibri" w:hAnsi="Calibri" w:cs="Times New Roman"/>
      <w:lang w:eastAsia="en-US"/>
    </w:rPr>
  </w:style>
  <w:style w:type="paragraph" w:customStyle="1" w:styleId="C8FEF6018D884811966C6FB2CDAF1A3549">
    <w:name w:val="C8FEF6018D884811966C6FB2CDAF1A3549"/>
    <w:rsid w:val="008B12BC"/>
    <w:rPr>
      <w:rFonts w:ascii="Calibri" w:eastAsia="Calibri" w:hAnsi="Calibri" w:cs="Times New Roman"/>
      <w:lang w:eastAsia="en-US"/>
    </w:rPr>
  </w:style>
  <w:style w:type="paragraph" w:customStyle="1" w:styleId="C66A275B111F43BD8FCEBF3013FF13A448">
    <w:name w:val="C66A275B111F43BD8FCEBF3013FF13A448"/>
    <w:rsid w:val="008B12BC"/>
    <w:rPr>
      <w:rFonts w:ascii="Calibri" w:eastAsia="Calibri" w:hAnsi="Calibri" w:cs="Times New Roman"/>
      <w:lang w:eastAsia="en-US"/>
    </w:rPr>
  </w:style>
  <w:style w:type="paragraph" w:customStyle="1" w:styleId="1D65173FF37F4A289770C07DF8E56EB846">
    <w:name w:val="1D65173FF37F4A289770C07DF8E56EB846"/>
    <w:rsid w:val="008B12BC"/>
    <w:rPr>
      <w:rFonts w:ascii="Calibri" w:eastAsia="Calibri" w:hAnsi="Calibri" w:cs="Times New Roman"/>
      <w:lang w:eastAsia="en-US"/>
    </w:rPr>
  </w:style>
  <w:style w:type="paragraph" w:customStyle="1" w:styleId="0F29A5678DCA431190DF8ADEC2744D7344">
    <w:name w:val="0F29A5678DCA431190DF8ADEC2744D7344"/>
    <w:rsid w:val="008B12BC"/>
    <w:pPr>
      <w:ind w:left="720"/>
      <w:contextualSpacing/>
    </w:pPr>
    <w:rPr>
      <w:rFonts w:ascii="Calibri" w:eastAsia="Calibri" w:hAnsi="Calibri" w:cs="Times New Roman"/>
      <w:lang w:eastAsia="en-US"/>
    </w:rPr>
  </w:style>
  <w:style w:type="paragraph" w:customStyle="1" w:styleId="1D9D49F93E5A40E7A7A4CA090204311772">
    <w:name w:val="1D9D49F93E5A40E7A7A4CA090204311772"/>
    <w:rsid w:val="008B12BC"/>
    <w:rPr>
      <w:rFonts w:ascii="Calibri" w:eastAsia="Calibri" w:hAnsi="Calibri" w:cs="Times New Roman"/>
      <w:lang w:eastAsia="en-US"/>
    </w:rPr>
  </w:style>
  <w:style w:type="paragraph" w:customStyle="1" w:styleId="3F9DCC2FE6434DB7B287C5B7E31F282676">
    <w:name w:val="3F9DCC2FE6434DB7B287C5B7E31F282676"/>
    <w:rsid w:val="008B12BC"/>
    <w:rPr>
      <w:rFonts w:ascii="Calibri" w:eastAsia="Calibri" w:hAnsi="Calibri" w:cs="Times New Roman"/>
      <w:lang w:eastAsia="en-US"/>
    </w:rPr>
  </w:style>
  <w:style w:type="paragraph" w:customStyle="1" w:styleId="DE8CD42385B046BDB4E11F19F22A3B5F71">
    <w:name w:val="DE8CD42385B046BDB4E11F19F22A3B5F71"/>
    <w:rsid w:val="008B12BC"/>
    <w:rPr>
      <w:rFonts w:ascii="Calibri" w:eastAsia="Calibri" w:hAnsi="Calibri" w:cs="Times New Roman"/>
      <w:lang w:eastAsia="en-US"/>
    </w:rPr>
  </w:style>
  <w:style w:type="paragraph" w:customStyle="1" w:styleId="A3602B6938F04E24958A758F7643577066">
    <w:name w:val="A3602B6938F04E24958A758F7643577066"/>
    <w:rsid w:val="008B12BC"/>
    <w:rPr>
      <w:rFonts w:ascii="Calibri" w:eastAsia="Calibri" w:hAnsi="Calibri" w:cs="Times New Roman"/>
      <w:lang w:eastAsia="en-US"/>
    </w:rPr>
  </w:style>
  <w:style w:type="paragraph" w:customStyle="1" w:styleId="9DE6401602074F98910ADC84B274ACB864">
    <w:name w:val="9DE6401602074F98910ADC84B274ACB864"/>
    <w:rsid w:val="008B12BC"/>
    <w:rPr>
      <w:rFonts w:ascii="Calibri" w:eastAsia="Calibri" w:hAnsi="Calibri" w:cs="Times New Roman"/>
      <w:lang w:eastAsia="en-US"/>
    </w:rPr>
  </w:style>
  <w:style w:type="paragraph" w:customStyle="1" w:styleId="910D7A3327EC40BB99B39A31EF376D9263">
    <w:name w:val="910D7A3327EC40BB99B39A31EF376D9263"/>
    <w:rsid w:val="008B12BC"/>
    <w:rPr>
      <w:rFonts w:ascii="Calibri" w:eastAsia="Calibri" w:hAnsi="Calibri" w:cs="Times New Roman"/>
      <w:lang w:eastAsia="en-US"/>
    </w:rPr>
  </w:style>
  <w:style w:type="paragraph" w:customStyle="1" w:styleId="D7D2F93999584622813004C611DB247862">
    <w:name w:val="D7D2F93999584622813004C611DB247862"/>
    <w:rsid w:val="008B12BC"/>
    <w:rPr>
      <w:rFonts w:ascii="Calibri" w:eastAsia="Calibri" w:hAnsi="Calibri" w:cs="Times New Roman"/>
      <w:lang w:eastAsia="en-US"/>
    </w:rPr>
  </w:style>
  <w:style w:type="paragraph" w:customStyle="1" w:styleId="5EDC50F60F534EB1A960C35A16BE1E3D61">
    <w:name w:val="5EDC50F60F534EB1A960C35A16BE1E3D61"/>
    <w:rsid w:val="008B12BC"/>
    <w:rPr>
      <w:rFonts w:ascii="Calibri" w:eastAsia="Calibri" w:hAnsi="Calibri" w:cs="Times New Roman"/>
      <w:lang w:eastAsia="en-US"/>
    </w:rPr>
  </w:style>
  <w:style w:type="paragraph" w:customStyle="1" w:styleId="181B580BF6AA44F1992E4CAB4F19CCEB60">
    <w:name w:val="181B580BF6AA44F1992E4CAB4F19CCEB60"/>
    <w:rsid w:val="008B12BC"/>
    <w:rPr>
      <w:rFonts w:ascii="Calibri" w:eastAsia="Calibri" w:hAnsi="Calibri" w:cs="Times New Roman"/>
      <w:lang w:eastAsia="en-US"/>
    </w:rPr>
  </w:style>
  <w:style w:type="paragraph" w:customStyle="1" w:styleId="C8FEF6018D884811966C6FB2CDAF1A3550">
    <w:name w:val="C8FEF6018D884811966C6FB2CDAF1A3550"/>
    <w:rsid w:val="008B12BC"/>
    <w:rPr>
      <w:rFonts w:ascii="Calibri" w:eastAsia="Calibri" w:hAnsi="Calibri" w:cs="Times New Roman"/>
      <w:lang w:eastAsia="en-US"/>
    </w:rPr>
  </w:style>
  <w:style w:type="paragraph" w:customStyle="1" w:styleId="C66A275B111F43BD8FCEBF3013FF13A449">
    <w:name w:val="C66A275B111F43BD8FCEBF3013FF13A449"/>
    <w:rsid w:val="008B12BC"/>
    <w:rPr>
      <w:rFonts w:ascii="Calibri" w:eastAsia="Calibri" w:hAnsi="Calibri" w:cs="Times New Roman"/>
      <w:lang w:eastAsia="en-US"/>
    </w:rPr>
  </w:style>
  <w:style w:type="paragraph" w:customStyle="1" w:styleId="1D65173FF37F4A289770C07DF8E56EB847">
    <w:name w:val="1D65173FF37F4A289770C07DF8E56EB847"/>
    <w:rsid w:val="008B12BC"/>
    <w:rPr>
      <w:rFonts w:ascii="Calibri" w:eastAsia="Calibri" w:hAnsi="Calibri" w:cs="Times New Roman"/>
      <w:lang w:eastAsia="en-US"/>
    </w:rPr>
  </w:style>
  <w:style w:type="paragraph" w:customStyle="1" w:styleId="0F29A5678DCA431190DF8ADEC2744D7345">
    <w:name w:val="0F29A5678DCA431190DF8ADEC2744D7345"/>
    <w:rsid w:val="008B12BC"/>
    <w:pPr>
      <w:ind w:left="720"/>
      <w:contextualSpacing/>
    </w:pPr>
    <w:rPr>
      <w:rFonts w:ascii="Calibri" w:eastAsia="Calibri" w:hAnsi="Calibri" w:cs="Times New Roman"/>
      <w:lang w:eastAsia="en-US"/>
    </w:rPr>
  </w:style>
  <w:style w:type="paragraph" w:customStyle="1" w:styleId="1D9D49F93E5A40E7A7A4CA090204311773">
    <w:name w:val="1D9D49F93E5A40E7A7A4CA090204311773"/>
    <w:rsid w:val="008B12BC"/>
    <w:rPr>
      <w:rFonts w:ascii="Calibri" w:eastAsia="Calibri" w:hAnsi="Calibri" w:cs="Times New Roman"/>
      <w:lang w:eastAsia="en-US"/>
    </w:rPr>
  </w:style>
  <w:style w:type="paragraph" w:customStyle="1" w:styleId="3F9DCC2FE6434DB7B287C5B7E31F282677">
    <w:name w:val="3F9DCC2FE6434DB7B287C5B7E31F282677"/>
    <w:rsid w:val="008B12BC"/>
    <w:rPr>
      <w:rFonts w:ascii="Calibri" w:eastAsia="Calibri" w:hAnsi="Calibri" w:cs="Times New Roman"/>
      <w:lang w:eastAsia="en-US"/>
    </w:rPr>
  </w:style>
  <w:style w:type="paragraph" w:customStyle="1" w:styleId="DE8CD42385B046BDB4E11F19F22A3B5F72">
    <w:name w:val="DE8CD42385B046BDB4E11F19F22A3B5F72"/>
    <w:rsid w:val="008B12BC"/>
    <w:rPr>
      <w:rFonts w:ascii="Calibri" w:eastAsia="Calibri" w:hAnsi="Calibri" w:cs="Times New Roman"/>
      <w:lang w:eastAsia="en-US"/>
    </w:rPr>
  </w:style>
  <w:style w:type="paragraph" w:customStyle="1" w:styleId="A3602B6938F04E24958A758F7643577067">
    <w:name w:val="A3602B6938F04E24958A758F7643577067"/>
    <w:rsid w:val="008B12BC"/>
    <w:rPr>
      <w:rFonts w:ascii="Calibri" w:eastAsia="Calibri" w:hAnsi="Calibri" w:cs="Times New Roman"/>
      <w:lang w:eastAsia="en-US"/>
    </w:rPr>
  </w:style>
  <w:style w:type="paragraph" w:customStyle="1" w:styleId="9DE6401602074F98910ADC84B274ACB865">
    <w:name w:val="9DE6401602074F98910ADC84B274ACB865"/>
    <w:rsid w:val="008B12BC"/>
    <w:rPr>
      <w:rFonts w:ascii="Calibri" w:eastAsia="Calibri" w:hAnsi="Calibri" w:cs="Times New Roman"/>
      <w:lang w:eastAsia="en-US"/>
    </w:rPr>
  </w:style>
  <w:style w:type="paragraph" w:customStyle="1" w:styleId="910D7A3327EC40BB99B39A31EF376D9264">
    <w:name w:val="910D7A3327EC40BB99B39A31EF376D9264"/>
    <w:rsid w:val="008B12BC"/>
    <w:rPr>
      <w:rFonts w:ascii="Calibri" w:eastAsia="Calibri" w:hAnsi="Calibri" w:cs="Times New Roman"/>
      <w:lang w:eastAsia="en-US"/>
    </w:rPr>
  </w:style>
  <w:style w:type="paragraph" w:customStyle="1" w:styleId="D7D2F93999584622813004C611DB247863">
    <w:name w:val="D7D2F93999584622813004C611DB247863"/>
    <w:rsid w:val="008B12BC"/>
    <w:rPr>
      <w:rFonts w:ascii="Calibri" w:eastAsia="Calibri" w:hAnsi="Calibri" w:cs="Times New Roman"/>
      <w:lang w:eastAsia="en-US"/>
    </w:rPr>
  </w:style>
  <w:style w:type="paragraph" w:customStyle="1" w:styleId="5EDC50F60F534EB1A960C35A16BE1E3D62">
    <w:name w:val="5EDC50F60F534EB1A960C35A16BE1E3D62"/>
    <w:rsid w:val="008B12BC"/>
    <w:rPr>
      <w:rFonts w:ascii="Calibri" w:eastAsia="Calibri" w:hAnsi="Calibri" w:cs="Times New Roman"/>
      <w:lang w:eastAsia="en-US"/>
    </w:rPr>
  </w:style>
  <w:style w:type="paragraph" w:customStyle="1" w:styleId="181B580BF6AA44F1992E4CAB4F19CCEB61">
    <w:name w:val="181B580BF6AA44F1992E4CAB4F19CCEB61"/>
    <w:rsid w:val="008B12BC"/>
    <w:rPr>
      <w:rFonts w:ascii="Calibri" w:eastAsia="Calibri" w:hAnsi="Calibri" w:cs="Times New Roman"/>
      <w:lang w:eastAsia="en-US"/>
    </w:rPr>
  </w:style>
  <w:style w:type="paragraph" w:customStyle="1" w:styleId="C8FEF6018D884811966C6FB2CDAF1A3551">
    <w:name w:val="C8FEF6018D884811966C6FB2CDAF1A3551"/>
    <w:rsid w:val="008B12BC"/>
    <w:rPr>
      <w:rFonts w:ascii="Calibri" w:eastAsia="Calibri" w:hAnsi="Calibri" w:cs="Times New Roman"/>
      <w:lang w:eastAsia="en-US"/>
    </w:rPr>
  </w:style>
  <w:style w:type="paragraph" w:customStyle="1" w:styleId="C66A275B111F43BD8FCEBF3013FF13A450">
    <w:name w:val="C66A275B111F43BD8FCEBF3013FF13A450"/>
    <w:rsid w:val="008B12BC"/>
    <w:rPr>
      <w:rFonts w:ascii="Calibri" w:eastAsia="Calibri" w:hAnsi="Calibri" w:cs="Times New Roman"/>
      <w:lang w:eastAsia="en-US"/>
    </w:rPr>
  </w:style>
  <w:style w:type="paragraph" w:customStyle="1" w:styleId="1D65173FF37F4A289770C07DF8E56EB848">
    <w:name w:val="1D65173FF37F4A289770C07DF8E56EB848"/>
    <w:rsid w:val="008B12BC"/>
    <w:rPr>
      <w:rFonts w:ascii="Calibri" w:eastAsia="Calibri" w:hAnsi="Calibri" w:cs="Times New Roman"/>
      <w:lang w:eastAsia="en-US"/>
    </w:rPr>
  </w:style>
  <w:style w:type="paragraph" w:customStyle="1" w:styleId="0F29A5678DCA431190DF8ADEC2744D7346">
    <w:name w:val="0F29A5678DCA431190DF8ADEC2744D7346"/>
    <w:rsid w:val="008B12BC"/>
    <w:pPr>
      <w:ind w:left="720"/>
      <w:contextualSpacing/>
    </w:pPr>
    <w:rPr>
      <w:rFonts w:ascii="Calibri" w:eastAsia="Calibri" w:hAnsi="Calibri" w:cs="Times New Roman"/>
      <w:lang w:eastAsia="en-US"/>
    </w:rPr>
  </w:style>
  <w:style w:type="paragraph" w:customStyle="1" w:styleId="1D9D49F93E5A40E7A7A4CA090204311774">
    <w:name w:val="1D9D49F93E5A40E7A7A4CA090204311774"/>
    <w:rsid w:val="008B12BC"/>
    <w:rPr>
      <w:rFonts w:ascii="Calibri" w:eastAsia="Calibri" w:hAnsi="Calibri" w:cs="Times New Roman"/>
      <w:lang w:eastAsia="en-US"/>
    </w:rPr>
  </w:style>
  <w:style w:type="paragraph" w:customStyle="1" w:styleId="3F9DCC2FE6434DB7B287C5B7E31F282678">
    <w:name w:val="3F9DCC2FE6434DB7B287C5B7E31F282678"/>
    <w:rsid w:val="008B12BC"/>
    <w:rPr>
      <w:rFonts w:ascii="Calibri" w:eastAsia="Calibri" w:hAnsi="Calibri" w:cs="Times New Roman"/>
      <w:lang w:eastAsia="en-US"/>
    </w:rPr>
  </w:style>
  <w:style w:type="paragraph" w:customStyle="1" w:styleId="DE8CD42385B046BDB4E11F19F22A3B5F73">
    <w:name w:val="DE8CD42385B046BDB4E11F19F22A3B5F73"/>
    <w:rsid w:val="008B12BC"/>
    <w:rPr>
      <w:rFonts w:ascii="Calibri" w:eastAsia="Calibri" w:hAnsi="Calibri" w:cs="Times New Roman"/>
      <w:lang w:eastAsia="en-US"/>
    </w:rPr>
  </w:style>
  <w:style w:type="paragraph" w:customStyle="1" w:styleId="A3602B6938F04E24958A758F7643577068">
    <w:name w:val="A3602B6938F04E24958A758F7643577068"/>
    <w:rsid w:val="008B12BC"/>
    <w:rPr>
      <w:rFonts w:ascii="Calibri" w:eastAsia="Calibri" w:hAnsi="Calibri" w:cs="Times New Roman"/>
      <w:lang w:eastAsia="en-US"/>
    </w:rPr>
  </w:style>
  <w:style w:type="paragraph" w:customStyle="1" w:styleId="9DE6401602074F98910ADC84B274ACB866">
    <w:name w:val="9DE6401602074F98910ADC84B274ACB866"/>
    <w:rsid w:val="008B12BC"/>
    <w:rPr>
      <w:rFonts w:ascii="Calibri" w:eastAsia="Calibri" w:hAnsi="Calibri" w:cs="Times New Roman"/>
      <w:lang w:eastAsia="en-US"/>
    </w:rPr>
  </w:style>
  <w:style w:type="paragraph" w:customStyle="1" w:styleId="910D7A3327EC40BB99B39A31EF376D9265">
    <w:name w:val="910D7A3327EC40BB99B39A31EF376D9265"/>
    <w:rsid w:val="008B12BC"/>
    <w:rPr>
      <w:rFonts w:ascii="Calibri" w:eastAsia="Calibri" w:hAnsi="Calibri" w:cs="Times New Roman"/>
      <w:lang w:eastAsia="en-US"/>
    </w:rPr>
  </w:style>
  <w:style w:type="paragraph" w:customStyle="1" w:styleId="D7D2F93999584622813004C611DB247864">
    <w:name w:val="D7D2F93999584622813004C611DB247864"/>
    <w:rsid w:val="008B12BC"/>
    <w:rPr>
      <w:rFonts w:ascii="Calibri" w:eastAsia="Calibri" w:hAnsi="Calibri" w:cs="Times New Roman"/>
      <w:lang w:eastAsia="en-US"/>
    </w:rPr>
  </w:style>
  <w:style w:type="paragraph" w:customStyle="1" w:styleId="5EDC50F60F534EB1A960C35A16BE1E3D63">
    <w:name w:val="5EDC50F60F534EB1A960C35A16BE1E3D63"/>
    <w:rsid w:val="008B12BC"/>
    <w:rPr>
      <w:rFonts w:ascii="Calibri" w:eastAsia="Calibri" w:hAnsi="Calibri" w:cs="Times New Roman"/>
      <w:lang w:eastAsia="en-US"/>
    </w:rPr>
  </w:style>
  <w:style w:type="paragraph" w:customStyle="1" w:styleId="181B580BF6AA44F1992E4CAB4F19CCEB62">
    <w:name w:val="181B580BF6AA44F1992E4CAB4F19CCEB62"/>
    <w:rsid w:val="008B12BC"/>
    <w:rPr>
      <w:rFonts w:ascii="Calibri" w:eastAsia="Calibri" w:hAnsi="Calibri" w:cs="Times New Roman"/>
      <w:lang w:eastAsia="en-US"/>
    </w:rPr>
  </w:style>
  <w:style w:type="paragraph" w:customStyle="1" w:styleId="C8FEF6018D884811966C6FB2CDAF1A3552">
    <w:name w:val="C8FEF6018D884811966C6FB2CDAF1A3552"/>
    <w:rsid w:val="008B12BC"/>
    <w:rPr>
      <w:rFonts w:ascii="Calibri" w:eastAsia="Calibri" w:hAnsi="Calibri" w:cs="Times New Roman"/>
      <w:lang w:eastAsia="en-US"/>
    </w:rPr>
  </w:style>
  <w:style w:type="paragraph" w:customStyle="1" w:styleId="C66A275B111F43BD8FCEBF3013FF13A451">
    <w:name w:val="C66A275B111F43BD8FCEBF3013FF13A451"/>
    <w:rsid w:val="008B12BC"/>
    <w:rPr>
      <w:rFonts w:ascii="Calibri" w:eastAsia="Calibri" w:hAnsi="Calibri" w:cs="Times New Roman"/>
      <w:lang w:eastAsia="en-US"/>
    </w:rPr>
  </w:style>
  <w:style w:type="paragraph" w:customStyle="1" w:styleId="1D65173FF37F4A289770C07DF8E56EB849">
    <w:name w:val="1D65173FF37F4A289770C07DF8E56EB849"/>
    <w:rsid w:val="008B12BC"/>
    <w:rPr>
      <w:rFonts w:ascii="Calibri" w:eastAsia="Calibri" w:hAnsi="Calibri" w:cs="Times New Roman"/>
      <w:lang w:eastAsia="en-US"/>
    </w:rPr>
  </w:style>
  <w:style w:type="paragraph" w:customStyle="1" w:styleId="0F29A5678DCA431190DF8ADEC2744D7347">
    <w:name w:val="0F29A5678DCA431190DF8ADEC2744D7347"/>
    <w:rsid w:val="008B12BC"/>
    <w:pPr>
      <w:ind w:left="720"/>
      <w:contextualSpacing/>
    </w:pPr>
    <w:rPr>
      <w:rFonts w:ascii="Calibri" w:eastAsia="Calibri" w:hAnsi="Calibri" w:cs="Times New Roman"/>
      <w:lang w:eastAsia="en-US"/>
    </w:rPr>
  </w:style>
  <w:style w:type="paragraph" w:customStyle="1" w:styleId="1D9D49F93E5A40E7A7A4CA090204311775">
    <w:name w:val="1D9D49F93E5A40E7A7A4CA090204311775"/>
    <w:rsid w:val="008B12BC"/>
    <w:rPr>
      <w:rFonts w:ascii="Calibri" w:eastAsia="Calibri" w:hAnsi="Calibri" w:cs="Times New Roman"/>
      <w:lang w:eastAsia="en-US"/>
    </w:rPr>
  </w:style>
  <w:style w:type="paragraph" w:customStyle="1" w:styleId="3F9DCC2FE6434DB7B287C5B7E31F282679">
    <w:name w:val="3F9DCC2FE6434DB7B287C5B7E31F282679"/>
    <w:rsid w:val="008B12BC"/>
    <w:rPr>
      <w:rFonts w:ascii="Calibri" w:eastAsia="Calibri" w:hAnsi="Calibri" w:cs="Times New Roman"/>
      <w:lang w:eastAsia="en-US"/>
    </w:rPr>
  </w:style>
  <w:style w:type="paragraph" w:customStyle="1" w:styleId="DE8CD42385B046BDB4E11F19F22A3B5F74">
    <w:name w:val="DE8CD42385B046BDB4E11F19F22A3B5F74"/>
    <w:rsid w:val="008B12BC"/>
    <w:rPr>
      <w:rFonts w:ascii="Calibri" w:eastAsia="Calibri" w:hAnsi="Calibri" w:cs="Times New Roman"/>
      <w:lang w:eastAsia="en-US"/>
    </w:rPr>
  </w:style>
  <w:style w:type="paragraph" w:customStyle="1" w:styleId="A3602B6938F04E24958A758F7643577069">
    <w:name w:val="A3602B6938F04E24958A758F7643577069"/>
    <w:rsid w:val="008B12BC"/>
    <w:rPr>
      <w:rFonts w:ascii="Calibri" w:eastAsia="Calibri" w:hAnsi="Calibri" w:cs="Times New Roman"/>
      <w:lang w:eastAsia="en-US"/>
    </w:rPr>
  </w:style>
  <w:style w:type="paragraph" w:customStyle="1" w:styleId="9DE6401602074F98910ADC84B274ACB867">
    <w:name w:val="9DE6401602074F98910ADC84B274ACB867"/>
    <w:rsid w:val="008B12BC"/>
    <w:rPr>
      <w:rFonts w:ascii="Calibri" w:eastAsia="Calibri" w:hAnsi="Calibri" w:cs="Times New Roman"/>
      <w:lang w:eastAsia="en-US"/>
    </w:rPr>
  </w:style>
  <w:style w:type="paragraph" w:customStyle="1" w:styleId="910D7A3327EC40BB99B39A31EF376D9266">
    <w:name w:val="910D7A3327EC40BB99B39A31EF376D9266"/>
    <w:rsid w:val="008B12BC"/>
    <w:rPr>
      <w:rFonts w:ascii="Calibri" w:eastAsia="Calibri" w:hAnsi="Calibri" w:cs="Times New Roman"/>
      <w:lang w:eastAsia="en-US"/>
    </w:rPr>
  </w:style>
  <w:style w:type="paragraph" w:customStyle="1" w:styleId="D7D2F93999584622813004C611DB247865">
    <w:name w:val="D7D2F93999584622813004C611DB247865"/>
    <w:rsid w:val="008B12BC"/>
    <w:rPr>
      <w:rFonts w:ascii="Calibri" w:eastAsia="Calibri" w:hAnsi="Calibri" w:cs="Times New Roman"/>
      <w:lang w:eastAsia="en-US"/>
    </w:rPr>
  </w:style>
  <w:style w:type="paragraph" w:customStyle="1" w:styleId="5EDC50F60F534EB1A960C35A16BE1E3D64">
    <w:name w:val="5EDC50F60F534EB1A960C35A16BE1E3D64"/>
    <w:rsid w:val="008B12BC"/>
    <w:rPr>
      <w:rFonts w:ascii="Calibri" w:eastAsia="Calibri" w:hAnsi="Calibri" w:cs="Times New Roman"/>
      <w:lang w:eastAsia="en-US"/>
    </w:rPr>
  </w:style>
  <w:style w:type="paragraph" w:customStyle="1" w:styleId="181B580BF6AA44F1992E4CAB4F19CCEB63">
    <w:name w:val="181B580BF6AA44F1992E4CAB4F19CCEB63"/>
    <w:rsid w:val="008B12BC"/>
    <w:rPr>
      <w:rFonts w:ascii="Calibri" w:eastAsia="Calibri" w:hAnsi="Calibri" w:cs="Times New Roman"/>
      <w:lang w:eastAsia="en-US"/>
    </w:rPr>
  </w:style>
  <w:style w:type="paragraph" w:customStyle="1" w:styleId="C8FEF6018D884811966C6FB2CDAF1A3553">
    <w:name w:val="C8FEF6018D884811966C6FB2CDAF1A3553"/>
    <w:rsid w:val="008B12BC"/>
    <w:rPr>
      <w:rFonts w:ascii="Calibri" w:eastAsia="Calibri" w:hAnsi="Calibri" w:cs="Times New Roman"/>
      <w:lang w:eastAsia="en-US"/>
    </w:rPr>
  </w:style>
  <w:style w:type="paragraph" w:customStyle="1" w:styleId="C66A275B111F43BD8FCEBF3013FF13A452">
    <w:name w:val="C66A275B111F43BD8FCEBF3013FF13A452"/>
    <w:rsid w:val="008B12BC"/>
    <w:rPr>
      <w:rFonts w:ascii="Calibri" w:eastAsia="Calibri" w:hAnsi="Calibri" w:cs="Times New Roman"/>
      <w:lang w:eastAsia="en-US"/>
    </w:rPr>
  </w:style>
  <w:style w:type="paragraph" w:customStyle="1" w:styleId="1D65173FF37F4A289770C07DF8E56EB850">
    <w:name w:val="1D65173FF37F4A289770C07DF8E56EB850"/>
    <w:rsid w:val="008B12BC"/>
    <w:rPr>
      <w:rFonts w:ascii="Calibri" w:eastAsia="Calibri" w:hAnsi="Calibri" w:cs="Times New Roman"/>
      <w:lang w:eastAsia="en-US"/>
    </w:rPr>
  </w:style>
  <w:style w:type="paragraph" w:customStyle="1" w:styleId="0F29A5678DCA431190DF8ADEC2744D7348">
    <w:name w:val="0F29A5678DCA431190DF8ADEC2744D7348"/>
    <w:rsid w:val="008B12BC"/>
    <w:pPr>
      <w:ind w:left="720"/>
      <w:contextualSpacing/>
    </w:pPr>
    <w:rPr>
      <w:rFonts w:ascii="Calibri" w:eastAsia="Calibri" w:hAnsi="Calibri" w:cs="Times New Roman"/>
      <w:lang w:eastAsia="en-US"/>
    </w:rPr>
  </w:style>
  <w:style w:type="paragraph" w:customStyle="1" w:styleId="1D9D49F93E5A40E7A7A4CA090204311776">
    <w:name w:val="1D9D49F93E5A40E7A7A4CA090204311776"/>
    <w:rsid w:val="004F4B0B"/>
    <w:rPr>
      <w:rFonts w:ascii="Calibri" w:eastAsia="Calibri" w:hAnsi="Calibri" w:cs="Times New Roman"/>
      <w:lang w:eastAsia="en-US"/>
    </w:rPr>
  </w:style>
  <w:style w:type="paragraph" w:customStyle="1" w:styleId="3F9DCC2FE6434DB7B287C5B7E31F282680">
    <w:name w:val="3F9DCC2FE6434DB7B287C5B7E31F282680"/>
    <w:rsid w:val="004F4B0B"/>
    <w:rPr>
      <w:rFonts w:ascii="Calibri" w:eastAsia="Calibri" w:hAnsi="Calibri" w:cs="Times New Roman"/>
      <w:lang w:eastAsia="en-US"/>
    </w:rPr>
  </w:style>
  <w:style w:type="paragraph" w:customStyle="1" w:styleId="DE8CD42385B046BDB4E11F19F22A3B5F75">
    <w:name w:val="DE8CD42385B046BDB4E11F19F22A3B5F75"/>
    <w:rsid w:val="004F4B0B"/>
    <w:rPr>
      <w:rFonts w:ascii="Calibri" w:eastAsia="Calibri" w:hAnsi="Calibri" w:cs="Times New Roman"/>
      <w:lang w:eastAsia="en-US"/>
    </w:rPr>
  </w:style>
  <w:style w:type="paragraph" w:customStyle="1" w:styleId="A3602B6938F04E24958A758F7643577070">
    <w:name w:val="A3602B6938F04E24958A758F7643577070"/>
    <w:rsid w:val="004F4B0B"/>
    <w:rPr>
      <w:rFonts w:ascii="Calibri" w:eastAsia="Calibri" w:hAnsi="Calibri" w:cs="Times New Roman"/>
      <w:lang w:eastAsia="en-US"/>
    </w:rPr>
  </w:style>
  <w:style w:type="paragraph" w:customStyle="1" w:styleId="9DE6401602074F98910ADC84B274ACB868">
    <w:name w:val="9DE6401602074F98910ADC84B274ACB868"/>
    <w:rsid w:val="004F4B0B"/>
    <w:rPr>
      <w:rFonts w:ascii="Calibri" w:eastAsia="Calibri" w:hAnsi="Calibri" w:cs="Times New Roman"/>
      <w:lang w:eastAsia="en-US"/>
    </w:rPr>
  </w:style>
  <w:style w:type="paragraph" w:customStyle="1" w:styleId="910D7A3327EC40BB99B39A31EF376D9267">
    <w:name w:val="910D7A3327EC40BB99B39A31EF376D9267"/>
    <w:rsid w:val="004F4B0B"/>
    <w:rPr>
      <w:rFonts w:ascii="Calibri" w:eastAsia="Calibri" w:hAnsi="Calibri" w:cs="Times New Roman"/>
      <w:lang w:eastAsia="en-US"/>
    </w:rPr>
  </w:style>
  <w:style w:type="paragraph" w:customStyle="1" w:styleId="D7D2F93999584622813004C611DB247866">
    <w:name w:val="D7D2F93999584622813004C611DB247866"/>
    <w:rsid w:val="004F4B0B"/>
    <w:rPr>
      <w:rFonts w:ascii="Calibri" w:eastAsia="Calibri" w:hAnsi="Calibri" w:cs="Times New Roman"/>
      <w:lang w:eastAsia="en-US"/>
    </w:rPr>
  </w:style>
  <w:style w:type="paragraph" w:customStyle="1" w:styleId="5EDC50F60F534EB1A960C35A16BE1E3D65">
    <w:name w:val="5EDC50F60F534EB1A960C35A16BE1E3D65"/>
    <w:rsid w:val="004F4B0B"/>
    <w:rPr>
      <w:rFonts w:ascii="Calibri" w:eastAsia="Calibri" w:hAnsi="Calibri" w:cs="Times New Roman"/>
      <w:lang w:eastAsia="en-US"/>
    </w:rPr>
  </w:style>
  <w:style w:type="paragraph" w:customStyle="1" w:styleId="181B580BF6AA44F1992E4CAB4F19CCEB64">
    <w:name w:val="181B580BF6AA44F1992E4CAB4F19CCEB64"/>
    <w:rsid w:val="004F4B0B"/>
    <w:rPr>
      <w:rFonts w:ascii="Calibri" w:eastAsia="Calibri" w:hAnsi="Calibri" w:cs="Times New Roman"/>
      <w:lang w:eastAsia="en-US"/>
    </w:rPr>
  </w:style>
  <w:style w:type="paragraph" w:customStyle="1" w:styleId="C8FEF6018D884811966C6FB2CDAF1A3554">
    <w:name w:val="C8FEF6018D884811966C6FB2CDAF1A3554"/>
    <w:rsid w:val="004F4B0B"/>
    <w:rPr>
      <w:rFonts w:ascii="Calibri" w:eastAsia="Calibri" w:hAnsi="Calibri" w:cs="Times New Roman"/>
      <w:lang w:eastAsia="en-US"/>
    </w:rPr>
  </w:style>
  <w:style w:type="paragraph" w:customStyle="1" w:styleId="C66A275B111F43BD8FCEBF3013FF13A453">
    <w:name w:val="C66A275B111F43BD8FCEBF3013FF13A453"/>
    <w:rsid w:val="004F4B0B"/>
    <w:rPr>
      <w:rFonts w:ascii="Calibri" w:eastAsia="Calibri" w:hAnsi="Calibri" w:cs="Times New Roman"/>
      <w:lang w:eastAsia="en-US"/>
    </w:rPr>
  </w:style>
  <w:style w:type="paragraph" w:customStyle="1" w:styleId="1D65173FF37F4A289770C07DF8E56EB851">
    <w:name w:val="1D65173FF37F4A289770C07DF8E56EB851"/>
    <w:rsid w:val="004F4B0B"/>
    <w:rPr>
      <w:rFonts w:ascii="Calibri" w:eastAsia="Calibri" w:hAnsi="Calibri" w:cs="Times New Roman"/>
      <w:lang w:eastAsia="en-US"/>
    </w:rPr>
  </w:style>
  <w:style w:type="paragraph" w:customStyle="1" w:styleId="0F29A5678DCA431190DF8ADEC2744D7349">
    <w:name w:val="0F29A5678DCA431190DF8ADEC2744D7349"/>
    <w:rsid w:val="004F4B0B"/>
    <w:pPr>
      <w:ind w:left="720"/>
      <w:contextualSpacing/>
    </w:pPr>
    <w:rPr>
      <w:rFonts w:ascii="Calibri" w:eastAsia="Calibri" w:hAnsi="Calibri" w:cs="Times New Roman"/>
      <w:lang w:eastAsia="en-US"/>
    </w:rPr>
  </w:style>
  <w:style w:type="paragraph" w:customStyle="1" w:styleId="1D9D49F93E5A40E7A7A4CA090204311777">
    <w:name w:val="1D9D49F93E5A40E7A7A4CA090204311777"/>
    <w:rsid w:val="004F4B0B"/>
    <w:rPr>
      <w:rFonts w:ascii="Calibri" w:eastAsia="Calibri" w:hAnsi="Calibri" w:cs="Times New Roman"/>
      <w:lang w:eastAsia="en-US"/>
    </w:rPr>
  </w:style>
  <w:style w:type="paragraph" w:customStyle="1" w:styleId="3F9DCC2FE6434DB7B287C5B7E31F282681">
    <w:name w:val="3F9DCC2FE6434DB7B287C5B7E31F282681"/>
    <w:rsid w:val="004F4B0B"/>
    <w:rPr>
      <w:rFonts w:ascii="Calibri" w:eastAsia="Calibri" w:hAnsi="Calibri" w:cs="Times New Roman"/>
      <w:lang w:eastAsia="en-US"/>
    </w:rPr>
  </w:style>
  <w:style w:type="paragraph" w:customStyle="1" w:styleId="DE8CD42385B046BDB4E11F19F22A3B5F76">
    <w:name w:val="DE8CD42385B046BDB4E11F19F22A3B5F76"/>
    <w:rsid w:val="004F4B0B"/>
    <w:rPr>
      <w:rFonts w:ascii="Calibri" w:eastAsia="Calibri" w:hAnsi="Calibri" w:cs="Times New Roman"/>
      <w:lang w:eastAsia="en-US"/>
    </w:rPr>
  </w:style>
  <w:style w:type="paragraph" w:customStyle="1" w:styleId="A3602B6938F04E24958A758F7643577071">
    <w:name w:val="A3602B6938F04E24958A758F7643577071"/>
    <w:rsid w:val="004F4B0B"/>
    <w:rPr>
      <w:rFonts w:ascii="Calibri" w:eastAsia="Calibri" w:hAnsi="Calibri" w:cs="Times New Roman"/>
      <w:lang w:eastAsia="en-US"/>
    </w:rPr>
  </w:style>
  <w:style w:type="paragraph" w:customStyle="1" w:styleId="9DE6401602074F98910ADC84B274ACB869">
    <w:name w:val="9DE6401602074F98910ADC84B274ACB869"/>
    <w:rsid w:val="004F4B0B"/>
    <w:rPr>
      <w:rFonts w:ascii="Calibri" w:eastAsia="Calibri" w:hAnsi="Calibri" w:cs="Times New Roman"/>
      <w:lang w:eastAsia="en-US"/>
    </w:rPr>
  </w:style>
  <w:style w:type="paragraph" w:customStyle="1" w:styleId="910D7A3327EC40BB99B39A31EF376D9268">
    <w:name w:val="910D7A3327EC40BB99B39A31EF376D9268"/>
    <w:rsid w:val="004F4B0B"/>
    <w:rPr>
      <w:rFonts w:ascii="Calibri" w:eastAsia="Calibri" w:hAnsi="Calibri" w:cs="Times New Roman"/>
      <w:lang w:eastAsia="en-US"/>
    </w:rPr>
  </w:style>
  <w:style w:type="paragraph" w:customStyle="1" w:styleId="D7D2F93999584622813004C611DB247867">
    <w:name w:val="D7D2F93999584622813004C611DB247867"/>
    <w:rsid w:val="004F4B0B"/>
    <w:rPr>
      <w:rFonts w:ascii="Calibri" w:eastAsia="Calibri" w:hAnsi="Calibri" w:cs="Times New Roman"/>
      <w:lang w:eastAsia="en-US"/>
    </w:rPr>
  </w:style>
  <w:style w:type="paragraph" w:customStyle="1" w:styleId="5EDC50F60F534EB1A960C35A16BE1E3D66">
    <w:name w:val="5EDC50F60F534EB1A960C35A16BE1E3D66"/>
    <w:rsid w:val="004F4B0B"/>
    <w:rPr>
      <w:rFonts w:ascii="Calibri" w:eastAsia="Calibri" w:hAnsi="Calibri" w:cs="Times New Roman"/>
      <w:lang w:eastAsia="en-US"/>
    </w:rPr>
  </w:style>
  <w:style w:type="paragraph" w:customStyle="1" w:styleId="181B580BF6AA44F1992E4CAB4F19CCEB65">
    <w:name w:val="181B580BF6AA44F1992E4CAB4F19CCEB65"/>
    <w:rsid w:val="004F4B0B"/>
    <w:rPr>
      <w:rFonts w:ascii="Calibri" w:eastAsia="Calibri" w:hAnsi="Calibri" w:cs="Times New Roman"/>
      <w:lang w:eastAsia="en-US"/>
    </w:rPr>
  </w:style>
  <w:style w:type="paragraph" w:customStyle="1" w:styleId="C8FEF6018D884811966C6FB2CDAF1A3555">
    <w:name w:val="C8FEF6018D884811966C6FB2CDAF1A3555"/>
    <w:rsid w:val="004F4B0B"/>
    <w:rPr>
      <w:rFonts w:ascii="Calibri" w:eastAsia="Calibri" w:hAnsi="Calibri" w:cs="Times New Roman"/>
      <w:lang w:eastAsia="en-US"/>
    </w:rPr>
  </w:style>
  <w:style w:type="paragraph" w:customStyle="1" w:styleId="C66A275B111F43BD8FCEBF3013FF13A454">
    <w:name w:val="C66A275B111F43BD8FCEBF3013FF13A454"/>
    <w:rsid w:val="004F4B0B"/>
    <w:rPr>
      <w:rFonts w:ascii="Calibri" w:eastAsia="Calibri" w:hAnsi="Calibri" w:cs="Times New Roman"/>
      <w:lang w:eastAsia="en-US"/>
    </w:rPr>
  </w:style>
  <w:style w:type="paragraph" w:customStyle="1" w:styleId="1D65173FF37F4A289770C07DF8E56EB852">
    <w:name w:val="1D65173FF37F4A289770C07DF8E56EB852"/>
    <w:rsid w:val="004F4B0B"/>
    <w:rPr>
      <w:rFonts w:ascii="Calibri" w:eastAsia="Calibri" w:hAnsi="Calibri" w:cs="Times New Roman"/>
      <w:lang w:eastAsia="en-US"/>
    </w:rPr>
  </w:style>
  <w:style w:type="paragraph" w:customStyle="1" w:styleId="0F29A5678DCA431190DF8ADEC2744D7350">
    <w:name w:val="0F29A5678DCA431190DF8ADEC2744D7350"/>
    <w:rsid w:val="004F4B0B"/>
    <w:pPr>
      <w:ind w:left="720"/>
      <w:contextualSpacing/>
    </w:pPr>
    <w:rPr>
      <w:rFonts w:ascii="Calibri" w:eastAsia="Calibri" w:hAnsi="Calibri" w:cs="Times New Roman"/>
      <w:lang w:eastAsia="en-US"/>
    </w:rPr>
  </w:style>
  <w:style w:type="paragraph" w:customStyle="1" w:styleId="1D9D49F93E5A40E7A7A4CA090204311778">
    <w:name w:val="1D9D49F93E5A40E7A7A4CA090204311778"/>
    <w:rsid w:val="004F4B0B"/>
    <w:rPr>
      <w:rFonts w:ascii="Calibri" w:eastAsia="Calibri" w:hAnsi="Calibri" w:cs="Times New Roman"/>
      <w:lang w:eastAsia="en-US"/>
    </w:rPr>
  </w:style>
  <w:style w:type="paragraph" w:customStyle="1" w:styleId="3F9DCC2FE6434DB7B287C5B7E31F282682">
    <w:name w:val="3F9DCC2FE6434DB7B287C5B7E31F282682"/>
    <w:rsid w:val="004F4B0B"/>
    <w:rPr>
      <w:rFonts w:ascii="Calibri" w:eastAsia="Calibri" w:hAnsi="Calibri" w:cs="Times New Roman"/>
      <w:lang w:eastAsia="en-US"/>
    </w:rPr>
  </w:style>
  <w:style w:type="paragraph" w:customStyle="1" w:styleId="DE8CD42385B046BDB4E11F19F22A3B5F77">
    <w:name w:val="DE8CD42385B046BDB4E11F19F22A3B5F77"/>
    <w:rsid w:val="004F4B0B"/>
    <w:rPr>
      <w:rFonts w:ascii="Calibri" w:eastAsia="Calibri" w:hAnsi="Calibri" w:cs="Times New Roman"/>
      <w:lang w:eastAsia="en-US"/>
    </w:rPr>
  </w:style>
  <w:style w:type="paragraph" w:customStyle="1" w:styleId="A3602B6938F04E24958A758F7643577072">
    <w:name w:val="A3602B6938F04E24958A758F7643577072"/>
    <w:rsid w:val="004F4B0B"/>
    <w:rPr>
      <w:rFonts w:ascii="Calibri" w:eastAsia="Calibri" w:hAnsi="Calibri" w:cs="Times New Roman"/>
      <w:lang w:eastAsia="en-US"/>
    </w:rPr>
  </w:style>
  <w:style w:type="paragraph" w:customStyle="1" w:styleId="9DE6401602074F98910ADC84B274ACB870">
    <w:name w:val="9DE6401602074F98910ADC84B274ACB870"/>
    <w:rsid w:val="004F4B0B"/>
    <w:rPr>
      <w:rFonts w:ascii="Calibri" w:eastAsia="Calibri" w:hAnsi="Calibri" w:cs="Times New Roman"/>
      <w:lang w:eastAsia="en-US"/>
    </w:rPr>
  </w:style>
  <w:style w:type="paragraph" w:customStyle="1" w:styleId="910D7A3327EC40BB99B39A31EF376D9269">
    <w:name w:val="910D7A3327EC40BB99B39A31EF376D9269"/>
    <w:rsid w:val="004F4B0B"/>
    <w:rPr>
      <w:rFonts w:ascii="Calibri" w:eastAsia="Calibri" w:hAnsi="Calibri" w:cs="Times New Roman"/>
      <w:lang w:eastAsia="en-US"/>
    </w:rPr>
  </w:style>
  <w:style w:type="paragraph" w:customStyle="1" w:styleId="D7D2F93999584622813004C611DB247868">
    <w:name w:val="D7D2F93999584622813004C611DB247868"/>
    <w:rsid w:val="004F4B0B"/>
    <w:rPr>
      <w:rFonts w:ascii="Calibri" w:eastAsia="Calibri" w:hAnsi="Calibri" w:cs="Times New Roman"/>
      <w:lang w:eastAsia="en-US"/>
    </w:rPr>
  </w:style>
  <w:style w:type="paragraph" w:customStyle="1" w:styleId="5EDC50F60F534EB1A960C35A16BE1E3D67">
    <w:name w:val="5EDC50F60F534EB1A960C35A16BE1E3D67"/>
    <w:rsid w:val="004F4B0B"/>
    <w:rPr>
      <w:rFonts w:ascii="Calibri" w:eastAsia="Calibri" w:hAnsi="Calibri" w:cs="Times New Roman"/>
      <w:lang w:eastAsia="en-US"/>
    </w:rPr>
  </w:style>
  <w:style w:type="paragraph" w:customStyle="1" w:styleId="181B580BF6AA44F1992E4CAB4F19CCEB66">
    <w:name w:val="181B580BF6AA44F1992E4CAB4F19CCEB66"/>
    <w:rsid w:val="004F4B0B"/>
    <w:rPr>
      <w:rFonts w:ascii="Calibri" w:eastAsia="Calibri" w:hAnsi="Calibri" w:cs="Times New Roman"/>
      <w:lang w:eastAsia="en-US"/>
    </w:rPr>
  </w:style>
  <w:style w:type="paragraph" w:customStyle="1" w:styleId="C8FEF6018D884811966C6FB2CDAF1A3556">
    <w:name w:val="C8FEF6018D884811966C6FB2CDAF1A3556"/>
    <w:rsid w:val="004F4B0B"/>
    <w:rPr>
      <w:rFonts w:ascii="Calibri" w:eastAsia="Calibri" w:hAnsi="Calibri" w:cs="Times New Roman"/>
      <w:lang w:eastAsia="en-US"/>
    </w:rPr>
  </w:style>
  <w:style w:type="paragraph" w:customStyle="1" w:styleId="C66A275B111F43BD8FCEBF3013FF13A455">
    <w:name w:val="C66A275B111F43BD8FCEBF3013FF13A455"/>
    <w:rsid w:val="004F4B0B"/>
    <w:rPr>
      <w:rFonts w:ascii="Calibri" w:eastAsia="Calibri" w:hAnsi="Calibri" w:cs="Times New Roman"/>
      <w:lang w:eastAsia="en-US"/>
    </w:rPr>
  </w:style>
  <w:style w:type="paragraph" w:customStyle="1" w:styleId="1D65173FF37F4A289770C07DF8E56EB853">
    <w:name w:val="1D65173FF37F4A289770C07DF8E56EB853"/>
    <w:rsid w:val="004F4B0B"/>
    <w:rPr>
      <w:rFonts w:ascii="Calibri" w:eastAsia="Calibri" w:hAnsi="Calibri" w:cs="Times New Roman"/>
      <w:lang w:eastAsia="en-US"/>
    </w:rPr>
  </w:style>
  <w:style w:type="paragraph" w:customStyle="1" w:styleId="0F29A5678DCA431190DF8ADEC2744D7351">
    <w:name w:val="0F29A5678DCA431190DF8ADEC2744D7351"/>
    <w:rsid w:val="004F4B0B"/>
    <w:pPr>
      <w:ind w:left="720"/>
      <w:contextualSpacing/>
    </w:pPr>
    <w:rPr>
      <w:rFonts w:ascii="Calibri" w:eastAsia="Calibri" w:hAnsi="Calibri" w:cs="Times New Roman"/>
      <w:lang w:eastAsia="en-US"/>
    </w:rPr>
  </w:style>
  <w:style w:type="paragraph" w:customStyle="1" w:styleId="1D9D49F93E5A40E7A7A4CA090204311779">
    <w:name w:val="1D9D49F93E5A40E7A7A4CA090204311779"/>
    <w:rsid w:val="004F4B0B"/>
    <w:rPr>
      <w:rFonts w:ascii="Calibri" w:eastAsia="Calibri" w:hAnsi="Calibri" w:cs="Times New Roman"/>
      <w:lang w:eastAsia="en-US"/>
    </w:rPr>
  </w:style>
  <w:style w:type="paragraph" w:customStyle="1" w:styleId="3F9DCC2FE6434DB7B287C5B7E31F282683">
    <w:name w:val="3F9DCC2FE6434DB7B287C5B7E31F282683"/>
    <w:rsid w:val="004F4B0B"/>
    <w:rPr>
      <w:rFonts w:ascii="Calibri" w:eastAsia="Calibri" w:hAnsi="Calibri" w:cs="Times New Roman"/>
      <w:lang w:eastAsia="en-US"/>
    </w:rPr>
  </w:style>
  <w:style w:type="paragraph" w:customStyle="1" w:styleId="DE8CD42385B046BDB4E11F19F22A3B5F78">
    <w:name w:val="DE8CD42385B046BDB4E11F19F22A3B5F78"/>
    <w:rsid w:val="004F4B0B"/>
    <w:rPr>
      <w:rFonts w:ascii="Calibri" w:eastAsia="Calibri" w:hAnsi="Calibri" w:cs="Times New Roman"/>
      <w:lang w:eastAsia="en-US"/>
    </w:rPr>
  </w:style>
  <w:style w:type="paragraph" w:customStyle="1" w:styleId="A3602B6938F04E24958A758F7643577073">
    <w:name w:val="A3602B6938F04E24958A758F7643577073"/>
    <w:rsid w:val="004F4B0B"/>
    <w:rPr>
      <w:rFonts w:ascii="Calibri" w:eastAsia="Calibri" w:hAnsi="Calibri" w:cs="Times New Roman"/>
      <w:lang w:eastAsia="en-US"/>
    </w:rPr>
  </w:style>
  <w:style w:type="paragraph" w:customStyle="1" w:styleId="9DE6401602074F98910ADC84B274ACB871">
    <w:name w:val="9DE6401602074F98910ADC84B274ACB871"/>
    <w:rsid w:val="004F4B0B"/>
    <w:rPr>
      <w:rFonts w:ascii="Calibri" w:eastAsia="Calibri" w:hAnsi="Calibri" w:cs="Times New Roman"/>
      <w:lang w:eastAsia="en-US"/>
    </w:rPr>
  </w:style>
  <w:style w:type="paragraph" w:customStyle="1" w:styleId="910D7A3327EC40BB99B39A31EF376D9270">
    <w:name w:val="910D7A3327EC40BB99B39A31EF376D9270"/>
    <w:rsid w:val="004F4B0B"/>
    <w:rPr>
      <w:rFonts w:ascii="Calibri" w:eastAsia="Calibri" w:hAnsi="Calibri" w:cs="Times New Roman"/>
      <w:lang w:eastAsia="en-US"/>
    </w:rPr>
  </w:style>
  <w:style w:type="paragraph" w:customStyle="1" w:styleId="D7D2F93999584622813004C611DB247869">
    <w:name w:val="D7D2F93999584622813004C611DB247869"/>
    <w:rsid w:val="004F4B0B"/>
    <w:rPr>
      <w:rFonts w:ascii="Calibri" w:eastAsia="Calibri" w:hAnsi="Calibri" w:cs="Times New Roman"/>
      <w:lang w:eastAsia="en-US"/>
    </w:rPr>
  </w:style>
  <w:style w:type="paragraph" w:customStyle="1" w:styleId="5EDC50F60F534EB1A960C35A16BE1E3D68">
    <w:name w:val="5EDC50F60F534EB1A960C35A16BE1E3D68"/>
    <w:rsid w:val="004F4B0B"/>
    <w:rPr>
      <w:rFonts w:ascii="Calibri" w:eastAsia="Calibri" w:hAnsi="Calibri" w:cs="Times New Roman"/>
      <w:lang w:eastAsia="en-US"/>
    </w:rPr>
  </w:style>
  <w:style w:type="paragraph" w:customStyle="1" w:styleId="181B580BF6AA44F1992E4CAB4F19CCEB67">
    <w:name w:val="181B580BF6AA44F1992E4CAB4F19CCEB67"/>
    <w:rsid w:val="004F4B0B"/>
    <w:rPr>
      <w:rFonts w:ascii="Calibri" w:eastAsia="Calibri" w:hAnsi="Calibri" w:cs="Times New Roman"/>
      <w:lang w:eastAsia="en-US"/>
    </w:rPr>
  </w:style>
  <w:style w:type="paragraph" w:customStyle="1" w:styleId="C8FEF6018D884811966C6FB2CDAF1A3557">
    <w:name w:val="C8FEF6018D884811966C6FB2CDAF1A3557"/>
    <w:rsid w:val="004F4B0B"/>
    <w:rPr>
      <w:rFonts w:ascii="Calibri" w:eastAsia="Calibri" w:hAnsi="Calibri" w:cs="Times New Roman"/>
      <w:lang w:eastAsia="en-US"/>
    </w:rPr>
  </w:style>
  <w:style w:type="paragraph" w:customStyle="1" w:styleId="C66A275B111F43BD8FCEBF3013FF13A456">
    <w:name w:val="C66A275B111F43BD8FCEBF3013FF13A456"/>
    <w:rsid w:val="004F4B0B"/>
    <w:rPr>
      <w:rFonts w:ascii="Calibri" w:eastAsia="Calibri" w:hAnsi="Calibri" w:cs="Times New Roman"/>
      <w:lang w:eastAsia="en-US"/>
    </w:rPr>
  </w:style>
  <w:style w:type="paragraph" w:customStyle="1" w:styleId="1D65173FF37F4A289770C07DF8E56EB854">
    <w:name w:val="1D65173FF37F4A289770C07DF8E56EB854"/>
    <w:rsid w:val="004F4B0B"/>
    <w:rPr>
      <w:rFonts w:ascii="Calibri" w:eastAsia="Calibri" w:hAnsi="Calibri" w:cs="Times New Roman"/>
      <w:lang w:eastAsia="en-US"/>
    </w:rPr>
  </w:style>
  <w:style w:type="paragraph" w:customStyle="1" w:styleId="0F29A5678DCA431190DF8ADEC2744D7352">
    <w:name w:val="0F29A5678DCA431190DF8ADEC2744D7352"/>
    <w:rsid w:val="004F4B0B"/>
    <w:pPr>
      <w:ind w:left="720"/>
      <w:contextualSpacing/>
    </w:pPr>
    <w:rPr>
      <w:rFonts w:ascii="Calibri" w:eastAsia="Calibri" w:hAnsi="Calibri" w:cs="Times New Roman"/>
      <w:lang w:eastAsia="en-US"/>
    </w:rPr>
  </w:style>
  <w:style w:type="paragraph" w:customStyle="1" w:styleId="1D9D49F93E5A40E7A7A4CA090204311780">
    <w:name w:val="1D9D49F93E5A40E7A7A4CA090204311780"/>
    <w:rsid w:val="004F4B0B"/>
    <w:rPr>
      <w:rFonts w:ascii="Calibri" w:eastAsia="Calibri" w:hAnsi="Calibri" w:cs="Times New Roman"/>
      <w:lang w:eastAsia="en-US"/>
    </w:rPr>
  </w:style>
  <w:style w:type="paragraph" w:customStyle="1" w:styleId="3F9DCC2FE6434DB7B287C5B7E31F282684">
    <w:name w:val="3F9DCC2FE6434DB7B287C5B7E31F282684"/>
    <w:rsid w:val="004F4B0B"/>
    <w:rPr>
      <w:rFonts w:ascii="Calibri" w:eastAsia="Calibri" w:hAnsi="Calibri" w:cs="Times New Roman"/>
      <w:lang w:eastAsia="en-US"/>
    </w:rPr>
  </w:style>
  <w:style w:type="paragraph" w:customStyle="1" w:styleId="DE8CD42385B046BDB4E11F19F22A3B5F79">
    <w:name w:val="DE8CD42385B046BDB4E11F19F22A3B5F79"/>
    <w:rsid w:val="004F4B0B"/>
    <w:rPr>
      <w:rFonts w:ascii="Calibri" w:eastAsia="Calibri" w:hAnsi="Calibri" w:cs="Times New Roman"/>
      <w:lang w:eastAsia="en-US"/>
    </w:rPr>
  </w:style>
  <w:style w:type="paragraph" w:customStyle="1" w:styleId="A3602B6938F04E24958A758F7643577074">
    <w:name w:val="A3602B6938F04E24958A758F7643577074"/>
    <w:rsid w:val="004F4B0B"/>
    <w:rPr>
      <w:rFonts w:ascii="Calibri" w:eastAsia="Calibri" w:hAnsi="Calibri" w:cs="Times New Roman"/>
      <w:lang w:eastAsia="en-US"/>
    </w:rPr>
  </w:style>
  <w:style w:type="paragraph" w:customStyle="1" w:styleId="9DE6401602074F98910ADC84B274ACB872">
    <w:name w:val="9DE6401602074F98910ADC84B274ACB872"/>
    <w:rsid w:val="004F4B0B"/>
    <w:rPr>
      <w:rFonts w:ascii="Calibri" w:eastAsia="Calibri" w:hAnsi="Calibri" w:cs="Times New Roman"/>
      <w:lang w:eastAsia="en-US"/>
    </w:rPr>
  </w:style>
  <w:style w:type="paragraph" w:customStyle="1" w:styleId="910D7A3327EC40BB99B39A31EF376D9271">
    <w:name w:val="910D7A3327EC40BB99B39A31EF376D9271"/>
    <w:rsid w:val="004F4B0B"/>
    <w:rPr>
      <w:rFonts w:ascii="Calibri" w:eastAsia="Calibri" w:hAnsi="Calibri" w:cs="Times New Roman"/>
      <w:lang w:eastAsia="en-US"/>
    </w:rPr>
  </w:style>
  <w:style w:type="paragraph" w:customStyle="1" w:styleId="D7D2F93999584622813004C611DB247870">
    <w:name w:val="D7D2F93999584622813004C611DB247870"/>
    <w:rsid w:val="004F4B0B"/>
    <w:rPr>
      <w:rFonts w:ascii="Calibri" w:eastAsia="Calibri" w:hAnsi="Calibri" w:cs="Times New Roman"/>
      <w:lang w:eastAsia="en-US"/>
    </w:rPr>
  </w:style>
  <w:style w:type="paragraph" w:customStyle="1" w:styleId="5EDC50F60F534EB1A960C35A16BE1E3D69">
    <w:name w:val="5EDC50F60F534EB1A960C35A16BE1E3D69"/>
    <w:rsid w:val="004F4B0B"/>
    <w:rPr>
      <w:rFonts w:ascii="Calibri" w:eastAsia="Calibri" w:hAnsi="Calibri" w:cs="Times New Roman"/>
      <w:lang w:eastAsia="en-US"/>
    </w:rPr>
  </w:style>
  <w:style w:type="paragraph" w:customStyle="1" w:styleId="181B580BF6AA44F1992E4CAB4F19CCEB68">
    <w:name w:val="181B580BF6AA44F1992E4CAB4F19CCEB68"/>
    <w:rsid w:val="004F4B0B"/>
    <w:rPr>
      <w:rFonts w:ascii="Calibri" w:eastAsia="Calibri" w:hAnsi="Calibri" w:cs="Times New Roman"/>
      <w:lang w:eastAsia="en-US"/>
    </w:rPr>
  </w:style>
  <w:style w:type="paragraph" w:customStyle="1" w:styleId="C8FEF6018D884811966C6FB2CDAF1A3558">
    <w:name w:val="C8FEF6018D884811966C6FB2CDAF1A3558"/>
    <w:rsid w:val="004F4B0B"/>
    <w:rPr>
      <w:rFonts w:ascii="Calibri" w:eastAsia="Calibri" w:hAnsi="Calibri" w:cs="Times New Roman"/>
      <w:lang w:eastAsia="en-US"/>
    </w:rPr>
  </w:style>
  <w:style w:type="paragraph" w:customStyle="1" w:styleId="C66A275B111F43BD8FCEBF3013FF13A457">
    <w:name w:val="C66A275B111F43BD8FCEBF3013FF13A457"/>
    <w:rsid w:val="004F4B0B"/>
    <w:rPr>
      <w:rFonts w:ascii="Calibri" w:eastAsia="Calibri" w:hAnsi="Calibri" w:cs="Times New Roman"/>
      <w:lang w:eastAsia="en-US"/>
    </w:rPr>
  </w:style>
  <w:style w:type="paragraph" w:customStyle="1" w:styleId="1D65173FF37F4A289770C07DF8E56EB855">
    <w:name w:val="1D65173FF37F4A289770C07DF8E56EB855"/>
    <w:rsid w:val="004F4B0B"/>
    <w:rPr>
      <w:rFonts w:ascii="Calibri" w:eastAsia="Calibri" w:hAnsi="Calibri" w:cs="Times New Roman"/>
      <w:lang w:eastAsia="en-US"/>
    </w:rPr>
  </w:style>
  <w:style w:type="paragraph" w:customStyle="1" w:styleId="0F29A5678DCA431190DF8ADEC2744D7353">
    <w:name w:val="0F29A5678DCA431190DF8ADEC2744D7353"/>
    <w:rsid w:val="004F4B0B"/>
    <w:pPr>
      <w:ind w:left="720"/>
      <w:contextualSpacing/>
    </w:pPr>
    <w:rPr>
      <w:rFonts w:ascii="Calibri" w:eastAsia="Calibri" w:hAnsi="Calibri" w:cs="Times New Roman"/>
      <w:lang w:eastAsia="en-US"/>
    </w:rPr>
  </w:style>
  <w:style w:type="paragraph" w:customStyle="1" w:styleId="3F9DCC2FE6434DB7B287C5B7E31F282685">
    <w:name w:val="3F9DCC2FE6434DB7B287C5B7E31F282685"/>
    <w:rsid w:val="00D7630B"/>
    <w:rPr>
      <w:rFonts w:ascii="Calibri" w:eastAsia="Calibri" w:hAnsi="Calibri" w:cs="Times New Roman"/>
      <w:lang w:eastAsia="en-US"/>
    </w:rPr>
  </w:style>
  <w:style w:type="paragraph" w:customStyle="1" w:styleId="DE8CD42385B046BDB4E11F19F22A3B5F80">
    <w:name w:val="DE8CD42385B046BDB4E11F19F22A3B5F80"/>
    <w:rsid w:val="00D7630B"/>
    <w:rPr>
      <w:rFonts w:ascii="Calibri" w:eastAsia="Calibri" w:hAnsi="Calibri" w:cs="Times New Roman"/>
      <w:lang w:eastAsia="en-US"/>
    </w:rPr>
  </w:style>
  <w:style w:type="paragraph" w:customStyle="1" w:styleId="A3602B6938F04E24958A758F7643577075">
    <w:name w:val="A3602B6938F04E24958A758F7643577075"/>
    <w:rsid w:val="00D7630B"/>
    <w:rPr>
      <w:rFonts w:ascii="Calibri" w:eastAsia="Calibri" w:hAnsi="Calibri" w:cs="Times New Roman"/>
      <w:lang w:eastAsia="en-US"/>
    </w:rPr>
  </w:style>
  <w:style w:type="paragraph" w:customStyle="1" w:styleId="9DE6401602074F98910ADC84B274ACB873">
    <w:name w:val="9DE6401602074F98910ADC84B274ACB873"/>
    <w:rsid w:val="00D7630B"/>
    <w:rPr>
      <w:rFonts w:ascii="Calibri" w:eastAsia="Calibri" w:hAnsi="Calibri" w:cs="Times New Roman"/>
      <w:lang w:eastAsia="en-US"/>
    </w:rPr>
  </w:style>
  <w:style w:type="paragraph" w:customStyle="1" w:styleId="910D7A3327EC40BB99B39A31EF376D9272">
    <w:name w:val="910D7A3327EC40BB99B39A31EF376D9272"/>
    <w:rsid w:val="00D7630B"/>
    <w:rPr>
      <w:rFonts w:ascii="Calibri" w:eastAsia="Calibri" w:hAnsi="Calibri" w:cs="Times New Roman"/>
      <w:lang w:eastAsia="en-US"/>
    </w:rPr>
  </w:style>
  <w:style w:type="paragraph" w:customStyle="1" w:styleId="D7D2F93999584622813004C611DB247871">
    <w:name w:val="D7D2F93999584622813004C611DB247871"/>
    <w:rsid w:val="00D7630B"/>
    <w:rPr>
      <w:rFonts w:ascii="Calibri" w:eastAsia="Calibri" w:hAnsi="Calibri" w:cs="Times New Roman"/>
      <w:lang w:eastAsia="en-US"/>
    </w:rPr>
  </w:style>
  <w:style w:type="paragraph" w:customStyle="1" w:styleId="5EDC50F60F534EB1A960C35A16BE1E3D70">
    <w:name w:val="5EDC50F60F534EB1A960C35A16BE1E3D70"/>
    <w:rsid w:val="00D7630B"/>
    <w:rPr>
      <w:rFonts w:ascii="Calibri" w:eastAsia="Calibri" w:hAnsi="Calibri" w:cs="Times New Roman"/>
      <w:lang w:eastAsia="en-US"/>
    </w:rPr>
  </w:style>
  <w:style w:type="paragraph" w:customStyle="1" w:styleId="181B580BF6AA44F1992E4CAB4F19CCEB69">
    <w:name w:val="181B580BF6AA44F1992E4CAB4F19CCEB69"/>
    <w:rsid w:val="00D7630B"/>
    <w:rPr>
      <w:rFonts w:ascii="Calibri" w:eastAsia="Calibri" w:hAnsi="Calibri" w:cs="Times New Roman"/>
      <w:lang w:eastAsia="en-US"/>
    </w:rPr>
  </w:style>
  <w:style w:type="paragraph" w:customStyle="1" w:styleId="C8FEF6018D884811966C6FB2CDAF1A3559">
    <w:name w:val="C8FEF6018D884811966C6FB2CDAF1A3559"/>
    <w:rsid w:val="00D7630B"/>
    <w:rPr>
      <w:rFonts w:ascii="Calibri" w:eastAsia="Calibri" w:hAnsi="Calibri" w:cs="Times New Roman"/>
      <w:lang w:eastAsia="en-US"/>
    </w:rPr>
  </w:style>
  <w:style w:type="paragraph" w:customStyle="1" w:styleId="C66A275B111F43BD8FCEBF3013FF13A458">
    <w:name w:val="C66A275B111F43BD8FCEBF3013FF13A458"/>
    <w:rsid w:val="00D7630B"/>
    <w:rPr>
      <w:rFonts w:ascii="Calibri" w:eastAsia="Calibri" w:hAnsi="Calibri" w:cs="Times New Roman"/>
      <w:lang w:eastAsia="en-US"/>
    </w:rPr>
  </w:style>
  <w:style w:type="paragraph" w:customStyle="1" w:styleId="1D65173FF37F4A289770C07DF8E56EB856">
    <w:name w:val="1D65173FF37F4A289770C07DF8E56EB856"/>
    <w:rsid w:val="00D7630B"/>
    <w:rPr>
      <w:rFonts w:ascii="Calibri" w:eastAsia="Calibri" w:hAnsi="Calibri" w:cs="Times New Roman"/>
      <w:lang w:eastAsia="en-US"/>
    </w:rPr>
  </w:style>
  <w:style w:type="paragraph" w:customStyle="1" w:styleId="0F29A5678DCA431190DF8ADEC2744D7354">
    <w:name w:val="0F29A5678DCA431190DF8ADEC2744D7354"/>
    <w:rsid w:val="00D7630B"/>
    <w:pPr>
      <w:ind w:left="720"/>
      <w:contextualSpacing/>
    </w:pPr>
    <w:rPr>
      <w:rFonts w:ascii="Calibri" w:eastAsia="Calibri" w:hAnsi="Calibri" w:cs="Times New Roman"/>
      <w:lang w:eastAsia="en-US"/>
    </w:rPr>
  </w:style>
  <w:style w:type="paragraph" w:customStyle="1" w:styleId="3F9DCC2FE6434DB7B287C5B7E31F282686">
    <w:name w:val="3F9DCC2FE6434DB7B287C5B7E31F282686"/>
    <w:rsid w:val="00D7630B"/>
    <w:rPr>
      <w:rFonts w:ascii="Calibri" w:eastAsia="Calibri" w:hAnsi="Calibri" w:cs="Times New Roman"/>
      <w:lang w:eastAsia="en-US"/>
    </w:rPr>
  </w:style>
  <w:style w:type="paragraph" w:customStyle="1" w:styleId="DE8CD42385B046BDB4E11F19F22A3B5F81">
    <w:name w:val="DE8CD42385B046BDB4E11F19F22A3B5F81"/>
    <w:rsid w:val="00D7630B"/>
    <w:rPr>
      <w:rFonts w:ascii="Calibri" w:eastAsia="Calibri" w:hAnsi="Calibri" w:cs="Times New Roman"/>
      <w:lang w:eastAsia="en-US"/>
    </w:rPr>
  </w:style>
  <w:style w:type="paragraph" w:customStyle="1" w:styleId="A3602B6938F04E24958A758F7643577076">
    <w:name w:val="A3602B6938F04E24958A758F7643577076"/>
    <w:rsid w:val="00D7630B"/>
    <w:rPr>
      <w:rFonts w:ascii="Calibri" w:eastAsia="Calibri" w:hAnsi="Calibri" w:cs="Times New Roman"/>
      <w:lang w:eastAsia="en-US"/>
    </w:rPr>
  </w:style>
  <w:style w:type="paragraph" w:customStyle="1" w:styleId="9DE6401602074F98910ADC84B274ACB874">
    <w:name w:val="9DE6401602074F98910ADC84B274ACB874"/>
    <w:rsid w:val="00D7630B"/>
    <w:rPr>
      <w:rFonts w:ascii="Calibri" w:eastAsia="Calibri" w:hAnsi="Calibri" w:cs="Times New Roman"/>
      <w:lang w:eastAsia="en-US"/>
    </w:rPr>
  </w:style>
  <w:style w:type="paragraph" w:customStyle="1" w:styleId="910D7A3327EC40BB99B39A31EF376D9273">
    <w:name w:val="910D7A3327EC40BB99B39A31EF376D9273"/>
    <w:rsid w:val="00D7630B"/>
    <w:rPr>
      <w:rFonts w:ascii="Calibri" w:eastAsia="Calibri" w:hAnsi="Calibri" w:cs="Times New Roman"/>
      <w:lang w:eastAsia="en-US"/>
    </w:rPr>
  </w:style>
  <w:style w:type="paragraph" w:customStyle="1" w:styleId="D7D2F93999584622813004C611DB247872">
    <w:name w:val="D7D2F93999584622813004C611DB247872"/>
    <w:rsid w:val="00D7630B"/>
    <w:rPr>
      <w:rFonts w:ascii="Calibri" w:eastAsia="Calibri" w:hAnsi="Calibri" w:cs="Times New Roman"/>
      <w:lang w:eastAsia="en-US"/>
    </w:rPr>
  </w:style>
  <w:style w:type="paragraph" w:customStyle="1" w:styleId="5EDC50F60F534EB1A960C35A16BE1E3D71">
    <w:name w:val="5EDC50F60F534EB1A960C35A16BE1E3D71"/>
    <w:rsid w:val="00D7630B"/>
    <w:rPr>
      <w:rFonts w:ascii="Calibri" w:eastAsia="Calibri" w:hAnsi="Calibri" w:cs="Times New Roman"/>
      <w:lang w:eastAsia="en-US"/>
    </w:rPr>
  </w:style>
  <w:style w:type="paragraph" w:customStyle="1" w:styleId="181B580BF6AA44F1992E4CAB4F19CCEB70">
    <w:name w:val="181B580BF6AA44F1992E4CAB4F19CCEB70"/>
    <w:rsid w:val="00D7630B"/>
    <w:rPr>
      <w:rFonts w:ascii="Calibri" w:eastAsia="Calibri" w:hAnsi="Calibri" w:cs="Times New Roman"/>
      <w:lang w:eastAsia="en-US"/>
    </w:rPr>
  </w:style>
  <w:style w:type="paragraph" w:customStyle="1" w:styleId="C8FEF6018D884811966C6FB2CDAF1A3560">
    <w:name w:val="C8FEF6018D884811966C6FB2CDAF1A3560"/>
    <w:rsid w:val="00D7630B"/>
    <w:rPr>
      <w:rFonts w:ascii="Calibri" w:eastAsia="Calibri" w:hAnsi="Calibri" w:cs="Times New Roman"/>
      <w:lang w:eastAsia="en-US"/>
    </w:rPr>
  </w:style>
  <w:style w:type="paragraph" w:customStyle="1" w:styleId="C66A275B111F43BD8FCEBF3013FF13A459">
    <w:name w:val="C66A275B111F43BD8FCEBF3013FF13A459"/>
    <w:rsid w:val="00D7630B"/>
    <w:rPr>
      <w:rFonts w:ascii="Calibri" w:eastAsia="Calibri" w:hAnsi="Calibri" w:cs="Times New Roman"/>
      <w:lang w:eastAsia="en-US"/>
    </w:rPr>
  </w:style>
  <w:style w:type="paragraph" w:customStyle="1" w:styleId="1D65173FF37F4A289770C07DF8E56EB857">
    <w:name w:val="1D65173FF37F4A289770C07DF8E56EB857"/>
    <w:rsid w:val="00D7630B"/>
    <w:rPr>
      <w:rFonts w:ascii="Calibri" w:eastAsia="Calibri" w:hAnsi="Calibri" w:cs="Times New Roman"/>
      <w:lang w:eastAsia="en-US"/>
    </w:rPr>
  </w:style>
  <w:style w:type="paragraph" w:customStyle="1" w:styleId="0F29A5678DCA431190DF8ADEC2744D7355">
    <w:name w:val="0F29A5678DCA431190DF8ADEC2744D7355"/>
    <w:rsid w:val="00D7630B"/>
    <w:pPr>
      <w:ind w:left="720"/>
      <w:contextualSpacing/>
    </w:pPr>
    <w:rPr>
      <w:rFonts w:ascii="Calibri" w:eastAsia="Calibri" w:hAnsi="Calibri" w:cs="Times New Roman"/>
      <w:lang w:eastAsia="en-US"/>
    </w:rPr>
  </w:style>
  <w:style w:type="paragraph" w:customStyle="1" w:styleId="3F9DCC2FE6434DB7B287C5B7E31F282687">
    <w:name w:val="3F9DCC2FE6434DB7B287C5B7E31F282687"/>
    <w:rsid w:val="00D7630B"/>
    <w:rPr>
      <w:rFonts w:ascii="Calibri" w:eastAsia="Calibri" w:hAnsi="Calibri" w:cs="Times New Roman"/>
      <w:lang w:eastAsia="en-US"/>
    </w:rPr>
  </w:style>
  <w:style w:type="paragraph" w:customStyle="1" w:styleId="DE8CD42385B046BDB4E11F19F22A3B5F82">
    <w:name w:val="DE8CD42385B046BDB4E11F19F22A3B5F82"/>
    <w:rsid w:val="00D7630B"/>
    <w:rPr>
      <w:rFonts w:ascii="Calibri" w:eastAsia="Calibri" w:hAnsi="Calibri" w:cs="Times New Roman"/>
      <w:lang w:eastAsia="en-US"/>
    </w:rPr>
  </w:style>
  <w:style w:type="paragraph" w:customStyle="1" w:styleId="A3602B6938F04E24958A758F7643577077">
    <w:name w:val="A3602B6938F04E24958A758F7643577077"/>
    <w:rsid w:val="00D7630B"/>
    <w:rPr>
      <w:rFonts w:ascii="Calibri" w:eastAsia="Calibri" w:hAnsi="Calibri" w:cs="Times New Roman"/>
      <w:lang w:eastAsia="en-US"/>
    </w:rPr>
  </w:style>
  <w:style w:type="paragraph" w:customStyle="1" w:styleId="9DE6401602074F98910ADC84B274ACB875">
    <w:name w:val="9DE6401602074F98910ADC84B274ACB875"/>
    <w:rsid w:val="00D7630B"/>
    <w:rPr>
      <w:rFonts w:ascii="Calibri" w:eastAsia="Calibri" w:hAnsi="Calibri" w:cs="Times New Roman"/>
      <w:lang w:eastAsia="en-US"/>
    </w:rPr>
  </w:style>
  <w:style w:type="paragraph" w:customStyle="1" w:styleId="910D7A3327EC40BB99B39A31EF376D9274">
    <w:name w:val="910D7A3327EC40BB99B39A31EF376D9274"/>
    <w:rsid w:val="00D7630B"/>
    <w:rPr>
      <w:rFonts w:ascii="Calibri" w:eastAsia="Calibri" w:hAnsi="Calibri" w:cs="Times New Roman"/>
      <w:lang w:eastAsia="en-US"/>
    </w:rPr>
  </w:style>
  <w:style w:type="paragraph" w:customStyle="1" w:styleId="D7D2F93999584622813004C611DB247873">
    <w:name w:val="D7D2F93999584622813004C611DB247873"/>
    <w:rsid w:val="00D7630B"/>
    <w:rPr>
      <w:rFonts w:ascii="Calibri" w:eastAsia="Calibri" w:hAnsi="Calibri" w:cs="Times New Roman"/>
      <w:lang w:eastAsia="en-US"/>
    </w:rPr>
  </w:style>
  <w:style w:type="paragraph" w:customStyle="1" w:styleId="5EDC50F60F534EB1A960C35A16BE1E3D72">
    <w:name w:val="5EDC50F60F534EB1A960C35A16BE1E3D72"/>
    <w:rsid w:val="00D7630B"/>
    <w:rPr>
      <w:rFonts w:ascii="Calibri" w:eastAsia="Calibri" w:hAnsi="Calibri" w:cs="Times New Roman"/>
      <w:lang w:eastAsia="en-US"/>
    </w:rPr>
  </w:style>
  <w:style w:type="paragraph" w:customStyle="1" w:styleId="181B580BF6AA44F1992E4CAB4F19CCEB71">
    <w:name w:val="181B580BF6AA44F1992E4CAB4F19CCEB71"/>
    <w:rsid w:val="00D7630B"/>
    <w:rPr>
      <w:rFonts w:ascii="Calibri" w:eastAsia="Calibri" w:hAnsi="Calibri" w:cs="Times New Roman"/>
      <w:lang w:eastAsia="en-US"/>
    </w:rPr>
  </w:style>
  <w:style w:type="paragraph" w:customStyle="1" w:styleId="C8FEF6018D884811966C6FB2CDAF1A3561">
    <w:name w:val="C8FEF6018D884811966C6FB2CDAF1A3561"/>
    <w:rsid w:val="00D7630B"/>
    <w:rPr>
      <w:rFonts w:ascii="Calibri" w:eastAsia="Calibri" w:hAnsi="Calibri" w:cs="Times New Roman"/>
      <w:lang w:eastAsia="en-US"/>
    </w:rPr>
  </w:style>
  <w:style w:type="paragraph" w:customStyle="1" w:styleId="C66A275B111F43BD8FCEBF3013FF13A460">
    <w:name w:val="C66A275B111F43BD8FCEBF3013FF13A460"/>
    <w:rsid w:val="00D7630B"/>
    <w:rPr>
      <w:rFonts w:ascii="Calibri" w:eastAsia="Calibri" w:hAnsi="Calibri" w:cs="Times New Roman"/>
      <w:lang w:eastAsia="en-US"/>
    </w:rPr>
  </w:style>
  <w:style w:type="paragraph" w:customStyle="1" w:styleId="1D65173FF37F4A289770C07DF8E56EB858">
    <w:name w:val="1D65173FF37F4A289770C07DF8E56EB858"/>
    <w:rsid w:val="00D7630B"/>
    <w:rPr>
      <w:rFonts w:ascii="Calibri" w:eastAsia="Calibri" w:hAnsi="Calibri" w:cs="Times New Roman"/>
      <w:lang w:eastAsia="en-US"/>
    </w:rPr>
  </w:style>
  <w:style w:type="paragraph" w:customStyle="1" w:styleId="0F29A5678DCA431190DF8ADEC2744D7356">
    <w:name w:val="0F29A5678DCA431190DF8ADEC2744D7356"/>
    <w:rsid w:val="00D7630B"/>
    <w:pPr>
      <w:ind w:left="720"/>
      <w:contextualSpacing/>
    </w:pPr>
    <w:rPr>
      <w:rFonts w:ascii="Calibri" w:eastAsia="Calibri" w:hAnsi="Calibri" w:cs="Times New Roman"/>
      <w:lang w:eastAsia="en-US"/>
    </w:rPr>
  </w:style>
  <w:style w:type="paragraph" w:customStyle="1" w:styleId="DE8CD42385B046BDB4E11F19F22A3B5F83">
    <w:name w:val="DE8CD42385B046BDB4E11F19F22A3B5F83"/>
    <w:rsid w:val="00D7630B"/>
    <w:rPr>
      <w:rFonts w:ascii="Calibri" w:eastAsia="Calibri" w:hAnsi="Calibri" w:cs="Times New Roman"/>
      <w:lang w:eastAsia="en-US"/>
    </w:rPr>
  </w:style>
  <w:style w:type="paragraph" w:customStyle="1" w:styleId="A3602B6938F04E24958A758F7643577078">
    <w:name w:val="A3602B6938F04E24958A758F7643577078"/>
    <w:rsid w:val="00D7630B"/>
    <w:rPr>
      <w:rFonts w:ascii="Calibri" w:eastAsia="Calibri" w:hAnsi="Calibri" w:cs="Times New Roman"/>
      <w:lang w:eastAsia="en-US"/>
    </w:rPr>
  </w:style>
  <w:style w:type="paragraph" w:customStyle="1" w:styleId="9DE6401602074F98910ADC84B274ACB876">
    <w:name w:val="9DE6401602074F98910ADC84B274ACB876"/>
    <w:rsid w:val="00D7630B"/>
    <w:rPr>
      <w:rFonts w:ascii="Calibri" w:eastAsia="Calibri" w:hAnsi="Calibri" w:cs="Times New Roman"/>
      <w:lang w:eastAsia="en-US"/>
    </w:rPr>
  </w:style>
  <w:style w:type="paragraph" w:customStyle="1" w:styleId="910D7A3327EC40BB99B39A31EF376D9275">
    <w:name w:val="910D7A3327EC40BB99B39A31EF376D9275"/>
    <w:rsid w:val="00D7630B"/>
    <w:rPr>
      <w:rFonts w:ascii="Calibri" w:eastAsia="Calibri" w:hAnsi="Calibri" w:cs="Times New Roman"/>
      <w:lang w:eastAsia="en-US"/>
    </w:rPr>
  </w:style>
  <w:style w:type="paragraph" w:customStyle="1" w:styleId="D7D2F93999584622813004C611DB247874">
    <w:name w:val="D7D2F93999584622813004C611DB247874"/>
    <w:rsid w:val="00D7630B"/>
    <w:rPr>
      <w:rFonts w:ascii="Calibri" w:eastAsia="Calibri" w:hAnsi="Calibri" w:cs="Times New Roman"/>
      <w:lang w:eastAsia="en-US"/>
    </w:rPr>
  </w:style>
  <w:style w:type="paragraph" w:customStyle="1" w:styleId="5EDC50F60F534EB1A960C35A16BE1E3D73">
    <w:name w:val="5EDC50F60F534EB1A960C35A16BE1E3D73"/>
    <w:rsid w:val="00D7630B"/>
    <w:rPr>
      <w:rFonts w:ascii="Calibri" w:eastAsia="Calibri" w:hAnsi="Calibri" w:cs="Times New Roman"/>
      <w:lang w:eastAsia="en-US"/>
    </w:rPr>
  </w:style>
  <w:style w:type="paragraph" w:customStyle="1" w:styleId="181B580BF6AA44F1992E4CAB4F19CCEB72">
    <w:name w:val="181B580BF6AA44F1992E4CAB4F19CCEB72"/>
    <w:rsid w:val="00D7630B"/>
    <w:rPr>
      <w:rFonts w:ascii="Calibri" w:eastAsia="Calibri" w:hAnsi="Calibri" w:cs="Times New Roman"/>
      <w:lang w:eastAsia="en-US"/>
    </w:rPr>
  </w:style>
  <w:style w:type="paragraph" w:customStyle="1" w:styleId="C8FEF6018D884811966C6FB2CDAF1A3562">
    <w:name w:val="C8FEF6018D884811966C6FB2CDAF1A3562"/>
    <w:rsid w:val="00D7630B"/>
    <w:rPr>
      <w:rFonts w:ascii="Calibri" w:eastAsia="Calibri" w:hAnsi="Calibri" w:cs="Times New Roman"/>
      <w:lang w:eastAsia="en-US"/>
    </w:rPr>
  </w:style>
  <w:style w:type="paragraph" w:customStyle="1" w:styleId="C66A275B111F43BD8FCEBF3013FF13A461">
    <w:name w:val="C66A275B111F43BD8FCEBF3013FF13A461"/>
    <w:rsid w:val="00D7630B"/>
    <w:rPr>
      <w:rFonts w:ascii="Calibri" w:eastAsia="Calibri" w:hAnsi="Calibri" w:cs="Times New Roman"/>
      <w:lang w:eastAsia="en-US"/>
    </w:rPr>
  </w:style>
  <w:style w:type="paragraph" w:customStyle="1" w:styleId="1D65173FF37F4A289770C07DF8E56EB859">
    <w:name w:val="1D65173FF37F4A289770C07DF8E56EB859"/>
    <w:rsid w:val="00D7630B"/>
    <w:rPr>
      <w:rFonts w:ascii="Calibri" w:eastAsia="Calibri" w:hAnsi="Calibri" w:cs="Times New Roman"/>
      <w:lang w:eastAsia="en-US"/>
    </w:rPr>
  </w:style>
  <w:style w:type="paragraph" w:customStyle="1" w:styleId="0F29A5678DCA431190DF8ADEC2744D7357">
    <w:name w:val="0F29A5678DCA431190DF8ADEC2744D7357"/>
    <w:rsid w:val="00D7630B"/>
    <w:pPr>
      <w:ind w:left="720"/>
      <w:contextualSpacing/>
    </w:pPr>
    <w:rPr>
      <w:rFonts w:ascii="Calibri" w:eastAsia="Calibri" w:hAnsi="Calibri" w:cs="Times New Roman"/>
      <w:lang w:eastAsia="en-US"/>
    </w:rPr>
  </w:style>
  <w:style w:type="paragraph" w:customStyle="1" w:styleId="B4E52E90B0804DDAAD617520512187B0">
    <w:name w:val="B4E52E90B0804DDAAD617520512187B0"/>
    <w:rsid w:val="00AC4539"/>
    <w:pPr>
      <w:spacing w:after="200" w:line="276" w:lineRule="auto"/>
    </w:pPr>
  </w:style>
  <w:style w:type="paragraph" w:customStyle="1" w:styleId="E43A97E5B6BD4693BE913C39E34CE156">
    <w:name w:val="E43A97E5B6BD4693BE913C39E34CE156"/>
    <w:rsid w:val="00AC4539"/>
    <w:pPr>
      <w:spacing w:after="200" w:line="276" w:lineRule="auto"/>
    </w:pPr>
  </w:style>
  <w:style w:type="paragraph" w:customStyle="1" w:styleId="48690697DA0D4019A55F76B5D7EED809">
    <w:name w:val="48690697DA0D4019A55F76B5D7EED809"/>
    <w:rsid w:val="00AC4539"/>
    <w:pPr>
      <w:spacing w:after="200" w:line="276" w:lineRule="auto"/>
    </w:pPr>
  </w:style>
  <w:style w:type="paragraph" w:customStyle="1" w:styleId="E3D74C50DE684D089F719F44D1E3A5F5">
    <w:name w:val="E3D74C50DE684D089F719F44D1E3A5F5"/>
    <w:rsid w:val="00410F16"/>
    <w:pPr>
      <w:spacing w:after="200" w:line="276" w:lineRule="auto"/>
    </w:pPr>
  </w:style>
  <w:style w:type="paragraph" w:customStyle="1" w:styleId="439FDB3269D8475AB20F366D61CF466B">
    <w:name w:val="439FDB3269D8475AB20F366D61CF466B"/>
    <w:rsid w:val="00410F16"/>
    <w:pPr>
      <w:spacing w:after="200" w:line="276" w:lineRule="auto"/>
    </w:pPr>
  </w:style>
  <w:style w:type="paragraph" w:customStyle="1" w:styleId="55217A59C2B04C3F9A3F014520005B37">
    <w:name w:val="55217A59C2B04C3F9A3F014520005B37"/>
    <w:rsid w:val="00410F16"/>
    <w:pPr>
      <w:spacing w:after="200" w:line="276" w:lineRule="auto"/>
    </w:pPr>
  </w:style>
  <w:style w:type="paragraph" w:customStyle="1" w:styleId="75202B481F0F4C5BB9241F71FCC88FCA">
    <w:name w:val="75202B481F0F4C5BB9241F71FCC88FCA"/>
    <w:rsid w:val="00410F16"/>
    <w:pPr>
      <w:spacing w:after="200" w:line="276" w:lineRule="auto"/>
    </w:pPr>
  </w:style>
  <w:style w:type="paragraph" w:customStyle="1" w:styleId="FAEEC20010FA4B929083C03E79E47B19">
    <w:name w:val="FAEEC20010FA4B929083C03E79E47B19"/>
    <w:rsid w:val="00410F16"/>
    <w:pPr>
      <w:spacing w:after="200" w:line="276" w:lineRule="auto"/>
    </w:pPr>
  </w:style>
  <w:style w:type="paragraph" w:customStyle="1" w:styleId="F2FCDB7CEB73459EA4BA0583396EBE4D">
    <w:name w:val="F2FCDB7CEB73459EA4BA0583396EBE4D"/>
    <w:rsid w:val="00410F16"/>
    <w:pPr>
      <w:spacing w:after="200" w:line="276" w:lineRule="auto"/>
    </w:pPr>
  </w:style>
  <w:style w:type="paragraph" w:customStyle="1" w:styleId="F1F331D6102A45BEB1AFA0D27965C1F5">
    <w:name w:val="F1F331D6102A45BEB1AFA0D27965C1F5"/>
    <w:rsid w:val="00410F16"/>
    <w:pPr>
      <w:spacing w:after="200" w:line="276" w:lineRule="auto"/>
    </w:pPr>
  </w:style>
  <w:style w:type="paragraph" w:customStyle="1" w:styleId="045EBD2958D84E888C99353B6FB5A5F8">
    <w:name w:val="045EBD2958D84E888C99353B6FB5A5F8"/>
    <w:rsid w:val="00410F16"/>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979A6-9940-4B46-88F0-569CB6561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3512</Words>
  <Characters>2002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Article Template</vt:lpstr>
    </vt:vector>
  </TitlesOfParts>
  <Company>Majalah Kedokteran Andalas</Company>
  <LinksUpToDate>false</LinksUpToDate>
  <CharactersWithSpaces>23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dc:title>
  <dc:creator>Benny Maisa</dc:creator>
  <cp:keywords>MKA; article template; journal</cp:keywords>
  <dc:description>Ini adalah template artikel Majalah Kedokteran Andalas dalam bahasa Indonesia.</dc:description>
  <cp:lastModifiedBy>ACER</cp:lastModifiedBy>
  <cp:revision>6</cp:revision>
  <dcterms:created xsi:type="dcterms:W3CDTF">2022-06-02T03:44:00Z</dcterms:created>
  <dcterms:modified xsi:type="dcterms:W3CDTF">2022-06-09T06:08:00Z</dcterms:modified>
  <cp:category>Template;Indonesian</cp:category>
  <cp:contentStatus>Finished</cp:contentStatus>
</cp:coreProperties>
</file>